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619083553"/>
    <w:bookmarkEnd w:id="0"/>
    <w:p w14:paraId="67BCE834" w14:textId="4A04AB66" w:rsidR="008E1881" w:rsidRPr="008E1881" w:rsidRDefault="003B6B01" w:rsidP="008E1881">
      <w:pPr>
        <w:pStyle w:val="TreAkapitu"/>
        <w:ind w:firstLine="0"/>
        <w:rPr>
          <w:lang w:eastAsia="en-US"/>
        </w:rPr>
        <w:sectPr w:rsidR="008E1881" w:rsidRPr="008E1881" w:rsidSect="00201266">
          <w:headerReference w:type="default" r:id="rId11"/>
          <w:footerReference w:type="even" r:id="rId12"/>
          <w:footerReference w:type="default" r:id="rId13"/>
          <w:pgSz w:w="11906" w:h="16838"/>
          <w:pgMar w:top="1418" w:right="1134" w:bottom="1418" w:left="1134" w:header="709" w:footer="709" w:gutter="567"/>
          <w:cols w:space="708"/>
          <w:titlePg/>
          <w:docGrid w:linePitch="360"/>
        </w:sectPr>
      </w:pPr>
      <w:r>
        <w:rPr>
          <w:lang w:eastAsia="en-US"/>
        </w:rPr>
        <w:object w:dxaOrig="9103" w:dyaOrig="14002" w14:anchorId="4A885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4pt;height:700.2pt" o:ole="">
            <v:imagedata r:id="rId14" o:title=""/>
          </v:shape>
          <o:OLEObject Type="Embed" ProgID="Word.Document.12" ShapeID="_x0000_i1025" DrawAspect="Content" ObjectID="_1702732782" r:id="rId15">
            <o:FieldCodes>\s</o:FieldCodes>
          </o:OLEObject>
        </w:object>
      </w:r>
    </w:p>
    <w:p w14:paraId="5524F63F" w14:textId="77777777" w:rsidR="000E078F" w:rsidRDefault="000E078F" w:rsidP="000E078F">
      <w:pPr>
        <w:pStyle w:val="Tekstpodstawowywcity"/>
        <w:spacing w:line="360" w:lineRule="auto"/>
        <w:ind w:firstLine="0"/>
        <w:rPr>
          <w:b/>
          <w:iCs/>
          <w:sz w:val="32"/>
          <w:szCs w:val="32"/>
        </w:rPr>
      </w:pPr>
      <w:r w:rsidRPr="00F0074F">
        <w:rPr>
          <w:b/>
          <w:iCs/>
          <w:sz w:val="32"/>
          <w:szCs w:val="32"/>
        </w:rPr>
        <w:lastRenderedPageBreak/>
        <w:t>OŚWIADCZENIE</w:t>
      </w:r>
    </w:p>
    <w:p w14:paraId="0607A32F" w14:textId="77777777" w:rsidR="000E078F" w:rsidRPr="00F0074F" w:rsidRDefault="000E078F" w:rsidP="000E078F">
      <w:pPr>
        <w:pStyle w:val="Tekstpodstawowywcity"/>
        <w:spacing w:line="360" w:lineRule="auto"/>
        <w:ind w:firstLine="0"/>
        <w:rPr>
          <w:b/>
          <w:iCs/>
          <w:sz w:val="32"/>
          <w:szCs w:val="32"/>
        </w:rPr>
      </w:pPr>
    </w:p>
    <w:p w14:paraId="6E0C02CF" w14:textId="77777777" w:rsidR="000E078F" w:rsidRDefault="000E078F" w:rsidP="000E078F">
      <w:pPr>
        <w:pStyle w:val="Tekstpodstawowywcity"/>
        <w:spacing w:line="360" w:lineRule="auto"/>
        <w:rPr>
          <w:i/>
          <w:iCs/>
          <w:sz w:val="32"/>
          <w:szCs w:val="32"/>
        </w:rPr>
      </w:pPr>
      <w:r>
        <w:rPr>
          <w:i/>
          <w:iCs/>
          <w:sz w:val="32"/>
          <w:szCs w:val="32"/>
        </w:rPr>
        <w:t>„Wyrażam zgodę na udostępnianie mojej pracy przez Archiwum  WAT”.</w:t>
      </w:r>
    </w:p>
    <w:p w14:paraId="5DD4BD01" w14:textId="77777777" w:rsidR="000E078F" w:rsidRDefault="000E078F" w:rsidP="000E078F">
      <w:pPr>
        <w:ind w:left="360"/>
        <w:rPr>
          <w:sz w:val="32"/>
          <w:szCs w:val="32"/>
        </w:rPr>
      </w:pPr>
    </w:p>
    <w:p w14:paraId="4563A84E" w14:textId="77777777" w:rsidR="000E078F" w:rsidRDefault="000E078F" w:rsidP="000E078F">
      <w:pPr>
        <w:ind w:left="360"/>
        <w:rPr>
          <w:sz w:val="32"/>
          <w:szCs w:val="32"/>
        </w:rPr>
      </w:pPr>
      <w:r>
        <w:rPr>
          <w:sz w:val="32"/>
          <w:szCs w:val="32"/>
        </w:rPr>
        <w:t>Dnia ........................</w:t>
      </w:r>
      <w:r>
        <w:rPr>
          <w:sz w:val="32"/>
          <w:szCs w:val="32"/>
        </w:rPr>
        <w:tab/>
      </w:r>
      <w:r>
        <w:rPr>
          <w:sz w:val="32"/>
          <w:szCs w:val="32"/>
        </w:rPr>
        <w:tab/>
      </w:r>
      <w:r>
        <w:rPr>
          <w:sz w:val="32"/>
          <w:szCs w:val="32"/>
        </w:rPr>
        <w:tab/>
        <w:t xml:space="preserve">    .................................</w:t>
      </w:r>
    </w:p>
    <w:p w14:paraId="1B3C831E" w14:textId="77777777" w:rsidR="000E078F" w:rsidRPr="00D21E93" w:rsidRDefault="000E078F" w:rsidP="000E078F">
      <w:pPr>
        <w:ind w:left="357" w:firstLine="6120"/>
        <w:rPr>
          <w:sz w:val="20"/>
          <w:szCs w:val="20"/>
        </w:rPr>
      </w:pPr>
      <w:r>
        <w:rPr>
          <w:sz w:val="20"/>
          <w:szCs w:val="20"/>
        </w:rPr>
        <w:t xml:space="preserve"> </w:t>
      </w:r>
      <w:r w:rsidRPr="00D21E93">
        <w:rPr>
          <w:sz w:val="20"/>
          <w:szCs w:val="20"/>
        </w:rPr>
        <w:t>(podpis)</w:t>
      </w:r>
    </w:p>
    <w:p w14:paraId="7B7ED403" w14:textId="77777777" w:rsidR="000E078F" w:rsidRDefault="000E078F" w:rsidP="000E078F">
      <w:pPr>
        <w:ind w:firstLine="600"/>
      </w:pPr>
    </w:p>
    <w:p w14:paraId="4B98672F" w14:textId="77777777" w:rsidR="000E078F" w:rsidRDefault="000E078F" w:rsidP="000E078F">
      <w:pPr>
        <w:spacing w:line="360" w:lineRule="auto"/>
        <w:rPr>
          <w:b/>
          <w:bCs/>
          <w:sz w:val="26"/>
        </w:rPr>
      </w:pPr>
    </w:p>
    <w:p w14:paraId="30BB45B9" w14:textId="77777777" w:rsidR="000E078F" w:rsidRDefault="000E078F" w:rsidP="000E078F">
      <w:pPr>
        <w:spacing w:line="360" w:lineRule="auto"/>
        <w:rPr>
          <w:b/>
          <w:bCs/>
          <w:sz w:val="26"/>
        </w:rPr>
      </w:pPr>
    </w:p>
    <w:p w14:paraId="1B6EA745" w14:textId="77777777" w:rsidR="000E078F" w:rsidRPr="007A3A8F" w:rsidRDefault="000E078F" w:rsidP="000E078F">
      <w:pPr>
        <w:spacing w:line="360" w:lineRule="auto"/>
        <w:rPr>
          <w:i/>
          <w:iCs/>
          <w:sz w:val="32"/>
          <w:szCs w:val="32"/>
        </w:rPr>
      </w:pPr>
    </w:p>
    <w:p w14:paraId="7F13CC77" w14:textId="77777777" w:rsidR="000E078F" w:rsidRPr="007A3A8F" w:rsidRDefault="000E078F" w:rsidP="000E078F">
      <w:pPr>
        <w:spacing w:line="360" w:lineRule="auto"/>
        <w:ind w:firstLine="4395"/>
        <w:rPr>
          <w:i/>
          <w:iCs/>
          <w:sz w:val="32"/>
          <w:szCs w:val="32"/>
        </w:rPr>
      </w:pPr>
      <w:r>
        <w:rPr>
          <w:i/>
          <w:iCs/>
          <w:sz w:val="32"/>
          <w:szCs w:val="32"/>
        </w:rPr>
        <w:t xml:space="preserve">    </w:t>
      </w:r>
      <w:r w:rsidRPr="007A3A8F">
        <w:rPr>
          <w:i/>
          <w:iCs/>
          <w:sz w:val="32"/>
          <w:szCs w:val="32"/>
        </w:rPr>
        <w:t>Pracę przyjąłem</w:t>
      </w:r>
    </w:p>
    <w:p w14:paraId="3597FF98" w14:textId="77777777" w:rsidR="000E078F" w:rsidRPr="007A3A8F" w:rsidRDefault="000E078F" w:rsidP="000E078F">
      <w:pPr>
        <w:spacing w:line="360" w:lineRule="auto"/>
        <w:ind w:firstLine="4395"/>
        <w:rPr>
          <w:i/>
          <w:iCs/>
          <w:sz w:val="32"/>
          <w:szCs w:val="32"/>
        </w:rPr>
      </w:pPr>
    </w:p>
    <w:p w14:paraId="2335488E" w14:textId="77777777" w:rsidR="000E078F" w:rsidRPr="007A3A8F" w:rsidRDefault="000E078F" w:rsidP="000E078F">
      <w:pPr>
        <w:spacing w:line="360" w:lineRule="auto"/>
        <w:ind w:firstLine="4395"/>
        <w:rPr>
          <w:i/>
          <w:iCs/>
          <w:sz w:val="32"/>
          <w:szCs w:val="32"/>
        </w:rPr>
      </w:pPr>
      <w:r>
        <w:rPr>
          <w:i/>
          <w:iCs/>
          <w:sz w:val="32"/>
          <w:szCs w:val="32"/>
        </w:rPr>
        <w:t xml:space="preserve">    promotor </w:t>
      </w:r>
      <w:r w:rsidRPr="007A3A8F">
        <w:rPr>
          <w:i/>
          <w:iCs/>
          <w:sz w:val="32"/>
          <w:szCs w:val="32"/>
        </w:rPr>
        <w:t xml:space="preserve"> pracy</w:t>
      </w:r>
    </w:p>
    <w:p w14:paraId="4E2D3D5C" w14:textId="77777777" w:rsidR="000E078F" w:rsidRPr="007A3A8F" w:rsidRDefault="000E078F" w:rsidP="000E078F">
      <w:pPr>
        <w:spacing w:line="360" w:lineRule="auto"/>
        <w:ind w:firstLine="4395"/>
        <w:rPr>
          <w:i/>
          <w:iCs/>
          <w:sz w:val="32"/>
          <w:szCs w:val="32"/>
        </w:rPr>
      </w:pPr>
      <w:r>
        <w:rPr>
          <w:i/>
          <w:iCs/>
          <w:sz w:val="32"/>
          <w:szCs w:val="32"/>
        </w:rPr>
        <w:t xml:space="preserve">   dr inż. Tomasz Protasowicki</w:t>
      </w:r>
    </w:p>
    <w:p w14:paraId="3897E117" w14:textId="77777777" w:rsidR="005C15F8" w:rsidRDefault="005C15F8" w:rsidP="007E0403">
      <w:pPr>
        <w:pStyle w:val="TreAkapitu"/>
        <w:jc w:val="left"/>
      </w:pPr>
    </w:p>
    <w:p w14:paraId="35A3140F" w14:textId="77777777" w:rsidR="000E078F" w:rsidRDefault="000E078F">
      <w:pPr>
        <w:rPr>
          <w:rFonts w:eastAsia="Calibri" w:cs="Times New Roman"/>
          <w:szCs w:val="20"/>
          <w:lang w:eastAsia="pl-PL"/>
        </w:rPr>
      </w:pPr>
      <w:r>
        <w:br w:type="page"/>
      </w:r>
    </w:p>
    <w:p w14:paraId="4C456215" w14:textId="77777777" w:rsidR="00B61DF7" w:rsidRPr="004C0301" w:rsidRDefault="00B61DF7" w:rsidP="00B61DF7">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sidR="00F87051">
        <w:rPr>
          <w:b/>
          <w:i/>
          <w:iCs/>
          <w:sz w:val="32"/>
          <w:szCs w:val="32"/>
          <w:highlight w:val="yellow"/>
        </w:rPr>
        <w:t xml:space="preserve">KARTKĘ </w:t>
      </w:r>
      <w:r w:rsidRPr="004C0301">
        <w:rPr>
          <w:b/>
          <w:i/>
          <w:iCs/>
          <w:sz w:val="32"/>
          <w:szCs w:val="32"/>
          <w:highlight w:val="yellow"/>
        </w:rPr>
        <w:t>ZADANIE</w:t>
      </w:r>
      <w:r w:rsidR="00F87051">
        <w:rPr>
          <w:b/>
          <w:i/>
          <w:iCs/>
          <w:sz w:val="32"/>
          <w:szCs w:val="32"/>
          <w:highlight w:val="yellow"/>
        </w:rPr>
        <w:t>M</w:t>
      </w:r>
      <w:r w:rsidRPr="004C0301">
        <w:rPr>
          <w:b/>
          <w:i/>
          <w:iCs/>
          <w:sz w:val="32"/>
          <w:szCs w:val="32"/>
          <w:highlight w:val="yellow"/>
        </w:rPr>
        <w:t xml:space="preserve"> DO PRACY DYPLOMOWEJ OTRZYMAN</w:t>
      </w:r>
      <w:r w:rsidR="00DC5D73">
        <w:rPr>
          <w:b/>
          <w:i/>
          <w:iCs/>
          <w:sz w:val="32"/>
          <w:szCs w:val="32"/>
          <w:highlight w:val="yellow"/>
        </w:rPr>
        <w:t>Ą</w:t>
      </w:r>
      <w:r w:rsidRPr="004C0301">
        <w:rPr>
          <w:b/>
          <w:i/>
          <w:iCs/>
          <w:sz w:val="32"/>
          <w:szCs w:val="32"/>
          <w:highlight w:val="yellow"/>
        </w:rPr>
        <w:t xml:space="preserve"> Z INSTYTUTU/DZIEKANATU</w:t>
      </w:r>
      <w:r w:rsidR="004C0301" w:rsidRPr="004C0301">
        <w:rPr>
          <w:b/>
          <w:i/>
          <w:iCs/>
          <w:sz w:val="32"/>
          <w:szCs w:val="32"/>
          <w:highlight w:val="yellow"/>
        </w:rPr>
        <w:t xml:space="preserve"> - nie przepisywa</w:t>
      </w:r>
      <w:r w:rsidR="004C0301">
        <w:rPr>
          <w:b/>
          <w:i/>
          <w:iCs/>
          <w:sz w:val="32"/>
          <w:szCs w:val="32"/>
          <w:highlight w:val="yellow"/>
        </w:rPr>
        <w:t>ć</w:t>
      </w:r>
      <w:r w:rsidR="009C5520">
        <w:rPr>
          <w:b/>
          <w:i/>
          <w:iCs/>
          <w:sz w:val="32"/>
          <w:szCs w:val="32"/>
          <w:highlight w:val="yellow"/>
        </w:rPr>
        <w:t xml:space="preserve"> jej treści</w:t>
      </w:r>
      <w:r w:rsidR="004C0301">
        <w:rPr>
          <w:b/>
          <w:i/>
          <w:iCs/>
          <w:sz w:val="32"/>
          <w:szCs w:val="32"/>
          <w:highlight w:val="yellow"/>
        </w:rPr>
        <w:t>!</w:t>
      </w:r>
      <w:r w:rsidR="004C0301">
        <w:rPr>
          <w:b/>
          <w:i/>
          <w:iCs/>
          <w:sz w:val="32"/>
          <w:szCs w:val="32"/>
        </w:rPr>
        <w:t>!</w:t>
      </w:r>
    </w:p>
    <w:p w14:paraId="1CD0A948" w14:textId="77777777" w:rsidR="00B61DF7" w:rsidRDefault="00B61DF7"/>
    <w:p w14:paraId="0BFAE6FB" w14:textId="77777777" w:rsidR="000E078F" w:rsidRDefault="000E078F">
      <w:pPr>
        <w:rPr>
          <w:rFonts w:eastAsia="Calibri" w:cs="Times New Roman"/>
          <w:szCs w:val="20"/>
          <w:lang w:eastAsia="pl-PL"/>
        </w:rPr>
      </w:pPr>
      <w:r>
        <w:br w:type="page"/>
      </w:r>
    </w:p>
    <w:p w14:paraId="337BEB06" w14:textId="77777777" w:rsidR="00F87051" w:rsidRPr="004C0301" w:rsidRDefault="00F87051" w:rsidP="00F87051">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Pr>
          <w:b/>
          <w:i/>
          <w:iCs/>
          <w:sz w:val="32"/>
          <w:szCs w:val="32"/>
          <w:highlight w:val="yellow"/>
        </w:rPr>
        <w:t xml:space="preserve">KARTKĘ </w:t>
      </w:r>
      <w:r w:rsidRPr="004C0301">
        <w:rPr>
          <w:b/>
          <w:i/>
          <w:iCs/>
          <w:sz w:val="32"/>
          <w:szCs w:val="32"/>
          <w:highlight w:val="yellow"/>
        </w:rPr>
        <w:t>ZADANIE</w:t>
      </w:r>
      <w:r>
        <w:rPr>
          <w:b/>
          <w:i/>
          <w:iCs/>
          <w:sz w:val="32"/>
          <w:szCs w:val="32"/>
          <w:highlight w:val="yellow"/>
        </w:rPr>
        <w:t>M</w:t>
      </w:r>
      <w:r w:rsidR="00DC5D73">
        <w:rPr>
          <w:b/>
          <w:i/>
          <w:iCs/>
          <w:sz w:val="32"/>
          <w:szCs w:val="32"/>
          <w:highlight w:val="yellow"/>
        </w:rPr>
        <w:t xml:space="preserve"> DO PRACY DYPLOMOWEJ OTRZYMANĄ</w:t>
      </w:r>
      <w:r w:rsidRPr="004C0301">
        <w:rPr>
          <w:b/>
          <w:i/>
          <w:iCs/>
          <w:sz w:val="32"/>
          <w:szCs w:val="32"/>
          <w:highlight w:val="yellow"/>
        </w:rPr>
        <w:t xml:space="preserve"> Z INSTYTUTU/DZIEKANATU - </w:t>
      </w:r>
      <w:r w:rsidR="009C5520" w:rsidRPr="004C0301">
        <w:rPr>
          <w:b/>
          <w:i/>
          <w:iCs/>
          <w:sz w:val="32"/>
          <w:szCs w:val="32"/>
          <w:highlight w:val="yellow"/>
        </w:rPr>
        <w:t>nie przepisywa</w:t>
      </w:r>
      <w:r w:rsidR="009C5520">
        <w:rPr>
          <w:b/>
          <w:i/>
          <w:iCs/>
          <w:sz w:val="32"/>
          <w:szCs w:val="32"/>
          <w:highlight w:val="yellow"/>
        </w:rPr>
        <w:t>ć jej treści</w:t>
      </w:r>
      <w:r>
        <w:rPr>
          <w:b/>
          <w:i/>
          <w:iCs/>
          <w:sz w:val="32"/>
          <w:szCs w:val="32"/>
          <w:highlight w:val="yellow"/>
        </w:rPr>
        <w:t>!</w:t>
      </w:r>
      <w:r>
        <w:rPr>
          <w:b/>
          <w:i/>
          <w:iCs/>
          <w:sz w:val="32"/>
          <w:szCs w:val="32"/>
        </w:rPr>
        <w:t>!</w:t>
      </w:r>
    </w:p>
    <w:p w14:paraId="33F415BB" w14:textId="77777777" w:rsidR="00B61DF7" w:rsidRDefault="00B61DF7" w:rsidP="00B61DF7">
      <w:pPr>
        <w:pStyle w:val="TreAkapitu"/>
        <w:ind w:firstLine="0"/>
      </w:pPr>
    </w:p>
    <w:p w14:paraId="35F26487" w14:textId="77777777" w:rsidR="00F741B7" w:rsidRDefault="00F741B7" w:rsidP="00B61DF7">
      <w:pPr>
        <w:pStyle w:val="TreAkapitu"/>
        <w:ind w:firstLine="0"/>
        <w:sectPr w:rsidR="00F741B7" w:rsidSect="00201266">
          <w:headerReference w:type="even" r:id="rId16"/>
          <w:footerReference w:type="default" r:id="rId17"/>
          <w:pgSz w:w="11906" w:h="16838"/>
          <w:pgMar w:top="1418" w:right="1134" w:bottom="1418" w:left="1134" w:header="709" w:footer="709" w:gutter="567"/>
          <w:cols w:space="708"/>
          <w:docGrid w:linePitch="360"/>
        </w:sectPr>
      </w:pPr>
    </w:p>
    <w:sdt>
      <w:sdtPr>
        <w:rPr>
          <w:rFonts w:ascii="Times New Roman" w:eastAsiaTheme="minorHAnsi" w:hAnsi="Times New Roman" w:cstheme="minorBidi"/>
          <w:color w:val="auto"/>
          <w:sz w:val="24"/>
          <w:szCs w:val="22"/>
          <w:lang w:eastAsia="en-US"/>
        </w:rPr>
        <w:id w:val="-631475302"/>
        <w:docPartObj>
          <w:docPartGallery w:val="Table of Contents"/>
          <w:docPartUnique/>
        </w:docPartObj>
      </w:sdtPr>
      <w:sdtEndPr>
        <w:rPr>
          <w:b/>
          <w:bCs/>
        </w:rPr>
      </w:sdtEndPr>
      <w:sdtContent>
        <w:p w14:paraId="79DD02C5" w14:textId="730811A2" w:rsidR="008F1523" w:rsidRDefault="008F1523">
          <w:pPr>
            <w:pStyle w:val="Nagwekspisutreci"/>
          </w:pPr>
          <w:r>
            <w:t>Spis treści</w:t>
          </w:r>
        </w:p>
        <w:p w14:paraId="3605C624" w14:textId="5988B044" w:rsidR="00BE7A69" w:rsidRDefault="008F1523">
          <w:pPr>
            <w:pStyle w:val="Spistreci1"/>
            <w:tabs>
              <w:tab w:val="right" w:leader="dot" w:pos="9061"/>
            </w:tabs>
            <w:rPr>
              <w:rFonts w:asciiTheme="minorHAnsi" w:eastAsiaTheme="minorEastAsia" w:hAnsiTheme="minorHAnsi"/>
              <w:b w:val="0"/>
              <w:bCs w:val="0"/>
              <w:caps w:val="0"/>
              <w:noProof/>
              <w:sz w:val="22"/>
              <w:szCs w:val="22"/>
              <w:lang w:eastAsia="pl-PL"/>
            </w:rPr>
          </w:pPr>
          <w:r>
            <w:fldChar w:fldCharType="begin"/>
          </w:r>
          <w:r>
            <w:instrText xml:space="preserve"> TOC \o "1-3" \h \z \u </w:instrText>
          </w:r>
          <w:r>
            <w:fldChar w:fldCharType="separate"/>
          </w:r>
          <w:hyperlink w:anchor="_Toc91668254" w:history="1">
            <w:r w:rsidR="00BE7A69" w:rsidRPr="00641581">
              <w:rPr>
                <w:rStyle w:val="Hipercze"/>
                <w:noProof/>
              </w:rPr>
              <w:t>Wstęp</w:t>
            </w:r>
            <w:r w:rsidR="00BE7A69">
              <w:rPr>
                <w:noProof/>
                <w:webHidden/>
              </w:rPr>
              <w:tab/>
            </w:r>
            <w:r w:rsidR="00BE7A69">
              <w:rPr>
                <w:noProof/>
                <w:webHidden/>
              </w:rPr>
              <w:fldChar w:fldCharType="begin"/>
            </w:r>
            <w:r w:rsidR="00BE7A69">
              <w:rPr>
                <w:noProof/>
                <w:webHidden/>
              </w:rPr>
              <w:instrText xml:space="preserve"> PAGEREF _Toc91668254 \h </w:instrText>
            </w:r>
            <w:r w:rsidR="00BE7A69">
              <w:rPr>
                <w:noProof/>
                <w:webHidden/>
              </w:rPr>
            </w:r>
            <w:r w:rsidR="00BE7A69">
              <w:rPr>
                <w:noProof/>
                <w:webHidden/>
              </w:rPr>
              <w:fldChar w:fldCharType="separate"/>
            </w:r>
            <w:r w:rsidR="00BE7A69">
              <w:rPr>
                <w:noProof/>
                <w:webHidden/>
              </w:rPr>
              <w:t>10</w:t>
            </w:r>
            <w:r w:rsidR="00BE7A69">
              <w:rPr>
                <w:noProof/>
                <w:webHidden/>
              </w:rPr>
              <w:fldChar w:fldCharType="end"/>
            </w:r>
          </w:hyperlink>
        </w:p>
        <w:p w14:paraId="168F3670" w14:textId="3AFE00F4" w:rsidR="00BE7A69" w:rsidRDefault="00FD5B84">
          <w:pPr>
            <w:pStyle w:val="Spistreci1"/>
            <w:tabs>
              <w:tab w:val="left" w:pos="440"/>
              <w:tab w:val="right" w:leader="dot" w:pos="9061"/>
            </w:tabs>
            <w:rPr>
              <w:rFonts w:asciiTheme="minorHAnsi" w:eastAsiaTheme="minorEastAsia" w:hAnsiTheme="minorHAnsi"/>
              <w:b w:val="0"/>
              <w:bCs w:val="0"/>
              <w:caps w:val="0"/>
              <w:noProof/>
              <w:sz w:val="22"/>
              <w:szCs w:val="22"/>
              <w:lang w:eastAsia="pl-PL"/>
            </w:rPr>
          </w:pPr>
          <w:hyperlink w:anchor="_Toc91668255" w:history="1">
            <w:r w:rsidR="00BE7A69" w:rsidRPr="00641581">
              <w:rPr>
                <w:rStyle w:val="Hipercze"/>
                <w:noProof/>
              </w:rPr>
              <w:t>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blemy metodologiczne</w:t>
            </w:r>
            <w:r w:rsidR="00BE7A69">
              <w:rPr>
                <w:noProof/>
                <w:webHidden/>
              </w:rPr>
              <w:tab/>
            </w:r>
            <w:r w:rsidR="00BE7A69">
              <w:rPr>
                <w:noProof/>
                <w:webHidden/>
              </w:rPr>
              <w:fldChar w:fldCharType="begin"/>
            </w:r>
            <w:r w:rsidR="00BE7A69">
              <w:rPr>
                <w:noProof/>
                <w:webHidden/>
              </w:rPr>
              <w:instrText xml:space="preserve"> PAGEREF _Toc91668255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28149F" w14:textId="45B4A9EA"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6" w:history="1">
            <w:r w:rsidR="00BE7A69" w:rsidRPr="00641581">
              <w:rPr>
                <w:rStyle w:val="Hipercze"/>
                <w:noProof/>
              </w:rPr>
              <w:t>1.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56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ABD881" w14:textId="3D58BCEA"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7" w:history="1">
            <w:r w:rsidR="00BE7A69" w:rsidRPr="00641581">
              <w:rPr>
                <w:rStyle w:val="Hipercze"/>
                <w:noProof/>
                <w:highlight w:val="yellow"/>
              </w:rPr>
              <w:t>1.2.</w:t>
            </w:r>
            <w:r w:rsidR="00BE7A69">
              <w:rPr>
                <w:rFonts w:asciiTheme="minorHAnsi" w:eastAsiaTheme="minorEastAsia" w:hAnsiTheme="minorHAnsi"/>
                <w:smallCaps w:val="0"/>
                <w:noProof/>
                <w:sz w:val="22"/>
                <w:szCs w:val="22"/>
                <w:lang w:eastAsia="pl-PL"/>
              </w:rPr>
              <w:tab/>
            </w:r>
            <w:r w:rsidR="00BE7A69" w:rsidRPr="00641581">
              <w:rPr>
                <w:rStyle w:val="Hipercze"/>
                <w:noProof/>
                <w:highlight w:val="yellow"/>
              </w:rPr>
              <w:t>Zarys sytuacji problemowej</w:t>
            </w:r>
            <w:r w:rsidR="00BE7A69">
              <w:rPr>
                <w:noProof/>
                <w:webHidden/>
              </w:rPr>
              <w:tab/>
            </w:r>
            <w:r w:rsidR="00BE7A69">
              <w:rPr>
                <w:noProof/>
                <w:webHidden/>
              </w:rPr>
              <w:fldChar w:fldCharType="begin"/>
            </w:r>
            <w:r w:rsidR="00BE7A69">
              <w:rPr>
                <w:noProof/>
                <w:webHidden/>
              </w:rPr>
              <w:instrText xml:space="preserve"> PAGEREF _Toc91668257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4E9D7DF1" w14:textId="3E106D54"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8" w:history="1">
            <w:r w:rsidR="00BE7A69" w:rsidRPr="00641581">
              <w:rPr>
                <w:rStyle w:val="Hipercze"/>
                <w:noProof/>
              </w:rPr>
              <w:t>1.2.1.</w:t>
            </w:r>
            <w:r w:rsidR="00BE7A69">
              <w:rPr>
                <w:rFonts w:asciiTheme="minorHAnsi" w:eastAsiaTheme="minorEastAsia" w:hAnsiTheme="minorHAnsi"/>
                <w:iCs w:val="0"/>
                <w:noProof/>
                <w:sz w:val="22"/>
                <w:szCs w:val="22"/>
                <w:lang w:eastAsia="pl-PL"/>
              </w:rPr>
              <w:tab/>
            </w:r>
            <w:r w:rsidR="00BE7A69" w:rsidRPr="00641581">
              <w:rPr>
                <w:rStyle w:val="Hipercze"/>
                <w:noProof/>
              </w:rPr>
              <w:t>Podstawy teoretyczne</w:t>
            </w:r>
            <w:r w:rsidR="00BE7A69">
              <w:rPr>
                <w:noProof/>
                <w:webHidden/>
              </w:rPr>
              <w:tab/>
            </w:r>
            <w:r w:rsidR="00BE7A69">
              <w:rPr>
                <w:noProof/>
                <w:webHidden/>
              </w:rPr>
              <w:fldChar w:fldCharType="begin"/>
            </w:r>
            <w:r w:rsidR="00BE7A69">
              <w:rPr>
                <w:noProof/>
                <w:webHidden/>
              </w:rPr>
              <w:instrText xml:space="preserve"> PAGEREF _Toc91668258 \h </w:instrText>
            </w:r>
            <w:r w:rsidR="00BE7A69">
              <w:rPr>
                <w:noProof/>
                <w:webHidden/>
              </w:rPr>
            </w:r>
            <w:r w:rsidR="00BE7A69">
              <w:rPr>
                <w:noProof/>
                <w:webHidden/>
              </w:rPr>
              <w:fldChar w:fldCharType="separate"/>
            </w:r>
            <w:r w:rsidR="00BE7A69">
              <w:rPr>
                <w:noProof/>
                <w:webHidden/>
              </w:rPr>
              <w:t>12</w:t>
            </w:r>
            <w:r w:rsidR="00BE7A69">
              <w:rPr>
                <w:noProof/>
                <w:webHidden/>
              </w:rPr>
              <w:fldChar w:fldCharType="end"/>
            </w:r>
          </w:hyperlink>
        </w:p>
        <w:p w14:paraId="0AF55F6B" w14:textId="511015D6"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9" w:history="1">
            <w:r w:rsidR="00BE7A69" w:rsidRPr="00641581">
              <w:rPr>
                <w:rStyle w:val="Hipercze"/>
                <w:noProof/>
              </w:rPr>
              <w:t>1.2.2.</w:t>
            </w:r>
            <w:r w:rsidR="00BE7A69">
              <w:rPr>
                <w:rFonts w:asciiTheme="minorHAnsi" w:eastAsiaTheme="minorEastAsia" w:hAnsiTheme="minorHAnsi"/>
                <w:iCs w:val="0"/>
                <w:noProof/>
                <w:sz w:val="22"/>
                <w:szCs w:val="22"/>
                <w:lang w:eastAsia="pl-PL"/>
              </w:rPr>
              <w:tab/>
            </w:r>
            <w:r w:rsidR="00BE7A69" w:rsidRPr="00641581">
              <w:rPr>
                <w:rStyle w:val="Hipercze"/>
                <w:noProof/>
              </w:rPr>
              <w:t>Terminologia</w:t>
            </w:r>
            <w:r w:rsidR="00BE7A69">
              <w:rPr>
                <w:noProof/>
                <w:webHidden/>
              </w:rPr>
              <w:tab/>
            </w:r>
            <w:r w:rsidR="00BE7A69">
              <w:rPr>
                <w:noProof/>
                <w:webHidden/>
              </w:rPr>
              <w:fldChar w:fldCharType="begin"/>
            </w:r>
            <w:r w:rsidR="00BE7A69">
              <w:rPr>
                <w:noProof/>
                <w:webHidden/>
              </w:rPr>
              <w:instrText xml:space="preserve"> PAGEREF _Toc91668259 \h </w:instrText>
            </w:r>
            <w:r w:rsidR="00BE7A69">
              <w:rPr>
                <w:noProof/>
                <w:webHidden/>
              </w:rPr>
            </w:r>
            <w:r w:rsidR="00BE7A69">
              <w:rPr>
                <w:noProof/>
                <w:webHidden/>
              </w:rPr>
              <w:fldChar w:fldCharType="separate"/>
            </w:r>
            <w:r w:rsidR="00BE7A69">
              <w:rPr>
                <w:noProof/>
                <w:webHidden/>
              </w:rPr>
              <w:t>20</w:t>
            </w:r>
            <w:r w:rsidR="00BE7A69">
              <w:rPr>
                <w:noProof/>
                <w:webHidden/>
              </w:rPr>
              <w:fldChar w:fldCharType="end"/>
            </w:r>
          </w:hyperlink>
        </w:p>
        <w:p w14:paraId="025A4FAF" w14:textId="6BA3F489"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0" w:history="1">
            <w:r w:rsidR="00BE7A69" w:rsidRPr="00641581">
              <w:rPr>
                <w:rStyle w:val="Hipercze"/>
                <w:noProof/>
              </w:rPr>
              <w:t>1.3.</w:t>
            </w:r>
            <w:r w:rsidR="00BE7A69">
              <w:rPr>
                <w:rFonts w:asciiTheme="minorHAnsi" w:eastAsiaTheme="minorEastAsia" w:hAnsiTheme="minorHAnsi"/>
                <w:smallCaps w:val="0"/>
                <w:noProof/>
                <w:sz w:val="22"/>
                <w:szCs w:val="22"/>
                <w:lang w:eastAsia="pl-PL"/>
              </w:rPr>
              <w:tab/>
            </w:r>
            <w:r w:rsidR="00BE7A69" w:rsidRPr="00641581">
              <w:rPr>
                <w:rStyle w:val="Hipercze"/>
                <w:noProof/>
              </w:rPr>
              <w:t>Cel pracy</w:t>
            </w:r>
            <w:r w:rsidR="00BE7A69">
              <w:rPr>
                <w:noProof/>
                <w:webHidden/>
              </w:rPr>
              <w:tab/>
            </w:r>
            <w:r w:rsidR="00BE7A69">
              <w:rPr>
                <w:noProof/>
                <w:webHidden/>
              </w:rPr>
              <w:fldChar w:fldCharType="begin"/>
            </w:r>
            <w:r w:rsidR="00BE7A69">
              <w:rPr>
                <w:noProof/>
                <w:webHidden/>
              </w:rPr>
              <w:instrText xml:space="preserve"> PAGEREF _Toc91668260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5DAFAECF" w14:textId="2766A8DC"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1" w:history="1">
            <w:r w:rsidR="00BE7A69" w:rsidRPr="00641581">
              <w:rPr>
                <w:rStyle w:val="Hipercze"/>
                <w:noProof/>
              </w:rPr>
              <w:t>1.4.</w:t>
            </w:r>
            <w:r w:rsidR="00BE7A69">
              <w:rPr>
                <w:rFonts w:asciiTheme="minorHAnsi" w:eastAsiaTheme="minorEastAsia" w:hAnsiTheme="minorHAnsi"/>
                <w:smallCaps w:val="0"/>
                <w:noProof/>
                <w:sz w:val="22"/>
                <w:szCs w:val="22"/>
                <w:lang w:eastAsia="pl-PL"/>
              </w:rPr>
              <w:tab/>
            </w:r>
            <w:r w:rsidR="00BE7A69" w:rsidRPr="00641581">
              <w:rPr>
                <w:rStyle w:val="Hipercze"/>
                <w:noProof/>
              </w:rPr>
              <w:t>Problemy inżynierskie</w:t>
            </w:r>
            <w:r w:rsidR="00BE7A69">
              <w:rPr>
                <w:noProof/>
                <w:webHidden/>
              </w:rPr>
              <w:tab/>
            </w:r>
            <w:r w:rsidR="00BE7A69">
              <w:rPr>
                <w:noProof/>
                <w:webHidden/>
              </w:rPr>
              <w:fldChar w:fldCharType="begin"/>
            </w:r>
            <w:r w:rsidR="00BE7A69">
              <w:rPr>
                <w:noProof/>
                <w:webHidden/>
              </w:rPr>
              <w:instrText xml:space="preserve"> PAGEREF _Toc91668261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37D22AEC" w14:textId="16F8326A"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2" w:history="1">
            <w:r w:rsidR="00BE7A69" w:rsidRPr="00641581">
              <w:rPr>
                <w:rStyle w:val="Hipercze"/>
                <w:noProof/>
              </w:rPr>
              <w:t>1.5.</w:t>
            </w:r>
            <w:r w:rsidR="00BE7A69">
              <w:rPr>
                <w:rFonts w:asciiTheme="minorHAnsi" w:eastAsiaTheme="minorEastAsia" w:hAnsiTheme="minorHAnsi"/>
                <w:smallCaps w:val="0"/>
                <w:noProof/>
                <w:sz w:val="22"/>
                <w:szCs w:val="22"/>
                <w:lang w:eastAsia="pl-PL"/>
              </w:rPr>
              <w:tab/>
            </w:r>
            <w:r w:rsidR="00BE7A69" w:rsidRPr="00641581">
              <w:rPr>
                <w:rStyle w:val="Hipercze"/>
                <w:noProof/>
              </w:rPr>
              <w:t>Organizacja praktyki inżynierskiej</w:t>
            </w:r>
            <w:r w:rsidR="00BE7A69">
              <w:rPr>
                <w:noProof/>
                <w:webHidden/>
              </w:rPr>
              <w:tab/>
            </w:r>
            <w:r w:rsidR="00BE7A69">
              <w:rPr>
                <w:noProof/>
                <w:webHidden/>
              </w:rPr>
              <w:fldChar w:fldCharType="begin"/>
            </w:r>
            <w:r w:rsidR="00BE7A69">
              <w:rPr>
                <w:noProof/>
                <w:webHidden/>
              </w:rPr>
              <w:instrText xml:space="preserve"> PAGEREF _Toc91668262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14C5638C" w14:textId="0A7E11F6"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3" w:history="1">
            <w:r w:rsidR="00BE7A69" w:rsidRPr="00641581">
              <w:rPr>
                <w:rStyle w:val="Hipercze"/>
                <w:noProof/>
              </w:rPr>
              <w:t>1.5.1.</w:t>
            </w:r>
            <w:r w:rsidR="00BE7A69">
              <w:rPr>
                <w:rFonts w:asciiTheme="minorHAnsi" w:eastAsiaTheme="minorEastAsia" w:hAnsiTheme="minorHAnsi"/>
                <w:iCs w:val="0"/>
                <w:noProof/>
                <w:sz w:val="22"/>
                <w:szCs w:val="22"/>
                <w:lang w:eastAsia="pl-PL"/>
              </w:rPr>
              <w:tab/>
            </w:r>
            <w:r w:rsidR="00BE7A69" w:rsidRPr="00641581">
              <w:rPr>
                <w:rStyle w:val="Hipercze"/>
                <w:noProof/>
              </w:rPr>
              <w:t>Cykl życia systemu informatycznego</w:t>
            </w:r>
            <w:r w:rsidR="00BE7A69">
              <w:rPr>
                <w:noProof/>
                <w:webHidden/>
              </w:rPr>
              <w:tab/>
            </w:r>
            <w:r w:rsidR="00BE7A69">
              <w:rPr>
                <w:noProof/>
                <w:webHidden/>
              </w:rPr>
              <w:fldChar w:fldCharType="begin"/>
            </w:r>
            <w:r w:rsidR="00BE7A69">
              <w:rPr>
                <w:noProof/>
                <w:webHidden/>
              </w:rPr>
              <w:instrText xml:space="preserve"> PAGEREF _Toc91668263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7388B418" w14:textId="19695831"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4" w:history="1">
            <w:r w:rsidR="00BE7A69" w:rsidRPr="00641581">
              <w:rPr>
                <w:rStyle w:val="Hipercze"/>
                <w:noProof/>
              </w:rPr>
              <w:t>1.5.2.</w:t>
            </w:r>
            <w:r w:rsidR="00BE7A69">
              <w:rPr>
                <w:rFonts w:asciiTheme="minorHAnsi" w:eastAsiaTheme="minorEastAsia" w:hAnsiTheme="minorHAnsi"/>
                <w:iCs w:val="0"/>
                <w:noProof/>
                <w:sz w:val="22"/>
                <w:szCs w:val="22"/>
                <w:lang w:eastAsia="pl-PL"/>
              </w:rPr>
              <w:tab/>
            </w:r>
            <w:r w:rsidR="00BE7A69" w:rsidRPr="00641581">
              <w:rPr>
                <w:rStyle w:val="Hipercze"/>
                <w:noProof/>
              </w:rPr>
              <w:t>Metodyka zarządzania procesem wytwórczym</w:t>
            </w:r>
            <w:r w:rsidR="00BE7A69">
              <w:rPr>
                <w:noProof/>
                <w:webHidden/>
              </w:rPr>
              <w:tab/>
            </w:r>
            <w:r w:rsidR="00BE7A69">
              <w:rPr>
                <w:noProof/>
                <w:webHidden/>
              </w:rPr>
              <w:fldChar w:fldCharType="begin"/>
            </w:r>
            <w:r w:rsidR="00BE7A69">
              <w:rPr>
                <w:noProof/>
                <w:webHidden/>
              </w:rPr>
              <w:instrText xml:space="preserve"> PAGEREF _Toc91668264 \h </w:instrText>
            </w:r>
            <w:r w:rsidR="00BE7A69">
              <w:rPr>
                <w:noProof/>
                <w:webHidden/>
              </w:rPr>
            </w:r>
            <w:r w:rsidR="00BE7A69">
              <w:rPr>
                <w:noProof/>
                <w:webHidden/>
              </w:rPr>
              <w:fldChar w:fldCharType="separate"/>
            </w:r>
            <w:r w:rsidR="00BE7A69">
              <w:rPr>
                <w:noProof/>
                <w:webHidden/>
              </w:rPr>
              <w:t>23</w:t>
            </w:r>
            <w:r w:rsidR="00BE7A69">
              <w:rPr>
                <w:noProof/>
                <w:webHidden/>
              </w:rPr>
              <w:fldChar w:fldCharType="end"/>
            </w:r>
          </w:hyperlink>
        </w:p>
        <w:p w14:paraId="5E71EC6F" w14:textId="33FE6DB1"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5" w:history="1">
            <w:r w:rsidR="00BE7A69" w:rsidRPr="00641581">
              <w:rPr>
                <w:rStyle w:val="Hipercze"/>
                <w:noProof/>
              </w:rPr>
              <w:t>1.5.3.</w:t>
            </w:r>
            <w:r w:rsidR="00BE7A69">
              <w:rPr>
                <w:rFonts w:asciiTheme="minorHAnsi" w:eastAsiaTheme="minorEastAsia" w:hAnsiTheme="minorHAnsi"/>
                <w:iCs w:val="0"/>
                <w:noProof/>
                <w:sz w:val="22"/>
                <w:szCs w:val="22"/>
                <w:lang w:eastAsia="pl-PL"/>
              </w:rPr>
              <w:tab/>
            </w:r>
            <w:r w:rsidR="00BE7A69" w:rsidRPr="00641581">
              <w:rPr>
                <w:rStyle w:val="Hipercze"/>
                <w:noProof/>
              </w:rPr>
              <w:t>Metodyka wytwarzania systemu informatycznego</w:t>
            </w:r>
            <w:r w:rsidR="00BE7A69">
              <w:rPr>
                <w:noProof/>
                <w:webHidden/>
              </w:rPr>
              <w:tab/>
            </w:r>
            <w:r w:rsidR="00BE7A69">
              <w:rPr>
                <w:noProof/>
                <w:webHidden/>
              </w:rPr>
              <w:fldChar w:fldCharType="begin"/>
            </w:r>
            <w:r w:rsidR="00BE7A69">
              <w:rPr>
                <w:noProof/>
                <w:webHidden/>
              </w:rPr>
              <w:instrText xml:space="preserve"> PAGEREF _Toc91668265 \h </w:instrText>
            </w:r>
            <w:r w:rsidR="00BE7A69">
              <w:rPr>
                <w:noProof/>
                <w:webHidden/>
              </w:rPr>
            </w:r>
            <w:r w:rsidR="00BE7A69">
              <w:rPr>
                <w:noProof/>
                <w:webHidden/>
              </w:rPr>
              <w:fldChar w:fldCharType="separate"/>
            </w:r>
            <w:r w:rsidR="00BE7A69">
              <w:rPr>
                <w:noProof/>
                <w:webHidden/>
              </w:rPr>
              <w:t>25</w:t>
            </w:r>
            <w:r w:rsidR="00BE7A69">
              <w:rPr>
                <w:noProof/>
                <w:webHidden/>
              </w:rPr>
              <w:fldChar w:fldCharType="end"/>
            </w:r>
          </w:hyperlink>
        </w:p>
        <w:p w14:paraId="538857EF" w14:textId="60E524A0"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6" w:history="1">
            <w:r w:rsidR="00BE7A69" w:rsidRPr="00641581">
              <w:rPr>
                <w:rStyle w:val="Hipercze"/>
                <w:noProof/>
              </w:rPr>
              <w:t>1.5.4.</w:t>
            </w:r>
            <w:r w:rsidR="00BE7A69">
              <w:rPr>
                <w:rFonts w:asciiTheme="minorHAnsi" w:eastAsiaTheme="minorEastAsia" w:hAnsiTheme="minorHAnsi"/>
                <w:iCs w:val="0"/>
                <w:noProof/>
                <w:sz w:val="22"/>
                <w:szCs w:val="22"/>
                <w:lang w:eastAsia="pl-PL"/>
              </w:rPr>
              <w:tab/>
            </w:r>
            <w:r w:rsidR="00BE7A69" w:rsidRPr="00641581">
              <w:rPr>
                <w:rStyle w:val="Hipercze"/>
                <w:noProof/>
              </w:rPr>
              <w:t>Metody, narzędzia i techniki inżynierii systemów</w:t>
            </w:r>
            <w:r w:rsidR="00BE7A69">
              <w:rPr>
                <w:noProof/>
                <w:webHidden/>
              </w:rPr>
              <w:tab/>
            </w:r>
            <w:r w:rsidR="00BE7A69">
              <w:rPr>
                <w:noProof/>
                <w:webHidden/>
              </w:rPr>
              <w:fldChar w:fldCharType="begin"/>
            </w:r>
            <w:r w:rsidR="00BE7A69">
              <w:rPr>
                <w:noProof/>
                <w:webHidden/>
              </w:rPr>
              <w:instrText xml:space="preserve"> PAGEREF _Toc91668266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30A23E19" w14:textId="748D3E73"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7" w:history="1">
            <w:r w:rsidR="00BE7A69" w:rsidRPr="00641581">
              <w:rPr>
                <w:rStyle w:val="Hipercze"/>
                <w:noProof/>
              </w:rPr>
              <w:t>1.5.5.</w:t>
            </w:r>
            <w:r w:rsidR="00BE7A69">
              <w:rPr>
                <w:rFonts w:asciiTheme="minorHAnsi" w:eastAsiaTheme="minorEastAsia" w:hAnsiTheme="minorHAnsi"/>
                <w:iCs w:val="0"/>
                <w:noProof/>
                <w:sz w:val="22"/>
                <w:szCs w:val="22"/>
                <w:lang w:eastAsia="pl-PL"/>
              </w:rPr>
              <w:tab/>
            </w:r>
            <w:r w:rsidR="00BE7A69" w:rsidRPr="00641581">
              <w:rPr>
                <w:rStyle w:val="Hipercze"/>
                <w:noProof/>
              </w:rPr>
              <w:t>Metamodel zawartości repozytorium projektowego</w:t>
            </w:r>
            <w:r w:rsidR="00BE7A69">
              <w:rPr>
                <w:noProof/>
                <w:webHidden/>
              </w:rPr>
              <w:tab/>
            </w:r>
            <w:r w:rsidR="00BE7A69">
              <w:rPr>
                <w:noProof/>
                <w:webHidden/>
              </w:rPr>
              <w:fldChar w:fldCharType="begin"/>
            </w:r>
            <w:r w:rsidR="00BE7A69">
              <w:rPr>
                <w:noProof/>
                <w:webHidden/>
              </w:rPr>
              <w:instrText xml:space="preserve"> PAGEREF _Toc91668267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5B35097D" w14:textId="255EF239"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8" w:history="1">
            <w:r w:rsidR="00BE7A69" w:rsidRPr="00641581">
              <w:rPr>
                <w:rStyle w:val="Hipercze"/>
                <w:noProof/>
              </w:rPr>
              <w:t>1.6.</w:t>
            </w:r>
            <w:r w:rsidR="00BE7A69">
              <w:rPr>
                <w:rFonts w:asciiTheme="minorHAnsi" w:eastAsiaTheme="minorEastAsia" w:hAnsiTheme="minorHAnsi"/>
                <w:smallCaps w:val="0"/>
                <w:noProof/>
                <w:sz w:val="22"/>
                <w:szCs w:val="22"/>
                <w:lang w:eastAsia="pl-PL"/>
              </w:rPr>
              <w:tab/>
            </w:r>
            <w:r w:rsidR="00BE7A69" w:rsidRPr="00641581">
              <w:rPr>
                <w:rStyle w:val="Hipercze"/>
                <w:noProof/>
              </w:rPr>
              <w:t>Ocena piśmiennictwa</w:t>
            </w:r>
            <w:r w:rsidR="00BE7A69">
              <w:rPr>
                <w:noProof/>
                <w:webHidden/>
              </w:rPr>
              <w:tab/>
            </w:r>
            <w:r w:rsidR="00BE7A69">
              <w:rPr>
                <w:noProof/>
                <w:webHidden/>
              </w:rPr>
              <w:fldChar w:fldCharType="begin"/>
            </w:r>
            <w:r w:rsidR="00BE7A69">
              <w:rPr>
                <w:noProof/>
                <w:webHidden/>
              </w:rPr>
              <w:instrText xml:space="preserve"> PAGEREF _Toc91668268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1CB9FA65" w14:textId="1B48332F"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9" w:history="1">
            <w:r w:rsidR="00BE7A69" w:rsidRPr="00641581">
              <w:rPr>
                <w:rStyle w:val="Hipercze"/>
                <w:noProof/>
              </w:rPr>
              <w:t>1.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69 \h </w:instrText>
            </w:r>
            <w:r w:rsidR="00BE7A69">
              <w:rPr>
                <w:noProof/>
                <w:webHidden/>
              </w:rPr>
            </w:r>
            <w:r w:rsidR="00BE7A69">
              <w:rPr>
                <w:noProof/>
                <w:webHidden/>
              </w:rPr>
              <w:fldChar w:fldCharType="separate"/>
            </w:r>
            <w:r w:rsidR="00BE7A69">
              <w:rPr>
                <w:noProof/>
                <w:webHidden/>
              </w:rPr>
              <w:t>28</w:t>
            </w:r>
            <w:r w:rsidR="00BE7A69">
              <w:rPr>
                <w:noProof/>
                <w:webHidden/>
              </w:rPr>
              <w:fldChar w:fldCharType="end"/>
            </w:r>
          </w:hyperlink>
        </w:p>
        <w:p w14:paraId="25C7C371" w14:textId="47588605" w:rsidR="00BE7A69" w:rsidRDefault="00FD5B84">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70" w:history="1">
            <w:r w:rsidR="00BE7A69" w:rsidRPr="00641581">
              <w:rPr>
                <w:rStyle w:val="Hipercze"/>
                <w:noProof/>
              </w:rPr>
              <w:t>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BIZNESOWA</w:t>
            </w:r>
            <w:r w:rsidR="00BE7A69">
              <w:rPr>
                <w:noProof/>
                <w:webHidden/>
              </w:rPr>
              <w:tab/>
            </w:r>
            <w:r w:rsidR="00BE7A69">
              <w:rPr>
                <w:noProof/>
                <w:webHidden/>
              </w:rPr>
              <w:fldChar w:fldCharType="begin"/>
            </w:r>
            <w:r w:rsidR="00BE7A69">
              <w:rPr>
                <w:noProof/>
                <w:webHidden/>
              </w:rPr>
              <w:instrText xml:space="preserve"> PAGEREF _Toc91668270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7BA19C37" w14:textId="30AE5A26"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1" w:history="1">
            <w:r w:rsidR="00BE7A69" w:rsidRPr="00641581">
              <w:rPr>
                <w:rStyle w:val="Hipercze"/>
                <w:noProof/>
              </w:rPr>
              <w:t>2.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71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01F2E5D7" w14:textId="1B027A53"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2" w:history="1">
            <w:r w:rsidR="00BE7A69" w:rsidRPr="00641581">
              <w:rPr>
                <w:rStyle w:val="Hipercze"/>
                <w:noProof/>
              </w:rPr>
              <w:t>2.2.</w:t>
            </w:r>
            <w:r w:rsidR="00BE7A69">
              <w:rPr>
                <w:rFonts w:asciiTheme="minorHAnsi" w:eastAsiaTheme="minorEastAsia" w:hAnsiTheme="minorHAnsi"/>
                <w:smallCaps w:val="0"/>
                <w:noProof/>
                <w:sz w:val="22"/>
                <w:szCs w:val="22"/>
                <w:lang w:eastAsia="pl-PL"/>
              </w:rPr>
              <w:tab/>
            </w:r>
            <w:r w:rsidR="00BE7A69" w:rsidRPr="00641581">
              <w:rPr>
                <w:rStyle w:val="Hipercze"/>
                <w:noProof/>
              </w:rPr>
              <w:t>Analiza organizacji</w:t>
            </w:r>
            <w:r w:rsidR="00BE7A69">
              <w:rPr>
                <w:noProof/>
                <w:webHidden/>
              </w:rPr>
              <w:tab/>
            </w:r>
            <w:r w:rsidR="00BE7A69">
              <w:rPr>
                <w:noProof/>
                <w:webHidden/>
              </w:rPr>
              <w:fldChar w:fldCharType="begin"/>
            </w:r>
            <w:r w:rsidR="00BE7A69">
              <w:rPr>
                <w:noProof/>
                <w:webHidden/>
              </w:rPr>
              <w:instrText xml:space="preserve"> PAGEREF _Toc91668272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E682652" w14:textId="3A3DE60C"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3" w:history="1">
            <w:r w:rsidR="00BE7A69" w:rsidRPr="00641581">
              <w:rPr>
                <w:rStyle w:val="Hipercze"/>
                <w:noProof/>
              </w:rPr>
              <w:t>2.2.1.</w:t>
            </w:r>
            <w:r w:rsidR="00BE7A69">
              <w:rPr>
                <w:rFonts w:asciiTheme="minorHAnsi" w:eastAsiaTheme="minorEastAsia" w:hAnsiTheme="minorHAnsi"/>
                <w:iCs w:val="0"/>
                <w:noProof/>
                <w:sz w:val="22"/>
                <w:szCs w:val="22"/>
                <w:lang w:eastAsia="pl-PL"/>
              </w:rPr>
              <w:tab/>
            </w:r>
            <w:r w:rsidR="00BE7A69" w:rsidRPr="00641581">
              <w:rPr>
                <w:rStyle w:val="Hipercze"/>
                <w:noProof/>
              </w:rPr>
              <w:t>Charakterystyka organizacji/przedsięwzięcia</w:t>
            </w:r>
            <w:r w:rsidR="00BE7A69">
              <w:rPr>
                <w:noProof/>
                <w:webHidden/>
              </w:rPr>
              <w:tab/>
            </w:r>
            <w:r w:rsidR="00BE7A69">
              <w:rPr>
                <w:noProof/>
                <w:webHidden/>
              </w:rPr>
              <w:fldChar w:fldCharType="begin"/>
            </w:r>
            <w:r w:rsidR="00BE7A69">
              <w:rPr>
                <w:noProof/>
                <w:webHidden/>
              </w:rPr>
              <w:instrText xml:space="preserve"> PAGEREF _Toc91668273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C9300FD" w14:textId="3D5480F3"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4" w:history="1">
            <w:r w:rsidR="00BE7A69" w:rsidRPr="00641581">
              <w:rPr>
                <w:rStyle w:val="Hipercze"/>
                <w:noProof/>
              </w:rPr>
              <w:t>2.2.2.</w:t>
            </w:r>
            <w:r w:rsidR="00BE7A69">
              <w:rPr>
                <w:rFonts w:asciiTheme="minorHAnsi" w:eastAsiaTheme="minorEastAsia" w:hAnsiTheme="minorHAnsi"/>
                <w:iCs w:val="0"/>
                <w:noProof/>
                <w:sz w:val="22"/>
                <w:szCs w:val="22"/>
                <w:lang w:eastAsia="pl-PL"/>
              </w:rPr>
              <w:tab/>
            </w:r>
            <w:r w:rsidR="00BE7A69" w:rsidRPr="00641581">
              <w:rPr>
                <w:rStyle w:val="Hipercze"/>
                <w:noProof/>
              </w:rPr>
              <w:t>Dziedzina działalności organizacji</w:t>
            </w:r>
            <w:r w:rsidR="00BE7A69">
              <w:rPr>
                <w:noProof/>
                <w:webHidden/>
              </w:rPr>
              <w:tab/>
            </w:r>
            <w:r w:rsidR="00BE7A69">
              <w:rPr>
                <w:noProof/>
                <w:webHidden/>
              </w:rPr>
              <w:fldChar w:fldCharType="begin"/>
            </w:r>
            <w:r w:rsidR="00BE7A69">
              <w:rPr>
                <w:noProof/>
                <w:webHidden/>
              </w:rPr>
              <w:instrText xml:space="preserve"> PAGEREF _Toc91668274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0E99DBA8" w14:textId="24BDB140"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5" w:history="1">
            <w:r w:rsidR="00BE7A69" w:rsidRPr="00641581">
              <w:rPr>
                <w:rStyle w:val="Hipercze"/>
                <w:noProof/>
              </w:rPr>
              <w:t>2.2.3.</w:t>
            </w:r>
            <w:r w:rsidR="00BE7A69">
              <w:rPr>
                <w:rFonts w:asciiTheme="minorHAnsi" w:eastAsiaTheme="minorEastAsia" w:hAnsiTheme="minorHAnsi"/>
                <w:iCs w:val="0"/>
                <w:noProof/>
                <w:sz w:val="22"/>
                <w:szCs w:val="22"/>
                <w:lang w:eastAsia="pl-PL"/>
              </w:rPr>
              <w:tab/>
            </w:r>
            <w:r w:rsidR="00BE7A69" w:rsidRPr="00641581">
              <w:rPr>
                <w:rStyle w:val="Hipercze"/>
                <w:noProof/>
              </w:rPr>
              <w:t>Otoczenie organizacji</w:t>
            </w:r>
            <w:r w:rsidR="00BE7A69">
              <w:rPr>
                <w:noProof/>
                <w:webHidden/>
              </w:rPr>
              <w:tab/>
            </w:r>
            <w:r w:rsidR="00BE7A69">
              <w:rPr>
                <w:noProof/>
                <w:webHidden/>
              </w:rPr>
              <w:fldChar w:fldCharType="begin"/>
            </w:r>
            <w:r w:rsidR="00BE7A69">
              <w:rPr>
                <w:noProof/>
                <w:webHidden/>
              </w:rPr>
              <w:instrText xml:space="preserve"> PAGEREF _Toc91668275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3F8C652B" w14:textId="0FF84E25"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6" w:history="1">
            <w:r w:rsidR="00BE7A69" w:rsidRPr="00641581">
              <w:rPr>
                <w:rStyle w:val="Hipercze"/>
                <w:noProof/>
              </w:rPr>
              <w:t>2.3.</w:t>
            </w:r>
            <w:r w:rsidR="00BE7A69">
              <w:rPr>
                <w:rFonts w:asciiTheme="minorHAnsi" w:eastAsiaTheme="minorEastAsia" w:hAnsiTheme="minorHAnsi"/>
                <w:smallCaps w:val="0"/>
                <w:noProof/>
                <w:sz w:val="22"/>
                <w:szCs w:val="22"/>
                <w:lang w:eastAsia="pl-PL"/>
              </w:rPr>
              <w:tab/>
            </w:r>
            <w:r w:rsidR="00BE7A69" w:rsidRPr="00641581">
              <w:rPr>
                <w:rStyle w:val="Hipercze"/>
                <w:noProof/>
              </w:rPr>
              <w:t>Analiza interesariuszy</w:t>
            </w:r>
            <w:r w:rsidR="00BE7A69">
              <w:rPr>
                <w:noProof/>
                <w:webHidden/>
              </w:rPr>
              <w:tab/>
            </w:r>
            <w:r w:rsidR="00BE7A69">
              <w:rPr>
                <w:noProof/>
                <w:webHidden/>
              </w:rPr>
              <w:fldChar w:fldCharType="begin"/>
            </w:r>
            <w:r w:rsidR="00BE7A69">
              <w:rPr>
                <w:noProof/>
                <w:webHidden/>
              </w:rPr>
              <w:instrText xml:space="preserve"> PAGEREF _Toc91668276 \h </w:instrText>
            </w:r>
            <w:r w:rsidR="00BE7A69">
              <w:rPr>
                <w:noProof/>
                <w:webHidden/>
              </w:rPr>
            </w:r>
            <w:r w:rsidR="00BE7A69">
              <w:rPr>
                <w:noProof/>
                <w:webHidden/>
              </w:rPr>
              <w:fldChar w:fldCharType="separate"/>
            </w:r>
            <w:r w:rsidR="00BE7A69">
              <w:rPr>
                <w:noProof/>
                <w:webHidden/>
              </w:rPr>
              <w:t>43</w:t>
            </w:r>
            <w:r w:rsidR="00BE7A69">
              <w:rPr>
                <w:noProof/>
                <w:webHidden/>
              </w:rPr>
              <w:fldChar w:fldCharType="end"/>
            </w:r>
          </w:hyperlink>
        </w:p>
        <w:p w14:paraId="0811F1C0" w14:textId="7B717845"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7" w:history="1">
            <w:r w:rsidR="00BE7A69" w:rsidRPr="00641581">
              <w:rPr>
                <w:rStyle w:val="Hipercze"/>
                <w:noProof/>
              </w:rPr>
              <w:t>2.4.</w:t>
            </w:r>
            <w:r w:rsidR="00BE7A69">
              <w:rPr>
                <w:rFonts w:asciiTheme="minorHAnsi" w:eastAsiaTheme="minorEastAsia" w:hAnsiTheme="minorHAnsi"/>
                <w:smallCaps w:val="0"/>
                <w:noProof/>
                <w:sz w:val="22"/>
                <w:szCs w:val="22"/>
                <w:lang w:eastAsia="pl-PL"/>
              </w:rPr>
              <w:tab/>
            </w:r>
            <w:r w:rsidR="00BE7A69" w:rsidRPr="00641581">
              <w:rPr>
                <w:rStyle w:val="Hipercze"/>
                <w:noProof/>
              </w:rPr>
              <w:t>Role biznesowe i aktorzy biznesowi</w:t>
            </w:r>
            <w:r w:rsidR="00BE7A69">
              <w:rPr>
                <w:noProof/>
                <w:webHidden/>
              </w:rPr>
              <w:tab/>
            </w:r>
            <w:r w:rsidR="00BE7A69">
              <w:rPr>
                <w:noProof/>
                <w:webHidden/>
              </w:rPr>
              <w:fldChar w:fldCharType="begin"/>
            </w:r>
            <w:r w:rsidR="00BE7A69">
              <w:rPr>
                <w:noProof/>
                <w:webHidden/>
              </w:rPr>
              <w:instrText xml:space="preserve"> PAGEREF _Toc91668277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3373FF09" w14:textId="2B8F7F6A"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8" w:history="1">
            <w:r w:rsidR="00BE7A69" w:rsidRPr="00641581">
              <w:rPr>
                <w:rStyle w:val="Hipercze"/>
                <w:noProof/>
              </w:rPr>
              <w:t>2.4.1.</w:t>
            </w:r>
            <w:r w:rsidR="00BE7A69">
              <w:rPr>
                <w:rFonts w:asciiTheme="minorHAnsi" w:eastAsiaTheme="minorEastAsia" w:hAnsiTheme="minorHAnsi"/>
                <w:iCs w:val="0"/>
                <w:noProof/>
                <w:sz w:val="22"/>
                <w:szCs w:val="22"/>
                <w:lang w:eastAsia="pl-PL"/>
              </w:rPr>
              <w:tab/>
            </w:r>
            <w:r w:rsidR="00BE7A69" w:rsidRPr="00641581">
              <w:rPr>
                <w:rStyle w:val="Hipercze"/>
                <w:noProof/>
              </w:rPr>
              <w:t>Katalog ról biznesowych i odpowiedzialności</w:t>
            </w:r>
            <w:r w:rsidR="00BE7A69">
              <w:rPr>
                <w:noProof/>
                <w:webHidden/>
              </w:rPr>
              <w:tab/>
            </w:r>
            <w:r w:rsidR="00BE7A69">
              <w:rPr>
                <w:noProof/>
                <w:webHidden/>
              </w:rPr>
              <w:fldChar w:fldCharType="begin"/>
            </w:r>
            <w:r w:rsidR="00BE7A69">
              <w:rPr>
                <w:noProof/>
                <w:webHidden/>
              </w:rPr>
              <w:instrText xml:space="preserve"> PAGEREF _Toc91668278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040BBD29" w14:textId="2D82EE05"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9" w:history="1">
            <w:r w:rsidR="00BE7A69" w:rsidRPr="00641581">
              <w:rPr>
                <w:rStyle w:val="Hipercze"/>
                <w:noProof/>
              </w:rPr>
              <w:t>2.4.2.</w:t>
            </w:r>
            <w:r w:rsidR="00BE7A69">
              <w:rPr>
                <w:rFonts w:asciiTheme="minorHAnsi" w:eastAsiaTheme="minorEastAsia" w:hAnsiTheme="minorHAnsi"/>
                <w:iCs w:val="0"/>
                <w:noProof/>
                <w:sz w:val="22"/>
                <w:szCs w:val="22"/>
                <w:lang w:eastAsia="pl-PL"/>
              </w:rPr>
              <w:tab/>
            </w:r>
            <w:r w:rsidR="00BE7A69" w:rsidRPr="00641581">
              <w:rPr>
                <w:rStyle w:val="Hipercze"/>
                <w:noProof/>
              </w:rPr>
              <w:t>Mapa aktorów biznesowych</w:t>
            </w:r>
            <w:r w:rsidR="00BE7A69">
              <w:rPr>
                <w:noProof/>
                <w:webHidden/>
              </w:rPr>
              <w:tab/>
            </w:r>
            <w:r w:rsidR="00BE7A69">
              <w:rPr>
                <w:noProof/>
                <w:webHidden/>
              </w:rPr>
              <w:fldChar w:fldCharType="begin"/>
            </w:r>
            <w:r w:rsidR="00BE7A69">
              <w:rPr>
                <w:noProof/>
                <w:webHidden/>
              </w:rPr>
              <w:instrText xml:space="preserve"> PAGEREF _Toc91668279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51648CE9" w14:textId="16EE3BF5"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0" w:history="1">
            <w:r w:rsidR="00BE7A69" w:rsidRPr="00641581">
              <w:rPr>
                <w:rStyle w:val="Hipercze"/>
                <w:noProof/>
              </w:rPr>
              <w:t>2.5.</w:t>
            </w:r>
            <w:r w:rsidR="00BE7A69">
              <w:rPr>
                <w:rFonts w:asciiTheme="minorHAnsi" w:eastAsiaTheme="minorEastAsia" w:hAnsiTheme="minorHAnsi"/>
                <w:smallCaps w:val="0"/>
                <w:noProof/>
                <w:sz w:val="22"/>
                <w:szCs w:val="22"/>
                <w:lang w:eastAsia="pl-PL"/>
              </w:rPr>
              <w:tab/>
            </w:r>
            <w:r w:rsidR="00BE7A69" w:rsidRPr="00641581">
              <w:rPr>
                <w:rStyle w:val="Hipercze"/>
                <w:noProof/>
              </w:rPr>
              <w:t>Obiekty / encje biznesowe</w:t>
            </w:r>
            <w:r w:rsidR="00BE7A69">
              <w:rPr>
                <w:noProof/>
                <w:webHidden/>
              </w:rPr>
              <w:tab/>
            </w:r>
            <w:r w:rsidR="00BE7A69">
              <w:rPr>
                <w:noProof/>
                <w:webHidden/>
              </w:rPr>
              <w:fldChar w:fldCharType="begin"/>
            </w:r>
            <w:r w:rsidR="00BE7A69">
              <w:rPr>
                <w:noProof/>
                <w:webHidden/>
              </w:rPr>
              <w:instrText xml:space="preserve"> PAGEREF _Toc91668280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197E9745" w14:textId="46697D44"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1" w:history="1">
            <w:r w:rsidR="00BE7A69" w:rsidRPr="00641581">
              <w:rPr>
                <w:rStyle w:val="Hipercze"/>
                <w:noProof/>
              </w:rPr>
              <w:t>2.5.1.</w:t>
            </w:r>
            <w:r w:rsidR="00BE7A69">
              <w:rPr>
                <w:rFonts w:asciiTheme="minorHAnsi" w:eastAsiaTheme="minorEastAsia" w:hAnsiTheme="minorHAnsi"/>
                <w:iCs w:val="0"/>
                <w:noProof/>
                <w:sz w:val="22"/>
                <w:szCs w:val="22"/>
                <w:lang w:eastAsia="pl-PL"/>
              </w:rPr>
              <w:tab/>
            </w:r>
            <w:r w:rsidR="00BE7A69" w:rsidRPr="00641581">
              <w:rPr>
                <w:rStyle w:val="Hipercze"/>
                <w:noProof/>
              </w:rPr>
              <w:t>Model konceptualny - diagramy klas poziom konceptualny</w:t>
            </w:r>
            <w:r w:rsidR="00BE7A69">
              <w:rPr>
                <w:noProof/>
                <w:webHidden/>
              </w:rPr>
              <w:tab/>
            </w:r>
            <w:r w:rsidR="00BE7A69">
              <w:rPr>
                <w:noProof/>
                <w:webHidden/>
              </w:rPr>
              <w:fldChar w:fldCharType="begin"/>
            </w:r>
            <w:r w:rsidR="00BE7A69">
              <w:rPr>
                <w:noProof/>
                <w:webHidden/>
              </w:rPr>
              <w:instrText xml:space="preserve"> PAGEREF _Toc91668281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287DF6A1" w14:textId="0FFE4A65"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2" w:history="1">
            <w:r w:rsidR="00BE7A69" w:rsidRPr="00641581">
              <w:rPr>
                <w:rStyle w:val="Hipercze"/>
                <w:noProof/>
              </w:rPr>
              <w:t>2.5.2.</w:t>
            </w:r>
            <w:r w:rsidR="00BE7A69">
              <w:rPr>
                <w:rFonts w:asciiTheme="minorHAnsi" w:eastAsiaTheme="minorEastAsia" w:hAnsiTheme="minorHAnsi"/>
                <w:iCs w:val="0"/>
                <w:noProof/>
                <w:sz w:val="22"/>
                <w:szCs w:val="22"/>
                <w:lang w:eastAsia="pl-PL"/>
              </w:rPr>
              <w:tab/>
            </w:r>
            <w:r w:rsidR="00BE7A69" w:rsidRPr="00641581">
              <w:rPr>
                <w:rStyle w:val="Hipercze"/>
                <w:noProof/>
              </w:rPr>
              <w:t>Maszyny stanowe</w:t>
            </w:r>
            <w:r w:rsidR="00BE7A69">
              <w:rPr>
                <w:noProof/>
                <w:webHidden/>
              </w:rPr>
              <w:tab/>
            </w:r>
            <w:r w:rsidR="00BE7A69">
              <w:rPr>
                <w:noProof/>
                <w:webHidden/>
              </w:rPr>
              <w:fldChar w:fldCharType="begin"/>
            </w:r>
            <w:r w:rsidR="00BE7A69">
              <w:rPr>
                <w:noProof/>
                <w:webHidden/>
              </w:rPr>
              <w:instrText xml:space="preserve"> PAGEREF _Toc91668282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036B39B0" w14:textId="465DB57F"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3" w:history="1">
            <w:r w:rsidR="00BE7A69" w:rsidRPr="00641581">
              <w:rPr>
                <w:rStyle w:val="Hipercze"/>
                <w:noProof/>
              </w:rPr>
              <w:t>2.6.</w:t>
            </w:r>
            <w:r w:rsidR="00BE7A69">
              <w:rPr>
                <w:rFonts w:asciiTheme="minorHAnsi" w:eastAsiaTheme="minorEastAsia" w:hAnsiTheme="minorHAnsi"/>
                <w:smallCaps w:val="0"/>
                <w:noProof/>
                <w:sz w:val="22"/>
                <w:szCs w:val="22"/>
                <w:lang w:eastAsia="pl-PL"/>
              </w:rPr>
              <w:tab/>
            </w:r>
            <w:r w:rsidR="00BE7A69" w:rsidRPr="00641581">
              <w:rPr>
                <w:rStyle w:val="Hipercze"/>
                <w:noProof/>
              </w:rPr>
              <w:t>Procesy biznesowe</w:t>
            </w:r>
            <w:r w:rsidR="00BE7A69">
              <w:rPr>
                <w:noProof/>
                <w:webHidden/>
              </w:rPr>
              <w:tab/>
            </w:r>
            <w:r w:rsidR="00BE7A69">
              <w:rPr>
                <w:noProof/>
                <w:webHidden/>
              </w:rPr>
              <w:fldChar w:fldCharType="begin"/>
            </w:r>
            <w:r w:rsidR="00BE7A69">
              <w:rPr>
                <w:noProof/>
                <w:webHidden/>
              </w:rPr>
              <w:instrText xml:space="preserve"> PAGEREF _Toc91668283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4390B515" w14:textId="5AF9AE7D"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4" w:history="1">
            <w:r w:rsidR="00BE7A69" w:rsidRPr="00641581">
              <w:rPr>
                <w:rStyle w:val="Hipercze"/>
                <w:noProof/>
              </w:rPr>
              <w:t>2.6.1.</w:t>
            </w:r>
            <w:r w:rsidR="00BE7A69">
              <w:rPr>
                <w:rFonts w:asciiTheme="minorHAnsi" w:eastAsiaTheme="minorEastAsia" w:hAnsiTheme="minorHAnsi"/>
                <w:iCs w:val="0"/>
                <w:noProof/>
                <w:sz w:val="22"/>
                <w:szCs w:val="22"/>
                <w:lang w:eastAsia="pl-PL"/>
              </w:rPr>
              <w:tab/>
            </w:r>
            <w:r w:rsidR="00BE7A69" w:rsidRPr="00641581">
              <w:rPr>
                <w:rStyle w:val="Hipercze"/>
                <w:noProof/>
              </w:rPr>
              <w:t>Mapa procesów biznesowych</w:t>
            </w:r>
            <w:r w:rsidR="00BE7A69">
              <w:rPr>
                <w:noProof/>
                <w:webHidden/>
              </w:rPr>
              <w:tab/>
            </w:r>
            <w:r w:rsidR="00BE7A69">
              <w:rPr>
                <w:noProof/>
                <w:webHidden/>
              </w:rPr>
              <w:fldChar w:fldCharType="begin"/>
            </w:r>
            <w:r w:rsidR="00BE7A69">
              <w:rPr>
                <w:noProof/>
                <w:webHidden/>
              </w:rPr>
              <w:instrText xml:space="preserve"> PAGEREF _Toc91668284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217FBD8C" w14:textId="157CB268"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5" w:history="1">
            <w:r w:rsidR="00BE7A69" w:rsidRPr="00641581">
              <w:rPr>
                <w:rStyle w:val="Hipercze"/>
                <w:noProof/>
              </w:rPr>
              <w:t>2.6.2.</w:t>
            </w:r>
            <w:r w:rsidR="00BE7A69">
              <w:rPr>
                <w:rFonts w:asciiTheme="minorHAnsi" w:eastAsiaTheme="minorEastAsia" w:hAnsiTheme="minorHAnsi"/>
                <w:iCs w:val="0"/>
                <w:noProof/>
                <w:sz w:val="22"/>
                <w:szCs w:val="22"/>
                <w:lang w:eastAsia="pl-PL"/>
              </w:rPr>
              <w:tab/>
            </w:r>
            <w:r w:rsidR="00BE7A69" w:rsidRPr="00641581">
              <w:rPr>
                <w:rStyle w:val="Hipercze"/>
                <w:noProof/>
              </w:rPr>
              <w:t>Macierz CRUD dla relacji PROCES-OBIEKT/ENCJA</w:t>
            </w:r>
            <w:r w:rsidR="00BE7A69">
              <w:rPr>
                <w:noProof/>
                <w:webHidden/>
              </w:rPr>
              <w:tab/>
            </w:r>
            <w:r w:rsidR="00BE7A69">
              <w:rPr>
                <w:noProof/>
                <w:webHidden/>
              </w:rPr>
              <w:fldChar w:fldCharType="begin"/>
            </w:r>
            <w:r w:rsidR="00BE7A69">
              <w:rPr>
                <w:noProof/>
                <w:webHidden/>
              </w:rPr>
              <w:instrText xml:space="preserve"> PAGEREF _Toc91668285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3C97724F" w14:textId="2EB2E7A7"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6" w:history="1">
            <w:r w:rsidR="00BE7A69" w:rsidRPr="00641581">
              <w:rPr>
                <w:rStyle w:val="Hipercze"/>
                <w:noProof/>
              </w:rPr>
              <w:t>2.6.3.</w:t>
            </w:r>
            <w:r w:rsidR="00BE7A69">
              <w:rPr>
                <w:rFonts w:asciiTheme="minorHAnsi" w:eastAsiaTheme="minorEastAsia" w:hAnsiTheme="minorHAnsi"/>
                <w:iCs w:val="0"/>
                <w:noProof/>
                <w:sz w:val="22"/>
                <w:szCs w:val="22"/>
                <w:lang w:eastAsia="pl-PL"/>
              </w:rPr>
              <w:tab/>
            </w:r>
            <w:r w:rsidR="00BE7A69" w:rsidRPr="00641581">
              <w:rPr>
                <w:rStyle w:val="Hipercze"/>
                <w:noProof/>
              </w:rPr>
              <w:t>Macierz RACI dla relacji ROLA BIZNESOWA-PROCES BIZNESOWY</w:t>
            </w:r>
            <w:r w:rsidR="00BE7A69">
              <w:rPr>
                <w:noProof/>
                <w:webHidden/>
              </w:rPr>
              <w:tab/>
            </w:r>
            <w:r w:rsidR="00BE7A69">
              <w:rPr>
                <w:noProof/>
                <w:webHidden/>
              </w:rPr>
              <w:fldChar w:fldCharType="begin"/>
            </w:r>
            <w:r w:rsidR="00BE7A69">
              <w:rPr>
                <w:noProof/>
                <w:webHidden/>
              </w:rPr>
              <w:instrText xml:space="preserve"> PAGEREF _Toc91668286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1909215C" w14:textId="39C74EEE"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7" w:history="1">
            <w:r w:rsidR="00BE7A69" w:rsidRPr="00641581">
              <w:rPr>
                <w:rStyle w:val="Hipercze"/>
                <w:noProof/>
              </w:rPr>
              <w:t>2.6.4.</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roces - </w:t>
            </w:r>
            <w:r w:rsidR="00BE7A69" w:rsidRPr="00641581">
              <w:rPr>
                <w:rStyle w:val="Hipercze"/>
                <w:bCs/>
                <w:i/>
                <w:noProof/>
              </w:rPr>
              <w:t>obsługa pożyczki</w:t>
            </w:r>
            <w:r w:rsidR="00BE7A69">
              <w:rPr>
                <w:noProof/>
                <w:webHidden/>
              </w:rPr>
              <w:tab/>
            </w:r>
            <w:r w:rsidR="00BE7A69">
              <w:rPr>
                <w:noProof/>
                <w:webHidden/>
              </w:rPr>
              <w:fldChar w:fldCharType="begin"/>
            </w:r>
            <w:r w:rsidR="00BE7A69">
              <w:rPr>
                <w:noProof/>
                <w:webHidden/>
              </w:rPr>
              <w:instrText xml:space="preserve"> PAGEREF _Toc91668287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0E51860A" w14:textId="533BA6B5"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8" w:history="1">
            <w:r w:rsidR="00BE7A69" w:rsidRPr="00641581">
              <w:rPr>
                <w:rStyle w:val="Hipercze"/>
                <w:noProof/>
              </w:rPr>
              <w:t>2.6.5.</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odproces – </w:t>
            </w:r>
            <w:r w:rsidR="00BE7A69" w:rsidRPr="00641581">
              <w:rPr>
                <w:rStyle w:val="Hipercze"/>
                <w:i/>
                <w:noProof/>
              </w:rPr>
              <w:t>Złożenie wniosku o pożyczkę</w:t>
            </w:r>
            <w:r w:rsidR="00BE7A69">
              <w:rPr>
                <w:noProof/>
                <w:webHidden/>
              </w:rPr>
              <w:tab/>
            </w:r>
            <w:r w:rsidR="00BE7A69">
              <w:rPr>
                <w:noProof/>
                <w:webHidden/>
              </w:rPr>
              <w:fldChar w:fldCharType="begin"/>
            </w:r>
            <w:r w:rsidR="00BE7A69">
              <w:rPr>
                <w:noProof/>
                <w:webHidden/>
              </w:rPr>
              <w:instrText xml:space="preserve"> PAGEREF _Toc91668288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688FE946" w14:textId="627A6101"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9" w:history="1">
            <w:r w:rsidR="00BE7A69" w:rsidRPr="00641581">
              <w:rPr>
                <w:rStyle w:val="Hipercze"/>
                <w:noProof/>
              </w:rPr>
              <w:t>2.7.</w:t>
            </w:r>
            <w:r w:rsidR="00BE7A69">
              <w:rPr>
                <w:rFonts w:asciiTheme="minorHAnsi" w:eastAsiaTheme="minorEastAsia" w:hAnsiTheme="minorHAnsi"/>
                <w:smallCaps w:val="0"/>
                <w:noProof/>
                <w:sz w:val="22"/>
                <w:szCs w:val="22"/>
                <w:lang w:eastAsia="pl-PL"/>
              </w:rPr>
              <w:tab/>
            </w:r>
            <w:r w:rsidR="00BE7A69" w:rsidRPr="00641581">
              <w:rPr>
                <w:rStyle w:val="Hipercze"/>
                <w:noProof/>
              </w:rPr>
              <w:t>Reguły biznesowe</w:t>
            </w:r>
            <w:r w:rsidR="00BE7A69">
              <w:rPr>
                <w:noProof/>
                <w:webHidden/>
              </w:rPr>
              <w:tab/>
            </w:r>
            <w:r w:rsidR="00BE7A69">
              <w:rPr>
                <w:noProof/>
                <w:webHidden/>
              </w:rPr>
              <w:fldChar w:fldCharType="begin"/>
            </w:r>
            <w:r w:rsidR="00BE7A69">
              <w:rPr>
                <w:noProof/>
                <w:webHidden/>
              </w:rPr>
              <w:instrText xml:space="preserve"> PAGEREF _Toc91668289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73F512BF" w14:textId="67FE2E29"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0" w:history="1">
            <w:r w:rsidR="00BE7A69" w:rsidRPr="00641581">
              <w:rPr>
                <w:rStyle w:val="Hipercze"/>
                <w:noProof/>
              </w:rPr>
              <w:t>2.8.</w:t>
            </w:r>
            <w:r w:rsidR="00BE7A69">
              <w:rPr>
                <w:rFonts w:asciiTheme="minorHAnsi" w:eastAsiaTheme="minorEastAsia" w:hAnsiTheme="minorHAnsi"/>
                <w:smallCaps w:val="0"/>
                <w:noProof/>
                <w:sz w:val="22"/>
                <w:szCs w:val="22"/>
                <w:lang w:eastAsia="pl-PL"/>
              </w:rPr>
              <w:tab/>
            </w:r>
            <w:r w:rsidR="00BE7A69" w:rsidRPr="00641581">
              <w:rPr>
                <w:rStyle w:val="Hipercze"/>
                <w:noProof/>
              </w:rPr>
              <w:t>Potrzeby biznesowe</w:t>
            </w:r>
            <w:r w:rsidR="00BE7A69">
              <w:rPr>
                <w:noProof/>
                <w:webHidden/>
              </w:rPr>
              <w:tab/>
            </w:r>
            <w:r w:rsidR="00BE7A69">
              <w:rPr>
                <w:noProof/>
                <w:webHidden/>
              </w:rPr>
              <w:fldChar w:fldCharType="begin"/>
            </w:r>
            <w:r w:rsidR="00BE7A69">
              <w:rPr>
                <w:noProof/>
                <w:webHidden/>
              </w:rPr>
              <w:instrText xml:space="preserve"> PAGEREF _Toc91668290 \h </w:instrText>
            </w:r>
            <w:r w:rsidR="00BE7A69">
              <w:rPr>
                <w:noProof/>
                <w:webHidden/>
              </w:rPr>
            </w:r>
            <w:r w:rsidR="00BE7A69">
              <w:rPr>
                <w:noProof/>
                <w:webHidden/>
              </w:rPr>
              <w:fldChar w:fldCharType="separate"/>
            </w:r>
            <w:r w:rsidR="00BE7A69">
              <w:rPr>
                <w:noProof/>
                <w:webHidden/>
              </w:rPr>
              <w:t>51</w:t>
            </w:r>
            <w:r w:rsidR="00BE7A69">
              <w:rPr>
                <w:noProof/>
                <w:webHidden/>
              </w:rPr>
              <w:fldChar w:fldCharType="end"/>
            </w:r>
          </w:hyperlink>
        </w:p>
        <w:p w14:paraId="1BDD0DF1" w14:textId="637E8F57"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1" w:history="1">
            <w:r w:rsidR="00BE7A69" w:rsidRPr="00641581">
              <w:rPr>
                <w:rStyle w:val="Hipercze"/>
                <w:noProof/>
              </w:rPr>
              <w:t>2.8.1.</w:t>
            </w:r>
            <w:r w:rsidR="00BE7A69">
              <w:rPr>
                <w:rFonts w:asciiTheme="minorHAnsi" w:eastAsiaTheme="minorEastAsia" w:hAnsiTheme="minorHAnsi"/>
                <w:iCs w:val="0"/>
                <w:noProof/>
                <w:sz w:val="22"/>
                <w:szCs w:val="22"/>
                <w:lang w:eastAsia="pl-PL"/>
              </w:rPr>
              <w:tab/>
            </w:r>
            <w:r w:rsidR="00BE7A69" w:rsidRPr="00641581">
              <w:rPr>
                <w:rStyle w:val="Hipercze"/>
                <w:noProof/>
              </w:rPr>
              <w:t>Wymagania biznesowe</w:t>
            </w:r>
            <w:r w:rsidR="00BE7A69">
              <w:rPr>
                <w:noProof/>
                <w:webHidden/>
              </w:rPr>
              <w:tab/>
            </w:r>
            <w:r w:rsidR="00BE7A69">
              <w:rPr>
                <w:noProof/>
                <w:webHidden/>
              </w:rPr>
              <w:fldChar w:fldCharType="begin"/>
            </w:r>
            <w:r w:rsidR="00BE7A69">
              <w:rPr>
                <w:noProof/>
                <w:webHidden/>
              </w:rPr>
              <w:instrText xml:space="preserve"> PAGEREF _Toc91668291 \h </w:instrText>
            </w:r>
            <w:r w:rsidR="00BE7A69">
              <w:rPr>
                <w:noProof/>
                <w:webHidden/>
              </w:rPr>
            </w:r>
            <w:r w:rsidR="00BE7A69">
              <w:rPr>
                <w:noProof/>
                <w:webHidden/>
              </w:rPr>
              <w:fldChar w:fldCharType="separate"/>
            </w:r>
            <w:r w:rsidR="00BE7A69">
              <w:rPr>
                <w:noProof/>
                <w:webHidden/>
              </w:rPr>
              <w:t>52</w:t>
            </w:r>
            <w:r w:rsidR="00BE7A69">
              <w:rPr>
                <w:noProof/>
                <w:webHidden/>
              </w:rPr>
              <w:fldChar w:fldCharType="end"/>
            </w:r>
          </w:hyperlink>
        </w:p>
        <w:p w14:paraId="0A6CA767" w14:textId="2AB813E4"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2" w:history="1">
            <w:r w:rsidR="00BE7A69" w:rsidRPr="00641581">
              <w:rPr>
                <w:rStyle w:val="Hipercze"/>
                <w:noProof/>
              </w:rPr>
              <w:t>2.8.2.</w:t>
            </w:r>
            <w:r w:rsidR="00BE7A69">
              <w:rPr>
                <w:rFonts w:asciiTheme="minorHAnsi" w:eastAsiaTheme="minorEastAsia" w:hAnsiTheme="minorHAnsi"/>
                <w:iCs w:val="0"/>
                <w:noProof/>
                <w:sz w:val="22"/>
                <w:szCs w:val="22"/>
                <w:lang w:eastAsia="pl-PL"/>
              </w:rPr>
              <w:tab/>
            </w:r>
            <w:r w:rsidR="00BE7A69" w:rsidRPr="00641581">
              <w:rPr>
                <w:rStyle w:val="Hipercze"/>
                <w:noProof/>
              </w:rPr>
              <w:t>Wymagania interesariuszy</w:t>
            </w:r>
            <w:r w:rsidR="00BE7A69">
              <w:rPr>
                <w:noProof/>
                <w:webHidden/>
              </w:rPr>
              <w:tab/>
            </w:r>
            <w:r w:rsidR="00BE7A69">
              <w:rPr>
                <w:noProof/>
                <w:webHidden/>
              </w:rPr>
              <w:fldChar w:fldCharType="begin"/>
            </w:r>
            <w:r w:rsidR="00BE7A69">
              <w:rPr>
                <w:noProof/>
                <w:webHidden/>
              </w:rPr>
              <w:instrText xml:space="preserve"> PAGEREF _Toc91668292 \h </w:instrText>
            </w:r>
            <w:r w:rsidR="00BE7A69">
              <w:rPr>
                <w:noProof/>
                <w:webHidden/>
              </w:rPr>
            </w:r>
            <w:r w:rsidR="00BE7A69">
              <w:rPr>
                <w:noProof/>
                <w:webHidden/>
              </w:rPr>
              <w:fldChar w:fldCharType="separate"/>
            </w:r>
            <w:r w:rsidR="00BE7A69">
              <w:rPr>
                <w:noProof/>
                <w:webHidden/>
              </w:rPr>
              <w:t>53</w:t>
            </w:r>
            <w:r w:rsidR="00BE7A69">
              <w:rPr>
                <w:noProof/>
                <w:webHidden/>
              </w:rPr>
              <w:fldChar w:fldCharType="end"/>
            </w:r>
          </w:hyperlink>
        </w:p>
        <w:p w14:paraId="055ECD86" w14:textId="01D87D7C"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3" w:history="1">
            <w:r w:rsidR="00BE7A69" w:rsidRPr="00641581">
              <w:rPr>
                <w:rStyle w:val="Hipercze"/>
                <w:noProof/>
              </w:rPr>
              <w:t>2.9.</w:t>
            </w:r>
            <w:r w:rsidR="00BE7A69">
              <w:rPr>
                <w:rFonts w:asciiTheme="minorHAnsi" w:eastAsiaTheme="minorEastAsia" w:hAnsiTheme="minorHAnsi"/>
                <w:smallCaps w:val="0"/>
                <w:noProof/>
                <w:sz w:val="22"/>
                <w:szCs w:val="22"/>
                <w:lang w:eastAsia="pl-PL"/>
              </w:rPr>
              <w:tab/>
            </w:r>
            <w:r w:rsidR="00BE7A69" w:rsidRPr="00641581">
              <w:rPr>
                <w:rStyle w:val="Hipercze"/>
                <w:noProof/>
              </w:rPr>
              <w:t>Diagramy wymagań</w:t>
            </w:r>
            <w:r w:rsidR="00BE7A69">
              <w:rPr>
                <w:noProof/>
                <w:webHidden/>
              </w:rPr>
              <w:tab/>
            </w:r>
            <w:r w:rsidR="00BE7A69">
              <w:rPr>
                <w:noProof/>
                <w:webHidden/>
              </w:rPr>
              <w:fldChar w:fldCharType="begin"/>
            </w:r>
            <w:r w:rsidR="00BE7A69">
              <w:rPr>
                <w:noProof/>
                <w:webHidden/>
              </w:rPr>
              <w:instrText xml:space="preserve"> PAGEREF _Toc91668293 \h </w:instrText>
            </w:r>
            <w:r w:rsidR="00BE7A69">
              <w:rPr>
                <w:noProof/>
                <w:webHidden/>
              </w:rPr>
            </w:r>
            <w:r w:rsidR="00BE7A69">
              <w:rPr>
                <w:noProof/>
                <w:webHidden/>
              </w:rPr>
              <w:fldChar w:fldCharType="separate"/>
            </w:r>
            <w:r w:rsidR="00BE7A69">
              <w:rPr>
                <w:noProof/>
                <w:webHidden/>
              </w:rPr>
              <w:t>54</w:t>
            </w:r>
            <w:r w:rsidR="00BE7A69">
              <w:rPr>
                <w:noProof/>
                <w:webHidden/>
              </w:rPr>
              <w:fldChar w:fldCharType="end"/>
            </w:r>
          </w:hyperlink>
        </w:p>
        <w:p w14:paraId="20FF3C83" w14:textId="3E3ADF3A" w:rsidR="00BE7A69" w:rsidRDefault="00FD5B84">
          <w:pPr>
            <w:pStyle w:val="Spistreci2"/>
            <w:tabs>
              <w:tab w:val="left" w:pos="1100"/>
              <w:tab w:val="right" w:leader="dot" w:pos="9061"/>
            </w:tabs>
            <w:rPr>
              <w:rFonts w:asciiTheme="minorHAnsi" w:eastAsiaTheme="minorEastAsia" w:hAnsiTheme="minorHAnsi"/>
              <w:smallCaps w:val="0"/>
              <w:noProof/>
              <w:sz w:val="22"/>
              <w:szCs w:val="22"/>
              <w:lang w:eastAsia="pl-PL"/>
            </w:rPr>
          </w:pPr>
          <w:hyperlink w:anchor="_Toc91668294" w:history="1">
            <w:r w:rsidR="00BE7A69" w:rsidRPr="00641581">
              <w:rPr>
                <w:rStyle w:val="Hipercze"/>
                <w:noProof/>
              </w:rPr>
              <w:t>2.10.</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94 \h </w:instrText>
            </w:r>
            <w:r w:rsidR="00BE7A69">
              <w:rPr>
                <w:noProof/>
                <w:webHidden/>
              </w:rPr>
            </w:r>
            <w:r w:rsidR="00BE7A69">
              <w:rPr>
                <w:noProof/>
                <w:webHidden/>
              </w:rPr>
              <w:fldChar w:fldCharType="separate"/>
            </w:r>
            <w:r w:rsidR="00BE7A69">
              <w:rPr>
                <w:noProof/>
                <w:webHidden/>
              </w:rPr>
              <w:t>57</w:t>
            </w:r>
            <w:r w:rsidR="00BE7A69">
              <w:rPr>
                <w:noProof/>
                <w:webHidden/>
              </w:rPr>
              <w:fldChar w:fldCharType="end"/>
            </w:r>
          </w:hyperlink>
        </w:p>
        <w:p w14:paraId="7AC13538" w14:textId="5EFB926F" w:rsidR="00BE7A69" w:rsidRDefault="00FD5B84">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95" w:history="1">
            <w:r w:rsidR="00BE7A69" w:rsidRPr="00641581">
              <w:rPr>
                <w:rStyle w:val="Hipercze"/>
                <w:noProof/>
              </w:rPr>
              <w:t>I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SYSTEMU INFORMATYCZNEGO</w:t>
            </w:r>
            <w:r w:rsidR="00BE7A69">
              <w:rPr>
                <w:noProof/>
                <w:webHidden/>
              </w:rPr>
              <w:tab/>
            </w:r>
            <w:r w:rsidR="00BE7A69">
              <w:rPr>
                <w:noProof/>
                <w:webHidden/>
              </w:rPr>
              <w:fldChar w:fldCharType="begin"/>
            </w:r>
            <w:r w:rsidR="00BE7A69">
              <w:rPr>
                <w:noProof/>
                <w:webHidden/>
              </w:rPr>
              <w:instrText xml:space="preserve"> PAGEREF _Toc91668295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123980F" w14:textId="498C8D91"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6" w:history="1">
            <w:r w:rsidR="00BE7A69" w:rsidRPr="00641581">
              <w:rPr>
                <w:rStyle w:val="Hipercze"/>
                <w:noProof/>
              </w:rPr>
              <w:t>3.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96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D8D54E3" w14:textId="54A2E5B2"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7" w:history="1">
            <w:r w:rsidR="00BE7A69" w:rsidRPr="00641581">
              <w:rPr>
                <w:rStyle w:val="Hipercze"/>
                <w:noProof/>
              </w:rPr>
              <w:t>3.2.</w:t>
            </w:r>
            <w:r w:rsidR="00BE7A69">
              <w:rPr>
                <w:rFonts w:asciiTheme="minorHAnsi" w:eastAsiaTheme="minorEastAsia" w:hAnsiTheme="minorHAnsi"/>
                <w:smallCaps w:val="0"/>
                <w:noProof/>
                <w:sz w:val="22"/>
                <w:szCs w:val="22"/>
                <w:lang w:eastAsia="pl-PL"/>
              </w:rPr>
              <w:tab/>
            </w:r>
            <w:r w:rsidR="00BE7A69" w:rsidRPr="00641581">
              <w:rPr>
                <w:rStyle w:val="Hipercze"/>
                <w:noProof/>
              </w:rPr>
              <w:t>Wymagania funkcjonalne</w:t>
            </w:r>
            <w:r w:rsidR="00BE7A69">
              <w:rPr>
                <w:noProof/>
                <w:webHidden/>
              </w:rPr>
              <w:tab/>
            </w:r>
            <w:r w:rsidR="00BE7A69">
              <w:rPr>
                <w:noProof/>
                <w:webHidden/>
              </w:rPr>
              <w:fldChar w:fldCharType="begin"/>
            </w:r>
            <w:r w:rsidR="00BE7A69">
              <w:rPr>
                <w:noProof/>
                <w:webHidden/>
              </w:rPr>
              <w:instrText xml:space="preserve"> PAGEREF _Toc91668297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1FE4F59" w14:textId="6393B604"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8" w:history="1">
            <w:r w:rsidR="00BE7A69" w:rsidRPr="00641581">
              <w:rPr>
                <w:rStyle w:val="Hipercze"/>
                <w:noProof/>
              </w:rPr>
              <w:t>3.2.1.</w:t>
            </w:r>
            <w:r w:rsidR="00BE7A69">
              <w:rPr>
                <w:rFonts w:asciiTheme="minorHAnsi" w:eastAsiaTheme="minorEastAsia" w:hAnsiTheme="minorHAnsi"/>
                <w:iCs w:val="0"/>
                <w:noProof/>
                <w:sz w:val="22"/>
                <w:szCs w:val="22"/>
                <w:lang w:eastAsia="pl-PL"/>
              </w:rPr>
              <w:tab/>
            </w:r>
            <w:r w:rsidR="00BE7A69" w:rsidRPr="00641581">
              <w:rPr>
                <w:rStyle w:val="Hipercze"/>
                <w:noProof/>
              </w:rPr>
              <w:t>Obszary funkcjonalne systemu</w:t>
            </w:r>
            <w:r w:rsidR="00BE7A69">
              <w:rPr>
                <w:noProof/>
                <w:webHidden/>
              </w:rPr>
              <w:tab/>
            </w:r>
            <w:r w:rsidR="00BE7A69">
              <w:rPr>
                <w:noProof/>
                <w:webHidden/>
              </w:rPr>
              <w:fldChar w:fldCharType="begin"/>
            </w:r>
            <w:r w:rsidR="00BE7A69">
              <w:rPr>
                <w:noProof/>
                <w:webHidden/>
              </w:rPr>
              <w:instrText xml:space="preserve"> PAGEREF _Toc91668298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436DCBA" w14:textId="029B4316"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9" w:history="1">
            <w:r w:rsidR="00BE7A69" w:rsidRPr="00641581">
              <w:rPr>
                <w:rStyle w:val="Hipercze"/>
                <w:bCs/>
                <w:noProof/>
              </w:rPr>
              <w:t>A.</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kontem</w:t>
            </w:r>
            <w:r w:rsidR="00BE7A69">
              <w:rPr>
                <w:noProof/>
                <w:webHidden/>
              </w:rPr>
              <w:tab/>
            </w:r>
            <w:r w:rsidR="00BE7A69">
              <w:rPr>
                <w:noProof/>
                <w:webHidden/>
              </w:rPr>
              <w:fldChar w:fldCharType="begin"/>
            </w:r>
            <w:r w:rsidR="00BE7A69">
              <w:rPr>
                <w:noProof/>
                <w:webHidden/>
              </w:rPr>
              <w:instrText xml:space="preserve"> PAGEREF _Toc91668299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7BEABC7" w14:textId="61634C13"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0" w:history="1">
            <w:r w:rsidR="00BE7A69" w:rsidRPr="00641581">
              <w:rPr>
                <w:rStyle w:val="Hipercze"/>
                <w:bCs/>
                <w:noProof/>
              </w:rPr>
              <w:t>B.</w:t>
            </w:r>
            <w:r w:rsidR="00BE7A69">
              <w:rPr>
                <w:rFonts w:asciiTheme="minorHAnsi" w:eastAsiaTheme="minorEastAsia" w:hAnsiTheme="minorHAnsi"/>
                <w:smallCaps w:val="0"/>
                <w:noProof/>
                <w:sz w:val="22"/>
                <w:szCs w:val="22"/>
                <w:lang w:eastAsia="pl-PL"/>
              </w:rPr>
              <w:tab/>
            </w:r>
            <w:r w:rsidR="00BE7A69" w:rsidRPr="00641581">
              <w:rPr>
                <w:rStyle w:val="Hipercze"/>
                <w:bCs/>
                <w:noProof/>
              </w:rPr>
              <w:t>obsługa pożyczki</w:t>
            </w:r>
            <w:r w:rsidR="00BE7A69">
              <w:rPr>
                <w:noProof/>
                <w:webHidden/>
              </w:rPr>
              <w:tab/>
            </w:r>
            <w:r w:rsidR="00BE7A69">
              <w:rPr>
                <w:noProof/>
                <w:webHidden/>
              </w:rPr>
              <w:fldChar w:fldCharType="begin"/>
            </w:r>
            <w:r w:rsidR="00BE7A69">
              <w:rPr>
                <w:noProof/>
                <w:webHidden/>
              </w:rPr>
              <w:instrText xml:space="preserve"> PAGEREF _Toc91668300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8D0D3D3" w14:textId="391B4F1C"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1" w:history="1">
            <w:r w:rsidR="00BE7A69" w:rsidRPr="00641581">
              <w:rPr>
                <w:rStyle w:val="Hipercze"/>
                <w:bCs/>
                <w:noProof/>
              </w:rPr>
              <w:t>C.</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wnioskiem o pożyczkę</w:t>
            </w:r>
            <w:r w:rsidR="00BE7A69">
              <w:rPr>
                <w:noProof/>
                <w:webHidden/>
              </w:rPr>
              <w:tab/>
            </w:r>
            <w:r w:rsidR="00BE7A69">
              <w:rPr>
                <w:noProof/>
                <w:webHidden/>
              </w:rPr>
              <w:fldChar w:fldCharType="begin"/>
            </w:r>
            <w:r w:rsidR="00BE7A69">
              <w:rPr>
                <w:noProof/>
                <w:webHidden/>
              </w:rPr>
              <w:instrText xml:space="preserve"> PAGEREF _Toc91668301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E5B1A05" w14:textId="48AA8599"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2" w:history="1">
            <w:r w:rsidR="00BE7A69" w:rsidRPr="00641581">
              <w:rPr>
                <w:rStyle w:val="Hipercze"/>
                <w:noProof/>
              </w:rPr>
              <w:t>3.2.2.</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A</w:t>
            </w:r>
            <w:r w:rsidR="00BE7A69">
              <w:rPr>
                <w:noProof/>
                <w:webHidden/>
              </w:rPr>
              <w:tab/>
            </w:r>
            <w:r w:rsidR="00BE7A69">
              <w:rPr>
                <w:noProof/>
                <w:webHidden/>
              </w:rPr>
              <w:fldChar w:fldCharType="begin"/>
            </w:r>
            <w:r w:rsidR="00BE7A69">
              <w:rPr>
                <w:noProof/>
                <w:webHidden/>
              </w:rPr>
              <w:instrText xml:space="preserve"> PAGEREF _Toc91668302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38021FE3" w14:textId="771810A6"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3" w:history="1">
            <w:r w:rsidR="00BE7A69" w:rsidRPr="00641581">
              <w:rPr>
                <w:rStyle w:val="Hipercze"/>
                <w:noProof/>
              </w:rPr>
              <w:t>3.2.3.</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B</w:t>
            </w:r>
            <w:r w:rsidR="00BE7A69">
              <w:rPr>
                <w:noProof/>
                <w:webHidden/>
              </w:rPr>
              <w:tab/>
            </w:r>
            <w:r w:rsidR="00BE7A69">
              <w:rPr>
                <w:noProof/>
                <w:webHidden/>
              </w:rPr>
              <w:fldChar w:fldCharType="begin"/>
            </w:r>
            <w:r w:rsidR="00BE7A69">
              <w:rPr>
                <w:noProof/>
                <w:webHidden/>
              </w:rPr>
              <w:instrText xml:space="preserve"> PAGEREF _Toc91668303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448E1ADC" w14:textId="5940F30A"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4" w:history="1">
            <w:r w:rsidR="00BE7A69" w:rsidRPr="00641581">
              <w:rPr>
                <w:rStyle w:val="Hipercze"/>
                <w:noProof/>
              </w:rPr>
              <w:t>3.2.4.</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C</w:t>
            </w:r>
            <w:r w:rsidR="00BE7A69">
              <w:rPr>
                <w:noProof/>
                <w:webHidden/>
              </w:rPr>
              <w:tab/>
            </w:r>
            <w:r w:rsidR="00BE7A69">
              <w:rPr>
                <w:noProof/>
                <w:webHidden/>
              </w:rPr>
              <w:fldChar w:fldCharType="begin"/>
            </w:r>
            <w:r w:rsidR="00BE7A69">
              <w:rPr>
                <w:noProof/>
                <w:webHidden/>
              </w:rPr>
              <w:instrText xml:space="preserve"> PAGEREF _Toc91668304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1AA94A22" w14:textId="0E5ED956"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5" w:history="1">
            <w:r w:rsidR="00BE7A69" w:rsidRPr="00641581">
              <w:rPr>
                <w:rStyle w:val="Hipercze"/>
                <w:noProof/>
              </w:rPr>
              <w:t>3.3.</w:t>
            </w:r>
            <w:r w:rsidR="00BE7A69">
              <w:rPr>
                <w:rFonts w:asciiTheme="minorHAnsi" w:eastAsiaTheme="minorEastAsia" w:hAnsiTheme="minorHAnsi"/>
                <w:smallCaps w:val="0"/>
                <w:noProof/>
                <w:sz w:val="22"/>
                <w:szCs w:val="22"/>
                <w:lang w:eastAsia="pl-PL"/>
              </w:rPr>
              <w:tab/>
            </w:r>
            <w:r w:rsidR="00BE7A69" w:rsidRPr="00641581">
              <w:rPr>
                <w:rStyle w:val="Hipercze"/>
                <w:noProof/>
              </w:rPr>
              <w:t>Wymagania niefunkcjonalne</w:t>
            </w:r>
            <w:r w:rsidR="00BE7A69">
              <w:rPr>
                <w:noProof/>
                <w:webHidden/>
              </w:rPr>
              <w:tab/>
            </w:r>
            <w:r w:rsidR="00BE7A69">
              <w:rPr>
                <w:noProof/>
                <w:webHidden/>
              </w:rPr>
              <w:fldChar w:fldCharType="begin"/>
            </w:r>
            <w:r w:rsidR="00BE7A69">
              <w:rPr>
                <w:noProof/>
                <w:webHidden/>
              </w:rPr>
              <w:instrText xml:space="preserve"> PAGEREF _Toc91668305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6B8DB684" w14:textId="6DEA1FCE"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6" w:history="1">
            <w:r w:rsidR="00BE7A69" w:rsidRPr="00641581">
              <w:rPr>
                <w:rStyle w:val="Hipercze"/>
                <w:noProof/>
              </w:rPr>
              <w:t>3.3.1.</w:t>
            </w:r>
            <w:r w:rsidR="00BE7A69">
              <w:rPr>
                <w:rFonts w:asciiTheme="minorHAnsi" w:eastAsiaTheme="minorEastAsia" w:hAnsiTheme="minorHAnsi"/>
                <w:iCs w:val="0"/>
                <w:noProof/>
                <w:sz w:val="22"/>
                <w:szCs w:val="22"/>
                <w:lang w:eastAsia="pl-PL"/>
              </w:rPr>
              <w:tab/>
            </w:r>
            <w:r w:rsidR="00BE7A69" w:rsidRPr="00641581">
              <w:rPr>
                <w:rStyle w:val="Hipercze"/>
                <w:noProof/>
              </w:rPr>
              <w:t>Wydajność</w:t>
            </w:r>
            <w:r w:rsidR="00BE7A69">
              <w:rPr>
                <w:noProof/>
                <w:webHidden/>
              </w:rPr>
              <w:tab/>
            </w:r>
            <w:r w:rsidR="00BE7A69">
              <w:rPr>
                <w:noProof/>
                <w:webHidden/>
              </w:rPr>
              <w:fldChar w:fldCharType="begin"/>
            </w:r>
            <w:r w:rsidR="00BE7A69">
              <w:rPr>
                <w:noProof/>
                <w:webHidden/>
              </w:rPr>
              <w:instrText xml:space="preserve"> PAGEREF _Toc91668306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369FE0B0" w14:textId="2CE59805"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7" w:history="1">
            <w:r w:rsidR="00BE7A69" w:rsidRPr="00641581">
              <w:rPr>
                <w:rStyle w:val="Hipercze"/>
                <w:noProof/>
              </w:rPr>
              <w:t>3.3.2.</w:t>
            </w:r>
            <w:r w:rsidR="00BE7A69">
              <w:rPr>
                <w:rFonts w:asciiTheme="minorHAnsi" w:eastAsiaTheme="minorEastAsia" w:hAnsiTheme="minorHAnsi"/>
                <w:iCs w:val="0"/>
                <w:noProof/>
                <w:sz w:val="22"/>
                <w:szCs w:val="22"/>
                <w:lang w:eastAsia="pl-PL"/>
              </w:rPr>
              <w:tab/>
            </w:r>
            <w:r w:rsidR="00BE7A69" w:rsidRPr="00641581">
              <w:rPr>
                <w:rStyle w:val="Hipercze"/>
                <w:noProof/>
              </w:rPr>
              <w:t>Rozmiar</w:t>
            </w:r>
            <w:r w:rsidR="00BE7A69">
              <w:rPr>
                <w:noProof/>
                <w:webHidden/>
              </w:rPr>
              <w:tab/>
            </w:r>
            <w:r w:rsidR="00BE7A69">
              <w:rPr>
                <w:noProof/>
                <w:webHidden/>
              </w:rPr>
              <w:fldChar w:fldCharType="begin"/>
            </w:r>
            <w:r w:rsidR="00BE7A69">
              <w:rPr>
                <w:noProof/>
                <w:webHidden/>
              </w:rPr>
              <w:instrText xml:space="preserve"> PAGEREF _Toc91668307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2E7B87CC" w14:textId="41863CE4"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8" w:history="1">
            <w:r w:rsidR="00BE7A69" w:rsidRPr="00641581">
              <w:rPr>
                <w:rStyle w:val="Hipercze"/>
                <w:noProof/>
              </w:rPr>
              <w:t>3.3.3.</w:t>
            </w:r>
            <w:r w:rsidR="00BE7A69">
              <w:rPr>
                <w:rFonts w:asciiTheme="minorHAnsi" w:eastAsiaTheme="minorEastAsia" w:hAnsiTheme="minorHAnsi"/>
                <w:iCs w:val="0"/>
                <w:noProof/>
                <w:sz w:val="22"/>
                <w:szCs w:val="22"/>
                <w:lang w:eastAsia="pl-PL"/>
              </w:rPr>
              <w:tab/>
            </w:r>
            <w:r w:rsidR="00BE7A69" w:rsidRPr="00641581">
              <w:rPr>
                <w:rStyle w:val="Hipercze"/>
                <w:noProof/>
              </w:rPr>
              <w:t>Niezawodność</w:t>
            </w:r>
            <w:r w:rsidR="00BE7A69">
              <w:rPr>
                <w:noProof/>
                <w:webHidden/>
              </w:rPr>
              <w:tab/>
            </w:r>
            <w:r w:rsidR="00BE7A69">
              <w:rPr>
                <w:noProof/>
                <w:webHidden/>
              </w:rPr>
              <w:fldChar w:fldCharType="begin"/>
            </w:r>
            <w:r w:rsidR="00BE7A69">
              <w:rPr>
                <w:noProof/>
                <w:webHidden/>
              </w:rPr>
              <w:instrText xml:space="preserve"> PAGEREF _Toc91668308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4155801" w14:textId="001392BD"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9" w:history="1">
            <w:r w:rsidR="00BE7A69" w:rsidRPr="00641581">
              <w:rPr>
                <w:rStyle w:val="Hipercze"/>
                <w:noProof/>
              </w:rPr>
              <w:t>3.3.4.</w:t>
            </w:r>
            <w:r w:rsidR="00BE7A69">
              <w:rPr>
                <w:rFonts w:asciiTheme="minorHAnsi" w:eastAsiaTheme="minorEastAsia" w:hAnsiTheme="minorHAnsi"/>
                <w:iCs w:val="0"/>
                <w:noProof/>
                <w:sz w:val="22"/>
                <w:szCs w:val="22"/>
                <w:lang w:eastAsia="pl-PL"/>
              </w:rPr>
              <w:tab/>
            </w:r>
            <w:r w:rsidR="00BE7A69" w:rsidRPr="00641581">
              <w:rPr>
                <w:rStyle w:val="Hipercze"/>
                <w:noProof/>
              </w:rPr>
              <w:t>Bezpieczeństwo</w:t>
            </w:r>
            <w:r w:rsidR="00BE7A69">
              <w:rPr>
                <w:noProof/>
                <w:webHidden/>
              </w:rPr>
              <w:tab/>
            </w:r>
            <w:r w:rsidR="00BE7A69">
              <w:rPr>
                <w:noProof/>
                <w:webHidden/>
              </w:rPr>
              <w:fldChar w:fldCharType="begin"/>
            </w:r>
            <w:r w:rsidR="00BE7A69">
              <w:rPr>
                <w:noProof/>
                <w:webHidden/>
              </w:rPr>
              <w:instrText xml:space="preserve"> PAGEREF _Toc91668309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1DDEF5C" w14:textId="4ABACB63"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0" w:history="1">
            <w:r w:rsidR="00BE7A69" w:rsidRPr="00641581">
              <w:rPr>
                <w:rStyle w:val="Hipercze"/>
                <w:noProof/>
              </w:rPr>
              <w:t>3.3.5.</w:t>
            </w:r>
            <w:r w:rsidR="00BE7A69">
              <w:rPr>
                <w:rFonts w:asciiTheme="minorHAnsi" w:eastAsiaTheme="minorEastAsia" w:hAnsiTheme="minorHAnsi"/>
                <w:iCs w:val="0"/>
                <w:noProof/>
                <w:sz w:val="22"/>
                <w:szCs w:val="22"/>
                <w:lang w:eastAsia="pl-PL"/>
              </w:rPr>
              <w:tab/>
            </w:r>
            <w:r w:rsidR="00BE7A69" w:rsidRPr="00641581">
              <w:rPr>
                <w:rStyle w:val="Hipercze"/>
                <w:noProof/>
              </w:rPr>
              <w:t>Łatwość użytkowania</w:t>
            </w:r>
            <w:r w:rsidR="00BE7A69">
              <w:rPr>
                <w:noProof/>
                <w:webHidden/>
              </w:rPr>
              <w:tab/>
            </w:r>
            <w:r w:rsidR="00BE7A69">
              <w:rPr>
                <w:noProof/>
                <w:webHidden/>
              </w:rPr>
              <w:fldChar w:fldCharType="begin"/>
            </w:r>
            <w:r w:rsidR="00BE7A69">
              <w:rPr>
                <w:noProof/>
                <w:webHidden/>
              </w:rPr>
              <w:instrText xml:space="preserve"> PAGEREF _Toc91668310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4A3483D3" w14:textId="7A8FEC6A"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1" w:history="1">
            <w:r w:rsidR="00BE7A69" w:rsidRPr="00641581">
              <w:rPr>
                <w:rStyle w:val="Hipercze"/>
                <w:noProof/>
              </w:rPr>
              <w:t>3.3.6.</w:t>
            </w:r>
            <w:r w:rsidR="00BE7A69">
              <w:rPr>
                <w:rFonts w:asciiTheme="minorHAnsi" w:eastAsiaTheme="minorEastAsia" w:hAnsiTheme="minorHAnsi"/>
                <w:iCs w:val="0"/>
                <w:noProof/>
                <w:sz w:val="22"/>
                <w:szCs w:val="22"/>
                <w:lang w:eastAsia="pl-PL"/>
              </w:rPr>
              <w:tab/>
            </w:r>
            <w:r w:rsidR="00BE7A69" w:rsidRPr="00641581">
              <w:rPr>
                <w:rStyle w:val="Hipercze"/>
                <w:noProof/>
              </w:rPr>
              <w:t>Inne</w:t>
            </w:r>
            <w:r w:rsidR="00BE7A69">
              <w:rPr>
                <w:noProof/>
                <w:webHidden/>
              </w:rPr>
              <w:tab/>
            </w:r>
            <w:r w:rsidR="00BE7A69">
              <w:rPr>
                <w:noProof/>
                <w:webHidden/>
              </w:rPr>
              <w:fldChar w:fldCharType="begin"/>
            </w:r>
            <w:r w:rsidR="00BE7A69">
              <w:rPr>
                <w:noProof/>
                <w:webHidden/>
              </w:rPr>
              <w:instrText xml:space="preserve"> PAGEREF _Toc91668311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BB2029A" w14:textId="14446941"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2" w:history="1">
            <w:r w:rsidR="00BE7A69" w:rsidRPr="00641581">
              <w:rPr>
                <w:rStyle w:val="Hipercze"/>
                <w:noProof/>
              </w:rPr>
              <w:t>3.4.</w:t>
            </w:r>
            <w:r w:rsidR="00BE7A69">
              <w:rPr>
                <w:rFonts w:asciiTheme="minorHAnsi" w:eastAsiaTheme="minorEastAsia" w:hAnsiTheme="minorHAnsi"/>
                <w:smallCaps w:val="0"/>
                <w:noProof/>
                <w:sz w:val="22"/>
                <w:szCs w:val="22"/>
                <w:lang w:eastAsia="pl-PL"/>
              </w:rPr>
              <w:tab/>
            </w:r>
            <w:r w:rsidR="00BE7A69" w:rsidRPr="00641581">
              <w:rPr>
                <w:rStyle w:val="Hipercze"/>
                <w:noProof/>
              </w:rPr>
              <w:t>Założenia i ograniczenia</w:t>
            </w:r>
            <w:r w:rsidR="00BE7A69">
              <w:rPr>
                <w:noProof/>
                <w:webHidden/>
              </w:rPr>
              <w:tab/>
            </w:r>
            <w:r w:rsidR="00BE7A69">
              <w:rPr>
                <w:noProof/>
                <w:webHidden/>
              </w:rPr>
              <w:fldChar w:fldCharType="begin"/>
            </w:r>
            <w:r w:rsidR="00BE7A69">
              <w:rPr>
                <w:noProof/>
                <w:webHidden/>
              </w:rPr>
              <w:instrText xml:space="preserve"> PAGEREF _Toc91668312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71ABCB0" w14:textId="06B5E2DD"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3" w:history="1">
            <w:r w:rsidR="00BE7A69" w:rsidRPr="00641581">
              <w:rPr>
                <w:rStyle w:val="Hipercze"/>
                <w:noProof/>
              </w:rPr>
              <w:t>3.4.1.</w:t>
            </w:r>
            <w:r w:rsidR="00BE7A69">
              <w:rPr>
                <w:rFonts w:asciiTheme="minorHAnsi" w:eastAsiaTheme="minorEastAsia" w:hAnsiTheme="minorHAnsi"/>
                <w:iCs w:val="0"/>
                <w:noProof/>
                <w:sz w:val="22"/>
                <w:szCs w:val="22"/>
                <w:lang w:eastAsia="pl-PL"/>
              </w:rPr>
              <w:tab/>
            </w:r>
            <w:r w:rsidR="00BE7A69" w:rsidRPr="00641581">
              <w:rPr>
                <w:rStyle w:val="Hipercze"/>
                <w:noProof/>
              </w:rPr>
              <w:t>Założenia</w:t>
            </w:r>
            <w:r w:rsidR="00BE7A69">
              <w:rPr>
                <w:noProof/>
                <w:webHidden/>
              </w:rPr>
              <w:tab/>
            </w:r>
            <w:r w:rsidR="00BE7A69">
              <w:rPr>
                <w:noProof/>
                <w:webHidden/>
              </w:rPr>
              <w:fldChar w:fldCharType="begin"/>
            </w:r>
            <w:r w:rsidR="00BE7A69">
              <w:rPr>
                <w:noProof/>
                <w:webHidden/>
              </w:rPr>
              <w:instrText xml:space="preserve"> PAGEREF _Toc91668313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7C5979C" w14:textId="23B02105"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4" w:history="1">
            <w:r w:rsidR="00BE7A69" w:rsidRPr="00641581">
              <w:rPr>
                <w:rStyle w:val="Hipercze"/>
                <w:noProof/>
              </w:rPr>
              <w:t>3.4.2.</w:t>
            </w:r>
            <w:r w:rsidR="00BE7A69">
              <w:rPr>
                <w:rFonts w:asciiTheme="minorHAnsi" w:eastAsiaTheme="minorEastAsia" w:hAnsiTheme="minorHAnsi"/>
                <w:iCs w:val="0"/>
                <w:noProof/>
                <w:sz w:val="22"/>
                <w:szCs w:val="22"/>
                <w:lang w:eastAsia="pl-PL"/>
              </w:rPr>
              <w:tab/>
            </w:r>
            <w:r w:rsidR="00BE7A69" w:rsidRPr="00641581">
              <w:rPr>
                <w:rStyle w:val="Hipercze"/>
                <w:noProof/>
              </w:rPr>
              <w:t>Ograniczenia</w:t>
            </w:r>
            <w:r w:rsidR="00BE7A69">
              <w:rPr>
                <w:noProof/>
                <w:webHidden/>
              </w:rPr>
              <w:tab/>
            </w:r>
            <w:r w:rsidR="00BE7A69">
              <w:rPr>
                <w:noProof/>
                <w:webHidden/>
              </w:rPr>
              <w:fldChar w:fldCharType="begin"/>
            </w:r>
            <w:r w:rsidR="00BE7A69">
              <w:rPr>
                <w:noProof/>
                <w:webHidden/>
              </w:rPr>
              <w:instrText xml:space="preserve"> PAGEREF _Toc91668314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2561630" w14:textId="5748D829"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5" w:history="1">
            <w:r w:rsidR="00BE7A69" w:rsidRPr="00641581">
              <w:rPr>
                <w:rStyle w:val="Hipercze"/>
                <w:noProof/>
              </w:rPr>
              <w:t>3.5.</w:t>
            </w:r>
            <w:r w:rsidR="00BE7A69">
              <w:rPr>
                <w:rFonts w:asciiTheme="minorHAnsi" w:eastAsiaTheme="minorEastAsia" w:hAnsiTheme="minorHAnsi"/>
                <w:smallCaps w:val="0"/>
                <w:noProof/>
                <w:sz w:val="22"/>
                <w:szCs w:val="22"/>
                <w:lang w:eastAsia="pl-PL"/>
              </w:rPr>
              <w:tab/>
            </w:r>
            <w:r w:rsidR="00BE7A69" w:rsidRPr="00641581">
              <w:rPr>
                <w:rStyle w:val="Hipercze"/>
                <w:noProof/>
              </w:rPr>
              <w:t>Aktorzy i role systemowe</w:t>
            </w:r>
            <w:r w:rsidR="00BE7A69">
              <w:rPr>
                <w:noProof/>
                <w:webHidden/>
              </w:rPr>
              <w:tab/>
            </w:r>
            <w:r w:rsidR="00BE7A69">
              <w:rPr>
                <w:noProof/>
                <w:webHidden/>
              </w:rPr>
              <w:fldChar w:fldCharType="begin"/>
            </w:r>
            <w:r w:rsidR="00BE7A69">
              <w:rPr>
                <w:noProof/>
                <w:webHidden/>
              </w:rPr>
              <w:instrText xml:space="preserve"> PAGEREF _Toc91668315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2B9DF319" w14:textId="5813EE39"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6" w:history="1">
            <w:r w:rsidR="00BE7A69" w:rsidRPr="00641581">
              <w:rPr>
                <w:rStyle w:val="Hipercze"/>
                <w:noProof/>
              </w:rPr>
              <w:t>3.6.</w:t>
            </w:r>
            <w:r w:rsidR="00BE7A69">
              <w:rPr>
                <w:rFonts w:asciiTheme="minorHAnsi" w:eastAsiaTheme="minorEastAsia" w:hAnsiTheme="minorHAnsi"/>
                <w:smallCaps w:val="0"/>
                <w:noProof/>
                <w:sz w:val="22"/>
                <w:szCs w:val="22"/>
                <w:lang w:eastAsia="pl-PL"/>
              </w:rPr>
              <w:tab/>
            </w:r>
            <w:r w:rsidR="00BE7A69" w:rsidRPr="00641581">
              <w:rPr>
                <w:rStyle w:val="Hipercze"/>
                <w:noProof/>
              </w:rPr>
              <w:t>Przypadki użycia</w:t>
            </w:r>
            <w:r w:rsidR="00BE7A69">
              <w:rPr>
                <w:noProof/>
                <w:webHidden/>
              </w:rPr>
              <w:tab/>
            </w:r>
            <w:r w:rsidR="00BE7A69">
              <w:rPr>
                <w:noProof/>
                <w:webHidden/>
              </w:rPr>
              <w:fldChar w:fldCharType="begin"/>
            </w:r>
            <w:r w:rsidR="00BE7A69">
              <w:rPr>
                <w:noProof/>
                <w:webHidden/>
              </w:rPr>
              <w:instrText xml:space="preserve"> PAGEREF _Toc91668316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6583E0BE" w14:textId="0716AA49"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7" w:history="1">
            <w:r w:rsidR="00BE7A69" w:rsidRPr="00641581">
              <w:rPr>
                <w:rStyle w:val="Hipercze"/>
                <w:noProof/>
              </w:rPr>
              <w:t>3.6.1.</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A</w:t>
            </w:r>
            <w:r w:rsidR="00BE7A69">
              <w:rPr>
                <w:noProof/>
                <w:webHidden/>
              </w:rPr>
              <w:tab/>
            </w:r>
            <w:r w:rsidR="00BE7A69">
              <w:rPr>
                <w:noProof/>
                <w:webHidden/>
              </w:rPr>
              <w:fldChar w:fldCharType="begin"/>
            </w:r>
            <w:r w:rsidR="00BE7A69">
              <w:rPr>
                <w:noProof/>
                <w:webHidden/>
              </w:rPr>
              <w:instrText xml:space="preserve"> PAGEREF _Toc91668317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0F51D0FD" w14:textId="19D5490E"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8" w:history="1">
            <w:r w:rsidR="00BE7A69" w:rsidRPr="00641581">
              <w:rPr>
                <w:rStyle w:val="Hipercze"/>
                <w:noProof/>
              </w:rPr>
              <w:t>3.6.2.</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B</w:t>
            </w:r>
            <w:r w:rsidR="00BE7A69">
              <w:rPr>
                <w:noProof/>
                <w:webHidden/>
              </w:rPr>
              <w:tab/>
            </w:r>
            <w:r w:rsidR="00BE7A69">
              <w:rPr>
                <w:noProof/>
                <w:webHidden/>
              </w:rPr>
              <w:fldChar w:fldCharType="begin"/>
            </w:r>
            <w:r w:rsidR="00BE7A69">
              <w:rPr>
                <w:noProof/>
                <w:webHidden/>
              </w:rPr>
              <w:instrText xml:space="preserve"> PAGEREF _Toc91668318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1C7C6D71" w14:textId="4BAA2D62"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0" w:history="1">
            <w:r w:rsidR="00BE7A69" w:rsidRPr="00641581">
              <w:rPr>
                <w:rStyle w:val="Hipercze"/>
                <w:noProof/>
              </w:rPr>
              <w:t>3.6.3.</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C</w:t>
            </w:r>
            <w:r w:rsidR="00BE7A69">
              <w:rPr>
                <w:noProof/>
                <w:webHidden/>
              </w:rPr>
              <w:tab/>
            </w:r>
            <w:r w:rsidR="00BE7A69">
              <w:rPr>
                <w:noProof/>
                <w:webHidden/>
              </w:rPr>
              <w:fldChar w:fldCharType="begin"/>
            </w:r>
            <w:r w:rsidR="00BE7A69">
              <w:rPr>
                <w:noProof/>
                <w:webHidden/>
              </w:rPr>
              <w:instrText xml:space="preserve"> PAGEREF _Toc91668320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6C7F536D" w14:textId="3C2E7FCE"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1" w:history="1">
            <w:r w:rsidR="00BE7A69" w:rsidRPr="00641581">
              <w:rPr>
                <w:rStyle w:val="Hipercze"/>
                <w:noProof/>
              </w:rPr>
              <w:t>3.7.</w:t>
            </w:r>
            <w:r w:rsidR="00BE7A69">
              <w:rPr>
                <w:rFonts w:asciiTheme="minorHAnsi" w:eastAsiaTheme="minorEastAsia" w:hAnsiTheme="minorHAnsi"/>
                <w:smallCaps w:val="0"/>
                <w:noProof/>
                <w:sz w:val="22"/>
                <w:szCs w:val="22"/>
                <w:lang w:eastAsia="pl-PL"/>
              </w:rPr>
              <w:tab/>
            </w:r>
            <w:r w:rsidR="00BE7A69" w:rsidRPr="00641581">
              <w:rPr>
                <w:rStyle w:val="Hipercze"/>
                <w:noProof/>
              </w:rPr>
              <w:t>Reguły systemowe</w:t>
            </w:r>
            <w:r w:rsidR="00BE7A69">
              <w:rPr>
                <w:noProof/>
                <w:webHidden/>
              </w:rPr>
              <w:tab/>
            </w:r>
            <w:r w:rsidR="00BE7A69">
              <w:rPr>
                <w:noProof/>
                <w:webHidden/>
              </w:rPr>
              <w:fldChar w:fldCharType="begin"/>
            </w:r>
            <w:r w:rsidR="00BE7A69">
              <w:rPr>
                <w:noProof/>
                <w:webHidden/>
              </w:rPr>
              <w:instrText xml:space="preserve"> PAGEREF _Toc91668321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B07275" w14:textId="54044132"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2" w:history="1">
            <w:r w:rsidR="00BE7A69" w:rsidRPr="00641581">
              <w:rPr>
                <w:rStyle w:val="Hipercze"/>
                <w:noProof/>
              </w:rPr>
              <w:t>3.7.1.</w:t>
            </w:r>
            <w:r w:rsidR="00BE7A69">
              <w:rPr>
                <w:rFonts w:asciiTheme="minorHAnsi" w:eastAsiaTheme="minorEastAsia" w:hAnsiTheme="minorHAnsi"/>
                <w:iCs w:val="0"/>
                <w:noProof/>
                <w:sz w:val="22"/>
                <w:szCs w:val="22"/>
                <w:lang w:eastAsia="pl-PL"/>
              </w:rPr>
              <w:tab/>
            </w:r>
            <w:r w:rsidR="00BE7A69" w:rsidRPr="00641581">
              <w:rPr>
                <w:rStyle w:val="Hipercze"/>
                <w:noProof/>
              </w:rPr>
              <w:t>Diagram reguł decyzyjnych</w:t>
            </w:r>
            <w:r w:rsidR="00BE7A69">
              <w:rPr>
                <w:noProof/>
                <w:webHidden/>
              </w:rPr>
              <w:tab/>
            </w:r>
            <w:r w:rsidR="00BE7A69">
              <w:rPr>
                <w:noProof/>
                <w:webHidden/>
              </w:rPr>
              <w:fldChar w:fldCharType="begin"/>
            </w:r>
            <w:r w:rsidR="00BE7A69">
              <w:rPr>
                <w:noProof/>
                <w:webHidden/>
              </w:rPr>
              <w:instrText xml:space="preserve"> PAGEREF _Toc91668322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23E810" w14:textId="1EA65A73"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3" w:history="1">
            <w:r w:rsidR="00BE7A69" w:rsidRPr="00641581">
              <w:rPr>
                <w:rStyle w:val="Hipercze"/>
                <w:noProof/>
              </w:rPr>
              <w:t>3.7.2.</w:t>
            </w:r>
            <w:r w:rsidR="00BE7A69">
              <w:rPr>
                <w:rFonts w:asciiTheme="minorHAnsi" w:eastAsiaTheme="minorEastAsia" w:hAnsiTheme="minorHAnsi"/>
                <w:iCs w:val="0"/>
                <w:noProof/>
                <w:sz w:val="22"/>
                <w:szCs w:val="22"/>
                <w:lang w:eastAsia="pl-PL"/>
              </w:rPr>
              <w:tab/>
            </w:r>
            <w:r w:rsidR="00BE7A69" w:rsidRPr="00641581">
              <w:rPr>
                <w:rStyle w:val="Hipercze"/>
                <w:noProof/>
              </w:rPr>
              <w:t>Tablice decyzyjne</w:t>
            </w:r>
            <w:r w:rsidR="00BE7A69">
              <w:rPr>
                <w:noProof/>
                <w:webHidden/>
              </w:rPr>
              <w:tab/>
            </w:r>
            <w:r w:rsidR="00BE7A69">
              <w:rPr>
                <w:noProof/>
                <w:webHidden/>
              </w:rPr>
              <w:fldChar w:fldCharType="begin"/>
            </w:r>
            <w:r w:rsidR="00BE7A69">
              <w:rPr>
                <w:noProof/>
                <w:webHidden/>
              </w:rPr>
              <w:instrText xml:space="preserve"> PAGEREF _Toc91668323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5B8AADDD" w14:textId="0098AAE6"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4" w:history="1">
            <w:r w:rsidR="00BE7A69" w:rsidRPr="00641581">
              <w:rPr>
                <w:rStyle w:val="Hipercze"/>
                <w:noProof/>
              </w:rPr>
              <w:t>3.7.3.</w:t>
            </w:r>
            <w:r w:rsidR="00BE7A69">
              <w:rPr>
                <w:rFonts w:asciiTheme="minorHAnsi" w:eastAsiaTheme="minorEastAsia" w:hAnsiTheme="minorHAnsi"/>
                <w:iCs w:val="0"/>
                <w:noProof/>
                <w:sz w:val="22"/>
                <w:szCs w:val="22"/>
                <w:lang w:eastAsia="pl-PL"/>
              </w:rPr>
              <w:tab/>
            </w:r>
            <w:r w:rsidR="00BE7A69" w:rsidRPr="00641581">
              <w:rPr>
                <w:rStyle w:val="Hipercze"/>
                <w:noProof/>
              </w:rPr>
              <w:t>Drzewa decyzyjne</w:t>
            </w:r>
            <w:r w:rsidR="00BE7A69">
              <w:rPr>
                <w:noProof/>
                <w:webHidden/>
              </w:rPr>
              <w:tab/>
            </w:r>
            <w:r w:rsidR="00BE7A69">
              <w:rPr>
                <w:noProof/>
                <w:webHidden/>
              </w:rPr>
              <w:fldChar w:fldCharType="begin"/>
            </w:r>
            <w:r w:rsidR="00BE7A69">
              <w:rPr>
                <w:noProof/>
                <w:webHidden/>
              </w:rPr>
              <w:instrText xml:space="preserve"> PAGEREF _Toc91668324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23CE175" w14:textId="54674478"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6" w:history="1">
            <w:r w:rsidR="00BE7A69" w:rsidRPr="00641581">
              <w:rPr>
                <w:rStyle w:val="Hipercze"/>
                <w:noProof/>
              </w:rPr>
              <w:t>3.7.4.</w:t>
            </w:r>
            <w:r w:rsidR="00BE7A69">
              <w:rPr>
                <w:rFonts w:asciiTheme="minorHAnsi" w:eastAsiaTheme="minorEastAsia" w:hAnsiTheme="minorHAnsi"/>
                <w:iCs w:val="0"/>
                <w:noProof/>
                <w:sz w:val="22"/>
                <w:szCs w:val="22"/>
                <w:lang w:eastAsia="pl-PL"/>
              </w:rPr>
              <w:tab/>
            </w:r>
            <w:r w:rsidR="00BE7A69" w:rsidRPr="00641581">
              <w:rPr>
                <w:rStyle w:val="Hipercze"/>
                <w:noProof/>
              </w:rPr>
              <w:t>Inne sposoby reprezentacji reguł</w:t>
            </w:r>
            <w:r w:rsidR="00BE7A69">
              <w:rPr>
                <w:noProof/>
                <w:webHidden/>
              </w:rPr>
              <w:tab/>
            </w:r>
            <w:r w:rsidR="00BE7A69">
              <w:rPr>
                <w:noProof/>
                <w:webHidden/>
              </w:rPr>
              <w:fldChar w:fldCharType="begin"/>
            </w:r>
            <w:r w:rsidR="00BE7A69">
              <w:rPr>
                <w:noProof/>
                <w:webHidden/>
              </w:rPr>
              <w:instrText xml:space="preserve"> PAGEREF _Toc91668326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24A22E1B" w14:textId="69728D07"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7" w:history="1">
            <w:r w:rsidR="00BE7A69" w:rsidRPr="00641581">
              <w:rPr>
                <w:rStyle w:val="Hipercze"/>
                <w:noProof/>
              </w:rPr>
              <w:t>3.8.</w:t>
            </w:r>
            <w:r w:rsidR="00BE7A69">
              <w:rPr>
                <w:rFonts w:asciiTheme="minorHAnsi" w:eastAsiaTheme="minorEastAsia" w:hAnsiTheme="minorHAnsi"/>
                <w:smallCaps w:val="0"/>
                <w:noProof/>
                <w:sz w:val="22"/>
                <w:szCs w:val="22"/>
                <w:lang w:eastAsia="pl-PL"/>
              </w:rPr>
              <w:tab/>
            </w:r>
            <w:r w:rsidR="00BE7A69" w:rsidRPr="00641581">
              <w:rPr>
                <w:rStyle w:val="Hipercze"/>
                <w:noProof/>
              </w:rPr>
              <w:t>Model dziedziny systemu</w:t>
            </w:r>
            <w:r w:rsidR="00BE7A69">
              <w:rPr>
                <w:noProof/>
                <w:webHidden/>
              </w:rPr>
              <w:tab/>
            </w:r>
            <w:r w:rsidR="00BE7A69">
              <w:rPr>
                <w:noProof/>
                <w:webHidden/>
              </w:rPr>
              <w:fldChar w:fldCharType="begin"/>
            </w:r>
            <w:r w:rsidR="00BE7A69">
              <w:rPr>
                <w:noProof/>
                <w:webHidden/>
              </w:rPr>
              <w:instrText xml:space="preserve"> PAGEREF _Toc91668327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CCF8B29" w14:textId="6E08AEB2"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8" w:history="1">
            <w:r w:rsidR="00BE7A69" w:rsidRPr="00641581">
              <w:rPr>
                <w:rStyle w:val="Hipercze"/>
                <w:noProof/>
              </w:rPr>
              <w:t>3.8.1.</w:t>
            </w:r>
            <w:r w:rsidR="00BE7A69">
              <w:rPr>
                <w:rFonts w:asciiTheme="minorHAnsi" w:eastAsiaTheme="minorEastAsia" w:hAnsiTheme="minorHAnsi"/>
                <w:iCs w:val="0"/>
                <w:noProof/>
                <w:sz w:val="22"/>
                <w:szCs w:val="22"/>
                <w:lang w:eastAsia="pl-PL"/>
              </w:rPr>
              <w:tab/>
            </w:r>
            <w:r w:rsidR="00BE7A69" w:rsidRPr="00641581">
              <w:rPr>
                <w:rStyle w:val="Hipercze"/>
                <w:noProof/>
              </w:rPr>
              <w:t>Diagramy klas - poziom logiczny (atrybuty)</w:t>
            </w:r>
            <w:r w:rsidR="00BE7A69">
              <w:rPr>
                <w:noProof/>
                <w:webHidden/>
              </w:rPr>
              <w:tab/>
            </w:r>
            <w:r w:rsidR="00BE7A69">
              <w:rPr>
                <w:noProof/>
                <w:webHidden/>
              </w:rPr>
              <w:fldChar w:fldCharType="begin"/>
            </w:r>
            <w:r w:rsidR="00BE7A69">
              <w:rPr>
                <w:noProof/>
                <w:webHidden/>
              </w:rPr>
              <w:instrText xml:space="preserve"> PAGEREF _Toc91668328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411A9D6E" w14:textId="4B0E8241"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9" w:history="1">
            <w:r w:rsidR="00BE7A69" w:rsidRPr="00641581">
              <w:rPr>
                <w:rStyle w:val="Hipercze"/>
                <w:noProof/>
              </w:rPr>
              <w:t>3.8.2.</w:t>
            </w:r>
            <w:r w:rsidR="00BE7A69">
              <w:rPr>
                <w:rFonts w:asciiTheme="minorHAnsi" w:eastAsiaTheme="minorEastAsia" w:hAnsiTheme="minorHAnsi"/>
                <w:iCs w:val="0"/>
                <w:noProof/>
                <w:sz w:val="22"/>
                <w:szCs w:val="22"/>
                <w:lang w:eastAsia="pl-PL"/>
              </w:rPr>
              <w:tab/>
            </w:r>
            <w:r w:rsidR="00BE7A69" w:rsidRPr="00641581">
              <w:rPr>
                <w:rStyle w:val="Hipercze"/>
                <w:noProof/>
              </w:rPr>
              <w:t>Diagramy maszyny stanowej</w:t>
            </w:r>
            <w:r w:rsidR="00BE7A69">
              <w:rPr>
                <w:noProof/>
                <w:webHidden/>
              </w:rPr>
              <w:tab/>
            </w:r>
            <w:r w:rsidR="00BE7A69">
              <w:rPr>
                <w:noProof/>
                <w:webHidden/>
              </w:rPr>
              <w:fldChar w:fldCharType="begin"/>
            </w:r>
            <w:r w:rsidR="00BE7A69">
              <w:rPr>
                <w:noProof/>
                <w:webHidden/>
              </w:rPr>
              <w:instrText xml:space="preserve"> PAGEREF _Toc91668329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3516506A" w14:textId="021640B7"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0" w:history="1">
            <w:r w:rsidR="00BE7A69" w:rsidRPr="00641581">
              <w:rPr>
                <w:rStyle w:val="Hipercze"/>
                <w:noProof/>
              </w:rPr>
              <w:t>3.8.3.</w:t>
            </w:r>
            <w:r w:rsidR="00BE7A69">
              <w:rPr>
                <w:rFonts w:asciiTheme="minorHAnsi" w:eastAsiaTheme="minorEastAsia" w:hAnsiTheme="minorHAnsi"/>
                <w:iCs w:val="0"/>
                <w:noProof/>
                <w:sz w:val="22"/>
                <w:szCs w:val="22"/>
                <w:lang w:eastAsia="pl-PL"/>
              </w:rPr>
              <w:tab/>
            </w:r>
            <w:r w:rsidR="00BE7A69" w:rsidRPr="00641581">
              <w:rPr>
                <w:rStyle w:val="Hipercze"/>
                <w:noProof/>
              </w:rPr>
              <w:t>Diagramy sekwencji - poziom konceptualny</w:t>
            </w:r>
            <w:r w:rsidR="00BE7A69">
              <w:rPr>
                <w:noProof/>
                <w:webHidden/>
              </w:rPr>
              <w:tab/>
            </w:r>
            <w:r w:rsidR="00BE7A69">
              <w:rPr>
                <w:noProof/>
                <w:webHidden/>
              </w:rPr>
              <w:fldChar w:fldCharType="begin"/>
            </w:r>
            <w:r w:rsidR="00BE7A69">
              <w:rPr>
                <w:noProof/>
                <w:webHidden/>
              </w:rPr>
              <w:instrText xml:space="preserve"> PAGEREF _Toc91668330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3417C8FA" w14:textId="4D5C0548"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1" w:history="1">
            <w:r w:rsidR="00BE7A69" w:rsidRPr="00641581">
              <w:rPr>
                <w:rStyle w:val="Hipercze"/>
                <w:noProof/>
              </w:rPr>
              <w:t>3.9.</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31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0F85E9D4" w14:textId="15652318" w:rsidR="00BE7A69" w:rsidRDefault="00FD5B84">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32" w:history="1">
            <w:r w:rsidR="00BE7A69" w:rsidRPr="00641581">
              <w:rPr>
                <w:rStyle w:val="Hipercze"/>
                <w:noProof/>
              </w:rPr>
              <w:t>I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JEKT systemu informatycznego</w:t>
            </w:r>
            <w:r w:rsidR="00BE7A69">
              <w:rPr>
                <w:noProof/>
                <w:webHidden/>
              </w:rPr>
              <w:tab/>
            </w:r>
            <w:r w:rsidR="00BE7A69">
              <w:rPr>
                <w:noProof/>
                <w:webHidden/>
              </w:rPr>
              <w:fldChar w:fldCharType="begin"/>
            </w:r>
            <w:r w:rsidR="00BE7A69">
              <w:rPr>
                <w:noProof/>
                <w:webHidden/>
              </w:rPr>
              <w:instrText xml:space="preserve"> PAGEREF _Toc91668332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F6816AD" w14:textId="71A47736"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3" w:history="1">
            <w:r w:rsidR="00BE7A69" w:rsidRPr="00641581">
              <w:rPr>
                <w:rStyle w:val="Hipercze"/>
                <w:noProof/>
              </w:rPr>
              <w:t>4.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33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773AA836" w14:textId="3F45B120"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4" w:history="1">
            <w:r w:rsidR="00BE7A69" w:rsidRPr="00641581">
              <w:rPr>
                <w:rStyle w:val="Hipercze"/>
                <w:noProof/>
              </w:rPr>
              <w:t>4.2.</w:t>
            </w:r>
            <w:r w:rsidR="00BE7A69">
              <w:rPr>
                <w:rFonts w:asciiTheme="minorHAnsi" w:eastAsiaTheme="minorEastAsia" w:hAnsiTheme="minorHAnsi"/>
                <w:smallCaps w:val="0"/>
                <w:noProof/>
                <w:sz w:val="22"/>
                <w:szCs w:val="22"/>
                <w:lang w:eastAsia="pl-PL"/>
              </w:rPr>
              <w:tab/>
            </w:r>
            <w:r w:rsidR="00BE7A69" w:rsidRPr="00641581">
              <w:rPr>
                <w:rStyle w:val="Hipercze"/>
                <w:noProof/>
              </w:rPr>
              <w:t>Strategia projektowania systemu informatycznego</w:t>
            </w:r>
            <w:r w:rsidR="00BE7A69">
              <w:rPr>
                <w:noProof/>
                <w:webHidden/>
              </w:rPr>
              <w:tab/>
            </w:r>
            <w:r w:rsidR="00BE7A69">
              <w:rPr>
                <w:noProof/>
                <w:webHidden/>
              </w:rPr>
              <w:fldChar w:fldCharType="begin"/>
            </w:r>
            <w:r w:rsidR="00BE7A69">
              <w:rPr>
                <w:noProof/>
                <w:webHidden/>
              </w:rPr>
              <w:instrText xml:space="preserve"> PAGEREF _Toc91668334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205416C1" w14:textId="158BACE7"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5" w:history="1">
            <w:r w:rsidR="00BE7A69" w:rsidRPr="00641581">
              <w:rPr>
                <w:rStyle w:val="Hipercze"/>
                <w:noProof/>
              </w:rPr>
              <w:t>4.2.1.</w:t>
            </w:r>
            <w:r w:rsidR="00BE7A69">
              <w:rPr>
                <w:rFonts w:asciiTheme="minorHAnsi" w:eastAsiaTheme="minorEastAsia" w:hAnsiTheme="minorHAnsi"/>
                <w:iCs w:val="0"/>
                <w:noProof/>
                <w:sz w:val="22"/>
                <w:szCs w:val="22"/>
                <w:lang w:eastAsia="pl-PL"/>
              </w:rPr>
              <w:tab/>
            </w:r>
            <w:r w:rsidR="00BE7A69" w:rsidRPr="00641581">
              <w:rPr>
                <w:rStyle w:val="Hipercze"/>
                <w:noProof/>
              </w:rPr>
              <w:t>Wariant minimalny</w:t>
            </w:r>
            <w:r w:rsidR="00BE7A69">
              <w:rPr>
                <w:noProof/>
                <w:webHidden/>
              </w:rPr>
              <w:tab/>
            </w:r>
            <w:r w:rsidR="00BE7A69">
              <w:rPr>
                <w:noProof/>
                <w:webHidden/>
              </w:rPr>
              <w:fldChar w:fldCharType="begin"/>
            </w:r>
            <w:r w:rsidR="00BE7A69">
              <w:rPr>
                <w:noProof/>
                <w:webHidden/>
              </w:rPr>
              <w:instrText xml:space="preserve"> PAGEREF _Toc91668335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54F9BCC2" w14:textId="1A95F765"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6" w:history="1">
            <w:r w:rsidR="00BE7A69" w:rsidRPr="00641581">
              <w:rPr>
                <w:rStyle w:val="Hipercze"/>
                <w:noProof/>
              </w:rPr>
              <w:t>4.2.2.</w:t>
            </w:r>
            <w:r w:rsidR="00BE7A69">
              <w:rPr>
                <w:rFonts w:asciiTheme="minorHAnsi" w:eastAsiaTheme="minorEastAsia" w:hAnsiTheme="minorHAnsi"/>
                <w:iCs w:val="0"/>
                <w:noProof/>
                <w:sz w:val="22"/>
                <w:szCs w:val="22"/>
                <w:lang w:eastAsia="pl-PL"/>
              </w:rPr>
              <w:tab/>
            </w:r>
            <w:r w:rsidR="00BE7A69" w:rsidRPr="00641581">
              <w:rPr>
                <w:rStyle w:val="Hipercze"/>
                <w:noProof/>
              </w:rPr>
              <w:t>Wariant maksymalny</w:t>
            </w:r>
            <w:r w:rsidR="00BE7A69">
              <w:rPr>
                <w:noProof/>
                <w:webHidden/>
              </w:rPr>
              <w:tab/>
            </w:r>
            <w:r w:rsidR="00BE7A69">
              <w:rPr>
                <w:noProof/>
                <w:webHidden/>
              </w:rPr>
              <w:fldChar w:fldCharType="begin"/>
            </w:r>
            <w:r w:rsidR="00BE7A69">
              <w:rPr>
                <w:noProof/>
                <w:webHidden/>
              </w:rPr>
              <w:instrText xml:space="preserve"> PAGEREF _Toc91668336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0BCB45BB" w14:textId="07CBA76D"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7" w:history="1">
            <w:r w:rsidR="00BE7A69" w:rsidRPr="00641581">
              <w:rPr>
                <w:rStyle w:val="Hipercze"/>
                <w:noProof/>
              </w:rPr>
              <w:t>4.2.3.</w:t>
            </w:r>
            <w:r w:rsidR="00BE7A69">
              <w:rPr>
                <w:rFonts w:asciiTheme="minorHAnsi" w:eastAsiaTheme="minorEastAsia" w:hAnsiTheme="minorHAnsi"/>
                <w:iCs w:val="0"/>
                <w:noProof/>
                <w:sz w:val="22"/>
                <w:szCs w:val="22"/>
                <w:lang w:eastAsia="pl-PL"/>
              </w:rPr>
              <w:tab/>
            </w:r>
            <w:r w:rsidR="00BE7A69" w:rsidRPr="00641581">
              <w:rPr>
                <w:rStyle w:val="Hipercze"/>
                <w:noProof/>
              </w:rPr>
              <w:t>Wariant realny</w:t>
            </w:r>
            <w:r w:rsidR="00BE7A69">
              <w:rPr>
                <w:noProof/>
                <w:webHidden/>
              </w:rPr>
              <w:tab/>
            </w:r>
            <w:r w:rsidR="00BE7A69">
              <w:rPr>
                <w:noProof/>
                <w:webHidden/>
              </w:rPr>
              <w:fldChar w:fldCharType="begin"/>
            </w:r>
            <w:r w:rsidR="00BE7A69">
              <w:rPr>
                <w:noProof/>
                <w:webHidden/>
              </w:rPr>
              <w:instrText xml:space="preserve"> PAGEREF _Toc91668337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03ED5F4" w14:textId="23B9B9A6"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8" w:history="1">
            <w:r w:rsidR="00BE7A69" w:rsidRPr="00641581">
              <w:rPr>
                <w:rStyle w:val="Hipercze"/>
                <w:noProof/>
              </w:rPr>
              <w:t>4.2.4.</w:t>
            </w:r>
            <w:r w:rsidR="00BE7A69">
              <w:rPr>
                <w:rFonts w:asciiTheme="minorHAnsi" w:eastAsiaTheme="minorEastAsia" w:hAnsiTheme="minorHAnsi"/>
                <w:iCs w:val="0"/>
                <w:noProof/>
                <w:sz w:val="22"/>
                <w:szCs w:val="22"/>
                <w:lang w:eastAsia="pl-PL"/>
              </w:rPr>
              <w:tab/>
            </w:r>
            <w:r w:rsidR="00BE7A69" w:rsidRPr="00641581">
              <w:rPr>
                <w:rStyle w:val="Hipercze"/>
                <w:noProof/>
              </w:rPr>
              <w:t>Wybór wariantu projektowania systemu informatycznego</w:t>
            </w:r>
            <w:r w:rsidR="00BE7A69">
              <w:rPr>
                <w:noProof/>
                <w:webHidden/>
              </w:rPr>
              <w:tab/>
            </w:r>
            <w:r w:rsidR="00BE7A69">
              <w:rPr>
                <w:noProof/>
                <w:webHidden/>
              </w:rPr>
              <w:fldChar w:fldCharType="begin"/>
            </w:r>
            <w:r w:rsidR="00BE7A69">
              <w:rPr>
                <w:noProof/>
                <w:webHidden/>
              </w:rPr>
              <w:instrText xml:space="preserve"> PAGEREF _Toc91668338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5A29BE6" w14:textId="65DBEFCA"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9" w:history="1">
            <w:r w:rsidR="00BE7A69" w:rsidRPr="00641581">
              <w:rPr>
                <w:rStyle w:val="Hipercze"/>
                <w:noProof/>
              </w:rPr>
              <w:t>4.3.</w:t>
            </w:r>
            <w:r w:rsidR="00BE7A69">
              <w:rPr>
                <w:rFonts w:asciiTheme="minorHAnsi" w:eastAsiaTheme="minorEastAsia" w:hAnsiTheme="minorHAnsi"/>
                <w:smallCaps w:val="0"/>
                <w:noProof/>
                <w:sz w:val="22"/>
                <w:szCs w:val="22"/>
                <w:lang w:eastAsia="pl-PL"/>
              </w:rPr>
              <w:tab/>
            </w:r>
            <w:r w:rsidR="00BE7A69" w:rsidRPr="00641581">
              <w:rPr>
                <w:rStyle w:val="Hipercze"/>
                <w:noProof/>
              </w:rPr>
              <w:t>Architektura wysokopoziomowa systemu</w:t>
            </w:r>
            <w:r w:rsidR="00BE7A69">
              <w:rPr>
                <w:noProof/>
                <w:webHidden/>
              </w:rPr>
              <w:tab/>
            </w:r>
            <w:r w:rsidR="00BE7A69">
              <w:rPr>
                <w:noProof/>
                <w:webHidden/>
              </w:rPr>
              <w:fldChar w:fldCharType="begin"/>
            </w:r>
            <w:r w:rsidR="00BE7A69">
              <w:rPr>
                <w:noProof/>
                <w:webHidden/>
              </w:rPr>
              <w:instrText xml:space="preserve"> PAGEREF _Toc91668339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A43B17A" w14:textId="6D9E0A72"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0" w:history="1">
            <w:r w:rsidR="00BE7A69" w:rsidRPr="00641581">
              <w:rPr>
                <w:rStyle w:val="Hipercze"/>
                <w:noProof/>
              </w:rPr>
              <w:t>4.3.1.</w:t>
            </w:r>
            <w:r w:rsidR="00BE7A69">
              <w:rPr>
                <w:rFonts w:asciiTheme="minorHAnsi" w:eastAsiaTheme="minorEastAsia" w:hAnsiTheme="minorHAnsi"/>
                <w:iCs w:val="0"/>
                <w:noProof/>
                <w:sz w:val="22"/>
                <w:szCs w:val="22"/>
                <w:lang w:eastAsia="pl-PL"/>
              </w:rPr>
              <w:tab/>
            </w:r>
            <w:r w:rsidR="00BE7A69" w:rsidRPr="00641581">
              <w:rPr>
                <w:rStyle w:val="Hipercze"/>
                <w:noProof/>
              </w:rPr>
              <w:t>Decyzje architektoniczne</w:t>
            </w:r>
            <w:r w:rsidR="00BE7A69">
              <w:rPr>
                <w:noProof/>
                <w:webHidden/>
              </w:rPr>
              <w:tab/>
            </w:r>
            <w:r w:rsidR="00BE7A69">
              <w:rPr>
                <w:noProof/>
                <w:webHidden/>
              </w:rPr>
              <w:fldChar w:fldCharType="begin"/>
            </w:r>
            <w:r w:rsidR="00BE7A69">
              <w:rPr>
                <w:noProof/>
                <w:webHidden/>
              </w:rPr>
              <w:instrText xml:space="preserve"> PAGEREF _Toc91668340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1FC76E0" w14:textId="4A223D5C"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1" w:history="1">
            <w:r w:rsidR="00BE7A69" w:rsidRPr="00641581">
              <w:rPr>
                <w:rStyle w:val="Hipercze"/>
                <w:noProof/>
              </w:rPr>
              <w:t>4.3.2.</w:t>
            </w:r>
            <w:r w:rsidR="00BE7A69">
              <w:rPr>
                <w:rFonts w:asciiTheme="minorHAnsi" w:eastAsiaTheme="minorEastAsia" w:hAnsiTheme="minorHAnsi"/>
                <w:iCs w:val="0"/>
                <w:noProof/>
                <w:sz w:val="22"/>
                <w:szCs w:val="22"/>
                <w:lang w:eastAsia="pl-PL"/>
              </w:rPr>
              <w:tab/>
            </w:r>
            <w:r w:rsidR="00BE7A69" w:rsidRPr="00641581">
              <w:rPr>
                <w:rStyle w:val="Hipercze"/>
                <w:noProof/>
              </w:rPr>
              <w:t>Wzorce architektoniczne</w:t>
            </w:r>
            <w:r w:rsidR="00BE7A69">
              <w:rPr>
                <w:noProof/>
                <w:webHidden/>
              </w:rPr>
              <w:tab/>
            </w:r>
            <w:r w:rsidR="00BE7A69">
              <w:rPr>
                <w:noProof/>
                <w:webHidden/>
              </w:rPr>
              <w:fldChar w:fldCharType="begin"/>
            </w:r>
            <w:r w:rsidR="00BE7A69">
              <w:rPr>
                <w:noProof/>
                <w:webHidden/>
              </w:rPr>
              <w:instrText xml:space="preserve"> PAGEREF _Toc91668341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D695C3E" w14:textId="2286FAAE"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2" w:history="1">
            <w:r w:rsidR="00BE7A69" w:rsidRPr="00641581">
              <w:rPr>
                <w:rStyle w:val="Hipercze"/>
                <w:noProof/>
              </w:rPr>
              <w:t>4.3.3.</w:t>
            </w:r>
            <w:r w:rsidR="00BE7A69">
              <w:rPr>
                <w:rFonts w:asciiTheme="minorHAnsi" w:eastAsiaTheme="minorEastAsia" w:hAnsiTheme="minorHAnsi"/>
                <w:iCs w:val="0"/>
                <w:noProof/>
                <w:sz w:val="22"/>
                <w:szCs w:val="22"/>
                <w:lang w:eastAsia="pl-PL"/>
              </w:rPr>
              <w:tab/>
            </w:r>
            <w:r w:rsidR="00BE7A69" w:rsidRPr="00641581">
              <w:rPr>
                <w:rStyle w:val="Hipercze"/>
                <w:noProof/>
              </w:rPr>
              <w:t>Podział warstwowy i układ warstw systemu</w:t>
            </w:r>
            <w:r w:rsidR="00BE7A69">
              <w:rPr>
                <w:noProof/>
                <w:webHidden/>
              </w:rPr>
              <w:tab/>
            </w:r>
            <w:r w:rsidR="00BE7A69">
              <w:rPr>
                <w:noProof/>
                <w:webHidden/>
              </w:rPr>
              <w:fldChar w:fldCharType="begin"/>
            </w:r>
            <w:r w:rsidR="00BE7A69">
              <w:rPr>
                <w:noProof/>
                <w:webHidden/>
              </w:rPr>
              <w:instrText xml:space="preserve"> PAGEREF _Toc91668342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4E04B3E1" w14:textId="0B2AC972"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3" w:history="1">
            <w:r w:rsidR="00BE7A69" w:rsidRPr="00641581">
              <w:rPr>
                <w:rStyle w:val="Hipercze"/>
                <w:noProof/>
              </w:rPr>
              <w:t>4.3.4.</w:t>
            </w:r>
            <w:r w:rsidR="00BE7A69">
              <w:rPr>
                <w:rFonts w:asciiTheme="minorHAnsi" w:eastAsiaTheme="minorEastAsia" w:hAnsiTheme="minorHAnsi"/>
                <w:iCs w:val="0"/>
                <w:noProof/>
                <w:sz w:val="22"/>
                <w:szCs w:val="22"/>
                <w:lang w:eastAsia="pl-PL"/>
              </w:rPr>
              <w:tab/>
            </w:r>
            <w:r w:rsidR="00BE7A69" w:rsidRPr="00641581">
              <w:rPr>
                <w:rStyle w:val="Hipercze"/>
                <w:noProof/>
              </w:rPr>
              <w:t>Komponenty systemu</w:t>
            </w:r>
            <w:r w:rsidR="00BE7A69">
              <w:rPr>
                <w:noProof/>
                <w:webHidden/>
              </w:rPr>
              <w:tab/>
            </w:r>
            <w:r w:rsidR="00BE7A69">
              <w:rPr>
                <w:noProof/>
                <w:webHidden/>
              </w:rPr>
              <w:fldChar w:fldCharType="begin"/>
            </w:r>
            <w:r w:rsidR="00BE7A69">
              <w:rPr>
                <w:noProof/>
                <w:webHidden/>
              </w:rPr>
              <w:instrText xml:space="preserve"> PAGEREF _Toc91668343 \h </w:instrText>
            </w:r>
            <w:r w:rsidR="00BE7A69">
              <w:rPr>
                <w:noProof/>
                <w:webHidden/>
              </w:rPr>
            </w:r>
            <w:r w:rsidR="00BE7A69">
              <w:rPr>
                <w:noProof/>
                <w:webHidden/>
              </w:rPr>
              <w:fldChar w:fldCharType="separate"/>
            </w:r>
            <w:r w:rsidR="00BE7A69">
              <w:rPr>
                <w:noProof/>
                <w:webHidden/>
              </w:rPr>
              <w:t>74</w:t>
            </w:r>
            <w:r w:rsidR="00BE7A69">
              <w:rPr>
                <w:noProof/>
                <w:webHidden/>
              </w:rPr>
              <w:fldChar w:fldCharType="end"/>
            </w:r>
          </w:hyperlink>
        </w:p>
        <w:p w14:paraId="2575943C" w14:textId="0D73800F"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4" w:history="1">
            <w:r w:rsidR="00BE7A69" w:rsidRPr="00641581">
              <w:rPr>
                <w:rStyle w:val="Hipercze"/>
                <w:noProof/>
              </w:rPr>
              <w:t>4.3.5.</w:t>
            </w:r>
            <w:r w:rsidR="00BE7A69">
              <w:rPr>
                <w:rFonts w:asciiTheme="minorHAnsi" w:eastAsiaTheme="minorEastAsia" w:hAnsiTheme="minorHAnsi"/>
                <w:iCs w:val="0"/>
                <w:noProof/>
                <w:sz w:val="22"/>
                <w:szCs w:val="22"/>
                <w:lang w:eastAsia="pl-PL"/>
              </w:rPr>
              <w:tab/>
            </w:r>
            <w:r w:rsidR="00BE7A69" w:rsidRPr="00641581">
              <w:rPr>
                <w:rStyle w:val="Hipercze"/>
                <w:noProof/>
              </w:rPr>
              <w:t>Interfejsy</w:t>
            </w:r>
            <w:r w:rsidR="00BE7A69">
              <w:rPr>
                <w:noProof/>
                <w:webHidden/>
              </w:rPr>
              <w:tab/>
            </w:r>
            <w:r w:rsidR="00BE7A69">
              <w:rPr>
                <w:noProof/>
                <w:webHidden/>
              </w:rPr>
              <w:fldChar w:fldCharType="begin"/>
            </w:r>
            <w:r w:rsidR="00BE7A69">
              <w:rPr>
                <w:noProof/>
                <w:webHidden/>
              </w:rPr>
              <w:instrText xml:space="preserve"> PAGEREF _Toc91668344 \h </w:instrText>
            </w:r>
            <w:r w:rsidR="00BE7A69">
              <w:rPr>
                <w:noProof/>
                <w:webHidden/>
              </w:rPr>
            </w:r>
            <w:r w:rsidR="00BE7A69">
              <w:rPr>
                <w:noProof/>
                <w:webHidden/>
              </w:rPr>
              <w:fldChar w:fldCharType="separate"/>
            </w:r>
            <w:r w:rsidR="00BE7A69">
              <w:rPr>
                <w:noProof/>
                <w:webHidden/>
              </w:rPr>
              <w:t>75</w:t>
            </w:r>
            <w:r w:rsidR="00BE7A69">
              <w:rPr>
                <w:noProof/>
                <w:webHidden/>
              </w:rPr>
              <w:fldChar w:fldCharType="end"/>
            </w:r>
          </w:hyperlink>
        </w:p>
        <w:p w14:paraId="2AC47EF1" w14:textId="3DCC44A1"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5" w:history="1">
            <w:r w:rsidR="00BE7A69" w:rsidRPr="00641581">
              <w:rPr>
                <w:rStyle w:val="Hipercze"/>
                <w:noProof/>
              </w:rPr>
              <w:t>4.4.</w:t>
            </w:r>
            <w:r w:rsidR="00BE7A69">
              <w:rPr>
                <w:rFonts w:asciiTheme="minorHAnsi" w:eastAsiaTheme="minorEastAsia" w:hAnsiTheme="minorHAnsi"/>
                <w:smallCaps w:val="0"/>
                <w:noProof/>
                <w:sz w:val="22"/>
                <w:szCs w:val="22"/>
                <w:lang w:eastAsia="pl-PL"/>
              </w:rPr>
              <w:tab/>
            </w:r>
            <w:r w:rsidR="00BE7A69" w:rsidRPr="00641581">
              <w:rPr>
                <w:rStyle w:val="Hipercze"/>
                <w:noProof/>
              </w:rPr>
              <w:t>Mechanizmy bezpieczeństwa</w:t>
            </w:r>
            <w:r w:rsidR="00BE7A69">
              <w:rPr>
                <w:noProof/>
                <w:webHidden/>
              </w:rPr>
              <w:tab/>
            </w:r>
            <w:r w:rsidR="00BE7A69">
              <w:rPr>
                <w:noProof/>
                <w:webHidden/>
              </w:rPr>
              <w:fldChar w:fldCharType="begin"/>
            </w:r>
            <w:r w:rsidR="00BE7A69">
              <w:rPr>
                <w:noProof/>
                <w:webHidden/>
              </w:rPr>
              <w:instrText xml:space="preserve"> PAGEREF _Toc91668345 \h </w:instrText>
            </w:r>
            <w:r w:rsidR="00BE7A69">
              <w:rPr>
                <w:noProof/>
                <w:webHidden/>
              </w:rPr>
            </w:r>
            <w:r w:rsidR="00BE7A69">
              <w:rPr>
                <w:noProof/>
                <w:webHidden/>
              </w:rPr>
              <w:fldChar w:fldCharType="separate"/>
            </w:r>
            <w:r w:rsidR="00BE7A69">
              <w:rPr>
                <w:noProof/>
                <w:webHidden/>
              </w:rPr>
              <w:t>77</w:t>
            </w:r>
            <w:r w:rsidR="00BE7A69">
              <w:rPr>
                <w:noProof/>
                <w:webHidden/>
              </w:rPr>
              <w:fldChar w:fldCharType="end"/>
            </w:r>
          </w:hyperlink>
        </w:p>
        <w:p w14:paraId="4F469F6B" w14:textId="1F3D54DA"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6" w:history="1">
            <w:r w:rsidR="00BE7A69" w:rsidRPr="00641581">
              <w:rPr>
                <w:rStyle w:val="Hipercze"/>
                <w:noProof/>
              </w:rPr>
              <w:t>4.4.1.</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transakcje</w:t>
            </w:r>
            <w:r w:rsidR="00BE7A69">
              <w:rPr>
                <w:noProof/>
                <w:webHidden/>
              </w:rPr>
              <w:tab/>
            </w:r>
            <w:r w:rsidR="00BE7A69">
              <w:rPr>
                <w:noProof/>
                <w:webHidden/>
              </w:rPr>
              <w:fldChar w:fldCharType="begin"/>
            </w:r>
            <w:r w:rsidR="00BE7A69">
              <w:rPr>
                <w:noProof/>
                <w:webHidden/>
              </w:rPr>
              <w:instrText xml:space="preserve"> PAGEREF _Toc91668346 \h </w:instrText>
            </w:r>
            <w:r w:rsidR="00BE7A69">
              <w:rPr>
                <w:noProof/>
                <w:webHidden/>
              </w:rPr>
            </w:r>
            <w:r w:rsidR="00BE7A69">
              <w:rPr>
                <w:noProof/>
                <w:webHidden/>
              </w:rPr>
              <w:fldChar w:fldCharType="separate"/>
            </w:r>
            <w:r w:rsidR="00BE7A69">
              <w:rPr>
                <w:noProof/>
                <w:webHidden/>
              </w:rPr>
              <w:t>78</w:t>
            </w:r>
            <w:r w:rsidR="00BE7A69">
              <w:rPr>
                <w:noProof/>
                <w:webHidden/>
              </w:rPr>
              <w:fldChar w:fldCharType="end"/>
            </w:r>
          </w:hyperlink>
        </w:p>
        <w:p w14:paraId="635EAABA" w14:textId="00ACE4FF"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7" w:history="1">
            <w:r w:rsidR="00BE7A69" w:rsidRPr="00641581">
              <w:rPr>
                <w:rStyle w:val="Hipercze"/>
                <w:noProof/>
              </w:rPr>
              <w:t>4.4.2.</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logowanie</w:t>
            </w:r>
            <w:r w:rsidR="00BE7A69">
              <w:rPr>
                <w:noProof/>
                <w:webHidden/>
              </w:rPr>
              <w:tab/>
            </w:r>
            <w:r w:rsidR="00BE7A69">
              <w:rPr>
                <w:noProof/>
                <w:webHidden/>
              </w:rPr>
              <w:fldChar w:fldCharType="begin"/>
            </w:r>
            <w:r w:rsidR="00BE7A69">
              <w:rPr>
                <w:noProof/>
                <w:webHidden/>
              </w:rPr>
              <w:instrText xml:space="preserve"> PAGEREF _Toc91668347 \h </w:instrText>
            </w:r>
            <w:r w:rsidR="00BE7A69">
              <w:rPr>
                <w:noProof/>
                <w:webHidden/>
              </w:rPr>
            </w:r>
            <w:r w:rsidR="00BE7A69">
              <w:rPr>
                <w:noProof/>
                <w:webHidden/>
              </w:rPr>
              <w:fldChar w:fldCharType="separate"/>
            </w:r>
            <w:r w:rsidR="00BE7A69">
              <w:rPr>
                <w:noProof/>
                <w:webHidden/>
              </w:rPr>
              <w:t>82</w:t>
            </w:r>
            <w:r w:rsidR="00BE7A69">
              <w:rPr>
                <w:noProof/>
                <w:webHidden/>
              </w:rPr>
              <w:fldChar w:fldCharType="end"/>
            </w:r>
          </w:hyperlink>
        </w:p>
        <w:p w14:paraId="41C8A020" w14:textId="551614D3"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8" w:history="1">
            <w:r w:rsidR="00BE7A69" w:rsidRPr="00641581">
              <w:rPr>
                <w:rStyle w:val="Hipercze"/>
                <w:noProof/>
              </w:rPr>
              <w:t>4.5.</w:t>
            </w:r>
            <w:r w:rsidR="00BE7A69">
              <w:rPr>
                <w:rFonts w:asciiTheme="minorHAnsi" w:eastAsiaTheme="minorEastAsia" w:hAnsiTheme="minorHAnsi"/>
                <w:smallCaps w:val="0"/>
                <w:noProof/>
                <w:sz w:val="22"/>
                <w:szCs w:val="22"/>
                <w:lang w:eastAsia="pl-PL"/>
              </w:rPr>
              <w:tab/>
            </w:r>
            <w:r w:rsidR="00BE7A69" w:rsidRPr="00641581">
              <w:rPr>
                <w:rStyle w:val="Hipercze"/>
                <w:noProof/>
              </w:rPr>
              <w:t>Logiczny model danych</w:t>
            </w:r>
            <w:r w:rsidR="00BE7A69">
              <w:rPr>
                <w:noProof/>
                <w:webHidden/>
              </w:rPr>
              <w:tab/>
            </w:r>
            <w:r w:rsidR="00BE7A69">
              <w:rPr>
                <w:noProof/>
                <w:webHidden/>
              </w:rPr>
              <w:fldChar w:fldCharType="begin"/>
            </w:r>
            <w:r w:rsidR="00BE7A69">
              <w:rPr>
                <w:noProof/>
                <w:webHidden/>
              </w:rPr>
              <w:instrText xml:space="preserve"> PAGEREF _Toc91668348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48B3BD72" w14:textId="472C10ED"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9" w:history="1">
            <w:r w:rsidR="00BE7A69" w:rsidRPr="00641581">
              <w:rPr>
                <w:rStyle w:val="Hipercze"/>
                <w:noProof/>
              </w:rPr>
              <w:t>4.5.1.</w:t>
            </w:r>
            <w:r w:rsidR="00BE7A69">
              <w:rPr>
                <w:rFonts w:asciiTheme="minorHAnsi" w:eastAsiaTheme="minorEastAsia" w:hAnsiTheme="minorHAnsi"/>
                <w:iCs w:val="0"/>
                <w:noProof/>
                <w:sz w:val="22"/>
                <w:szCs w:val="22"/>
                <w:lang w:eastAsia="pl-PL"/>
              </w:rPr>
              <w:tab/>
            </w:r>
            <w:r w:rsidR="00BE7A69" w:rsidRPr="00641581">
              <w:rPr>
                <w:rStyle w:val="Hipercze"/>
                <w:noProof/>
              </w:rPr>
              <w:t>Model bazy danych</w:t>
            </w:r>
            <w:r w:rsidR="00BE7A69">
              <w:rPr>
                <w:noProof/>
                <w:webHidden/>
              </w:rPr>
              <w:tab/>
            </w:r>
            <w:r w:rsidR="00BE7A69">
              <w:rPr>
                <w:noProof/>
                <w:webHidden/>
              </w:rPr>
              <w:fldChar w:fldCharType="begin"/>
            </w:r>
            <w:r w:rsidR="00BE7A69">
              <w:rPr>
                <w:noProof/>
                <w:webHidden/>
              </w:rPr>
              <w:instrText xml:space="preserve"> PAGEREF _Toc91668349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3277A5BE" w14:textId="5D274FBA"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0" w:history="1">
            <w:r w:rsidR="00BE7A69" w:rsidRPr="00641581">
              <w:rPr>
                <w:rStyle w:val="Hipercze"/>
                <w:noProof/>
              </w:rPr>
              <w:t>4.5.2.</w:t>
            </w:r>
            <w:r w:rsidR="00BE7A69">
              <w:rPr>
                <w:rFonts w:asciiTheme="minorHAnsi" w:eastAsiaTheme="minorEastAsia" w:hAnsiTheme="minorHAnsi"/>
                <w:iCs w:val="0"/>
                <w:noProof/>
                <w:sz w:val="22"/>
                <w:szCs w:val="22"/>
                <w:lang w:eastAsia="pl-PL"/>
              </w:rPr>
              <w:tab/>
            </w:r>
            <w:r w:rsidR="00BE7A69" w:rsidRPr="00641581">
              <w:rPr>
                <w:rStyle w:val="Hipercze"/>
                <w:noProof/>
              </w:rPr>
              <w:t>Model struktur danych //przechowywanych poza bazą danych</w:t>
            </w:r>
            <w:r w:rsidR="00BE7A69">
              <w:rPr>
                <w:noProof/>
                <w:webHidden/>
              </w:rPr>
              <w:tab/>
            </w:r>
            <w:r w:rsidR="00BE7A69">
              <w:rPr>
                <w:noProof/>
                <w:webHidden/>
              </w:rPr>
              <w:fldChar w:fldCharType="begin"/>
            </w:r>
            <w:r w:rsidR="00BE7A69">
              <w:rPr>
                <w:noProof/>
                <w:webHidden/>
              </w:rPr>
              <w:instrText xml:space="preserve"> PAGEREF _Toc91668350 \h </w:instrText>
            </w:r>
            <w:r w:rsidR="00BE7A69">
              <w:rPr>
                <w:noProof/>
                <w:webHidden/>
              </w:rPr>
            </w:r>
            <w:r w:rsidR="00BE7A69">
              <w:rPr>
                <w:noProof/>
                <w:webHidden/>
              </w:rPr>
              <w:fldChar w:fldCharType="separate"/>
            </w:r>
            <w:r w:rsidR="00BE7A69">
              <w:rPr>
                <w:noProof/>
                <w:webHidden/>
              </w:rPr>
              <w:t>84</w:t>
            </w:r>
            <w:r w:rsidR="00BE7A69">
              <w:rPr>
                <w:noProof/>
                <w:webHidden/>
              </w:rPr>
              <w:fldChar w:fldCharType="end"/>
            </w:r>
          </w:hyperlink>
        </w:p>
        <w:p w14:paraId="331E3002" w14:textId="36350F6C"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1" w:history="1">
            <w:r w:rsidR="00BE7A69" w:rsidRPr="00641581">
              <w:rPr>
                <w:rStyle w:val="Hipercze"/>
                <w:noProof/>
              </w:rPr>
              <w:t>4.6.</w:t>
            </w:r>
            <w:r w:rsidR="00BE7A69">
              <w:rPr>
                <w:rFonts w:asciiTheme="minorHAnsi" w:eastAsiaTheme="minorEastAsia" w:hAnsiTheme="minorHAnsi"/>
                <w:smallCaps w:val="0"/>
                <w:noProof/>
                <w:sz w:val="22"/>
                <w:szCs w:val="22"/>
                <w:lang w:eastAsia="pl-PL"/>
              </w:rPr>
              <w:tab/>
            </w:r>
            <w:r w:rsidR="00BE7A69" w:rsidRPr="00641581">
              <w:rPr>
                <w:rStyle w:val="Hipercze"/>
                <w:noProof/>
              </w:rPr>
              <w:t>Algorytmy</w:t>
            </w:r>
            <w:r w:rsidR="00BE7A69">
              <w:rPr>
                <w:noProof/>
                <w:webHidden/>
              </w:rPr>
              <w:tab/>
            </w:r>
            <w:r w:rsidR="00BE7A69">
              <w:rPr>
                <w:noProof/>
                <w:webHidden/>
              </w:rPr>
              <w:fldChar w:fldCharType="begin"/>
            </w:r>
            <w:r w:rsidR="00BE7A69">
              <w:rPr>
                <w:noProof/>
                <w:webHidden/>
              </w:rPr>
              <w:instrText xml:space="preserve"> PAGEREF _Toc91668351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2824893B" w14:textId="73769BF1"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2" w:history="1">
            <w:r w:rsidR="00BE7A69" w:rsidRPr="00641581">
              <w:rPr>
                <w:rStyle w:val="Hipercze"/>
                <w:noProof/>
              </w:rPr>
              <w:t>4.6.1.</w:t>
            </w:r>
            <w:r w:rsidR="00BE7A69">
              <w:rPr>
                <w:rFonts w:asciiTheme="minorHAnsi" w:eastAsiaTheme="minorEastAsia" w:hAnsiTheme="minorHAnsi"/>
                <w:iCs w:val="0"/>
                <w:noProof/>
                <w:sz w:val="22"/>
                <w:szCs w:val="22"/>
                <w:lang w:eastAsia="pl-PL"/>
              </w:rPr>
              <w:tab/>
            </w:r>
            <w:r w:rsidR="00BE7A69" w:rsidRPr="00641581">
              <w:rPr>
                <w:rStyle w:val="Hipercze"/>
                <w:noProof/>
              </w:rPr>
              <w:t>Algorytm przebiegu transakcji</w:t>
            </w:r>
            <w:r w:rsidR="00BE7A69">
              <w:rPr>
                <w:noProof/>
                <w:webHidden/>
              </w:rPr>
              <w:tab/>
            </w:r>
            <w:r w:rsidR="00BE7A69">
              <w:rPr>
                <w:noProof/>
                <w:webHidden/>
              </w:rPr>
              <w:fldChar w:fldCharType="begin"/>
            </w:r>
            <w:r w:rsidR="00BE7A69">
              <w:rPr>
                <w:noProof/>
                <w:webHidden/>
              </w:rPr>
              <w:instrText xml:space="preserve"> PAGEREF _Toc91668352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1CB1615F" w14:textId="3035BE48"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3" w:history="1">
            <w:r w:rsidR="00BE7A69" w:rsidRPr="00641581">
              <w:rPr>
                <w:rStyle w:val="Hipercze"/>
                <w:noProof/>
              </w:rPr>
              <w:t>4.6.2.</w:t>
            </w:r>
            <w:r w:rsidR="00BE7A69">
              <w:rPr>
                <w:rFonts w:asciiTheme="minorHAnsi" w:eastAsiaTheme="minorEastAsia" w:hAnsiTheme="minorHAnsi"/>
                <w:iCs w:val="0"/>
                <w:noProof/>
                <w:sz w:val="22"/>
                <w:szCs w:val="22"/>
                <w:lang w:eastAsia="pl-PL"/>
              </w:rPr>
              <w:tab/>
            </w:r>
            <w:r w:rsidR="00BE7A69" w:rsidRPr="00641581">
              <w:rPr>
                <w:rStyle w:val="Hipercze"/>
                <w:noProof/>
              </w:rPr>
              <w:t>Algorytm weryfikacji przyznania pożyczki</w:t>
            </w:r>
            <w:r w:rsidR="00BE7A69">
              <w:rPr>
                <w:noProof/>
                <w:webHidden/>
              </w:rPr>
              <w:tab/>
            </w:r>
            <w:r w:rsidR="00BE7A69">
              <w:rPr>
                <w:noProof/>
                <w:webHidden/>
              </w:rPr>
              <w:fldChar w:fldCharType="begin"/>
            </w:r>
            <w:r w:rsidR="00BE7A69">
              <w:rPr>
                <w:noProof/>
                <w:webHidden/>
              </w:rPr>
              <w:instrText xml:space="preserve"> PAGEREF _Toc91668353 \h </w:instrText>
            </w:r>
            <w:r w:rsidR="00BE7A69">
              <w:rPr>
                <w:noProof/>
                <w:webHidden/>
              </w:rPr>
            </w:r>
            <w:r w:rsidR="00BE7A69">
              <w:rPr>
                <w:noProof/>
                <w:webHidden/>
              </w:rPr>
              <w:fldChar w:fldCharType="separate"/>
            </w:r>
            <w:r w:rsidR="00BE7A69">
              <w:rPr>
                <w:noProof/>
                <w:webHidden/>
              </w:rPr>
              <w:t>86</w:t>
            </w:r>
            <w:r w:rsidR="00BE7A69">
              <w:rPr>
                <w:noProof/>
                <w:webHidden/>
              </w:rPr>
              <w:fldChar w:fldCharType="end"/>
            </w:r>
          </w:hyperlink>
        </w:p>
        <w:p w14:paraId="5BF1312F" w14:textId="5110C892"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4" w:history="1">
            <w:r w:rsidR="00BE7A69" w:rsidRPr="00641581">
              <w:rPr>
                <w:rStyle w:val="Hipercze"/>
                <w:noProof/>
              </w:rPr>
              <w:t>4.6.3.</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Algorytm przyznawania punktów </w:t>
            </w:r>
            <w:r w:rsidR="00BE7A69" w:rsidRPr="00641581">
              <w:rPr>
                <w:rStyle w:val="Hipercze"/>
                <w:i/>
                <w:noProof/>
              </w:rPr>
              <w:t>rating</w:t>
            </w:r>
            <w:r w:rsidR="00BE7A69">
              <w:rPr>
                <w:noProof/>
                <w:webHidden/>
              </w:rPr>
              <w:tab/>
            </w:r>
            <w:r w:rsidR="00BE7A69">
              <w:rPr>
                <w:noProof/>
                <w:webHidden/>
              </w:rPr>
              <w:fldChar w:fldCharType="begin"/>
            </w:r>
            <w:r w:rsidR="00BE7A69">
              <w:rPr>
                <w:noProof/>
                <w:webHidden/>
              </w:rPr>
              <w:instrText xml:space="preserve"> PAGEREF _Toc91668354 \h </w:instrText>
            </w:r>
            <w:r w:rsidR="00BE7A69">
              <w:rPr>
                <w:noProof/>
                <w:webHidden/>
              </w:rPr>
            </w:r>
            <w:r w:rsidR="00BE7A69">
              <w:rPr>
                <w:noProof/>
                <w:webHidden/>
              </w:rPr>
              <w:fldChar w:fldCharType="separate"/>
            </w:r>
            <w:r w:rsidR="00BE7A69">
              <w:rPr>
                <w:noProof/>
                <w:webHidden/>
              </w:rPr>
              <w:t>91</w:t>
            </w:r>
            <w:r w:rsidR="00BE7A69">
              <w:rPr>
                <w:noProof/>
                <w:webHidden/>
              </w:rPr>
              <w:fldChar w:fldCharType="end"/>
            </w:r>
          </w:hyperlink>
        </w:p>
        <w:p w14:paraId="4EF8B057" w14:textId="12AA5E0B"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5" w:history="1">
            <w:r w:rsidR="00BE7A69" w:rsidRPr="00641581">
              <w:rPr>
                <w:rStyle w:val="Hipercze"/>
                <w:noProof/>
              </w:rPr>
              <w:t>4.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55 \h </w:instrText>
            </w:r>
            <w:r w:rsidR="00BE7A69">
              <w:rPr>
                <w:noProof/>
                <w:webHidden/>
              </w:rPr>
            </w:r>
            <w:r w:rsidR="00BE7A69">
              <w:rPr>
                <w:noProof/>
                <w:webHidden/>
              </w:rPr>
              <w:fldChar w:fldCharType="separate"/>
            </w:r>
            <w:r w:rsidR="00BE7A69">
              <w:rPr>
                <w:noProof/>
                <w:webHidden/>
              </w:rPr>
              <w:t>92</w:t>
            </w:r>
            <w:r w:rsidR="00BE7A69">
              <w:rPr>
                <w:noProof/>
                <w:webHidden/>
              </w:rPr>
              <w:fldChar w:fldCharType="end"/>
            </w:r>
          </w:hyperlink>
        </w:p>
        <w:p w14:paraId="3591D265" w14:textId="4164654D" w:rsidR="00BE7A69" w:rsidRDefault="00FD5B84">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56" w:history="1">
            <w:r w:rsidR="00BE7A69" w:rsidRPr="00641581">
              <w:rPr>
                <w:rStyle w:val="Hipercze"/>
                <w:noProof/>
              </w:rPr>
              <w:t>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IMPLEMENTaCJA I TESTY systemu informatycznego</w:t>
            </w:r>
            <w:r w:rsidR="00BE7A69">
              <w:rPr>
                <w:noProof/>
                <w:webHidden/>
              </w:rPr>
              <w:tab/>
            </w:r>
            <w:r w:rsidR="00BE7A69">
              <w:rPr>
                <w:noProof/>
                <w:webHidden/>
              </w:rPr>
              <w:fldChar w:fldCharType="begin"/>
            </w:r>
            <w:r w:rsidR="00BE7A69">
              <w:rPr>
                <w:noProof/>
                <w:webHidden/>
              </w:rPr>
              <w:instrText xml:space="preserve"> PAGEREF _Toc91668356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36414FE6" w14:textId="79DA8B94"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7" w:history="1">
            <w:r w:rsidR="00BE7A69" w:rsidRPr="00641581">
              <w:rPr>
                <w:rStyle w:val="Hipercze"/>
                <w:noProof/>
              </w:rPr>
              <w:t>5.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57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A2F0EB" w14:textId="58E3A19B"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8" w:history="1">
            <w:r w:rsidR="00BE7A69" w:rsidRPr="00641581">
              <w:rPr>
                <w:rStyle w:val="Hipercze"/>
                <w:noProof/>
              </w:rPr>
              <w:t>5.2.</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wytwórczego</w:t>
            </w:r>
            <w:r w:rsidR="00BE7A69">
              <w:rPr>
                <w:noProof/>
                <w:webHidden/>
              </w:rPr>
              <w:tab/>
            </w:r>
            <w:r w:rsidR="00BE7A69">
              <w:rPr>
                <w:noProof/>
                <w:webHidden/>
              </w:rPr>
              <w:fldChar w:fldCharType="begin"/>
            </w:r>
            <w:r w:rsidR="00BE7A69">
              <w:rPr>
                <w:noProof/>
                <w:webHidden/>
              </w:rPr>
              <w:instrText xml:space="preserve"> PAGEREF _Toc91668358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400109FD" w14:textId="33F7147D"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9" w:history="1">
            <w:r w:rsidR="00BE7A69" w:rsidRPr="00641581">
              <w:rPr>
                <w:rStyle w:val="Hipercze"/>
                <w:noProof/>
              </w:rPr>
              <w:t>5.2.1.</w:t>
            </w:r>
            <w:r w:rsidR="00BE7A69">
              <w:rPr>
                <w:rFonts w:asciiTheme="minorHAnsi" w:eastAsiaTheme="minorEastAsia" w:hAnsiTheme="minorHAnsi"/>
                <w:iCs w:val="0"/>
                <w:noProof/>
                <w:sz w:val="22"/>
                <w:szCs w:val="22"/>
                <w:lang w:eastAsia="pl-PL"/>
              </w:rPr>
              <w:tab/>
            </w:r>
            <w:r w:rsidR="00BE7A69" w:rsidRPr="00641581">
              <w:rPr>
                <w:rStyle w:val="Hipercze"/>
                <w:noProof/>
              </w:rPr>
              <w:t>Narzędzia / środowisko programistyczne</w:t>
            </w:r>
            <w:r w:rsidR="00BE7A69">
              <w:rPr>
                <w:noProof/>
                <w:webHidden/>
              </w:rPr>
              <w:tab/>
            </w:r>
            <w:r w:rsidR="00BE7A69">
              <w:rPr>
                <w:noProof/>
                <w:webHidden/>
              </w:rPr>
              <w:fldChar w:fldCharType="begin"/>
            </w:r>
            <w:r w:rsidR="00BE7A69">
              <w:rPr>
                <w:noProof/>
                <w:webHidden/>
              </w:rPr>
              <w:instrText xml:space="preserve"> PAGEREF _Toc91668359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E9059C" w14:textId="403D9F50"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0" w:history="1">
            <w:r w:rsidR="00BE7A69" w:rsidRPr="00641581">
              <w:rPr>
                <w:rStyle w:val="Hipercze"/>
                <w:noProof/>
              </w:rPr>
              <w:t>5.2.2.</w:t>
            </w:r>
            <w:r w:rsidR="00BE7A69">
              <w:rPr>
                <w:rFonts w:asciiTheme="minorHAnsi" w:eastAsiaTheme="minorEastAsia" w:hAnsiTheme="minorHAnsi"/>
                <w:iCs w:val="0"/>
                <w:noProof/>
                <w:sz w:val="22"/>
                <w:szCs w:val="22"/>
                <w:lang w:eastAsia="pl-PL"/>
              </w:rPr>
              <w:tab/>
            </w:r>
            <w:r w:rsidR="00BE7A69" w:rsidRPr="00641581">
              <w:rPr>
                <w:rStyle w:val="Hipercze"/>
                <w:noProof/>
              </w:rPr>
              <w:t>Języki programowania</w:t>
            </w:r>
            <w:r w:rsidR="00BE7A69">
              <w:rPr>
                <w:noProof/>
                <w:webHidden/>
              </w:rPr>
              <w:tab/>
            </w:r>
            <w:r w:rsidR="00BE7A69">
              <w:rPr>
                <w:noProof/>
                <w:webHidden/>
              </w:rPr>
              <w:fldChar w:fldCharType="begin"/>
            </w:r>
            <w:r w:rsidR="00BE7A69">
              <w:rPr>
                <w:noProof/>
                <w:webHidden/>
              </w:rPr>
              <w:instrText xml:space="preserve"> PAGEREF _Toc91668360 \h </w:instrText>
            </w:r>
            <w:r w:rsidR="00BE7A69">
              <w:rPr>
                <w:noProof/>
                <w:webHidden/>
              </w:rPr>
            </w:r>
            <w:r w:rsidR="00BE7A69">
              <w:rPr>
                <w:noProof/>
                <w:webHidden/>
              </w:rPr>
              <w:fldChar w:fldCharType="separate"/>
            </w:r>
            <w:r w:rsidR="00BE7A69">
              <w:rPr>
                <w:noProof/>
                <w:webHidden/>
              </w:rPr>
              <w:t>95</w:t>
            </w:r>
            <w:r w:rsidR="00BE7A69">
              <w:rPr>
                <w:noProof/>
                <w:webHidden/>
              </w:rPr>
              <w:fldChar w:fldCharType="end"/>
            </w:r>
          </w:hyperlink>
        </w:p>
        <w:p w14:paraId="4088DBDB" w14:textId="3FFA7BBF"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1" w:history="1">
            <w:r w:rsidR="00BE7A69" w:rsidRPr="00641581">
              <w:rPr>
                <w:rStyle w:val="Hipercze"/>
                <w:noProof/>
              </w:rPr>
              <w:t>5.2.3.</w:t>
            </w:r>
            <w:r w:rsidR="00BE7A69">
              <w:rPr>
                <w:rFonts w:asciiTheme="minorHAnsi" w:eastAsiaTheme="minorEastAsia" w:hAnsiTheme="minorHAnsi"/>
                <w:iCs w:val="0"/>
                <w:noProof/>
                <w:sz w:val="22"/>
                <w:szCs w:val="22"/>
                <w:lang w:eastAsia="pl-PL"/>
              </w:rPr>
              <w:tab/>
            </w:r>
            <w:r w:rsidR="00BE7A69" w:rsidRPr="00641581">
              <w:rPr>
                <w:rStyle w:val="Hipercze"/>
                <w:noProof/>
              </w:rPr>
              <w:t>Szkielet budowy aplikacji</w:t>
            </w:r>
            <w:r w:rsidR="00BE7A69">
              <w:rPr>
                <w:noProof/>
                <w:webHidden/>
              </w:rPr>
              <w:tab/>
            </w:r>
            <w:r w:rsidR="00BE7A69">
              <w:rPr>
                <w:noProof/>
                <w:webHidden/>
              </w:rPr>
              <w:fldChar w:fldCharType="begin"/>
            </w:r>
            <w:r w:rsidR="00BE7A69">
              <w:rPr>
                <w:noProof/>
                <w:webHidden/>
              </w:rPr>
              <w:instrText xml:space="preserve"> PAGEREF _Toc91668361 \h </w:instrText>
            </w:r>
            <w:r w:rsidR="00BE7A69">
              <w:rPr>
                <w:noProof/>
                <w:webHidden/>
              </w:rPr>
            </w:r>
            <w:r w:rsidR="00BE7A69">
              <w:rPr>
                <w:noProof/>
                <w:webHidden/>
              </w:rPr>
              <w:fldChar w:fldCharType="separate"/>
            </w:r>
            <w:r w:rsidR="00BE7A69">
              <w:rPr>
                <w:noProof/>
                <w:webHidden/>
              </w:rPr>
              <w:t>96</w:t>
            </w:r>
            <w:r w:rsidR="00BE7A69">
              <w:rPr>
                <w:noProof/>
                <w:webHidden/>
              </w:rPr>
              <w:fldChar w:fldCharType="end"/>
            </w:r>
          </w:hyperlink>
        </w:p>
        <w:p w14:paraId="5D674484" w14:textId="6A6F2B9A"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2" w:history="1">
            <w:r w:rsidR="00BE7A69" w:rsidRPr="00641581">
              <w:rPr>
                <w:rStyle w:val="Hipercze"/>
                <w:noProof/>
              </w:rPr>
              <w:t>5.2.4.</w:t>
            </w:r>
            <w:r w:rsidR="00BE7A69">
              <w:rPr>
                <w:rFonts w:asciiTheme="minorHAnsi" w:eastAsiaTheme="minorEastAsia" w:hAnsiTheme="minorHAnsi"/>
                <w:iCs w:val="0"/>
                <w:noProof/>
                <w:sz w:val="22"/>
                <w:szCs w:val="22"/>
                <w:lang w:eastAsia="pl-PL"/>
              </w:rPr>
              <w:tab/>
            </w:r>
            <w:r w:rsidR="00BE7A69" w:rsidRPr="00641581">
              <w:rPr>
                <w:rStyle w:val="Hipercze"/>
                <w:noProof/>
              </w:rPr>
              <w:t>Biblioteki i komponenty</w:t>
            </w:r>
            <w:r w:rsidR="00BE7A69">
              <w:rPr>
                <w:noProof/>
                <w:webHidden/>
              </w:rPr>
              <w:tab/>
            </w:r>
            <w:r w:rsidR="00BE7A69">
              <w:rPr>
                <w:noProof/>
                <w:webHidden/>
              </w:rPr>
              <w:fldChar w:fldCharType="begin"/>
            </w:r>
            <w:r w:rsidR="00BE7A69">
              <w:rPr>
                <w:noProof/>
                <w:webHidden/>
              </w:rPr>
              <w:instrText xml:space="preserve"> PAGEREF _Toc91668362 \h </w:instrText>
            </w:r>
            <w:r w:rsidR="00BE7A69">
              <w:rPr>
                <w:noProof/>
                <w:webHidden/>
              </w:rPr>
            </w:r>
            <w:r w:rsidR="00BE7A69">
              <w:rPr>
                <w:noProof/>
                <w:webHidden/>
              </w:rPr>
              <w:fldChar w:fldCharType="separate"/>
            </w:r>
            <w:r w:rsidR="00BE7A69">
              <w:rPr>
                <w:noProof/>
                <w:webHidden/>
              </w:rPr>
              <w:t>97</w:t>
            </w:r>
            <w:r w:rsidR="00BE7A69">
              <w:rPr>
                <w:noProof/>
                <w:webHidden/>
              </w:rPr>
              <w:fldChar w:fldCharType="end"/>
            </w:r>
          </w:hyperlink>
        </w:p>
        <w:p w14:paraId="5DBC5245" w14:textId="2E383AB5"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3" w:history="1">
            <w:r w:rsidR="00BE7A69" w:rsidRPr="00641581">
              <w:rPr>
                <w:rStyle w:val="Hipercze"/>
                <w:noProof/>
              </w:rPr>
              <w:t>5.2.5.</w:t>
            </w:r>
            <w:r w:rsidR="00BE7A69">
              <w:rPr>
                <w:rFonts w:asciiTheme="minorHAnsi" w:eastAsiaTheme="minorEastAsia" w:hAnsiTheme="minorHAnsi"/>
                <w:iCs w:val="0"/>
                <w:noProof/>
                <w:sz w:val="22"/>
                <w:szCs w:val="22"/>
                <w:lang w:eastAsia="pl-PL"/>
              </w:rPr>
              <w:tab/>
            </w:r>
            <w:r w:rsidR="00BE7A69" w:rsidRPr="00641581">
              <w:rPr>
                <w:rStyle w:val="Hipercze"/>
                <w:noProof/>
              </w:rPr>
              <w:t>Protokoły komunikacyjne// Oprogramowanie pośredniczące // Komunikacja w sieci</w:t>
            </w:r>
            <w:r w:rsidR="00BE7A69">
              <w:rPr>
                <w:noProof/>
                <w:webHidden/>
              </w:rPr>
              <w:tab/>
            </w:r>
            <w:r w:rsidR="00BE7A69">
              <w:rPr>
                <w:noProof/>
                <w:webHidden/>
              </w:rPr>
              <w:fldChar w:fldCharType="begin"/>
            </w:r>
            <w:r w:rsidR="00BE7A69">
              <w:rPr>
                <w:noProof/>
                <w:webHidden/>
              </w:rPr>
              <w:instrText xml:space="preserve"> PAGEREF _Toc91668363 \h </w:instrText>
            </w:r>
            <w:r w:rsidR="00BE7A69">
              <w:rPr>
                <w:noProof/>
                <w:webHidden/>
              </w:rPr>
            </w:r>
            <w:r w:rsidR="00BE7A69">
              <w:rPr>
                <w:noProof/>
                <w:webHidden/>
              </w:rPr>
              <w:fldChar w:fldCharType="separate"/>
            </w:r>
            <w:r w:rsidR="00BE7A69">
              <w:rPr>
                <w:noProof/>
                <w:webHidden/>
              </w:rPr>
              <w:t>98</w:t>
            </w:r>
            <w:r w:rsidR="00BE7A69">
              <w:rPr>
                <w:noProof/>
                <w:webHidden/>
              </w:rPr>
              <w:fldChar w:fldCharType="end"/>
            </w:r>
          </w:hyperlink>
        </w:p>
        <w:p w14:paraId="1CAD0480" w14:textId="73D45743"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4" w:history="1">
            <w:r w:rsidR="00BE7A69" w:rsidRPr="00641581">
              <w:rPr>
                <w:rStyle w:val="Hipercze"/>
                <w:noProof/>
              </w:rPr>
              <w:t>5.2.6.</w:t>
            </w:r>
            <w:r w:rsidR="00BE7A69">
              <w:rPr>
                <w:rFonts w:asciiTheme="minorHAnsi" w:eastAsiaTheme="minorEastAsia" w:hAnsiTheme="minorHAnsi"/>
                <w:iCs w:val="0"/>
                <w:noProof/>
                <w:sz w:val="22"/>
                <w:szCs w:val="22"/>
                <w:lang w:eastAsia="pl-PL"/>
              </w:rPr>
              <w:tab/>
            </w:r>
            <w:r w:rsidR="00BE7A69" w:rsidRPr="00641581">
              <w:rPr>
                <w:rStyle w:val="Hipercze"/>
                <w:noProof/>
              </w:rPr>
              <w:t>Bazy danych</w:t>
            </w:r>
            <w:r w:rsidR="00BE7A69">
              <w:rPr>
                <w:noProof/>
                <w:webHidden/>
              </w:rPr>
              <w:tab/>
            </w:r>
            <w:r w:rsidR="00BE7A69">
              <w:rPr>
                <w:noProof/>
                <w:webHidden/>
              </w:rPr>
              <w:fldChar w:fldCharType="begin"/>
            </w:r>
            <w:r w:rsidR="00BE7A69">
              <w:rPr>
                <w:noProof/>
                <w:webHidden/>
              </w:rPr>
              <w:instrText xml:space="preserve"> PAGEREF _Toc91668364 \h </w:instrText>
            </w:r>
            <w:r w:rsidR="00BE7A69">
              <w:rPr>
                <w:noProof/>
                <w:webHidden/>
              </w:rPr>
            </w:r>
            <w:r w:rsidR="00BE7A69">
              <w:rPr>
                <w:noProof/>
                <w:webHidden/>
              </w:rPr>
              <w:fldChar w:fldCharType="separate"/>
            </w:r>
            <w:r w:rsidR="00BE7A69">
              <w:rPr>
                <w:noProof/>
                <w:webHidden/>
              </w:rPr>
              <w:t>99</w:t>
            </w:r>
            <w:r w:rsidR="00BE7A69">
              <w:rPr>
                <w:noProof/>
                <w:webHidden/>
              </w:rPr>
              <w:fldChar w:fldCharType="end"/>
            </w:r>
          </w:hyperlink>
        </w:p>
        <w:p w14:paraId="34925767" w14:textId="4EF0E2BE"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5" w:history="1">
            <w:r w:rsidR="00BE7A69" w:rsidRPr="00641581">
              <w:rPr>
                <w:rStyle w:val="Hipercze"/>
                <w:noProof/>
              </w:rPr>
              <w:t>5.2.7.</w:t>
            </w:r>
            <w:r w:rsidR="00BE7A69">
              <w:rPr>
                <w:rFonts w:asciiTheme="minorHAnsi" w:eastAsiaTheme="minorEastAsia" w:hAnsiTheme="minorHAnsi"/>
                <w:iCs w:val="0"/>
                <w:noProof/>
                <w:sz w:val="22"/>
                <w:szCs w:val="22"/>
                <w:lang w:eastAsia="pl-PL"/>
              </w:rPr>
              <w:tab/>
            </w:r>
            <w:r w:rsidR="00BE7A69" w:rsidRPr="00641581">
              <w:rPr>
                <w:rStyle w:val="Hipercze"/>
                <w:noProof/>
              </w:rPr>
              <w:t>Inne oprogramowanie</w:t>
            </w:r>
            <w:r w:rsidR="00BE7A69">
              <w:rPr>
                <w:noProof/>
                <w:webHidden/>
              </w:rPr>
              <w:tab/>
            </w:r>
            <w:r w:rsidR="00BE7A69">
              <w:rPr>
                <w:noProof/>
                <w:webHidden/>
              </w:rPr>
              <w:fldChar w:fldCharType="begin"/>
            </w:r>
            <w:r w:rsidR="00BE7A69">
              <w:rPr>
                <w:noProof/>
                <w:webHidden/>
              </w:rPr>
              <w:instrText xml:space="preserve"> PAGEREF _Toc91668365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6D2FC708" w14:textId="6D501EDA"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66" w:history="1">
            <w:r w:rsidR="00BE7A69" w:rsidRPr="00641581">
              <w:rPr>
                <w:rStyle w:val="Hipercze"/>
                <w:noProof/>
              </w:rPr>
              <w:t>5.3.</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uruchomieniowego</w:t>
            </w:r>
            <w:r w:rsidR="00BE7A69">
              <w:rPr>
                <w:noProof/>
                <w:webHidden/>
              </w:rPr>
              <w:tab/>
            </w:r>
            <w:r w:rsidR="00BE7A69">
              <w:rPr>
                <w:noProof/>
                <w:webHidden/>
              </w:rPr>
              <w:fldChar w:fldCharType="begin"/>
            </w:r>
            <w:r w:rsidR="00BE7A69">
              <w:rPr>
                <w:noProof/>
                <w:webHidden/>
              </w:rPr>
              <w:instrText xml:space="preserve"> PAGEREF _Toc91668366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5CF37C16" w14:textId="6C067D7A"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7" w:history="1">
            <w:r w:rsidR="00BE7A69" w:rsidRPr="00641581">
              <w:rPr>
                <w:rStyle w:val="Hipercze"/>
                <w:noProof/>
              </w:rPr>
              <w:t>5.3.1.</w:t>
            </w:r>
            <w:r w:rsidR="00BE7A69">
              <w:rPr>
                <w:rFonts w:asciiTheme="minorHAnsi" w:eastAsiaTheme="minorEastAsia" w:hAnsiTheme="minorHAnsi"/>
                <w:iCs w:val="0"/>
                <w:noProof/>
                <w:sz w:val="22"/>
                <w:szCs w:val="22"/>
                <w:lang w:eastAsia="pl-PL"/>
              </w:rPr>
              <w:tab/>
            </w:r>
            <w:r w:rsidR="00BE7A69" w:rsidRPr="00641581">
              <w:rPr>
                <w:rStyle w:val="Hipercze"/>
                <w:noProof/>
              </w:rPr>
              <w:t>Konfiguracja sprzętowa</w:t>
            </w:r>
            <w:r w:rsidR="00BE7A69">
              <w:rPr>
                <w:noProof/>
                <w:webHidden/>
              </w:rPr>
              <w:tab/>
            </w:r>
            <w:r w:rsidR="00BE7A69">
              <w:rPr>
                <w:noProof/>
                <w:webHidden/>
              </w:rPr>
              <w:fldChar w:fldCharType="begin"/>
            </w:r>
            <w:r w:rsidR="00BE7A69">
              <w:rPr>
                <w:noProof/>
                <w:webHidden/>
              </w:rPr>
              <w:instrText xml:space="preserve"> PAGEREF _Toc91668367 \h </w:instrText>
            </w:r>
            <w:r w:rsidR="00BE7A69">
              <w:rPr>
                <w:noProof/>
                <w:webHidden/>
              </w:rPr>
            </w:r>
            <w:r w:rsidR="00BE7A69">
              <w:rPr>
                <w:noProof/>
                <w:webHidden/>
              </w:rPr>
              <w:fldChar w:fldCharType="separate"/>
            </w:r>
            <w:r w:rsidR="00BE7A69">
              <w:rPr>
                <w:noProof/>
                <w:webHidden/>
              </w:rPr>
              <w:t>101</w:t>
            </w:r>
            <w:r w:rsidR="00BE7A69">
              <w:rPr>
                <w:noProof/>
                <w:webHidden/>
              </w:rPr>
              <w:fldChar w:fldCharType="end"/>
            </w:r>
          </w:hyperlink>
        </w:p>
        <w:p w14:paraId="03EC2D57" w14:textId="2054EF24"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8" w:history="1">
            <w:r w:rsidR="00BE7A69" w:rsidRPr="00641581">
              <w:rPr>
                <w:rStyle w:val="Hipercze"/>
                <w:noProof/>
              </w:rPr>
              <w:t>5.3.2.</w:t>
            </w:r>
            <w:r w:rsidR="00BE7A69">
              <w:rPr>
                <w:rFonts w:asciiTheme="minorHAnsi" w:eastAsiaTheme="minorEastAsia" w:hAnsiTheme="minorHAnsi"/>
                <w:iCs w:val="0"/>
                <w:noProof/>
                <w:sz w:val="22"/>
                <w:szCs w:val="22"/>
                <w:lang w:eastAsia="pl-PL"/>
              </w:rPr>
              <w:tab/>
            </w:r>
            <w:r w:rsidR="00BE7A69" w:rsidRPr="00641581">
              <w:rPr>
                <w:rStyle w:val="Hipercze"/>
                <w:noProof/>
              </w:rPr>
              <w:t>Konteneryzacja //Warstwa wirtualizacji</w:t>
            </w:r>
            <w:r w:rsidR="00BE7A69">
              <w:rPr>
                <w:noProof/>
                <w:webHidden/>
              </w:rPr>
              <w:tab/>
            </w:r>
            <w:r w:rsidR="00BE7A69">
              <w:rPr>
                <w:noProof/>
                <w:webHidden/>
              </w:rPr>
              <w:fldChar w:fldCharType="begin"/>
            </w:r>
            <w:r w:rsidR="00BE7A69">
              <w:rPr>
                <w:noProof/>
                <w:webHidden/>
              </w:rPr>
              <w:instrText xml:space="preserve"> PAGEREF _Toc91668368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169411D0" w14:textId="3453B819"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9" w:history="1">
            <w:r w:rsidR="00BE7A69" w:rsidRPr="00641581">
              <w:rPr>
                <w:rStyle w:val="Hipercze"/>
                <w:noProof/>
              </w:rPr>
              <w:t>5.3.3.</w:t>
            </w:r>
            <w:r w:rsidR="00BE7A69">
              <w:rPr>
                <w:rFonts w:asciiTheme="minorHAnsi" w:eastAsiaTheme="minorEastAsia" w:hAnsiTheme="minorHAnsi"/>
                <w:iCs w:val="0"/>
                <w:noProof/>
                <w:sz w:val="22"/>
                <w:szCs w:val="22"/>
                <w:lang w:eastAsia="pl-PL"/>
              </w:rPr>
              <w:tab/>
            </w:r>
            <w:r w:rsidR="00BE7A69" w:rsidRPr="00641581">
              <w:rPr>
                <w:rStyle w:val="Hipercze"/>
                <w:noProof/>
              </w:rPr>
              <w:t>Systemy operacyjne</w:t>
            </w:r>
            <w:r w:rsidR="00BE7A69">
              <w:rPr>
                <w:noProof/>
                <w:webHidden/>
              </w:rPr>
              <w:tab/>
            </w:r>
            <w:r w:rsidR="00BE7A69">
              <w:rPr>
                <w:noProof/>
                <w:webHidden/>
              </w:rPr>
              <w:fldChar w:fldCharType="begin"/>
            </w:r>
            <w:r w:rsidR="00BE7A69">
              <w:rPr>
                <w:noProof/>
                <w:webHidden/>
              </w:rPr>
              <w:instrText xml:space="preserve"> PAGEREF _Toc91668369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497C1CAC" w14:textId="0F070533"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0" w:history="1">
            <w:r w:rsidR="00BE7A69" w:rsidRPr="00641581">
              <w:rPr>
                <w:rStyle w:val="Hipercze"/>
                <w:noProof/>
              </w:rPr>
              <w:t>5.3.4.</w:t>
            </w:r>
            <w:r w:rsidR="00BE7A69">
              <w:rPr>
                <w:rFonts w:asciiTheme="minorHAnsi" w:eastAsiaTheme="minorEastAsia" w:hAnsiTheme="minorHAnsi"/>
                <w:iCs w:val="0"/>
                <w:noProof/>
                <w:sz w:val="22"/>
                <w:szCs w:val="22"/>
                <w:lang w:eastAsia="pl-PL"/>
              </w:rPr>
              <w:tab/>
            </w:r>
            <w:r w:rsidR="00BE7A69" w:rsidRPr="00641581">
              <w:rPr>
                <w:rStyle w:val="Hipercze"/>
                <w:noProof/>
              </w:rPr>
              <w:t>Wymagane licencje</w:t>
            </w:r>
            <w:r w:rsidR="00BE7A69">
              <w:rPr>
                <w:noProof/>
                <w:webHidden/>
              </w:rPr>
              <w:tab/>
            </w:r>
            <w:r w:rsidR="00BE7A69">
              <w:rPr>
                <w:noProof/>
                <w:webHidden/>
              </w:rPr>
              <w:fldChar w:fldCharType="begin"/>
            </w:r>
            <w:r w:rsidR="00BE7A69">
              <w:rPr>
                <w:noProof/>
                <w:webHidden/>
              </w:rPr>
              <w:instrText xml:space="preserve"> PAGEREF _Toc91668370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3964D098" w14:textId="59B32449"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1" w:history="1">
            <w:r w:rsidR="00BE7A69" w:rsidRPr="00641581">
              <w:rPr>
                <w:rStyle w:val="Hipercze"/>
                <w:noProof/>
              </w:rPr>
              <w:t>5.3.5.</w:t>
            </w:r>
            <w:r w:rsidR="00BE7A69">
              <w:rPr>
                <w:rFonts w:asciiTheme="minorHAnsi" w:eastAsiaTheme="minorEastAsia" w:hAnsiTheme="minorHAnsi"/>
                <w:iCs w:val="0"/>
                <w:noProof/>
                <w:sz w:val="22"/>
                <w:szCs w:val="22"/>
                <w:lang w:eastAsia="pl-PL"/>
              </w:rPr>
              <w:tab/>
            </w:r>
            <w:r w:rsidR="00BE7A69" w:rsidRPr="00641581">
              <w:rPr>
                <w:rStyle w:val="Hipercze"/>
                <w:noProof/>
              </w:rPr>
              <w:t>Sposób monitorowania systemu</w:t>
            </w:r>
            <w:r w:rsidR="00BE7A69">
              <w:rPr>
                <w:noProof/>
                <w:webHidden/>
              </w:rPr>
              <w:tab/>
            </w:r>
            <w:r w:rsidR="00BE7A69">
              <w:rPr>
                <w:noProof/>
                <w:webHidden/>
              </w:rPr>
              <w:fldChar w:fldCharType="begin"/>
            </w:r>
            <w:r w:rsidR="00BE7A69">
              <w:rPr>
                <w:noProof/>
                <w:webHidden/>
              </w:rPr>
              <w:instrText xml:space="preserve"> PAGEREF _Toc91668371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6BA33673" w14:textId="3DEF6F1E"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2" w:history="1">
            <w:r w:rsidR="00BE7A69" w:rsidRPr="00641581">
              <w:rPr>
                <w:rStyle w:val="Hipercze"/>
                <w:noProof/>
              </w:rPr>
              <w:t>5.4.</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repozytorium kodu</w:t>
            </w:r>
            <w:r w:rsidR="00BE7A69">
              <w:rPr>
                <w:noProof/>
                <w:webHidden/>
              </w:rPr>
              <w:tab/>
            </w:r>
            <w:r w:rsidR="00BE7A69">
              <w:rPr>
                <w:noProof/>
                <w:webHidden/>
              </w:rPr>
              <w:fldChar w:fldCharType="begin"/>
            </w:r>
            <w:r w:rsidR="00BE7A69">
              <w:rPr>
                <w:noProof/>
                <w:webHidden/>
              </w:rPr>
              <w:instrText xml:space="preserve"> PAGEREF _Toc91668372 \h </w:instrText>
            </w:r>
            <w:r w:rsidR="00BE7A69">
              <w:rPr>
                <w:noProof/>
                <w:webHidden/>
              </w:rPr>
            </w:r>
            <w:r w:rsidR="00BE7A69">
              <w:rPr>
                <w:noProof/>
                <w:webHidden/>
              </w:rPr>
              <w:fldChar w:fldCharType="separate"/>
            </w:r>
            <w:r w:rsidR="00BE7A69">
              <w:rPr>
                <w:noProof/>
                <w:webHidden/>
              </w:rPr>
              <w:t>105</w:t>
            </w:r>
            <w:r w:rsidR="00BE7A69">
              <w:rPr>
                <w:noProof/>
                <w:webHidden/>
              </w:rPr>
              <w:fldChar w:fldCharType="end"/>
            </w:r>
          </w:hyperlink>
        </w:p>
        <w:p w14:paraId="6F6CD4CF" w14:textId="4093FFAE"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3" w:history="1">
            <w:r w:rsidR="00BE7A69" w:rsidRPr="00641581">
              <w:rPr>
                <w:rStyle w:val="Hipercze"/>
                <w:noProof/>
              </w:rPr>
              <w:t>5.4.1.</w:t>
            </w:r>
            <w:r w:rsidR="00BE7A69">
              <w:rPr>
                <w:rFonts w:asciiTheme="minorHAnsi" w:eastAsiaTheme="minorEastAsia" w:hAnsiTheme="minorHAnsi"/>
                <w:iCs w:val="0"/>
                <w:noProof/>
                <w:sz w:val="22"/>
                <w:szCs w:val="22"/>
                <w:lang w:eastAsia="pl-PL"/>
              </w:rPr>
              <w:tab/>
            </w:r>
            <w:r w:rsidR="00BE7A69" w:rsidRPr="00641581">
              <w:rPr>
                <w:rStyle w:val="Hipercze"/>
                <w:noProof/>
              </w:rPr>
              <w:t>Struktura repozytorium</w:t>
            </w:r>
            <w:r w:rsidR="00BE7A69">
              <w:rPr>
                <w:noProof/>
                <w:webHidden/>
              </w:rPr>
              <w:tab/>
            </w:r>
            <w:r w:rsidR="00BE7A69">
              <w:rPr>
                <w:noProof/>
                <w:webHidden/>
              </w:rPr>
              <w:fldChar w:fldCharType="begin"/>
            </w:r>
            <w:r w:rsidR="00BE7A69">
              <w:rPr>
                <w:noProof/>
                <w:webHidden/>
              </w:rPr>
              <w:instrText xml:space="preserve"> PAGEREF _Toc91668373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3D2CECEE" w14:textId="024FC2DA"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4" w:history="1">
            <w:r w:rsidR="00BE7A69" w:rsidRPr="00641581">
              <w:rPr>
                <w:rStyle w:val="Hipercze"/>
                <w:noProof/>
              </w:rPr>
              <w:t>5.4.2.</w:t>
            </w:r>
            <w:r w:rsidR="00BE7A69">
              <w:rPr>
                <w:rFonts w:asciiTheme="minorHAnsi" w:eastAsiaTheme="minorEastAsia" w:hAnsiTheme="minorHAnsi"/>
                <w:iCs w:val="0"/>
                <w:noProof/>
                <w:sz w:val="22"/>
                <w:szCs w:val="22"/>
                <w:lang w:eastAsia="pl-PL"/>
              </w:rPr>
              <w:tab/>
            </w:r>
            <w:r w:rsidR="00BE7A69" w:rsidRPr="00641581">
              <w:rPr>
                <w:rStyle w:val="Hipercze"/>
                <w:noProof/>
              </w:rPr>
              <w:t>Standardy tworzenia kodu źródłowego</w:t>
            </w:r>
            <w:r w:rsidR="00BE7A69">
              <w:rPr>
                <w:noProof/>
                <w:webHidden/>
              </w:rPr>
              <w:tab/>
            </w:r>
            <w:r w:rsidR="00BE7A69">
              <w:rPr>
                <w:noProof/>
                <w:webHidden/>
              </w:rPr>
              <w:fldChar w:fldCharType="begin"/>
            </w:r>
            <w:r w:rsidR="00BE7A69">
              <w:rPr>
                <w:noProof/>
                <w:webHidden/>
              </w:rPr>
              <w:instrText xml:space="preserve"> PAGEREF _Toc91668374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7F8A374E" w14:textId="23415A97"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5" w:history="1">
            <w:r w:rsidR="00BE7A69" w:rsidRPr="00641581">
              <w:rPr>
                <w:rStyle w:val="Hipercze"/>
                <w:noProof/>
              </w:rPr>
              <w:t>5.4.3.</w:t>
            </w:r>
            <w:r w:rsidR="00BE7A69">
              <w:rPr>
                <w:rFonts w:asciiTheme="minorHAnsi" w:eastAsiaTheme="minorEastAsia" w:hAnsiTheme="minorHAnsi"/>
                <w:iCs w:val="0"/>
                <w:noProof/>
                <w:sz w:val="22"/>
                <w:szCs w:val="22"/>
                <w:lang w:eastAsia="pl-PL"/>
              </w:rPr>
              <w:tab/>
            </w:r>
            <w:r w:rsidR="00BE7A69" w:rsidRPr="00641581">
              <w:rPr>
                <w:rStyle w:val="Hipercze"/>
                <w:noProof/>
              </w:rPr>
              <w:t>Standardy nazewnicze</w:t>
            </w:r>
            <w:r w:rsidR="00BE7A69">
              <w:rPr>
                <w:noProof/>
                <w:webHidden/>
              </w:rPr>
              <w:tab/>
            </w:r>
            <w:r w:rsidR="00BE7A69">
              <w:rPr>
                <w:noProof/>
                <w:webHidden/>
              </w:rPr>
              <w:fldChar w:fldCharType="begin"/>
            </w:r>
            <w:r w:rsidR="00BE7A69">
              <w:rPr>
                <w:noProof/>
                <w:webHidden/>
              </w:rPr>
              <w:instrText xml:space="preserve"> PAGEREF _Toc91668375 \h </w:instrText>
            </w:r>
            <w:r w:rsidR="00BE7A69">
              <w:rPr>
                <w:noProof/>
                <w:webHidden/>
              </w:rPr>
            </w:r>
            <w:r w:rsidR="00BE7A69">
              <w:rPr>
                <w:noProof/>
                <w:webHidden/>
              </w:rPr>
              <w:fldChar w:fldCharType="separate"/>
            </w:r>
            <w:r w:rsidR="00BE7A69">
              <w:rPr>
                <w:noProof/>
                <w:webHidden/>
              </w:rPr>
              <w:t>107</w:t>
            </w:r>
            <w:r w:rsidR="00BE7A69">
              <w:rPr>
                <w:noProof/>
                <w:webHidden/>
              </w:rPr>
              <w:fldChar w:fldCharType="end"/>
            </w:r>
          </w:hyperlink>
        </w:p>
        <w:p w14:paraId="7478AB29" w14:textId="23CBB251"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6" w:history="1">
            <w:r w:rsidR="00BE7A69" w:rsidRPr="00641581">
              <w:rPr>
                <w:rStyle w:val="Hipercze"/>
                <w:noProof/>
              </w:rPr>
              <w:t>5.5.</w:t>
            </w:r>
            <w:r w:rsidR="00BE7A69">
              <w:rPr>
                <w:rFonts w:asciiTheme="minorHAnsi" w:eastAsiaTheme="minorEastAsia" w:hAnsiTheme="minorHAnsi"/>
                <w:smallCaps w:val="0"/>
                <w:noProof/>
                <w:sz w:val="22"/>
                <w:szCs w:val="22"/>
                <w:lang w:eastAsia="pl-PL"/>
              </w:rPr>
              <w:tab/>
            </w:r>
            <w:r w:rsidR="00BE7A69" w:rsidRPr="00641581">
              <w:rPr>
                <w:rStyle w:val="Hipercze"/>
                <w:noProof/>
              </w:rPr>
              <w:t>Dobre praktyki programistyczne</w:t>
            </w:r>
            <w:r w:rsidR="00BE7A69">
              <w:rPr>
                <w:noProof/>
                <w:webHidden/>
              </w:rPr>
              <w:tab/>
            </w:r>
            <w:r w:rsidR="00BE7A69">
              <w:rPr>
                <w:noProof/>
                <w:webHidden/>
              </w:rPr>
              <w:fldChar w:fldCharType="begin"/>
            </w:r>
            <w:r w:rsidR="00BE7A69">
              <w:rPr>
                <w:noProof/>
                <w:webHidden/>
              </w:rPr>
              <w:instrText xml:space="preserve"> PAGEREF _Toc9166837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44B3F9A" w14:textId="193850E7"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7" w:history="1">
            <w:r w:rsidR="00BE7A69" w:rsidRPr="00641581">
              <w:rPr>
                <w:rStyle w:val="Hipercze"/>
                <w:noProof/>
              </w:rPr>
              <w:t>5.5.1.</w:t>
            </w:r>
            <w:r w:rsidR="00BE7A69">
              <w:rPr>
                <w:rFonts w:asciiTheme="minorHAnsi" w:eastAsiaTheme="minorEastAsia" w:hAnsiTheme="minorHAnsi"/>
                <w:iCs w:val="0"/>
                <w:noProof/>
                <w:sz w:val="22"/>
                <w:szCs w:val="22"/>
                <w:lang w:eastAsia="pl-PL"/>
              </w:rPr>
              <w:tab/>
            </w:r>
            <w:r w:rsidR="00BE7A69" w:rsidRPr="00641581">
              <w:rPr>
                <w:rStyle w:val="Hipercze"/>
                <w:noProof/>
              </w:rPr>
              <w:t>Mechanizm</w:t>
            </w:r>
            <w:r w:rsidR="00BE7A69">
              <w:rPr>
                <w:noProof/>
                <w:webHidden/>
              </w:rPr>
              <w:tab/>
            </w:r>
            <w:r w:rsidR="00BE7A69">
              <w:rPr>
                <w:noProof/>
                <w:webHidden/>
              </w:rPr>
              <w:fldChar w:fldCharType="begin"/>
            </w:r>
            <w:r w:rsidR="00BE7A69">
              <w:rPr>
                <w:noProof/>
                <w:webHidden/>
              </w:rPr>
              <w:instrText xml:space="preserve"> PAGEREF _Toc9166837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5D3CC96" w14:textId="3369AF78"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8" w:history="1">
            <w:r w:rsidR="00BE7A69" w:rsidRPr="00641581">
              <w:rPr>
                <w:rStyle w:val="Hipercze"/>
                <w:noProof/>
              </w:rPr>
              <w:t>5.6.</w:t>
            </w:r>
            <w:r w:rsidR="00BE7A69">
              <w:rPr>
                <w:rFonts w:asciiTheme="minorHAnsi" w:eastAsiaTheme="minorEastAsia" w:hAnsiTheme="minorHAnsi"/>
                <w:smallCaps w:val="0"/>
                <w:noProof/>
                <w:sz w:val="22"/>
                <w:szCs w:val="22"/>
                <w:lang w:eastAsia="pl-PL"/>
              </w:rPr>
              <w:tab/>
            </w:r>
            <w:r w:rsidR="00BE7A69" w:rsidRPr="00641581">
              <w:rPr>
                <w:rStyle w:val="Hipercze"/>
                <w:noProof/>
              </w:rPr>
              <w:t>Zastosowane wzorce projektowe</w:t>
            </w:r>
            <w:r w:rsidR="00BE7A69">
              <w:rPr>
                <w:noProof/>
                <w:webHidden/>
              </w:rPr>
              <w:tab/>
            </w:r>
            <w:r w:rsidR="00BE7A69">
              <w:rPr>
                <w:noProof/>
                <w:webHidden/>
              </w:rPr>
              <w:fldChar w:fldCharType="begin"/>
            </w:r>
            <w:r w:rsidR="00BE7A69">
              <w:rPr>
                <w:noProof/>
                <w:webHidden/>
              </w:rPr>
              <w:instrText xml:space="preserve"> PAGEREF _Toc9166837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095C87F0" w14:textId="4B7CE1E1"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9" w:history="1">
            <w:r w:rsidR="00BE7A69" w:rsidRPr="00641581">
              <w:rPr>
                <w:rStyle w:val="Hipercze"/>
                <w:noProof/>
              </w:rPr>
              <w:t>5.6.1.</w:t>
            </w:r>
            <w:r w:rsidR="00BE7A69">
              <w:rPr>
                <w:rFonts w:asciiTheme="minorHAnsi" w:eastAsiaTheme="minorEastAsia" w:hAnsiTheme="minorHAnsi"/>
                <w:iCs w:val="0"/>
                <w:noProof/>
                <w:sz w:val="22"/>
                <w:szCs w:val="22"/>
                <w:lang w:eastAsia="pl-PL"/>
              </w:rPr>
              <w:tab/>
            </w:r>
            <w:r w:rsidR="00BE7A69" w:rsidRPr="00641581">
              <w:rPr>
                <w:rStyle w:val="Hipercze"/>
                <w:noProof/>
              </w:rPr>
              <w:t>Wzorce logiki dziedziny</w:t>
            </w:r>
            <w:r w:rsidR="00BE7A69">
              <w:rPr>
                <w:noProof/>
                <w:webHidden/>
              </w:rPr>
              <w:tab/>
            </w:r>
            <w:r w:rsidR="00BE7A69">
              <w:rPr>
                <w:noProof/>
                <w:webHidden/>
              </w:rPr>
              <w:fldChar w:fldCharType="begin"/>
            </w:r>
            <w:r w:rsidR="00BE7A69">
              <w:rPr>
                <w:noProof/>
                <w:webHidden/>
              </w:rPr>
              <w:instrText xml:space="preserve"> PAGEREF _Toc91668379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DD7B5D0" w14:textId="71726EB5"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0" w:history="1">
            <w:r w:rsidR="00BE7A69" w:rsidRPr="00641581">
              <w:rPr>
                <w:rStyle w:val="Hipercze"/>
                <w:noProof/>
              </w:rPr>
              <w:t>5.6.2.</w:t>
            </w:r>
            <w:r w:rsidR="00BE7A69">
              <w:rPr>
                <w:rFonts w:asciiTheme="minorHAnsi" w:eastAsiaTheme="minorEastAsia" w:hAnsiTheme="minorHAnsi"/>
                <w:iCs w:val="0"/>
                <w:noProof/>
                <w:sz w:val="22"/>
                <w:szCs w:val="22"/>
                <w:lang w:eastAsia="pl-PL"/>
              </w:rPr>
              <w:tab/>
            </w:r>
            <w:r w:rsidR="00BE7A69" w:rsidRPr="00641581">
              <w:rPr>
                <w:rStyle w:val="Hipercze"/>
                <w:noProof/>
              </w:rPr>
              <w:t>Wzorce obsługi źródeł danych</w:t>
            </w:r>
            <w:r w:rsidR="00BE7A69">
              <w:rPr>
                <w:noProof/>
                <w:webHidden/>
              </w:rPr>
              <w:tab/>
            </w:r>
            <w:r w:rsidR="00BE7A69">
              <w:rPr>
                <w:noProof/>
                <w:webHidden/>
              </w:rPr>
              <w:fldChar w:fldCharType="begin"/>
            </w:r>
            <w:r w:rsidR="00BE7A69">
              <w:rPr>
                <w:noProof/>
                <w:webHidden/>
              </w:rPr>
              <w:instrText xml:space="preserve"> PAGEREF _Toc91668380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1766CC2C" w14:textId="30D60F0A"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1" w:history="1">
            <w:r w:rsidR="00BE7A69" w:rsidRPr="00641581">
              <w:rPr>
                <w:rStyle w:val="Hipercze"/>
                <w:noProof/>
              </w:rPr>
              <w:t>5.6.3.</w:t>
            </w:r>
            <w:r w:rsidR="00BE7A69">
              <w:rPr>
                <w:rFonts w:asciiTheme="minorHAnsi" w:eastAsiaTheme="minorEastAsia" w:hAnsiTheme="minorHAnsi"/>
                <w:iCs w:val="0"/>
                <w:noProof/>
                <w:sz w:val="22"/>
                <w:szCs w:val="22"/>
                <w:lang w:eastAsia="pl-PL"/>
              </w:rPr>
              <w:tab/>
            </w:r>
            <w:r w:rsidR="00BE7A69" w:rsidRPr="00641581">
              <w:rPr>
                <w:rStyle w:val="Hipercze"/>
                <w:noProof/>
              </w:rPr>
              <w:t>Wzorce zachowań dla mapowania obiektowo-relacyjnego</w:t>
            </w:r>
            <w:r w:rsidR="00BE7A69">
              <w:rPr>
                <w:noProof/>
                <w:webHidden/>
              </w:rPr>
              <w:tab/>
            </w:r>
            <w:r w:rsidR="00BE7A69">
              <w:rPr>
                <w:noProof/>
                <w:webHidden/>
              </w:rPr>
              <w:fldChar w:fldCharType="begin"/>
            </w:r>
            <w:r w:rsidR="00BE7A69">
              <w:rPr>
                <w:noProof/>
                <w:webHidden/>
              </w:rPr>
              <w:instrText xml:space="preserve"> PAGEREF _Toc91668381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DB38521" w14:textId="24536224"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2" w:history="1">
            <w:r w:rsidR="00BE7A69" w:rsidRPr="00641581">
              <w:rPr>
                <w:rStyle w:val="Hipercze"/>
                <w:noProof/>
              </w:rPr>
              <w:t>5.6.4.</w:t>
            </w:r>
            <w:r w:rsidR="00BE7A69">
              <w:rPr>
                <w:rFonts w:asciiTheme="minorHAnsi" w:eastAsiaTheme="minorEastAsia" w:hAnsiTheme="minorHAnsi"/>
                <w:iCs w:val="0"/>
                <w:noProof/>
                <w:sz w:val="22"/>
                <w:szCs w:val="22"/>
                <w:lang w:eastAsia="pl-PL"/>
              </w:rPr>
              <w:tab/>
            </w:r>
            <w:r w:rsidR="00BE7A69" w:rsidRPr="00641581">
              <w:rPr>
                <w:rStyle w:val="Hipercze"/>
                <w:noProof/>
              </w:rPr>
              <w:t>Wzorce struktury dla mapowania obiektowo-relacyjnego</w:t>
            </w:r>
            <w:r w:rsidR="00BE7A69">
              <w:rPr>
                <w:noProof/>
                <w:webHidden/>
              </w:rPr>
              <w:tab/>
            </w:r>
            <w:r w:rsidR="00BE7A69">
              <w:rPr>
                <w:noProof/>
                <w:webHidden/>
              </w:rPr>
              <w:fldChar w:fldCharType="begin"/>
            </w:r>
            <w:r w:rsidR="00BE7A69">
              <w:rPr>
                <w:noProof/>
                <w:webHidden/>
              </w:rPr>
              <w:instrText xml:space="preserve"> PAGEREF _Toc91668382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B073853" w14:textId="57E1796A"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3" w:history="1">
            <w:r w:rsidR="00BE7A69" w:rsidRPr="00641581">
              <w:rPr>
                <w:rStyle w:val="Hipercze"/>
                <w:noProof/>
              </w:rPr>
              <w:t>5.6.5.</w:t>
            </w:r>
            <w:r w:rsidR="00BE7A69">
              <w:rPr>
                <w:rFonts w:asciiTheme="minorHAnsi" w:eastAsiaTheme="minorEastAsia" w:hAnsiTheme="minorHAnsi"/>
                <w:iCs w:val="0"/>
                <w:noProof/>
                <w:sz w:val="22"/>
                <w:szCs w:val="22"/>
                <w:lang w:eastAsia="pl-PL"/>
              </w:rPr>
              <w:tab/>
            </w:r>
            <w:r w:rsidR="00BE7A69" w:rsidRPr="00641581">
              <w:rPr>
                <w:rStyle w:val="Hipercze"/>
                <w:noProof/>
              </w:rPr>
              <w:t>Wzorce odwzorowań obiektów i relacyjnych metadanych</w:t>
            </w:r>
            <w:r w:rsidR="00BE7A69">
              <w:rPr>
                <w:noProof/>
                <w:webHidden/>
              </w:rPr>
              <w:tab/>
            </w:r>
            <w:r w:rsidR="00BE7A69">
              <w:rPr>
                <w:noProof/>
                <w:webHidden/>
              </w:rPr>
              <w:fldChar w:fldCharType="begin"/>
            </w:r>
            <w:r w:rsidR="00BE7A69">
              <w:rPr>
                <w:noProof/>
                <w:webHidden/>
              </w:rPr>
              <w:instrText xml:space="preserve"> PAGEREF _Toc91668383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F08B339" w14:textId="35BA24BC"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4" w:history="1">
            <w:r w:rsidR="00BE7A69" w:rsidRPr="00641581">
              <w:rPr>
                <w:rStyle w:val="Hipercze"/>
                <w:noProof/>
              </w:rPr>
              <w:t>5.6.6.</w:t>
            </w:r>
            <w:r w:rsidR="00BE7A69">
              <w:rPr>
                <w:rFonts w:asciiTheme="minorHAnsi" w:eastAsiaTheme="minorEastAsia" w:hAnsiTheme="minorHAnsi"/>
                <w:iCs w:val="0"/>
                <w:noProof/>
                <w:sz w:val="22"/>
                <w:szCs w:val="22"/>
                <w:lang w:eastAsia="pl-PL"/>
              </w:rPr>
              <w:tab/>
            </w:r>
            <w:r w:rsidR="00BE7A69" w:rsidRPr="00641581">
              <w:rPr>
                <w:rStyle w:val="Hipercze"/>
                <w:noProof/>
              </w:rPr>
              <w:t>Wzorce warstwy prezentacji</w:t>
            </w:r>
            <w:r w:rsidR="00BE7A69">
              <w:rPr>
                <w:noProof/>
                <w:webHidden/>
              </w:rPr>
              <w:tab/>
            </w:r>
            <w:r w:rsidR="00BE7A69">
              <w:rPr>
                <w:noProof/>
                <w:webHidden/>
              </w:rPr>
              <w:fldChar w:fldCharType="begin"/>
            </w:r>
            <w:r w:rsidR="00BE7A69">
              <w:rPr>
                <w:noProof/>
                <w:webHidden/>
              </w:rPr>
              <w:instrText xml:space="preserve"> PAGEREF _Toc91668384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BD08133" w14:textId="7AD12FD4"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5" w:history="1">
            <w:r w:rsidR="00BE7A69" w:rsidRPr="00641581">
              <w:rPr>
                <w:rStyle w:val="Hipercze"/>
                <w:noProof/>
              </w:rPr>
              <w:t>5.6.7.</w:t>
            </w:r>
            <w:r w:rsidR="00BE7A69">
              <w:rPr>
                <w:rFonts w:asciiTheme="minorHAnsi" w:eastAsiaTheme="minorEastAsia" w:hAnsiTheme="minorHAnsi"/>
                <w:iCs w:val="0"/>
                <w:noProof/>
                <w:sz w:val="22"/>
                <w:szCs w:val="22"/>
                <w:lang w:eastAsia="pl-PL"/>
              </w:rPr>
              <w:tab/>
            </w:r>
            <w:r w:rsidR="00BE7A69" w:rsidRPr="00641581">
              <w:rPr>
                <w:rStyle w:val="Hipercze"/>
                <w:noProof/>
              </w:rPr>
              <w:t>Wzorce dystrybucji</w:t>
            </w:r>
            <w:r w:rsidR="00BE7A69">
              <w:rPr>
                <w:noProof/>
                <w:webHidden/>
              </w:rPr>
              <w:tab/>
            </w:r>
            <w:r w:rsidR="00BE7A69">
              <w:rPr>
                <w:noProof/>
                <w:webHidden/>
              </w:rPr>
              <w:fldChar w:fldCharType="begin"/>
            </w:r>
            <w:r w:rsidR="00BE7A69">
              <w:rPr>
                <w:noProof/>
                <w:webHidden/>
              </w:rPr>
              <w:instrText xml:space="preserve"> PAGEREF _Toc91668385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8F96628" w14:textId="4158B0EE"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6" w:history="1">
            <w:r w:rsidR="00BE7A69" w:rsidRPr="00641581">
              <w:rPr>
                <w:rStyle w:val="Hipercze"/>
                <w:noProof/>
              </w:rPr>
              <w:t>5.6.8.</w:t>
            </w:r>
            <w:r w:rsidR="00BE7A69">
              <w:rPr>
                <w:rFonts w:asciiTheme="minorHAnsi" w:eastAsiaTheme="minorEastAsia" w:hAnsiTheme="minorHAnsi"/>
                <w:iCs w:val="0"/>
                <w:noProof/>
                <w:sz w:val="22"/>
                <w:szCs w:val="22"/>
                <w:lang w:eastAsia="pl-PL"/>
              </w:rPr>
              <w:tab/>
            </w:r>
            <w:r w:rsidR="00BE7A69" w:rsidRPr="00641581">
              <w:rPr>
                <w:rStyle w:val="Hipercze"/>
                <w:noProof/>
              </w:rPr>
              <w:t>Wzorce współbieżności autonomicznej</w:t>
            </w:r>
            <w:r w:rsidR="00BE7A69">
              <w:rPr>
                <w:noProof/>
                <w:webHidden/>
              </w:rPr>
              <w:tab/>
            </w:r>
            <w:r w:rsidR="00BE7A69">
              <w:rPr>
                <w:noProof/>
                <w:webHidden/>
              </w:rPr>
              <w:fldChar w:fldCharType="begin"/>
            </w:r>
            <w:r w:rsidR="00BE7A69">
              <w:rPr>
                <w:noProof/>
                <w:webHidden/>
              </w:rPr>
              <w:instrText xml:space="preserve"> PAGEREF _Toc9166838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2D0E433" w14:textId="48E1EDF0"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7" w:history="1">
            <w:r w:rsidR="00BE7A69" w:rsidRPr="00641581">
              <w:rPr>
                <w:rStyle w:val="Hipercze"/>
                <w:noProof/>
              </w:rPr>
              <w:t>5.6.9.</w:t>
            </w:r>
            <w:r w:rsidR="00BE7A69">
              <w:rPr>
                <w:rFonts w:asciiTheme="minorHAnsi" w:eastAsiaTheme="minorEastAsia" w:hAnsiTheme="minorHAnsi"/>
                <w:iCs w:val="0"/>
                <w:noProof/>
                <w:sz w:val="22"/>
                <w:szCs w:val="22"/>
                <w:lang w:eastAsia="pl-PL"/>
              </w:rPr>
              <w:tab/>
            </w:r>
            <w:r w:rsidR="00BE7A69" w:rsidRPr="00641581">
              <w:rPr>
                <w:rStyle w:val="Hipercze"/>
                <w:noProof/>
              </w:rPr>
              <w:t>Wzorce stanu sesji</w:t>
            </w:r>
            <w:r w:rsidR="00BE7A69">
              <w:rPr>
                <w:noProof/>
                <w:webHidden/>
              </w:rPr>
              <w:tab/>
            </w:r>
            <w:r w:rsidR="00BE7A69">
              <w:rPr>
                <w:noProof/>
                <w:webHidden/>
              </w:rPr>
              <w:fldChar w:fldCharType="begin"/>
            </w:r>
            <w:r w:rsidR="00BE7A69">
              <w:rPr>
                <w:noProof/>
                <w:webHidden/>
              </w:rPr>
              <w:instrText xml:space="preserve"> PAGEREF _Toc9166838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2CF3FEF" w14:textId="44D06910" w:rsidR="00BE7A69" w:rsidRDefault="00FD5B84">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8" w:history="1">
            <w:r w:rsidR="00BE7A69" w:rsidRPr="00641581">
              <w:rPr>
                <w:rStyle w:val="Hipercze"/>
                <w:noProof/>
              </w:rPr>
              <w:t>5.6.10.</w:t>
            </w:r>
            <w:r w:rsidR="00BE7A69">
              <w:rPr>
                <w:rFonts w:asciiTheme="minorHAnsi" w:eastAsiaTheme="minorEastAsia" w:hAnsiTheme="minorHAnsi"/>
                <w:iCs w:val="0"/>
                <w:noProof/>
                <w:sz w:val="22"/>
                <w:szCs w:val="22"/>
                <w:lang w:eastAsia="pl-PL"/>
              </w:rPr>
              <w:tab/>
            </w:r>
            <w:r w:rsidR="00BE7A69" w:rsidRPr="00641581">
              <w:rPr>
                <w:rStyle w:val="Hipercze"/>
                <w:noProof/>
              </w:rPr>
              <w:t>Wzorce podstawowe</w:t>
            </w:r>
            <w:r w:rsidR="00BE7A69">
              <w:rPr>
                <w:noProof/>
                <w:webHidden/>
              </w:rPr>
              <w:tab/>
            </w:r>
            <w:r w:rsidR="00BE7A69">
              <w:rPr>
                <w:noProof/>
                <w:webHidden/>
              </w:rPr>
              <w:fldChar w:fldCharType="begin"/>
            </w:r>
            <w:r w:rsidR="00BE7A69">
              <w:rPr>
                <w:noProof/>
                <w:webHidden/>
              </w:rPr>
              <w:instrText xml:space="preserve"> PAGEREF _Toc9166838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3D491A3" w14:textId="1CE5CC46" w:rsidR="00BE7A69" w:rsidRDefault="00FD5B84">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9" w:history="1">
            <w:r w:rsidR="00BE7A69" w:rsidRPr="00641581">
              <w:rPr>
                <w:rStyle w:val="Hipercze"/>
                <w:noProof/>
              </w:rPr>
              <w:t>5.6.11.</w:t>
            </w:r>
            <w:r w:rsidR="00BE7A69">
              <w:rPr>
                <w:rFonts w:asciiTheme="minorHAnsi" w:eastAsiaTheme="minorEastAsia" w:hAnsiTheme="minorHAnsi"/>
                <w:iCs w:val="0"/>
                <w:noProof/>
                <w:sz w:val="22"/>
                <w:szCs w:val="22"/>
                <w:lang w:eastAsia="pl-PL"/>
              </w:rPr>
              <w:tab/>
            </w:r>
            <w:r w:rsidR="00BE7A69" w:rsidRPr="00641581">
              <w:rPr>
                <w:rStyle w:val="Hipercze"/>
                <w:noProof/>
              </w:rPr>
              <w:t>Wzorce obsługi błędów</w:t>
            </w:r>
            <w:r w:rsidR="00BE7A69">
              <w:rPr>
                <w:noProof/>
                <w:webHidden/>
              </w:rPr>
              <w:tab/>
            </w:r>
            <w:r w:rsidR="00BE7A69">
              <w:rPr>
                <w:noProof/>
                <w:webHidden/>
              </w:rPr>
              <w:fldChar w:fldCharType="begin"/>
            </w:r>
            <w:r w:rsidR="00BE7A69">
              <w:rPr>
                <w:noProof/>
                <w:webHidden/>
              </w:rPr>
              <w:instrText xml:space="preserve"> PAGEREF _Toc91668389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2CE3DD94" w14:textId="50EACED0"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0" w:history="1">
            <w:r w:rsidR="00BE7A69" w:rsidRPr="00641581">
              <w:rPr>
                <w:rStyle w:val="Hipercze"/>
                <w:noProof/>
              </w:rPr>
              <w:t>5.7.</w:t>
            </w:r>
            <w:r w:rsidR="00BE7A69">
              <w:rPr>
                <w:rFonts w:asciiTheme="minorHAnsi" w:eastAsiaTheme="minorEastAsia" w:hAnsiTheme="minorHAnsi"/>
                <w:smallCaps w:val="0"/>
                <w:noProof/>
                <w:sz w:val="22"/>
                <w:szCs w:val="22"/>
                <w:lang w:eastAsia="pl-PL"/>
              </w:rPr>
              <w:tab/>
            </w:r>
            <w:r w:rsidR="00BE7A69" w:rsidRPr="00641581">
              <w:rPr>
                <w:rStyle w:val="Hipercze"/>
                <w:noProof/>
              </w:rPr>
              <w:t>Testy systemu informatycznego</w:t>
            </w:r>
            <w:r w:rsidR="00BE7A69">
              <w:rPr>
                <w:noProof/>
                <w:webHidden/>
              </w:rPr>
              <w:tab/>
            </w:r>
            <w:r w:rsidR="00BE7A69">
              <w:rPr>
                <w:noProof/>
                <w:webHidden/>
              </w:rPr>
              <w:fldChar w:fldCharType="begin"/>
            </w:r>
            <w:r w:rsidR="00BE7A69">
              <w:rPr>
                <w:noProof/>
                <w:webHidden/>
              </w:rPr>
              <w:instrText xml:space="preserve"> PAGEREF _Toc91668390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CB8358E" w14:textId="673B6D9C"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1" w:history="1">
            <w:r w:rsidR="00BE7A69" w:rsidRPr="00641581">
              <w:rPr>
                <w:rStyle w:val="Hipercze"/>
                <w:noProof/>
              </w:rPr>
              <w:t>5.7.1.</w:t>
            </w:r>
            <w:r w:rsidR="00BE7A69">
              <w:rPr>
                <w:rFonts w:asciiTheme="minorHAnsi" w:eastAsiaTheme="minorEastAsia" w:hAnsiTheme="minorHAnsi"/>
                <w:iCs w:val="0"/>
                <w:noProof/>
                <w:sz w:val="22"/>
                <w:szCs w:val="22"/>
                <w:lang w:eastAsia="pl-PL"/>
              </w:rPr>
              <w:tab/>
            </w:r>
            <w:r w:rsidR="00BE7A69" w:rsidRPr="00641581">
              <w:rPr>
                <w:rStyle w:val="Hipercze"/>
                <w:noProof/>
              </w:rPr>
              <w:t>Testy jednostkowe</w:t>
            </w:r>
            <w:r w:rsidR="00BE7A69">
              <w:rPr>
                <w:noProof/>
                <w:webHidden/>
              </w:rPr>
              <w:tab/>
            </w:r>
            <w:r w:rsidR="00BE7A69">
              <w:rPr>
                <w:noProof/>
                <w:webHidden/>
              </w:rPr>
              <w:fldChar w:fldCharType="begin"/>
            </w:r>
            <w:r w:rsidR="00BE7A69">
              <w:rPr>
                <w:noProof/>
                <w:webHidden/>
              </w:rPr>
              <w:instrText xml:space="preserve"> PAGEREF _Toc91668391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01EB6AAC" w14:textId="2FD70913"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2" w:history="1">
            <w:r w:rsidR="00BE7A69" w:rsidRPr="00641581">
              <w:rPr>
                <w:rStyle w:val="Hipercze"/>
                <w:noProof/>
              </w:rPr>
              <w:t>5.7.2.</w:t>
            </w:r>
            <w:r w:rsidR="00BE7A69">
              <w:rPr>
                <w:rFonts w:asciiTheme="minorHAnsi" w:eastAsiaTheme="minorEastAsia" w:hAnsiTheme="minorHAnsi"/>
                <w:iCs w:val="0"/>
                <w:noProof/>
                <w:sz w:val="22"/>
                <w:szCs w:val="22"/>
                <w:lang w:eastAsia="pl-PL"/>
              </w:rPr>
              <w:tab/>
            </w:r>
            <w:r w:rsidR="00BE7A69" w:rsidRPr="00641581">
              <w:rPr>
                <w:rStyle w:val="Hipercze"/>
                <w:noProof/>
              </w:rPr>
              <w:t>Testy integracyjne</w:t>
            </w:r>
            <w:r w:rsidR="00BE7A69">
              <w:rPr>
                <w:noProof/>
                <w:webHidden/>
              </w:rPr>
              <w:tab/>
            </w:r>
            <w:r w:rsidR="00BE7A69">
              <w:rPr>
                <w:noProof/>
                <w:webHidden/>
              </w:rPr>
              <w:fldChar w:fldCharType="begin"/>
            </w:r>
            <w:r w:rsidR="00BE7A69">
              <w:rPr>
                <w:noProof/>
                <w:webHidden/>
              </w:rPr>
              <w:instrText xml:space="preserve"> PAGEREF _Toc91668392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F67F30B" w14:textId="0D11B4CE"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3" w:history="1">
            <w:r w:rsidR="00BE7A69" w:rsidRPr="00641581">
              <w:rPr>
                <w:rStyle w:val="Hipercze"/>
                <w:noProof/>
              </w:rPr>
              <w:t>5.7.3.</w:t>
            </w:r>
            <w:r w:rsidR="00BE7A69">
              <w:rPr>
                <w:rFonts w:asciiTheme="minorHAnsi" w:eastAsiaTheme="minorEastAsia" w:hAnsiTheme="minorHAnsi"/>
                <w:iCs w:val="0"/>
                <w:noProof/>
                <w:sz w:val="22"/>
                <w:szCs w:val="22"/>
                <w:lang w:eastAsia="pl-PL"/>
              </w:rPr>
              <w:tab/>
            </w:r>
            <w:r w:rsidR="00BE7A69" w:rsidRPr="00641581">
              <w:rPr>
                <w:rStyle w:val="Hipercze"/>
                <w:noProof/>
              </w:rPr>
              <w:t>Testy wydajnościowe</w:t>
            </w:r>
            <w:r w:rsidR="00BE7A69">
              <w:rPr>
                <w:noProof/>
                <w:webHidden/>
              </w:rPr>
              <w:tab/>
            </w:r>
            <w:r w:rsidR="00BE7A69">
              <w:rPr>
                <w:noProof/>
                <w:webHidden/>
              </w:rPr>
              <w:fldChar w:fldCharType="begin"/>
            </w:r>
            <w:r w:rsidR="00BE7A69">
              <w:rPr>
                <w:noProof/>
                <w:webHidden/>
              </w:rPr>
              <w:instrText xml:space="preserve"> PAGEREF _Toc91668393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11E3CD6F" w14:textId="69B8FC8E"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4" w:history="1">
            <w:r w:rsidR="00BE7A69" w:rsidRPr="00641581">
              <w:rPr>
                <w:rStyle w:val="Hipercze"/>
                <w:noProof/>
              </w:rPr>
              <w:t>5.7.4.</w:t>
            </w:r>
            <w:r w:rsidR="00BE7A69">
              <w:rPr>
                <w:rFonts w:asciiTheme="minorHAnsi" w:eastAsiaTheme="minorEastAsia" w:hAnsiTheme="minorHAnsi"/>
                <w:iCs w:val="0"/>
                <w:noProof/>
                <w:sz w:val="22"/>
                <w:szCs w:val="22"/>
                <w:lang w:eastAsia="pl-PL"/>
              </w:rPr>
              <w:tab/>
            </w:r>
            <w:r w:rsidR="00BE7A69" w:rsidRPr="00641581">
              <w:rPr>
                <w:rStyle w:val="Hipercze"/>
                <w:noProof/>
              </w:rPr>
              <w:t>Testy akceptacyjne</w:t>
            </w:r>
            <w:r w:rsidR="00BE7A69">
              <w:rPr>
                <w:noProof/>
                <w:webHidden/>
              </w:rPr>
              <w:tab/>
            </w:r>
            <w:r w:rsidR="00BE7A69">
              <w:rPr>
                <w:noProof/>
                <w:webHidden/>
              </w:rPr>
              <w:fldChar w:fldCharType="begin"/>
            </w:r>
            <w:r w:rsidR="00BE7A69">
              <w:rPr>
                <w:noProof/>
                <w:webHidden/>
              </w:rPr>
              <w:instrText xml:space="preserve"> PAGEREF _Toc91668394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6B4CDD09" w14:textId="4A74874D"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5" w:history="1">
            <w:r w:rsidR="00BE7A69" w:rsidRPr="00641581">
              <w:rPr>
                <w:rStyle w:val="Hipercze"/>
                <w:noProof/>
              </w:rPr>
              <w:t>5.8.</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95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7EC88792" w14:textId="28005591" w:rsidR="00BE7A69" w:rsidRDefault="00FD5B84">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96" w:history="1">
            <w:r w:rsidR="00BE7A69" w:rsidRPr="00641581">
              <w:rPr>
                <w:rStyle w:val="Hipercze"/>
                <w:noProof/>
              </w:rPr>
              <w:t>V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EWALUACJA systemu informatycznego</w:t>
            </w:r>
            <w:r w:rsidR="00BE7A69">
              <w:rPr>
                <w:noProof/>
                <w:webHidden/>
              </w:rPr>
              <w:tab/>
            </w:r>
            <w:r w:rsidR="00BE7A69">
              <w:rPr>
                <w:noProof/>
                <w:webHidden/>
              </w:rPr>
              <w:fldChar w:fldCharType="begin"/>
            </w:r>
            <w:r w:rsidR="00BE7A69">
              <w:rPr>
                <w:noProof/>
                <w:webHidden/>
              </w:rPr>
              <w:instrText xml:space="preserve"> PAGEREF _Toc91668396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E05DC0E" w14:textId="37B16EFE"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7" w:history="1">
            <w:r w:rsidR="00BE7A69" w:rsidRPr="00641581">
              <w:rPr>
                <w:rStyle w:val="Hipercze"/>
                <w:noProof/>
              </w:rPr>
              <w:t>6.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97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71D7F434" w14:textId="2353D3F9"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8" w:history="1">
            <w:r w:rsidR="00BE7A69" w:rsidRPr="00641581">
              <w:rPr>
                <w:rStyle w:val="Hipercze"/>
                <w:noProof/>
              </w:rPr>
              <w:t>6.2.</w:t>
            </w:r>
            <w:r w:rsidR="00BE7A69">
              <w:rPr>
                <w:rFonts w:asciiTheme="minorHAnsi" w:eastAsiaTheme="minorEastAsia" w:hAnsiTheme="minorHAnsi"/>
                <w:smallCaps w:val="0"/>
                <w:noProof/>
                <w:sz w:val="22"/>
                <w:szCs w:val="22"/>
                <w:lang w:eastAsia="pl-PL"/>
              </w:rPr>
              <w:tab/>
            </w:r>
            <w:r w:rsidR="00BE7A69" w:rsidRPr="00641581">
              <w:rPr>
                <w:rStyle w:val="Hipercze"/>
                <w:noProof/>
              </w:rPr>
              <w:t>Metoda oceny uzyskanych wyników</w:t>
            </w:r>
            <w:r w:rsidR="00BE7A69">
              <w:rPr>
                <w:noProof/>
                <w:webHidden/>
              </w:rPr>
              <w:tab/>
            </w:r>
            <w:r w:rsidR="00BE7A69">
              <w:rPr>
                <w:noProof/>
                <w:webHidden/>
              </w:rPr>
              <w:fldChar w:fldCharType="begin"/>
            </w:r>
            <w:r w:rsidR="00BE7A69">
              <w:rPr>
                <w:noProof/>
                <w:webHidden/>
              </w:rPr>
              <w:instrText xml:space="preserve"> PAGEREF _Toc91668398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04C0571F" w14:textId="0CD32A3C"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9" w:history="1">
            <w:r w:rsidR="00BE7A69" w:rsidRPr="00641581">
              <w:rPr>
                <w:rStyle w:val="Hipercze"/>
                <w:noProof/>
              </w:rPr>
              <w:t>6.3.</w:t>
            </w:r>
            <w:r w:rsidR="00BE7A69">
              <w:rPr>
                <w:rFonts w:asciiTheme="minorHAnsi" w:eastAsiaTheme="minorEastAsia" w:hAnsiTheme="minorHAnsi"/>
                <w:smallCaps w:val="0"/>
                <w:noProof/>
                <w:sz w:val="22"/>
                <w:szCs w:val="22"/>
                <w:lang w:eastAsia="pl-PL"/>
              </w:rPr>
              <w:tab/>
            </w:r>
            <w:r w:rsidR="00BE7A69" w:rsidRPr="00641581">
              <w:rPr>
                <w:rStyle w:val="Hipercze"/>
                <w:noProof/>
              </w:rPr>
              <w:t>Ocena uzyskanych wyników</w:t>
            </w:r>
            <w:r w:rsidR="00BE7A69">
              <w:rPr>
                <w:noProof/>
                <w:webHidden/>
              </w:rPr>
              <w:tab/>
            </w:r>
            <w:r w:rsidR="00BE7A69">
              <w:rPr>
                <w:noProof/>
                <w:webHidden/>
              </w:rPr>
              <w:fldChar w:fldCharType="begin"/>
            </w:r>
            <w:r w:rsidR="00BE7A69">
              <w:rPr>
                <w:noProof/>
                <w:webHidden/>
              </w:rPr>
              <w:instrText xml:space="preserve"> PAGEREF _Toc91668399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1DAE6D9" w14:textId="5677937F"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0" w:history="1">
            <w:r w:rsidR="00BE7A69" w:rsidRPr="00641581">
              <w:rPr>
                <w:rStyle w:val="Hipercze"/>
                <w:noProof/>
              </w:rPr>
              <w:t>6.3.1.</w:t>
            </w:r>
            <w:r w:rsidR="00BE7A69">
              <w:rPr>
                <w:rFonts w:asciiTheme="minorHAnsi" w:eastAsiaTheme="minorEastAsia" w:hAnsiTheme="minorHAnsi"/>
                <w:iCs w:val="0"/>
                <w:noProof/>
                <w:sz w:val="22"/>
                <w:szCs w:val="22"/>
                <w:lang w:eastAsia="pl-PL"/>
              </w:rPr>
              <w:tab/>
            </w:r>
            <w:r w:rsidR="00BE7A69" w:rsidRPr="00641581">
              <w:rPr>
                <w:rStyle w:val="Hipercze"/>
                <w:noProof/>
              </w:rPr>
              <w:t>Ocena stopnia implementacji systemu</w:t>
            </w:r>
            <w:r w:rsidR="00BE7A69">
              <w:rPr>
                <w:noProof/>
                <w:webHidden/>
              </w:rPr>
              <w:tab/>
            </w:r>
            <w:r w:rsidR="00BE7A69">
              <w:rPr>
                <w:noProof/>
                <w:webHidden/>
              </w:rPr>
              <w:fldChar w:fldCharType="begin"/>
            </w:r>
            <w:r w:rsidR="00BE7A69">
              <w:rPr>
                <w:noProof/>
                <w:webHidden/>
              </w:rPr>
              <w:instrText xml:space="preserve"> PAGEREF _Toc91668400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5D70194" w14:textId="7D00BB17"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1" w:history="1">
            <w:r w:rsidR="00BE7A69" w:rsidRPr="00641581">
              <w:rPr>
                <w:rStyle w:val="Hipercze"/>
                <w:noProof/>
              </w:rPr>
              <w:t>6.3.2.</w:t>
            </w:r>
            <w:r w:rsidR="00BE7A69">
              <w:rPr>
                <w:rFonts w:asciiTheme="minorHAnsi" w:eastAsiaTheme="minorEastAsia" w:hAnsiTheme="minorHAnsi"/>
                <w:iCs w:val="0"/>
                <w:noProof/>
                <w:sz w:val="22"/>
                <w:szCs w:val="22"/>
                <w:lang w:eastAsia="pl-PL"/>
              </w:rPr>
              <w:tab/>
            </w:r>
            <w:r w:rsidR="00BE7A69" w:rsidRPr="00641581">
              <w:rPr>
                <w:rStyle w:val="Hipercze"/>
                <w:noProof/>
              </w:rPr>
              <w:t>Ocena stopnia pokrycia wymagań</w:t>
            </w:r>
            <w:r w:rsidR="00BE7A69">
              <w:rPr>
                <w:noProof/>
                <w:webHidden/>
              </w:rPr>
              <w:tab/>
            </w:r>
            <w:r w:rsidR="00BE7A69">
              <w:rPr>
                <w:noProof/>
                <w:webHidden/>
              </w:rPr>
              <w:fldChar w:fldCharType="begin"/>
            </w:r>
            <w:r w:rsidR="00BE7A69">
              <w:rPr>
                <w:noProof/>
                <w:webHidden/>
              </w:rPr>
              <w:instrText xml:space="preserve"> PAGEREF _Toc91668401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4645013" w14:textId="1F94C9BB"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2" w:history="1">
            <w:r w:rsidR="00BE7A69" w:rsidRPr="00641581">
              <w:rPr>
                <w:rStyle w:val="Hipercze"/>
                <w:noProof/>
              </w:rPr>
              <w:t>6.3.3.</w:t>
            </w:r>
            <w:r w:rsidR="00BE7A69">
              <w:rPr>
                <w:rFonts w:asciiTheme="minorHAnsi" w:eastAsiaTheme="minorEastAsia" w:hAnsiTheme="minorHAnsi"/>
                <w:iCs w:val="0"/>
                <w:noProof/>
                <w:sz w:val="22"/>
                <w:szCs w:val="22"/>
                <w:lang w:eastAsia="pl-PL"/>
              </w:rPr>
              <w:tab/>
            </w:r>
            <w:r w:rsidR="00BE7A69" w:rsidRPr="00641581">
              <w:rPr>
                <w:rStyle w:val="Hipercze"/>
                <w:noProof/>
              </w:rPr>
              <w:t>Ocena funkcjonalności systemu</w:t>
            </w:r>
            <w:r w:rsidR="00BE7A69">
              <w:rPr>
                <w:noProof/>
                <w:webHidden/>
              </w:rPr>
              <w:tab/>
            </w:r>
            <w:r w:rsidR="00BE7A69">
              <w:rPr>
                <w:noProof/>
                <w:webHidden/>
              </w:rPr>
              <w:fldChar w:fldCharType="begin"/>
            </w:r>
            <w:r w:rsidR="00BE7A69">
              <w:rPr>
                <w:noProof/>
                <w:webHidden/>
              </w:rPr>
              <w:instrText xml:space="preserve"> PAGEREF _Toc91668402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5760C36A" w14:textId="6B992BC7"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3" w:history="1">
            <w:r w:rsidR="00BE7A69" w:rsidRPr="00641581">
              <w:rPr>
                <w:rStyle w:val="Hipercze"/>
                <w:noProof/>
              </w:rPr>
              <w:t>6.3.4.</w:t>
            </w:r>
            <w:r w:rsidR="00BE7A69">
              <w:rPr>
                <w:rFonts w:asciiTheme="minorHAnsi" w:eastAsiaTheme="minorEastAsia" w:hAnsiTheme="minorHAnsi"/>
                <w:iCs w:val="0"/>
                <w:noProof/>
                <w:sz w:val="22"/>
                <w:szCs w:val="22"/>
                <w:lang w:eastAsia="pl-PL"/>
              </w:rPr>
              <w:tab/>
            </w:r>
            <w:r w:rsidR="00BE7A69" w:rsidRPr="00641581">
              <w:rPr>
                <w:rStyle w:val="Hipercze"/>
                <w:noProof/>
              </w:rPr>
              <w:t>Ocena jakości systemu</w:t>
            </w:r>
            <w:r w:rsidR="00BE7A69">
              <w:rPr>
                <w:noProof/>
                <w:webHidden/>
              </w:rPr>
              <w:tab/>
            </w:r>
            <w:r w:rsidR="00BE7A69">
              <w:rPr>
                <w:noProof/>
                <w:webHidden/>
              </w:rPr>
              <w:fldChar w:fldCharType="begin"/>
            </w:r>
            <w:r w:rsidR="00BE7A69">
              <w:rPr>
                <w:noProof/>
                <w:webHidden/>
              </w:rPr>
              <w:instrText xml:space="preserve"> PAGEREF _Toc91668403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3635A388" w14:textId="23D5015F"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4" w:history="1">
            <w:r w:rsidR="00BE7A69" w:rsidRPr="00641581">
              <w:rPr>
                <w:rStyle w:val="Hipercze"/>
                <w:noProof/>
              </w:rPr>
              <w:t>6.3.5.</w:t>
            </w:r>
            <w:r w:rsidR="00BE7A69">
              <w:rPr>
                <w:rFonts w:asciiTheme="minorHAnsi" w:eastAsiaTheme="minorEastAsia" w:hAnsiTheme="minorHAnsi"/>
                <w:iCs w:val="0"/>
                <w:noProof/>
                <w:sz w:val="22"/>
                <w:szCs w:val="22"/>
                <w:lang w:eastAsia="pl-PL"/>
              </w:rPr>
              <w:tab/>
            </w:r>
            <w:r w:rsidR="00BE7A69" w:rsidRPr="00641581">
              <w:rPr>
                <w:rStyle w:val="Hipercze"/>
                <w:noProof/>
              </w:rPr>
              <w:t>Ocena użyteczności systemu</w:t>
            </w:r>
            <w:r w:rsidR="00BE7A69">
              <w:rPr>
                <w:noProof/>
                <w:webHidden/>
              </w:rPr>
              <w:tab/>
            </w:r>
            <w:r w:rsidR="00BE7A69">
              <w:rPr>
                <w:noProof/>
                <w:webHidden/>
              </w:rPr>
              <w:fldChar w:fldCharType="begin"/>
            </w:r>
            <w:r w:rsidR="00BE7A69">
              <w:rPr>
                <w:noProof/>
                <w:webHidden/>
              </w:rPr>
              <w:instrText xml:space="preserve"> PAGEREF _Toc91668404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2CF7312" w14:textId="722B86D0"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5" w:history="1">
            <w:r w:rsidR="00BE7A69" w:rsidRPr="00641581">
              <w:rPr>
                <w:rStyle w:val="Hipercze"/>
                <w:noProof/>
              </w:rPr>
              <w:t>6.4.</w:t>
            </w:r>
            <w:r w:rsidR="00BE7A69">
              <w:rPr>
                <w:rFonts w:asciiTheme="minorHAnsi" w:eastAsiaTheme="minorEastAsia" w:hAnsiTheme="minorHAnsi"/>
                <w:smallCaps w:val="0"/>
                <w:noProof/>
                <w:sz w:val="22"/>
                <w:szCs w:val="22"/>
                <w:lang w:eastAsia="pl-PL"/>
              </w:rPr>
              <w:tab/>
            </w:r>
            <w:r w:rsidR="00BE7A69" w:rsidRPr="00641581">
              <w:rPr>
                <w:rStyle w:val="Hipercze"/>
                <w:noProof/>
              </w:rPr>
              <w:t>Kierunki rozwoju i doskonalenia</w:t>
            </w:r>
            <w:r w:rsidR="00BE7A69">
              <w:rPr>
                <w:noProof/>
                <w:webHidden/>
              </w:rPr>
              <w:tab/>
            </w:r>
            <w:r w:rsidR="00BE7A69">
              <w:rPr>
                <w:noProof/>
                <w:webHidden/>
              </w:rPr>
              <w:fldChar w:fldCharType="begin"/>
            </w:r>
            <w:r w:rsidR="00BE7A69">
              <w:rPr>
                <w:noProof/>
                <w:webHidden/>
              </w:rPr>
              <w:instrText xml:space="preserve"> PAGEREF _Toc91668405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B7E4B23" w14:textId="221D46D9"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6" w:history="1">
            <w:r w:rsidR="00BE7A69" w:rsidRPr="00641581">
              <w:rPr>
                <w:rStyle w:val="Hipercze"/>
                <w:noProof/>
              </w:rPr>
              <w:t>6.4.1.</w:t>
            </w:r>
            <w:r w:rsidR="00BE7A69">
              <w:rPr>
                <w:rFonts w:asciiTheme="minorHAnsi" w:eastAsiaTheme="minorEastAsia" w:hAnsiTheme="minorHAnsi"/>
                <w:iCs w:val="0"/>
                <w:noProof/>
                <w:sz w:val="22"/>
                <w:szCs w:val="22"/>
                <w:lang w:eastAsia="pl-PL"/>
              </w:rPr>
              <w:tab/>
            </w:r>
            <w:r w:rsidR="00BE7A69" w:rsidRPr="00641581">
              <w:rPr>
                <w:rStyle w:val="Hipercze"/>
                <w:noProof/>
              </w:rPr>
              <w:t>Rekomendacje kierunku rozwoju systemu</w:t>
            </w:r>
            <w:r w:rsidR="00BE7A69">
              <w:rPr>
                <w:noProof/>
                <w:webHidden/>
              </w:rPr>
              <w:tab/>
            </w:r>
            <w:r w:rsidR="00BE7A69">
              <w:rPr>
                <w:noProof/>
                <w:webHidden/>
              </w:rPr>
              <w:fldChar w:fldCharType="begin"/>
            </w:r>
            <w:r w:rsidR="00BE7A69">
              <w:rPr>
                <w:noProof/>
                <w:webHidden/>
              </w:rPr>
              <w:instrText xml:space="preserve"> PAGEREF _Toc91668406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27155023" w14:textId="084540E5" w:rsidR="00BE7A69" w:rsidRDefault="00FD5B84">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7" w:history="1">
            <w:r w:rsidR="00BE7A69" w:rsidRPr="00641581">
              <w:rPr>
                <w:rStyle w:val="Hipercze"/>
                <w:noProof/>
              </w:rPr>
              <w:t>6.4.2.</w:t>
            </w:r>
            <w:r w:rsidR="00BE7A69">
              <w:rPr>
                <w:rFonts w:asciiTheme="minorHAnsi" w:eastAsiaTheme="minorEastAsia" w:hAnsiTheme="minorHAnsi"/>
                <w:iCs w:val="0"/>
                <w:noProof/>
                <w:sz w:val="22"/>
                <w:szCs w:val="22"/>
                <w:lang w:eastAsia="pl-PL"/>
              </w:rPr>
              <w:tab/>
            </w:r>
            <w:r w:rsidR="00BE7A69" w:rsidRPr="00641581">
              <w:rPr>
                <w:rStyle w:val="Hipercze"/>
                <w:noProof/>
              </w:rPr>
              <w:t>Rekomendacje w zakresie doskonalenia metod inżynierii systemów</w:t>
            </w:r>
            <w:r w:rsidR="00BE7A69">
              <w:rPr>
                <w:noProof/>
                <w:webHidden/>
              </w:rPr>
              <w:tab/>
            </w:r>
            <w:r w:rsidR="00BE7A69">
              <w:rPr>
                <w:noProof/>
                <w:webHidden/>
              </w:rPr>
              <w:fldChar w:fldCharType="begin"/>
            </w:r>
            <w:r w:rsidR="00BE7A69">
              <w:rPr>
                <w:noProof/>
                <w:webHidden/>
              </w:rPr>
              <w:instrText xml:space="preserve"> PAGEREF _Toc91668407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77B0210F" w14:textId="674E0FDF" w:rsidR="00BE7A69" w:rsidRDefault="00FD5B84">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8" w:history="1">
            <w:r w:rsidR="00BE7A69" w:rsidRPr="00641581">
              <w:rPr>
                <w:rStyle w:val="Hipercze"/>
                <w:noProof/>
              </w:rPr>
              <w:t>6.5.</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408 \h </w:instrText>
            </w:r>
            <w:r w:rsidR="00BE7A69">
              <w:rPr>
                <w:noProof/>
                <w:webHidden/>
              </w:rPr>
            </w:r>
            <w:r w:rsidR="00BE7A69">
              <w:rPr>
                <w:noProof/>
                <w:webHidden/>
              </w:rPr>
              <w:fldChar w:fldCharType="separate"/>
            </w:r>
            <w:r w:rsidR="00BE7A69">
              <w:rPr>
                <w:noProof/>
                <w:webHidden/>
              </w:rPr>
              <w:t>112</w:t>
            </w:r>
            <w:r w:rsidR="00BE7A69">
              <w:rPr>
                <w:noProof/>
                <w:webHidden/>
              </w:rPr>
              <w:fldChar w:fldCharType="end"/>
            </w:r>
          </w:hyperlink>
        </w:p>
        <w:p w14:paraId="3AF12E31" w14:textId="0CF9434F" w:rsidR="00BE7A69" w:rsidRDefault="00FD5B84">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09" w:history="1">
            <w:r w:rsidR="00BE7A69" w:rsidRPr="00641581">
              <w:rPr>
                <w:rStyle w:val="Hipercze"/>
                <w:noProof/>
              </w:rPr>
              <w:t>Zakończenie</w:t>
            </w:r>
            <w:r w:rsidR="00BE7A69">
              <w:rPr>
                <w:noProof/>
                <w:webHidden/>
              </w:rPr>
              <w:tab/>
            </w:r>
            <w:r w:rsidR="00BE7A69">
              <w:rPr>
                <w:noProof/>
                <w:webHidden/>
              </w:rPr>
              <w:fldChar w:fldCharType="begin"/>
            </w:r>
            <w:r w:rsidR="00BE7A69">
              <w:rPr>
                <w:noProof/>
                <w:webHidden/>
              </w:rPr>
              <w:instrText xml:space="preserve"> PAGEREF _Toc91668409 \h </w:instrText>
            </w:r>
            <w:r w:rsidR="00BE7A69">
              <w:rPr>
                <w:noProof/>
                <w:webHidden/>
              </w:rPr>
            </w:r>
            <w:r w:rsidR="00BE7A69">
              <w:rPr>
                <w:noProof/>
                <w:webHidden/>
              </w:rPr>
              <w:fldChar w:fldCharType="separate"/>
            </w:r>
            <w:r w:rsidR="00BE7A69">
              <w:rPr>
                <w:noProof/>
                <w:webHidden/>
              </w:rPr>
              <w:t>113</w:t>
            </w:r>
            <w:r w:rsidR="00BE7A69">
              <w:rPr>
                <w:noProof/>
                <w:webHidden/>
              </w:rPr>
              <w:fldChar w:fldCharType="end"/>
            </w:r>
          </w:hyperlink>
        </w:p>
        <w:p w14:paraId="5185DD73" w14:textId="4088327B" w:rsidR="00BE7A69" w:rsidRDefault="00FD5B84">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0" w:history="1">
            <w:r w:rsidR="00BE7A69" w:rsidRPr="00641581">
              <w:rPr>
                <w:rStyle w:val="Hipercze"/>
                <w:noProof/>
              </w:rPr>
              <w:t>BIBLIOGRAFIA</w:t>
            </w:r>
            <w:r w:rsidR="00BE7A69">
              <w:rPr>
                <w:noProof/>
                <w:webHidden/>
              </w:rPr>
              <w:tab/>
            </w:r>
            <w:r w:rsidR="00BE7A69">
              <w:rPr>
                <w:noProof/>
                <w:webHidden/>
              </w:rPr>
              <w:fldChar w:fldCharType="begin"/>
            </w:r>
            <w:r w:rsidR="00BE7A69">
              <w:rPr>
                <w:noProof/>
                <w:webHidden/>
              </w:rPr>
              <w:instrText xml:space="preserve"> PAGEREF _Toc91668410 \h </w:instrText>
            </w:r>
            <w:r w:rsidR="00BE7A69">
              <w:rPr>
                <w:noProof/>
                <w:webHidden/>
              </w:rPr>
            </w:r>
            <w:r w:rsidR="00BE7A69">
              <w:rPr>
                <w:noProof/>
                <w:webHidden/>
              </w:rPr>
              <w:fldChar w:fldCharType="separate"/>
            </w:r>
            <w:r w:rsidR="00BE7A69">
              <w:rPr>
                <w:noProof/>
                <w:webHidden/>
              </w:rPr>
              <w:t>114</w:t>
            </w:r>
            <w:r w:rsidR="00BE7A69">
              <w:rPr>
                <w:noProof/>
                <w:webHidden/>
              </w:rPr>
              <w:fldChar w:fldCharType="end"/>
            </w:r>
          </w:hyperlink>
        </w:p>
        <w:p w14:paraId="178D61D7" w14:textId="763C3EF1" w:rsidR="00BE7A69" w:rsidRDefault="00FD5B84">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1" w:history="1">
            <w:r w:rsidR="00BE7A69" w:rsidRPr="00641581">
              <w:rPr>
                <w:rStyle w:val="Hipercze"/>
                <w:noProof/>
              </w:rPr>
              <w:t>Wykaz Rysnunków</w:t>
            </w:r>
            <w:r w:rsidR="00BE7A69">
              <w:rPr>
                <w:noProof/>
                <w:webHidden/>
              </w:rPr>
              <w:tab/>
            </w:r>
            <w:r w:rsidR="00BE7A69">
              <w:rPr>
                <w:noProof/>
                <w:webHidden/>
              </w:rPr>
              <w:fldChar w:fldCharType="begin"/>
            </w:r>
            <w:r w:rsidR="00BE7A69">
              <w:rPr>
                <w:noProof/>
                <w:webHidden/>
              </w:rPr>
              <w:instrText xml:space="preserve"> PAGEREF _Toc91668411 \h </w:instrText>
            </w:r>
            <w:r w:rsidR="00BE7A69">
              <w:rPr>
                <w:noProof/>
                <w:webHidden/>
              </w:rPr>
            </w:r>
            <w:r w:rsidR="00BE7A69">
              <w:rPr>
                <w:noProof/>
                <w:webHidden/>
              </w:rPr>
              <w:fldChar w:fldCharType="separate"/>
            </w:r>
            <w:r w:rsidR="00BE7A69">
              <w:rPr>
                <w:noProof/>
                <w:webHidden/>
              </w:rPr>
              <w:t>117</w:t>
            </w:r>
            <w:r w:rsidR="00BE7A69">
              <w:rPr>
                <w:noProof/>
                <w:webHidden/>
              </w:rPr>
              <w:fldChar w:fldCharType="end"/>
            </w:r>
          </w:hyperlink>
        </w:p>
        <w:p w14:paraId="25EF3F83" w14:textId="34A2B2F6" w:rsidR="00BE7A69" w:rsidRDefault="00FD5B84">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2" w:history="1">
            <w:r w:rsidR="00BE7A69" w:rsidRPr="00641581">
              <w:rPr>
                <w:rStyle w:val="Hipercze"/>
                <w:noProof/>
              </w:rPr>
              <w:t>Wykaz Tabel</w:t>
            </w:r>
            <w:r w:rsidR="00BE7A69">
              <w:rPr>
                <w:noProof/>
                <w:webHidden/>
              </w:rPr>
              <w:tab/>
            </w:r>
            <w:r w:rsidR="00BE7A69">
              <w:rPr>
                <w:noProof/>
                <w:webHidden/>
              </w:rPr>
              <w:fldChar w:fldCharType="begin"/>
            </w:r>
            <w:r w:rsidR="00BE7A69">
              <w:rPr>
                <w:noProof/>
                <w:webHidden/>
              </w:rPr>
              <w:instrText xml:space="preserve"> PAGEREF _Toc91668412 \h </w:instrText>
            </w:r>
            <w:r w:rsidR="00BE7A69">
              <w:rPr>
                <w:noProof/>
                <w:webHidden/>
              </w:rPr>
            </w:r>
            <w:r w:rsidR="00BE7A69">
              <w:rPr>
                <w:noProof/>
                <w:webHidden/>
              </w:rPr>
              <w:fldChar w:fldCharType="separate"/>
            </w:r>
            <w:r w:rsidR="00BE7A69">
              <w:rPr>
                <w:noProof/>
                <w:webHidden/>
              </w:rPr>
              <w:t>120</w:t>
            </w:r>
            <w:r w:rsidR="00BE7A69">
              <w:rPr>
                <w:noProof/>
                <w:webHidden/>
              </w:rPr>
              <w:fldChar w:fldCharType="end"/>
            </w:r>
          </w:hyperlink>
        </w:p>
        <w:p w14:paraId="2EC03EDF" w14:textId="6664463A" w:rsidR="008F1523" w:rsidRDefault="008F1523">
          <w:r>
            <w:rPr>
              <w:b/>
              <w:bCs/>
            </w:rPr>
            <w:fldChar w:fldCharType="end"/>
          </w:r>
        </w:p>
      </w:sdtContent>
    </w:sdt>
    <w:p w14:paraId="07F8FB56" w14:textId="4E314A9C" w:rsidR="00AE7AAD" w:rsidRPr="00AE7AAD" w:rsidRDefault="00AE7AAD" w:rsidP="00945459">
      <w:pPr>
        <w:pStyle w:val="TytuSpisu"/>
      </w:pPr>
    </w:p>
    <w:p w14:paraId="75CEC03F" w14:textId="77777777" w:rsidR="00495065" w:rsidRDefault="00495065">
      <w:pPr>
        <w:rPr>
          <w:rFonts w:cs="Times New Roman"/>
          <w:szCs w:val="24"/>
        </w:rPr>
        <w:sectPr w:rsidR="00495065" w:rsidSect="00201266">
          <w:pgSz w:w="11906" w:h="16838"/>
          <w:pgMar w:top="1418" w:right="1134" w:bottom="1418" w:left="1134" w:header="709" w:footer="709" w:gutter="567"/>
          <w:cols w:space="708"/>
          <w:docGrid w:linePitch="360"/>
        </w:sectPr>
      </w:pPr>
    </w:p>
    <w:p w14:paraId="17B21EF6" w14:textId="77777777" w:rsidR="004B6C24" w:rsidRDefault="00DA1408" w:rsidP="00D340D5">
      <w:pPr>
        <w:pStyle w:val="Nagwek1"/>
        <w:numPr>
          <w:ilvl w:val="0"/>
          <w:numId w:val="0"/>
        </w:numPr>
      </w:pPr>
      <w:bookmarkStart w:id="1" w:name="_Toc490182387"/>
      <w:bookmarkStart w:id="2" w:name="_Toc8601546"/>
      <w:bookmarkStart w:id="3" w:name="_Toc91668254"/>
      <w:r>
        <w:lastRenderedPageBreak/>
        <w:t>Wstęp</w:t>
      </w:r>
      <w:bookmarkEnd w:id="1"/>
      <w:bookmarkEnd w:id="2"/>
      <w:bookmarkEnd w:id="3"/>
    </w:p>
    <w:p w14:paraId="275A7067" w14:textId="77777777" w:rsidR="003C2529" w:rsidRDefault="006A79D2" w:rsidP="00983582">
      <w:pPr>
        <w:pStyle w:val="TreAkapitu"/>
      </w:pPr>
      <w:bookmarkStart w:id="4" w:name="_Toc350197578"/>
      <w:r>
        <w:t>W tym miejscu należy zawrzeć</w:t>
      </w:r>
      <w:r w:rsidR="00560ACD">
        <w:rPr>
          <w:rStyle w:val="Odwoanieprzypisudolnego"/>
        </w:rPr>
        <w:footnoteReference w:id="1"/>
      </w:r>
      <w:r>
        <w:t>:</w:t>
      </w:r>
    </w:p>
    <w:p w14:paraId="5396D943" w14:textId="77777777" w:rsidR="00CF71B9" w:rsidRDefault="001D140A" w:rsidP="005D4C2D">
      <w:pPr>
        <w:pStyle w:val="TreAkapitu"/>
        <w:numPr>
          <w:ilvl w:val="0"/>
          <w:numId w:val="2"/>
        </w:numPr>
      </w:pPr>
      <w:r w:rsidRPr="001D140A">
        <w:t>ogólne wprowadzenie do problematyki pracy</w:t>
      </w:r>
    </w:p>
    <w:p w14:paraId="5D19C1DE" w14:textId="77777777" w:rsidR="00B72465" w:rsidRDefault="00B72465" w:rsidP="005D4C2D">
      <w:pPr>
        <w:pStyle w:val="TreAkapitu"/>
        <w:numPr>
          <w:ilvl w:val="0"/>
          <w:numId w:val="2"/>
        </w:numPr>
      </w:pPr>
      <w:r>
        <w:t xml:space="preserve">zwięzłe </w:t>
      </w:r>
      <w:r w:rsidRPr="00B72465">
        <w:t xml:space="preserve">wyjaśnienie </w:t>
      </w:r>
      <w:r w:rsidRPr="00B72465">
        <w:rPr>
          <w:b/>
          <w:u w:val="single"/>
        </w:rPr>
        <w:t>głównego motywu</w:t>
      </w:r>
      <w:r w:rsidRPr="00B72465">
        <w:t xml:space="preserve"> wyboru tematu</w:t>
      </w:r>
      <w:r>
        <w:t xml:space="preserve"> pracy</w:t>
      </w:r>
    </w:p>
    <w:p w14:paraId="402F5C62" w14:textId="77777777" w:rsidR="001D140A" w:rsidRDefault="001D140A" w:rsidP="005D4C2D">
      <w:pPr>
        <w:pStyle w:val="TreAkapitu"/>
        <w:numPr>
          <w:ilvl w:val="0"/>
          <w:numId w:val="2"/>
        </w:numPr>
      </w:pPr>
      <w:r>
        <w:t xml:space="preserve">wskazanie </w:t>
      </w:r>
      <w:r w:rsidRPr="006A79D2">
        <w:rPr>
          <w:b/>
          <w:u w:val="single"/>
        </w:rPr>
        <w:t>głównego celu</w:t>
      </w:r>
      <w:r>
        <w:t xml:space="preserve"> pracy</w:t>
      </w:r>
    </w:p>
    <w:p w14:paraId="73F7E34E" w14:textId="77777777" w:rsidR="006A79D2" w:rsidRDefault="006A79D2" w:rsidP="005D4C2D">
      <w:pPr>
        <w:pStyle w:val="TreAkapitu"/>
        <w:numPr>
          <w:ilvl w:val="0"/>
          <w:numId w:val="2"/>
        </w:numPr>
      </w:pPr>
      <w:r>
        <w:t>omówienie struktury pracy</w:t>
      </w:r>
      <w:r w:rsidR="003829AF">
        <w:t xml:space="preserve"> i zwięzła merytoryczna charakterystyka treści poszczególnych rozdziałów pracy</w:t>
      </w:r>
    </w:p>
    <w:p w14:paraId="07D82106" w14:textId="77777777" w:rsidR="003829AF" w:rsidRDefault="00603509" w:rsidP="005D4C2D">
      <w:pPr>
        <w:pStyle w:val="TreAkapitu"/>
        <w:numPr>
          <w:ilvl w:val="0"/>
          <w:numId w:val="2"/>
        </w:numPr>
      </w:pPr>
      <w:r>
        <w:t>Wskazanie i</w:t>
      </w:r>
      <w:r w:rsidRPr="00603509">
        <w:t>stotn</w:t>
      </w:r>
      <w:r>
        <w:t>ych</w:t>
      </w:r>
      <w:r w:rsidRPr="00603509">
        <w:t xml:space="preserve"> wynik</w:t>
      </w:r>
      <w:r>
        <w:t>ów</w:t>
      </w:r>
      <w:r w:rsidRPr="00603509">
        <w:t xml:space="preserve"> pracy, </w:t>
      </w:r>
      <w:r>
        <w:t xml:space="preserve">podkreślenie </w:t>
      </w:r>
      <w:r w:rsidRPr="00603509">
        <w:t>nowatorstw</w:t>
      </w:r>
      <w:r>
        <w:t xml:space="preserve">a </w:t>
      </w:r>
      <w:r w:rsidRPr="00603509">
        <w:t>i</w:t>
      </w:r>
      <w:r>
        <w:t xml:space="preserve">/lub </w:t>
      </w:r>
      <w:r w:rsidRPr="00603509">
        <w:t>oryginalnoś</w:t>
      </w:r>
      <w:r>
        <w:t>ci</w:t>
      </w:r>
      <w:r w:rsidRPr="00603509">
        <w:t xml:space="preserve"> ujęcia problemu</w:t>
      </w:r>
      <w:r>
        <w:t xml:space="preserve"> - należy szczegółowo wyartykułować co dokładnie wg dyplomanta jest nowatorskie/oryginalne</w:t>
      </w:r>
    </w:p>
    <w:p w14:paraId="0977960F" w14:textId="77777777" w:rsidR="006A79D2" w:rsidRDefault="006A79D2" w:rsidP="006A79D2">
      <w:pPr>
        <w:pStyle w:val="TreAkapitu"/>
      </w:pPr>
    </w:p>
    <w:p w14:paraId="4BC47DBD" w14:textId="706CCBF9" w:rsidR="00BF478E" w:rsidRDefault="00BF478E" w:rsidP="00BF478E">
      <w:pPr>
        <w:pStyle w:val="TreAkapitu"/>
        <w:rPr>
          <w:lang w:eastAsia="en-US"/>
        </w:rPr>
      </w:pPr>
      <w:r>
        <w:rPr>
          <w:lang w:eastAsia="en-US"/>
        </w:rPr>
        <w:t>Tu zilustrowano coś na poniższym rysunku/diagramie (</w:t>
      </w:r>
      <w:r w:rsidR="00F24EF1">
        <w:fldChar w:fldCharType="begin"/>
      </w:r>
      <w:r w:rsidR="00F24EF1">
        <w:instrText xml:space="preserve"> REF  _Ref8564504 \* Lower \h  \* MERGEFORMAT </w:instrText>
      </w:r>
      <w:r w:rsidR="00F24EF1">
        <w:fldChar w:fldCharType="separate"/>
      </w:r>
      <w:r w:rsidR="00DE7FCA" w:rsidRPr="00044956">
        <w:t xml:space="preserve">rys. </w:t>
      </w:r>
      <w:r w:rsidR="00DE7FCA">
        <w:t>1</w:t>
      </w:r>
      <w:r w:rsidR="00F24EF1">
        <w:fldChar w:fldCharType="end"/>
      </w:r>
      <w:r>
        <w:rPr>
          <w:lang w:eastAsia="en-US"/>
        </w:rPr>
        <w:t>)</w:t>
      </w:r>
      <w:r w:rsidR="00667ACF">
        <w:rPr>
          <w:lang w:eastAsia="en-US"/>
        </w:rPr>
        <w:t>.</w:t>
      </w:r>
    </w:p>
    <w:p w14:paraId="4C188FA8" w14:textId="1A329D60" w:rsidR="00044956" w:rsidRPr="00044956" w:rsidRDefault="00044956" w:rsidP="00044956">
      <w:pPr>
        <w:pStyle w:val="Legenda"/>
      </w:pPr>
      <w:bookmarkStart w:id="5" w:name="_Ref8564504"/>
      <w:r w:rsidRPr="00044956">
        <w:t xml:space="preserve">Rys. </w:t>
      </w:r>
      <w:fldSimple w:instr=" SEQ Rys._ \* ARABIC ">
        <w:r w:rsidR="00DE7FCA">
          <w:rPr>
            <w:noProof/>
          </w:rPr>
          <w:t>1</w:t>
        </w:r>
      </w:fldSimple>
      <w:bookmarkEnd w:id="5"/>
      <w:r w:rsidRPr="00044956">
        <w:t xml:space="preserve">. Zabawa u </w:t>
      </w:r>
      <w:r>
        <w:t>optometry</w:t>
      </w:r>
      <w:r w:rsidRPr="00044956">
        <w:t>sty.</w:t>
      </w:r>
    </w:p>
    <w:p w14:paraId="654BEB42" w14:textId="77777777" w:rsidR="00A83E79" w:rsidRDefault="00A83E79" w:rsidP="00044956">
      <w:pPr>
        <w:pStyle w:val="Rysunek"/>
      </w:pPr>
      <w:r>
        <w:rPr>
          <w:noProof/>
          <w:lang w:eastAsia="pl-PL"/>
        </w:rPr>
        <w:drawing>
          <wp:inline distT="0" distB="0" distL="0" distR="0" wp14:anchorId="6B3921EC" wp14:editId="09D754DF">
            <wp:extent cx="2009775" cy="2498725"/>
            <wp:effectExtent l="19050" t="0" r="9525" b="0"/>
            <wp:docPr id="198" name="Obraz 198" descr="C:\Program Files (x86)\Microsoft Office\MEDIA\CAGCAT10\j0090070.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Program Files (x86)\Microsoft Office\MEDIA\CAGCAT10\j0090070.wmf"/>
                    <pic:cNvPicPr>
                      <a:picLocks noChangeAspect="1" noChangeArrowheads="1"/>
                    </pic:cNvPicPr>
                  </pic:nvPicPr>
                  <pic:blipFill>
                    <a:blip r:embed="rId18" cstate="print"/>
                    <a:srcRect/>
                    <a:stretch>
                      <a:fillRect/>
                    </a:stretch>
                  </pic:blipFill>
                  <pic:spPr bwMode="auto">
                    <a:xfrm>
                      <a:off x="0" y="0"/>
                      <a:ext cx="2009775" cy="2498725"/>
                    </a:xfrm>
                    <a:prstGeom prst="rect">
                      <a:avLst/>
                    </a:prstGeom>
                    <a:noFill/>
                    <a:ln w="9525">
                      <a:noFill/>
                      <a:miter lim="800000"/>
                      <a:headEnd/>
                      <a:tailEnd/>
                    </a:ln>
                  </pic:spPr>
                </pic:pic>
              </a:graphicData>
            </a:graphic>
          </wp:inline>
        </w:drawing>
      </w:r>
    </w:p>
    <w:p w14:paraId="2C8D2AE7" w14:textId="77777777" w:rsidR="00044956" w:rsidRDefault="00044956" w:rsidP="00044956">
      <w:pPr>
        <w:pStyle w:val="rdoRysunek"/>
      </w:pPr>
      <w:r>
        <w:t>Źródło: opracowanie własne na podstawie [1]</w:t>
      </w:r>
      <w:r w:rsidR="00EE5625">
        <w:t>, s. 11 - 12</w:t>
      </w:r>
      <w:r>
        <w:t>.</w:t>
      </w:r>
    </w:p>
    <w:p w14:paraId="3EB3B749" w14:textId="60A7B03B" w:rsidR="00044956" w:rsidRDefault="00BF478E" w:rsidP="00044956">
      <w:pPr>
        <w:pStyle w:val="TreAkapitu"/>
        <w:rPr>
          <w:lang w:eastAsia="en-US"/>
        </w:rPr>
      </w:pPr>
      <w:r>
        <w:rPr>
          <w:lang w:eastAsia="en-US"/>
        </w:rPr>
        <w:t xml:space="preserve">A tu </w:t>
      </w:r>
      <w:r w:rsidR="00606BB6">
        <w:rPr>
          <w:lang w:eastAsia="en-US"/>
        </w:rPr>
        <w:t>podano jakieś dziwne dane w poniższej tabeli (</w:t>
      </w:r>
      <w:r w:rsidR="00F24EF1">
        <w:fldChar w:fldCharType="begin"/>
      </w:r>
      <w:r w:rsidR="00F24EF1">
        <w:instrText xml:space="preserve"> REF  _Ref8564683 \* Lower \h  \* MERGEFORMAT </w:instrText>
      </w:r>
      <w:r w:rsidR="00F24EF1">
        <w:fldChar w:fldCharType="separate"/>
      </w:r>
      <w:r w:rsidR="00DE7FCA">
        <w:t>tab. 1</w:t>
      </w:r>
      <w:r w:rsidR="00F24EF1">
        <w:fldChar w:fldCharType="end"/>
      </w:r>
      <w:r w:rsidR="00606BB6">
        <w:rPr>
          <w:lang w:eastAsia="en-US"/>
        </w:rPr>
        <w:t>).</w:t>
      </w:r>
    </w:p>
    <w:p w14:paraId="0F8B3D6B" w14:textId="654C2ACC" w:rsidR="00C81870" w:rsidRDefault="00C81870" w:rsidP="00C81870">
      <w:pPr>
        <w:pStyle w:val="Legenda"/>
      </w:pPr>
      <w:bookmarkStart w:id="6" w:name="_Ref8564683"/>
      <w:r>
        <w:t xml:space="preserve">Tab. </w:t>
      </w:r>
      <w:fldSimple w:instr=" SEQ Tab._ \* ARABIC ">
        <w:r w:rsidR="00DE7FCA">
          <w:rPr>
            <w:noProof/>
          </w:rPr>
          <w:t>1</w:t>
        </w:r>
      </w:fldSimple>
      <w:bookmarkEnd w:id="6"/>
      <w:r w:rsidR="00BF478E">
        <w:t>. Taka sobie tabelka</w:t>
      </w:r>
    </w:p>
    <w:tbl>
      <w:tblPr>
        <w:tblStyle w:val="Tabela-Siatka"/>
        <w:tblW w:w="0" w:type="auto"/>
        <w:tblLook w:val="04A0" w:firstRow="1" w:lastRow="0" w:firstColumn="1" w:lastColumn="0" w:noHBand="0" w:noVBand="1"/>
      </w:tblPr>
      <w:tblGrid>
        <w:gridCol w:w="3070"/>
        <w:gridCol w:w="3070"/>
        <w:gridCol w:w="3071"/>
      </w:tblGrid>
      <w:tr w:rsidR="00044956" w14:paraId="14D9A591" w14:textId="77777777" w:rsidTr="00044956">
        <w:tc>
          <w:tcPr>
            <w:tcW w:w="3070" w:type="dxa"/>
          </w:tcPr>
          <w:p w14:paraId="6BBFF9CD" w14:textId="77777777" w:rsidR="00044956" w:rsidRDefault="00044956" w:rsidP="00044956">
            <w:pPr>
              <w:pStyle w:val="TreAkapitu"/>
              <w:ind w:firstLine="0"/>
              <w:rPr>
                <w:lang w:eastAsia="en-US"/>
              </w:rPr>
            </w:pPr>
          </w:p>
        </w:tc>
        <w:tc>
          <w:tcPr>
            <w:tcW w:w="3070" w:type="dxa"/>
          </w:tcPr>
          <w:p w14:paraId="3EDF15B3" w14:textId="77777777" w:rsidR="00044956" w:rsidRDefault="00044956" w:rsidP="00044956">
            <w:pPr>
              <w:pStyle w:val="TreAkapitu"/>
              <w:ind w:firstLine="0"/>
              <w:rPr>
                <w:lang w:eastAsia="en-US"/>
              </w:rPr>
            </w:pPr>
          </w:p>
        </w:tc>
        <w:tc>
          <w:tcPr>
            <w:tcW w:w="3071" w:type="dxa"/>
          </w:tcPr>
          <w:p w14:paraId="0F5040FB" w14:textId="77777777" w:rsidR="00044956" w:rsidRDefault="00044956" w:rsidP="00044956">
            <w:pPr>
              <w:pStyle w:val="TreAkapitu"/>
              <w:ind w:firstLine="0"/>
              <w:rPr>
                <w:lang w:eastAsia="en-US"/>
              </w:rPr>
            </w:pPr>
          </w:p>
        </w:tc>
      </w:tr>
    </w:tbl>
    <w:p w14:paraId="7CB170FB" w14:textId="77777777" w:rsidR="00BF478E" w:rsidRDefault="00C81870" w:rsidP="00C81870">
      <w:pPr>
        <w:pStyle w:val="rdoTabela"/>
      </w:pPr>
      <w:r>
        <w:t>Źródło: [2], s. 11.</w:t>
      </w:r>
    </w:p>
    <w:p w14:paraId="3E484E10" w14:textId="77777777" w:rsidR="006A79D2" w:rsidRDefault="006A79D2" w:rsidP="006A79D2">
      <w:pPr>
        <w:pStyle w:val="TreAkapitu"/>
        <w:ind w:firstLine="0"/>
        <w:jc w:val="center"/>
      </w:pPr>
      <w:r>
        <w:t>* * *</w:t>
      </w:r>
    </w:p>
    <w:p w14:paraId="2A121F9F" w14:textId="4948BE02" w:rsidR="00090F3B" w:rsidRPr="00C75E56" w:rsidRDefault="006544BB" w:rsidP="00C75E56">
      <w:pPr>
        <w:pStyle w:val="TreAkapitu"/>
      </w:pPr>
      <w:bookmarkStart w:id="7" w:name="_Toc490182388"/>
      <w:r w:rsidRPr="006544BB">
        <w:rPr>
          <w:highlight w:val="yellow"/>
        </w:rPr>
        <w:t>Tu można napisać podziękowania jeśli ktoś bardzo tego potrzebuje. Jeżeli nie - to należy usunąć powyższe ***</w:t>
      </w:r>
      <w:r w:rsidR="00090F3B">
        <w:br w:type="page"/>
      </w:r>
    </w:p>
    <w:p w14:paraId="1453E883" w14:textId="77777777" w:rsidR="005F0347" w:rsidRPr="000E078F" w:rsidRDefault="006541CA" w:rsidP="00D340D5">
      <w:pPr>
        <w:pStyle w:val="Nagwek1"/>
      </w:pPr>
      <w:bookmarkStart w:id="8" w:name="_Toc8601547"/>
      <w:bookmarkStart w:id="9" w:name="_Toc91668255"/>
      <w:bookmarkEnd w:id="7"/>
      <w:r w:rsidRPr="000E078F">
        <w:lastRenderedPageBreak/>
        <w:t>Problemy metodologiczne</w:t>
      </w:r>
      <w:bookmarkEnd w:id="8"/>
      <w:bookmarkEnd w:id="9"/>
    </w:p>
    <w:p w14:paraId="720BA395" w14:textId="77777777" w:rsidR="00423A96" w:rsidRDefault="00423A96" w:rsidP="00D340D5">
      <w:pPr>
        <w:pStyle w:val="Nagwek2"/>
      </w:pPr>
      <w:bookmarkStart w:id="10" w:name="_Toc490182389"/>
      <w:bookmarkStart w:id="11" w:name="_Toc496365783"/>
      <w:bookmarkStart w:id="12" w:name="_Toc8601548"/>
      <w:bookmarkStart w:id="13" w:name="_Toc91668256"/>
      <w:bookmarkStart w:id="14" w:name="_Ref473308778"/>
      <w:bookmarkStart w:id="15" w:name="_Toc490182390"/>
      <w:bookmarkEnd w:id="10"/>
      <w:bookmarkEnd w:id="11"/>
      <w:r w:rsidRPr="00327C91">
        <w:t>Wprowadzenie</w:t>
      </w:r>
      <w:bookmarkEnd w:id="12"/>
      <w:bookmarkEnd w:id="13"/>
    </w:p>
    <w:p w14:paraId="70743346" w14:textId="4A74B9B8" w:rsidR="00BB5FA6" w:rsidRPr="00636EFE" w:rsidRDefault="007D6A7E" w:rsidP="002F75CC">
      <w:pPr>
        <w:pStyle w:val="TreAkapitu"/>
      </w:pPr>
      <w:r w:rsidRPr="007D6A7E">
        <w:t xml:space="preserve">System </w:t>
      </w:r>
      <w:r w:rsidR="003D0D4D">
        <w:t xml:space="preserve">obsługi mikropożyczek </w:t>
      </w:r>
      <w:r w:rsidRPr="007D6A7E">
        <w:t xml:space="preserve">przeznaczony jest zarówno dla osób potrzebujących wsparcia finansowego, jak i okazujących pomoc, jednakże wymagany jest status studenta. Dzięki temu platforma jest skupiona wokół społeczności akademickiej. Daje to większe szanse na udzielenie </w:t>
      </w:r>
      <w:r w:rsidR="00E0553C">
        <w:t>pożyczki</w:t>
      </w:r>
      <w:r w:rsidRPr="007D6A7E">
        <w:t xml:space="preserve"> </w:t>
      </w:r>
      <w:r w:rsidR="001B783A">
        <w:t xml:space="preserve">pomiędzy </w:t>
      </w:r>
      <w:r w:rsidRPr="007D6A7E">
        <w:t>student</w:t>
      </w:r>
      <w:r w:rsidR="001B783A">
        <w:t>ami.</w:t>
      </w:r>
    </w:p>
    <w:p w14:paraId="309E6478" w14:textId="32A44833" w:rsidR="000969CD" w:rsidRPr="00431B7F" w:rsidRDefault="00BE6D13" w:rsidP="00431B7F">
      <w:pPr>
        <w:pStyle w:val="Nagwek2"/>
        <w:rPr>
          <w:highlight w:val="yellow"/>
        </w:rPr>
      </w:pPr>
      <w:bookmarkStart w:id="16" w:name="_Toc8601549"/>
      <w:bookmarkStart w:id="17" w:name="_Toc91668257"/>
      <w:r w:rsidRPr="00801E35">
        <w:rPr>
          <w:highlight w:val="yellow"/>
        </w:rPr>
        <w:t>Zarys s</w:t>
      </w:r>
      <w:r w:rsidR="0070431F" w:rsidRPr="00801E35">
        <w:rPr>
          <w:highlight w:val="yellow"/>
        </w:rPr>
        <w:t>ytuacj</w:t>
      </w:r>
      <w:r w:rsidRPr="00801E35">
        <w:rPr>
          <w:highlight w:val="yellow"/>
        </w:rPr>
        <w:t>i</w:t>
      </w:r>
      <w:r w:rsidR="00DA1408" w:rsidRPr="00801E35">
        <w:rPr>
          <w:highlight w:val="yellow"/>
        </w:rPr>
        <w:t xml:space="preserve"> problem</w:t>
      </w:r>
      <w:bookmarkEnd w:id="14"/>
      <w:bookmarkEnd w:id="15"/>
      <w:r w:rsidR="0070431F" w:rsidRPr="00801E35">
        <w:rPr>
          <w:highlight w:val="yellow"/>
        </w:rPr>
        <w:t>ow</w:t>
      </w:r>
      <w:r w:rsidRPr="00801E35">
        <w:rPr>
          <w:highlight w:val="yellow"/>
        </w:rPr>
        <w:t>ej</w:t>
      </w:r>
      <w:bookmarkEnd w:id="16"/>
      <w:bookmarkEnd w:id="17"/>
    </w:p>
    <w:p w14:paraId="3E533F5E" w14:textId="73A1AE8E" w:rsidR="00DA324E" w:rsidRDefault="000D122F" w:rsidP="00E22191">
      <w:pPr>
        <w:pStyle w:val="TreAkapitu"/>
      </w:pPr>
      <w:r>
        <w:t xml:space="preserve">Rozpoczęcie studiów w większości przypadków wiąże się z koniecznością wyprowadzki z domu rodzinnego. Wynajmując mieszkanie studenci są zmuszeni do dokonywania regularnych opłat. Do tego  </w:t>
      </w:r>
      <w:r w:rsidR="007B4489">
        <w:t>dochodzą wydatki związane z utrzymaniem np. na pożywienie, transport, lekarza czy inne niespodziewane wydatki. Często dochodzi do sytuacji, kiedy te wydatki przewyższają dochody</w:t>
      </w:r>
      <w:r w:rsidR="00BB288C">
        <w:t xml:space="preserve"> i nie są one wystarczające na wyżej wspomniane </w:t>
      </w:r>
      <w:r w:rsidR="00831C08">
        <w:t>obciążenia</w:t>
      </w:r>
      <w:r w:rsidR="007B4489">
        <w:t xml:space="preserve">. </w:t>
      </w:r>
      <w:r w:rsidR="00BB288C">
        <w:t xml:space="preserve">Brak funduszy na </w:t>
      </w:r>
      <w:r w:rsidR="00AC7572">
        <w:t>podstawowe środki do życia</w:t>
      </w:r>
      <w:r w:rsidR="00BB288C">
        <w:t xml:space="preserve"> wymusza </w:t>
      </w:r>
      <w:r w:rsidR="00E941F7">
        <w:t xml:space="preserve">konieczność </w:t>
      </w:r>
      <w:r w:rsidR="00BB288C">
        <w:t xml:space="preserve">zaciągnięcia pomocy finansowej. </w:t>
      </w:r>
    </w:p>
    <w:p w14:paraId="1AB2D0BE" w14:textId="4378D8CE" w:rsidR="00DA324E" w:rsidRDefault="00AC7572" w:rsidP="00DA324E">
      <w:pPr>
        <w:pStyle w:val="TreAkapitu"/>
      </w:pPr>
      <w:r>
        <w:t xml:space="preserve">Nie </w:t>
      </w:r>
      <w:r w:rsidR="00DA324E">
        <w:t xml:space="preserve">każdy student </w:t>
      </w:r>
      <w:r w:rsidR="00BB288C">
        <w:t xml:space="preserve">wiąże koniec z końcem, jednakże wydatki </w:t>
      </w:r>
      <w:r w:rsidR="000F5455">
        <w:t>uniemożliwiają</w:t>
      </w:r>
      <w:r w:rsidR="00BB288C">
        <w:t xml:space="preserve"> </w:t>
      </w:r>
      <w:r w:rsidR="00BB288C" w:rsidRPr="00BB288C">
        <w:t>odłożenie większej ilości funduszy i zbudowanie odpowiedniego kapitału</w:t>
      </w:r>
      <w:r w:rsidR="000F5455">
        <w:t xml:space="preserve">, który jest potrzebny, aby rozpocząć własną działalność, wprowadzić nowy produkt czy realizować inne plany. </w:t>
      </w:r>
      <w:r w:rsidR="000F5455" w:rsidRPr="000F5455">
        <w:t>Jego brak wiąże się z tym, że przełomowe pomysły</w:t>
      </w:r>
      <w:r w:rsidR="000F5455">
        <w:t>, wymagające większego wkładu finansowego</w:t>
      </w:r>
      <w:r w:rsidR="000F5455" w:rsidRPr="000F5455">
        <w:t xml:space="preserve"> nie mogą dojść do skutku.</w:t>
      </w:r>
    </w:p>
    <w:p w14:paraId="48A5A466" w14:textId="6C49819E" w:rsidR="000348D6" w:rsidRDefault="000348D6" w:rsidP="000348D6">
      <w:pPr>
        <w:pStyle w:val="TreAkapitu"/>
        <w:ind w:firstLine="0"/>
      </w:pPr>
      <w:r>
        <w:tab/>
        <w:t>Z drugiej strony istnieją również studenci, którym tych funduszy nie brakuje, a nawet bywa i tak, że mają odłożone większe kwoty, z którymi nic nie robią. Chcąc pomnożyć swój kapitał mają możliwość udzielenia pożyczki z ustalonymi uprzednio warunkami, dotyczącymi kwoty, oprocentowania oraz czasu, na jaki zostanie udzielona.</w:t>
      </w:r>
    </w:p>
    <w:p w14:paraId="5AFE7997" w14:textId="06F7FB7A" w:rsidR="00C81DB5" w:rsidRDefault="00C81DB5" w:rsidP="00FB3378">
      <w:pPr>
        <w:pStyle w:val="TreAkapitu"/>
      </w:pPr>
      <w:r>
        <w:t xml:space="preserve">Problemem jest zapewnienie </w:t>
      </w:r>
      <w:r w:rsidR="006212A7">
        <w:t>obsługi procesu pożyczki. Należy uwzględnić zabezpieczenie przebiegu procesu pożyczki oraz zwrotu. Ponadto szczególną kwestią do</w:t>
      </w:r>
      <w:r w:rsidR="00B67A7E">
        <w:t xml:space="preserve"> </w:t>
      </w:r>
      <w:r w:rsidR="006212A7">
        <w:t xml:space="preserve">rozpatrzenia jest wiarygodność zarówno pożyczkodawcy jak i </w:t>
      </w:r>
      <w:r w:rsidR="003412C9">
        <w:t>pożyczko</w:t>
      </w:r>
      <w:r w:rsidR="00D63C3D">
        <w:t>biorcy</w:t>
      </w:r>
      <w:r w:rsidR="006212A7">
        <w:t>.</w:t>
      </w:r>
      <w:r w:rsidR="00AC6C51">
        <w:t xml:space="preserve"> Istnieje tu pewne ryzyko pożyczkowe, które powinno zostać ówcześnie ocenione.</w:t>
      </w:r>
      <w:r w:rsidR="006212A7">
        <w:t xml:space="preserve"> </w:t>
      </w:r>
      <w:r w:rsidRPr="00C81DB5">
        <w:t>Pożyczkę można zaciągnąć na dowolny cel. Platforma ma dać szanse każdemu, komu potrzebna jest pomoc finansowa – niezależnie od powodu.</w:t>
      </w:r>
    </w:p>
    <w:p w14:paraId="38EFD6E6" w14:textId="4A692A62" w:rsidR="009E677F" w:rsidRDefault="009E677F" w:rsidP="000348D6">
      <w:pPr>
        <w:pStyle w:val="TreAkapitu"/>
        <w:ind w:firstLine="0"/>
      </w:pPr>
      <w:r>
        <w:tab/>
        <w:t xml:space="preserve">Zaletą tego rozwiązania jest pominięcie instytucji finansowych w zaciągnięciu pożyczki. Będąc studentem nie posiada </w:t>
      </w:r>
      <w:r w:rsidR="004D2B27">
        <w:t>się</w:t>
      </w:r>
      <w:r>
        <w:t xml:space="preserve"> wystarczającej zdolności kredytowe</w:t>
      </w:r>
      <w:r w:rsidR="0006166C">
        <w:t>j</w:t>
      </w:r>
      <w:r>
        <w:t xml:space="preserve">, co powoduje, że banki niechętnie udzielają pomocy finansowej. Kolejnym pozytywnym </w:t>
      </w:r>
      <w:r>
        <w:lastRenderedPageBreak/>
        <w:t xml:space="preserve">aspektem korzystania z systemu jest możliwość </w:t>
      </w:r>
      <w:r w:rsidR="000F5314">
        <w:t xml:space="preserve">zaciągnięcia </w:t>
      </w:r>
      <w:r>
        <w:t>pożycz</w:t>
      </w:r>
      <w:r w:rsidR="00875817">
        <w:t>ek</w:t>
      </w:r>
      <w:r>
        <w:t xml:space="preserve"> o bardzo </w:t>
      </w:r>
      <w:r w:rsidR="00DB406C">
        <w:t>niskich</w:t>
      </w:r>
      <w:r>
        <w:t xml:space="preserve"> kwotach co jest niemożliwe w przypadku banku. Biorąc pod uwagę sytuację, kiedy potrzebujemy pożyczyć małą ilość pieniędzy</w:t>
      </w:r>
      <w:r w:rsidR="00064CB0">
        <w:t xml:space="preserve">, </w:t>
      </w:r>
      <w:r>
        <w:t>zwrócenie się do banku mija się z celem, ponieważ nie realizują one pożyczek przykładowo w kwocie 50 zł.</w:t>
      </w:r>
      <w:r w:rsidR="002631CA">
        <w:t xml:space="preserve"> Dodatkowo sam przebieg procedury jest nieskomplikowany i przejrzysty, eliminując zbędną papierową dokumentację.</w:t>
      </w:r>
    </w:p>
    <w:p w14:paraId="3E3DE383" w14:textId="674DF905" w:rsidR="00C81DB5" w:rsidRDefault="00C81DB5" w:rsidP="000348D6">
      <w:pPr>
        <w:pStyle w:val="TreAkapitu"/>
        <w:ind w:firstLine="0"/>
      </w:pPr>
      <w:r>
        <w:tab/>
      </w:r>
    </w:p>
    <w:p w14:paraId="3F166AB7" w14:textId="77777777" w:rsidR="004D204A" w:rsidRPr="00603509" w:rsidRDefault="001A204C" w:rsidP="00D340D5">
      <w:pPr>
        <w:pStyle w:val="Nagwek3"/>
      </w:pPr>
      <w:bookmarkStart w:id="18" w:name="_Toc8601550"/>
      <w:bookmarkStart w:id="19" w:name="_Toc91668258"/>
      <w:r w:rsidRPr="00603509">
        <w:t>Podstawy teoretyczne</w:t>
      </w:r>
      <w:bookmarkEnd w:id="18"/>
      <w:bookmarkEnd w:id="19"/>
    </w:p>
    <w:p w14:paraId="5B5473E3" w14:textId="531A8504" w:rsidR="001E48D4" w:rsidRPr="00733FC4" w:rsidRDefault="001E48D4" w:rsidP="001E48D4">
      <w:pPr>
        <w:pStyle w:val="Podtytu"/>
        <w:rPr>
          <w:sz w:val="24"/>
          <w:szCs w:val="24"/>
        </w:rPr>
      </w:pPr>
      <w:r w:rsidRPr="00733FC4">
        <w:rPr>
          <w:sz w:val="24"/>
          <w:szCs w:val="24"/>
        </w:rPr>
        <w:t>BLOCKCHAIN</w:t>
      </w:r>
    </w:p>
    <w:p w14:paraId="57986F94" w14:textId="63ECB368" w:rsidR="00A15BCB" w:rsidRDefault="00FD5B84" w:rsidP="00431B7F">
      <w:pPr>
        <w:spacing w:line="360" w:lineRule="auto"/>
        <w:ind w:firstLine="709"/>
        <w:jc w:val="both"/>
      </w:pPr>
      <w:r>
        <w:rPr>
          <w:noProof/>
        </w:rPr>
        <w:pict w14:anchorId="7FFF5B31">
          <v:shapetype id="_x0000_t202" coordsize="21600,21600" o:spt="202" path="m,l,21600r21600,l21600,xe">
            <v:stroke joinstyle="miter"/>
            <v:path gradientshapeok="t" o:connecttype="rect"/>
          </v:shapetype>
          <v:shape id="_x0000_s1033" type="#_x0000_t202" style="position:absolute;left:0;text-align:left;margin-left:47.8pt;margin-top:128.05pt;width:398pt;height:23.4pt;z-index:251663360" wrapcoords="-45 0 -45 21150 21600 21150 21600 0 -45 0" stroked="f">
            <v:textbox style="mso-next-textbox:#_x0000_s1033" inset="0,0,0,0">
              <w:txbxContent>
                <w:p w14:paraId="025A6AD4" w14:textId="67758255" w:rsidR="005E13A3" w:rsidRPr="005E13A3" w:rsidRDefault="005E13A3" w:rsidP="005E13A3">
                  <w:pPr>
                    <w:pStyle w:val="Legenda"/>
                    <w:rPr>
                      <w:b w:val="0"/>
                      <w:bCs w:val="0"/>
                      <w:noProof/>
                      <w:szCs w:val="20"/>
                    </w:rPr>
                  </w:pPr>
                  <w:bookmarkStart w:id="20" w:name="_Toc91667860"/>
                  <w:r w:rsidRPr="005E13A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w:t>
                  </w:r>
                  <w:r w:rsidR="001D0F84">
                    <w:rPr>
                      <w:b w:val="0"/>
                      <w:bCs w:val="0"/>
                    </w:rPr>
                    <w:fldChar w:fldCharType="end"/>
                  </w:r>
                  <w:r w:rsidRPr="005E13A3">
                    <w:rPr>
                      <w:b w:val="0"/>
                      <w:bCs w:val="0"/>
                    </w:rPr>
                    <w:t>. Różnica pomiędzy siecią a) zcentralizowaną b) decentralizowaną</w:t>
                  </w:r>
                  <w:bookmarkEnd w:id="20"/>
                </w:p>
              </w:txbxContent>
            </v:textbox>
            <w10:wrap type="tight"/>
          </v:shape>
        </w:pict>
      </w:r>
      <w:r w:rsidR="002E7EB7">
        <w:t>Blockchain, inaczej łańcuch bloków jest technologią rozproszonego rejestru, która służy do przechowywania oraz przesyłania informacji o transakcjach zawartych w Internecie. Jest to innowacyjna koncepcja</w:t>
      </w:r>
      <w:r w:rsidR="00FF61EC">
        <w:t xml:space="preserve"> zdecentralizowanej</w:t>
      </w:r>
      <w:r w:rsidR="002E7EB7">
        <w:t xml:space="preserve"> bazy danych, która nie znajduję się na centralnym serwerze, lecz stanowi sieć równoważnych replik</w:t>
      </w:r>
      <w:r w:rsidR="00FF61EC">
        <w:t>.</w:t>
      </w:r>
      <w:r w:rsidR="002E7EB7">
        <w:t xml:space="preserve"> Łańcuch bloków to współużytkowany, nie</w:t>
      </w:r>
      <w:r w:rsidR="00AE3F7C">
        <w:t>edytowalny</w:t>
      </w:r>
      <w:r w:rsidR="002E7EB7">
        <w:t xml:space="preserve"> rejestr, dzięki któremu </w:t>
      </w:r>
      <w:r w:rsidR="002C7195">
        <w:t xml:space="preserve">proces rejestrowania transakcji oraz śledzenia zasobów </w:t>
      </w:r>
      <w:r w:rsidR="00A6239A">
        <w:t>ulega znacznemu uproszczeniu</w:t>
      </w:r>
      <w:r w:rsidR="00431B7F">
        <w:t>.</w:t>
      </w:r>
    </w:p>
    <w:p w14:paraId="7C946F92" w14:textId="3BB18EBB" w:rsidR="00A15BCB" w:rsidRPr="00A15BCB" w:rsidRDefault="00435AEF" w:rsidP="00431B7F">
      <w:pPr>
        <w:spacing w:line="360" w:lineRule="auto"/>
        <w:jc w:val="both"/>
      </w:pPr>
      <w:r>
        <w:rPr>
          <w:noProof/>
        </w:rPr>
        <w:drawing>
          <wp:anchor distT="0" distB="0" distL="114300" distR="114300" simplePos="0" relativeHeight="251637248" behindDoc="1" locked="0" layoutInCell="1" allowOverlap="1" wp14:anchorId="2DFBC67F" wp14:editId="6F799076">
            <wp:simplePos x="0" y="0"/>
            <wp:positionH relativeFrom="column">
              <wp:posOffset>481965</wp:posOffset>
            </wp:positionH>
            <wp:positionV relativeFrom="paragraph">
              <wp:posOffset>236220</wp:posOffset>
            </wp:positionV>
            <wp:extent cx="4827905" cy="4061460"/>
            <wp:effectExtent l="0" t="0" r="0" b="0"/>
            <wp:wrapTight wrapText="bothSides">
              <wp:wrapPolygon edited="0">
                <wp:start x="0" y="0"/>
                <wp:lineTo x="0" y="21478"/>
                <wp:lineTo x="21478" y="21478"/>
                <wp:lineTo x="21478" y="0"/>
                <wp:lineTo x="0" y="0"/>
              </wp:wrapPolygon>
            </wp:wrapTight>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7905" cy="4061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DD9004" w14:textId="045E961D" w:rsidR="003A2DFD" w:rsidRDefault="003A2DFD" w:rsidP="003A2DFD">
      <w:pPr>
        <w:pStyle w:val="TreAkapitu"/>
        <w:rPr>
          <w:lang w:eastAsia="en-US"/>
        </w:rPr>
      </w:pPr>
    </w:p>
    <w:p w14:paraId="75C94325" w14:textId="21BBA9F8" w:rsidR="003A2DFD" w:rsidRDefault="003A2DFD" w:rsidP="003A2DFD">
      <w:pPr>
        <w:pStyle w:val="TreAkapitu"/>
        <w:rPr>
          <w:lang w:eastAsia="en-US"/>
        </w:rPr>
      </w:pPr>
    </w:p>
    <w:p w14:paraId="3BC7D651" w14:textId="7C75AA67" w:rsidR="003A2DFD" w:rsidRDefault="003A2DFD" w:rsidP="003A2DFD">
      <w:pPr>
        <w:pStyle w:val="TreAkapitu"/>
        <w:rPr>
          <w:lang w:eastAsia="en-US"/>
        </w:rPr>
      </w:pPr>
    </w:p>
    <w:p w14:paraId="49172E79" w14:textId="195EB7F1" w:rsidR="003A2DFD" w:rsidRDefault="003A2DFD" w:rsidP="003A2DFD">
      <w:pPr>
        <w:pStyle w:val="TreAkapitu"/>
        <w:rPr>
          <w:lang w:eastAsia="en-US"/>
        </w:rPr>
      </w:pPr>
    </w:p>
    <w:p w14:paraId="61C3662D" w14:textId="2033AD15" w:rsidR="003A2DFD" w:rsidRDefault="003A2DFD" w:rsidP="003A2DFD">
      <w:pPr>
        <w:pStyle w:val="TreAkapitu"/>
        <w:rPr>
          <w:lang w:eastAsia="en-US"/>
        </w:rPr>
      </w:pPr>
    </w:p>
    <w:p w14:paraId="7983C535" w14:textId="4F318680" w:rsidR="003A2DFD" w:rsidRDefault="003A2DFD" w:rsidP="003A2DFD">
      <w:pPr>
        <w:pStyle w:val="TreAkapitu"/>
        <w:rPr>
          <w:lang w:eastAsia="en-US"/>
        </w:rPr>
      </w:pPr>
    </w:p>
    <w:p w14:paraId="3A01CD45" w14:textId="722C91B3" w:rsidR="003A2DFD" w:rsidRDefault="003A2DFD" w:rsidP="003A2DFD">
      <w:pPr>
        <w:pStyle w:val="TreAkapitu"/>
        <w:rPr>
          <w:lang w:eastAsia="en-US"/>
        </w:rPr>
      </w:pPr>
    </w:p>
    <w:p w14:paraId="32DE84BA" w14:textId="1D96A16C" w:rsidR="003A2DFD" w:rsidRDefault="003A2DFD" w:rsidP="003A2DFD">
      <w:pPr>
        <w:pStyle w:val="TreAkapitu"/>
        <w:rPr>
          <w:lang w:eastAsia="en-US"/>
        </w:rPr>
      </w:pPr>
    </w:p>
    <w:p w14:paraId="36BB7B82" w14:textId="517E0ACF" w:rsidR="003A2DFD" w:rsidRDefault="003A2DFD" w:rsidP="003A2DFD">
      <w:pPr>
        <w:pStyle w:val="TreAkapitu"/>
        <w:rPr>
          <w:lang w:eastAsia="en-US"/>
        </w:rPr>
      </w:pPr>
    </w:p>
    <w:p w14:paraId="6B718635" w14:textId="7D368561" w:rsidR="003A2DFD" w:rsidRDefault="003A2DFD" w:rsidP="003A2DFD">
      <w:pPr>
        <w:pStyle w:val="TreAkapitu"/>
        <w:rPr>
          <w:lang w:eastAsia="en-US"/>
        </w:rPr>
      </w:pPr>
    </w:p>
    <w:p w14:paraId="041B30CD" w14:textId="2C3FBBBC" w:rsidR="006D3563" w:rsidRDefault="006D3563" w:rsidP="006D3563">
      <w:pPr>
        <w:pStyle w:val="TreAkapitu"/>
        <w:ind w:firstLine="0"/>
        <w:rPr>
          <w:lang w:eastAsia="en-US"/>
        </w:rPr>
      </w:pPr>
    </w:p>
    <w:p w14:paraId="2411F07E" w14:textId="7567F0B6" w:rsidR="00435AEF" w:rsidRDefault="00435AEF" w:rsidP="006D3563">
      <w:pPr>
        <w:pStyle w:val="TreAkapitu"/>
        <w:ind w:firstLine="0"/>
        <w:rPr>
          <w:lang w:eastAsia="en-US"/>
        </w:rPr>
      </w:pPr>
    </w:p>
    <w:p w14:paraId="2F8A5C65" w14:textId="6A076648" w:rsidR="00435AEF" w:rsidRDefault="00435AEF" w:rsidP="006D3563">
      <w:pPr>
        <w:pStyle w:val="TreAkapitu"/>
        <w:ind w:firstLine="0"/>
        <w:rPr>
          <w:lang w:eastAsia="en-US"/>
        </w:rPr>
      </w:pPr>
    </w:p>
    <w:p w14:paraId="38EBBEF5" w14:textId="77777777" w:rsidR="00435AEF" w:rsidRDefault="00435AEF" w:rsidP="006D3563">
      <w:pPr>
        <w:pStyle w:val="TreAkapitu"/>
        <w:ind w:firstLine="0"/>
        <w:rPr>
          <w:lang w:eastAsia="en-US"/>
        </w:rPr>
      </w:pPr>
    </w:p>
    <w:p w14:paraId="57BD08F6" w14:textId="77777777" w:rsidR="00435AEF" w:rsidRDefault="00435AEF" w:rsidP="00F70096">
      <w:pPr>
        <w:pStyle w:val="TreAkapitu"/>
        <w:ind w:left="709" w:firstLine="0"/>
        <w:rPr>
          <w:sz w:val="20"/>
          <w:szCs w:val="16"/>
        </w:rPr>
      </w:pPr>
    </w:p>
    <w:p w14:paraId="469631F4" w14:textId="77777777" w:rsidR="00435AEF" w:rsidRDefault="00435AEF" w:rsidP="00F70096">
      <w:pPr>
        <w:pStyle w:val="TreAkapitu"/>
        <w:ind w:left="709" w:firstLine="0"/>
        <w:rPr>
          <w:sz w:val="20"/>
          <w:szCs w:val="16"/>
        </w:rPr>
      </w:pPr>
    </w:p>
    <w:p w14:paraId="2BC085F5" w14:textId="61E768BD" w:rsidR="005E13A3" w:rsidRPr="005E13A3" w:rsidRDefault="003A2DFD" w:rsidP="00EB4A6B">
      <w:pPr>
        <w:pStyle w:val="TreAkapitu"/>
        <w:ind w:left="709" w:firstLine="0"/>
        <w:rPr>
          <w:sz w:val="20"/>
          <w:szCs w:val="16"/>
        </w:rPr>
      </w:pPr>
      <w:r w:rsidRPr="003A2DFD">
        <w:rPr>
          <w:sz w:val="20"/>
          <w:szCs w:val="16"/>
        </w:rPr>
        <w:t>Źródło: P. Baran, On Distributed Communication Networks, Rand Corporation, 1962, s. 4.</w:t>
      </w:r>
    </w:p>
    <w:p w14:paraId="71B9FE2C" w14:textId="483BD1F6" w:rsidR="004F4B3B" w:rsidRDefault="002C7195" w:rsidP="004F4B3B">
      <w:pPr>
        <w:spacing w:line="360" w:lineRule="auto"/>
        <w:ind w:firstLine="709"/>
        <w:jc w:val="both"/>
      </w:pPr>
      <w:r>
        <w:lastRenderedPageBreak/>
        <w:t xml:space="preserve">Informacje ułożone są w postaci następujących po sobie bloków danych. </w:t>
      </w:r>
      <w:r w:rsidR="00FF61EC">
        <w:t xml:space="preserve">W przypadku gdy jeden z bloków </w:t>
      </w:r>
      <w:r w:rsidR="00B02E6A">
        <w:t>wypełni</w:t>
      </w:r>
      <w:r w:rsidR="00FF61EC">
        <w:t xml:space="preserve"> się danymi, tworzony jest następny</w:t>
      </w:r>
      <w:r w:rsidR="005E4722">
        <w:t xml:space="preserve">, który jest zintegrowany z poprzednim. </w:t>
      </w:r>
      <w:r w:rsidR="00103887">
        <w:t>Każdy z bloków zawiera oznaczenie czasu(</w:t>
      </w:r>
      <w:r w:rsidR="00103887" w:rsidRPr="00E97114">
        <w:rPr>
          <w:i/>
          <w:iCs/>
        </w:rPr>
        <w:t>time-stamp</w:t>
      </w:r>
      <w:r w:rsidR="00103887">
        <w:t>), kiedy został stworzony</w:t>
      </w:r>
      <w:r w:rsidR="00E97114">
        <w:t xml:space="preserve"> oraz </w:t>
      </w:r>
      <w:r w:rsidR="005E5F90">
        <w:t>niepowt</w:t>
      </w:r>
      <w:r w:rsidR="00DF1111">
        <w:t>a</w:t>
      </w:r>
      <w:r w:rsidR="005E5F90">
        <w:t xml:space="preserve">rzalny </w:t>
      </w:r>
      <w:r w:rsidR="00015BDC">
        <w:t xml:space="preserve">identyfikator zwany </w:t>
      </w:r>
      <w:r w:rsidR="00015BDC">
        <w:rPr>
          <w:i/>
          <w:iCs/>
        </w:rPr>
        <w:t>hash</w:t>
      </w:r>
      <w:r w:rsidR="00574135">
        <w:rPr>
          <w:i/>
          <w:iCs/>
        </w:rPr>
        <w:t>’em</w:t>
      </w:r>
      <w:r w:rsidR="00E97114">
        <w:rPr>
          <w:i/>
          <w:iCs/>
        </w:rPr>
        <w:t xml:space="preserve">, </w:t>
      </w:r>
      <w:r w:rsidR="00E97114">
        <w:t>będący powiązaniem do poprzedniego bloku.</w:t>
      </w:r>
      <w:r w:rsidR="00E97114">
        <w:rPr>
          <w:i/>
          <w:iCs/>
        </w:rPr>
        <w:t xml:space="preserve"> </w:t>
      </w:r>
      <w:r w:rsidR="00E97114">
        <w:t>W</w:t>
      </w:r>
      <w:r w:rsidR="005E4722">
        <w:t xml:space="preserve"> ten sposób tworzy się pewien rodzaj </w:t>
      </w:r>
      <w:r w:rsidR="000613D0">
        <w:t xml:space="preserve">nierozerwalnego </w:t>
      </w:r>
      <w:r w:rsidR="005E4722">
        <w:t>łańcucha</w:t>
      </w:r>
      <w:r w:rsidR="002F5F00">
        <w:t xml:space="preserve"> </w:t>
      </w:r>
      <w:r w:rsidR="000613D0">
        <w:t>bloków danych</w:t>
      </w:r>
      <w:r w:rsidR="005E4722">
        <w:t>.</w:t>
      </w:r>
    </w:p>
    <w:p w14:paraId="4B31DE33" w14:textId="7E744B44" w:rsidR="00824042" w:rsidRDefault="00FD5B84" w:rsidP="004F4B3B">
      <w:pPr>
        <w:spacing w:line="360" w:lineRule="auto"/>
        <w:ind w:firstLine="709"/>
        <w:jc w:val="both"/>
      </w:pPr>
      <w:r>
        <w:rPr>
          <w:noProof/>
        </w:rPr>
        <w:pict w14:anchorId="414C9D3D">
          <v:shape id="_x0000_s1047" type="#_x0000_t202" style="position:absolute;left:0;text-align:left;margin-left:-27.9pt;margin-top:-6.2pt;width:537.75pt;height:36pt;z-index:251666432" stroked="f">
            <v:textbox inset="0,0,0,0">
              <w:txbxContent>
                <w:p w14:paraId="3338FE9C" w14:textId="1711D5BC" w:rsidR="004F4B3B" w:rsidRPr="00BE5B82" w:rsidRDefault="004F4B3B" w:rsidP="004F4B3B">
                  <w:pPr>
                    <w:pStyle w:val="Legenda"/>
                    <w:rPr>
                      <w:rFonts w:eastAsiaTheme="minorHAnsi"/>
                      <w:b w:val="0"/>
                      <w:bCs w:val="0"/>
                      <w:noProof/>
                    </w:rPr>
                  </w:pPr>
                  <w:bookmarkStart w:id="21" w:name="_Toc91667861"/>
                  <w:r w:rsidRPr="00BE5B8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w:t>
                  </w:r>
                  <w:r w:rsidR="001D0F84">
                    <w:rPr>
                      <w:b w:val="0"/>
                      <w:bCs w:val="0"/>
                    </w:rPr>
                    <w:fldChar w:fldCharType="end"/>
                  </w:r>
                  <w:r w:rsidR="00BE5B82" w:rsidRPr="00BE5B82">
                    <w:rPr>
                      <w:b w:val="0"/>
                      <w:bCs w:val="0"/>
                    </w:rPr>
                    <w:t>.</w:t>
                  </w:r>
                  <w:r w:rsidRPr="00BE5B82">
                    <w:rPr>
                      <w:b w:val="0"/>
                      <w:bCs w:val="0"/>
                    </w:rPr>
                    <w:t xml:space="preserve"> Architektura łańcucha bloków danych</w:t>
                  </w:r>
                  <w:bookmarkEnd w:id="21"/>
                </w:p>
              </w:txbxContent>
            </v:textbox>
          </v:shape>
        </w:pict>
      </w:r>
    </w:p>
    <w:p w14:paraId="77DC29A9" w14:textId="3D2C8C73" w:rsidR="00EB1949" w:rsidRDefault="00A91F4E" w:rsidP="00A91F4E">
      <w:pPr>
        <w:pStyle w:val="TreAkapitu"/>
        <w:rPr>
          <w:lang w:eastAsia="en-US"/>
        </w:rPr>
      </w:pPr>
      <w:r>
        <w:rPr>
          <w:noProof/>
        </w:rPr>
        <w:drawing>
          <wp:inline distT="0" distB="0" distL="0" distR="0" wp14:anchorId="104FC942" wp14:editId="25A7DF4D">
            <wp:extent cx="5760085" cy="982980"/>
            <wp:effectExtent l="0" t="0" r="0" b="0"/>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982980"/>
                    </a:xfrm>
                    <a:prstGeom prst="rect">
                      <a:avLst/>
                    </a:prstGeom>
                  </pic:spPr>
                </pic:pic>
              </a:graphicData>
            </a:graphic>
          </wp:inline>
        </w:drawing>
      </w:r>
    </w:p>
    <w:p w14:paraId="63F6692D" w14:textId="53FFEF70" w:rsidR="00EB1949" w:rsidRDefault="00EB1949" w:rsidP="002F5F00">
      <w:pPr>
        <w:pStyle w:val="TreAkapitu"/>
        <w:rPr>
          <w:lang w:eastAsia="en-US"/>
        </w:rPr>
      </w:pPr>
    </w:p>
    <w:p w14:paraId="1C917F45" w14:textId="5F468947" w:rsidR="00D244E9" w:rsidRPr="00D244E9" w:rsidRDefault="00D244E9" w:rsidP="00385F7C">
      <w:pPr>
        <w:pStyle w:val="TreAkapitu"/>
        <w:ind w:left="709" w:firstLine="0"/>
        <w:rPr>
          <w:sz w:val="20"/>
          <w:szCs w:val="16"/>
          <w:lang w:eastAsia="en-US"/>
        </w:rPr>
      </w:pPr>
      <w:r w:rsidRPr="00D244E9">
        <w:rPr>
          <w:sz w:val="20"/>
          <w:szCs w:val="16"/>
          <w:lang w:eastAsia="en-US"/>
        </w:rPr>
        <w:t xml:space="preserve">Źródło: </w:t>
      </w:r>
      <w:r w:rsidR="00B96B10" w:rsidRPr="00B96B10">
        <w:rPr>
          <w:sz w:val="20"/>
          <w:szCs w:val="16"/>
          <w:lang w:eastAsia="en-US"/>
        </w:rPr>
        <w:t>Nofer, M., Gomber, P., Hinz, O., &amp; Schiereck, D. (2017). Blockchain. </w:t>
      </w:r>
      <w:r w:rsidR="00B96B10" w:rsidRPr="00B96B10">
        <w:rPr>
          <w:i/>
          <w:iCs/>
          <w:sz w:val="20"/>
          <w:szCs w:val="16"/>
          <w:lang w:eastAsia="en-US"/>
        </w:rPr>
        <w:t>Business &amp; Information Systems Engineering</w:t>
      </w:r>
      <w:r w:rsidR="00B96B10" w:rsidRPr="00B96B10">
        <w:rPr>
          <w:sz w:val="20"/>
          <w:szCs w:val="16"/>
          <w:lang w:eastAsia="en-US"/>
        </w:rPr>
        <w:t>, </w:t>
      </w:r>
      <w:r w:rsidR="00B96B10" w:rsidRPr="00B96B10">
        <w:rPr>
          <w:i/>
          <w:iCs/>
          <w:sz w:val="20"/>
          <w:szCs w:val="16"/>
          <w:lang w:eastAsia="en-US"/>
        </w:rPr>
        <w:t>59</w:t>
      </w:r>
      <w:r w:rsidR="00B96B10" w:rsidRPr="00B96B10">
        <w:rPr>
          <w:sz w:val="20"/>
          <w:szCs w:val="16"/>
          <w:lang w:eastAsia="en-US"/>
        </w:rPr>
        <w:t>(3), 183-187.</w:t>
      </w:r>
    </w:p>
    <w:p w14:paraId="328D5CCD" w14:textId="77777777" w:rsidR="00EB1949" w:rsidRDefault="00EB1949" w:rsidP="00D244E9">
      <w:pPr>
        <w:pStyle w:val="TreAkapitu"/>
        <w:ind w:firstLine="0"/>
        <w:rPr>
          <w:lang w:eastAsia="en-US"/>
        </w:rPr>
      </w:pPr>
    </w:p>
    <w:p w14:paraId="437AD2EA" w14:textId="416749F7" w:rsidR="00015BDC" w:rsidRDefault="00015BDC" w:rsidP="002F5F00">
      <w:pPr>
        <w:pStyle w:val="TreAkapitu"/>
        <w:rPr>
          <w:lang w:eastAsia="en-US"/>
        </w:rPr>
      </w:pPr>
      <w:r>
        <w:rPr>
          <w:lang w:eastAsia="en-US"/>
        </w:rPr>
        <w:t xml:space="preserve">Do utworzenia </w:t>
      </w:r>
      <w:r w:rsidR="00574135">
        <w:rPr>
          <w:lang w:eastAsia="en-US"/>
        </w:rPr>
        <w:t xml:space="preserve">identyfikatora wykorzystywana jest </w:t>
      </w:r>
      <w:r w:rsidR="00717473">
        <w:rPr>
          <w:lang w:eastAsia="en-US"/>
        </w:rPr>
        <w:t xml:space="preserve">kryptograficzna </w:t>
      </w:r>
      <w:r w:rsidR="00574135">
        <w:rPr>
          <w:lang w:eastAsia="en-US"/>
        </w:rPr>
        <w:t xml:space="preserve">funkcja </w:t>
      </w:r>
      <w:r w:rsidR="0032493A">
        <w:rPr>
          <w:lang w:eastAsia="en-US"/>
        </w:rPr>
        <w:t>skrótu</w:t>
      </w:r>
      <w:r w:rsidR="001F707E">
        <w:rPr>
          <w:lang w:eastAsia="en-US"/>
        </w:rPr>
        <w:t xml:space="preserve">, która generuje </w:t>
      </w:r>
      <w:r w:rsidR="002C7A87" w:rsidRPr="008476BA">
        <w:rPr>
          <w:i/>
          <w:iCs/>
          <w:lang w:eastAsia="en-US"/>
        </w:rPr>
        <w:t>hash</w:t>
      </w:r>
      <w:r w:rsidR="009645BB">
        <w:rPr>
          <w:lang w:eastAsia="en-US"/>
        </w:rPr>
        <w:t>.</w:t>
      </w:r>
      <w:r w:rsidR="002C7A87">
        <w:rPr>
          <w:lang w:eastAsia="en-US"/>
        </w:rPr>
        <w:t xml:space="preserve"> Jest to</w:t>
      </w:r>
      <w:r w:rsidR="00AA6A5B">
        <w:rPr>
          <w:lang w:eastAsia="en-US"/>
        </w:rPr>
        <w:t xml:space="preserve"> </w:t>
      </w:r>
      <w:r w:rsidR="002C7A87">
        <w:t xml:space="preserve">krótki ciąg znaków przyporządkowany do dowolnie dużego zbioru danych. </w:t>
      </w:r>
      <w:r w:rsidR="009645BB">
        <w:rPr>
          <w:lang w:eastAsia="en-US"/>
        </w:rPr>
        <w:t>Wygenerowan</w:t>
      </w:r>
      <w:r w:rsidR="007963C9">
        <w:rPr>
          <w:lang w:eastAsia="en-US"/>
        </w:rPr>
        <w:t>y</w:t>
      </w:r>
      <w:r w:rsidR="009645BB">
        <w:rPr>
          <w:lang w:eastAsia="en-US"/>
        </w:rPr>
        <w:t xml:space="preserve"> </w:t>
      </w:r>
      <w:r w:rsidR="009645BB">
        <w:rPr>
          <w:i/>
          <w:iCs/>
          <w:lang w:eastAsia="en-US"/>
        </w:rPr>
        <w:t xml:space="preserve">hash </w:t>
      </w:r>
      <w:r w:rsidR="0032493A">
        <w:rPr>
          <w:lang w:eastAsia="en-US"/>
        </w:rPr>
        <w:t>zapewnia:</w:t>
      </w:r>
    </w:p>
    <w:p w14:paraId="0C72A67D" w14:textId="61E4B614" w:rsidR="0032493A" w:rsidRDefault="0032493A" w:rsidP="00A55904">
      <w:pPr>
        <w:pStyle w:val="TreAkapitu"/>
        <w:numPr>
          <w:ilvl w:val="0"/>
          <w:numId w:val="18"/>
        </w:numPr>
        <w:rPr>
          <w:lang w:eastAsia="en-US"/>
        </w:rPr>
      </w:pPr>
      <w:r>
        <w:rPr>
          <w:lang w:eastAsia="en-US"/>
        </w:rPr>
        <w:t>Odporność na kolizję</w:t>
      </w:r>
      <w:r w:rsidR="001F707E">
        <w:rPr>
          <w:lang w:eastAsia="en-US"/>
        </w:rPr>
        <w:t xml:space="preserve"> </w:t>
      </w:r>
      <w:r w:rsidR="00D857D2">
        <w:rPr>
          <w:lang w:eastAsia="en-US"/>
        </w:rPr>
        <w:t>– niemożliwe jest znalezienie dwóch odrębnych danych wejściowych, które w wyniku zastosowania funkcji skrótu dadzą taki sam wynik (</w:t>
      </w:r>
      <w:r w:rsidR="00D857D2" w:rsidRPr="00D857D2">
        <w:rPr>
          <w:i/>
          <w:iCs/>
          <w:lang w:eastAsia="en-US"/>
        </w:rPr>
        <w:t>hash</w:t>
      </w:r>
      <w:r w:rsidR="00D857D2">
        <w:rPr>
          <w:lang w:eastAsia="en-US"/>
        </w:rPr>
        <w:t>)</w:t>
      </w:r>
    </w:p>
    <w:p w14:paraId="14BA8C9F" w14:textId="2A4200D8" w:rsidR="0032493A" w:rsidRDefault="0032493A" w:rsidP="00A55904">
      <w:pPr>
        <w:pStyle w:val="TreAkapitu"/>
        <w:numPr>
          <w:ilvl w:val="0"/>
          <w:numId w:val="18"/>
        </w:numPr>
        <w:rPr>
          <w:lang w:eastAsia="en-US"/>
        </w:rPr>
      </w:pPr>
      <w:r>
        <w:rPr>
          <w:lang w:eastAsia="en-US"/>
        </w:rPr>
        <w:t>Jednokierunkowość oraz nieodwracalność</w:t>
      </w:r>
      <w:r w:rsidR="00BB72A8">
        <w:rPr>
          <w:lang w:eastAsia="en-US"/>
        </w:rPr>
        <w:t xml:space="preserve"> – nie da się odtworzyć danych wejściowych, znając jej skrót</w:t>
      </w:r>
      <w:r w:rsidR="00C01188">
        <w:rPr>
          <w:lang w:eastAsia="en-US"/>
        </w:rPr>
        <w:t xml:space="preserve"> (</w:t>
      </w:r>
      <w:r w:rsidR="00C01188">
        <w:rPr>
          <w:i/>
          <w:iCs/>
          <w:lang w:eastAsia="en-US"/>
        </w:rPr>
        <w:t>hash)</w:t>
      </w:r>
    </w:p>
    <w:p w14:paraId="0B64E5BF" w14:textId="5010786A" w:rsidR="00A26F38" w:rsidRDefault="00A26F38" w:rsidP="002F5F00">
      <w:pPr>
        <w:pStyle w:val="TreAkapitu"/>
        <w:rPr>
          <w:lang w:eastAsia="en-US"/>
        </w:rPr>
      </w:pPr>
      <w:r>
        <w:rPr>
          <w:lang w:eastAsia="en-US"/>
        </w:rPr>
        <w:t xml:space="preserve">Powyższe cechy zapewniają, iż transakcje zawarte w bloku są </w:t>
      </w:r>
      <w:r w:rsidR="00A6239A">
        <w:rPr>
          <w:lang w:eastAsia="en-US"/>
        </w:rPr>
        <w:t>odporne</w:t>
      </w:r>
      <w:r>
        <w:rPr>
          <w:lang w:eastAsia="en-US"/>
        </w:rPr>
        <w:t xml:space="preserve"> przed manipulacją i fałszowaniu</w:t>
      </w:r>
      <w:r w:rsidR="002D7AA0">
        <w:rPr>
          <w:lang w:eastAsia="en-US"/>
        </w:rPr>
        <w:t>, co zapewnia bezpieczeństwo</w:t>
      </w:r>
      <w:r w:rsidR="00C16B1C">
        <w:rPr>
          <w:lang w:eastAsia="en-US"/>
        </w:rPr>
        <w:t xml:space="preserve"> danych</w:t>
      </w:r>
      <w:r w:rsidR="002D7AA0">
        <w:rPr>
          <w:lang w:eastAsia="en-US"/>
        </w:rPr>
        <w:t>.</w:t>
      </w:r>
      <w:r>
        <w:rPr>
          <w:lang w:eastAsia="en-US"/>
        </w:rPr>
        <w:t xml:space="preserve"> Każda próba zmiany w obrębie jednego bloku wiąże się </w:t>
      </w:r>
      <w:r w:rsidR="00A6239A">
        <w:rPr>
          <w:lang w:eastAsia="en-US"/>
        </w:rPr>
        <w:t>z zmianą kolejnego po nim bloku. W przypadku podjęcia próby nieautoryzowanej transakcji, węzły blockchain w procesie weryfikacji stwierdzają wystąpienie niezgodności w sieci i odmawiają zapisu w łańcuchu bloków.</w:t>
      </w:r>
      <w:r w:rsidR="00A45855">
        <w:rPr>
          <w:lang w:eastAsia="en-US"/>
        </w:rPr>
        <w:t xml:space="preserve"> Transakcja, która została zapisana </w:t>
      </w:r>
      <w:r w:rsidR="00784337">
        <w:rPr>
          <w:lang w:eastAsia="en-US"/>
        </w:rPr>
        <w:t>nie może zostać usunięta lub zmieniona.</w:t>
      </w:r>
      <w:r w:rsidR="000613D0">
        <w:rPr>
          <w:lang w:eastAsia="en-US"/>
        </w:rPr>
        <w:t xml:space="preserve"> </w:t>
      </w:r>
      <w:r w:rsidR="000613D0" w:rsidRPr="000613D0">
        <w:rPr>
          <w:lang w:eastAsia="en-US"/>
        </w:rPr>
        <w:t>Zapobiega to możliwości ingerowania w dane przez osoby trzecie oraz tworzy wiarygodny rejestr transakcji dla uczestników sieci.</w:t>
      </w:r>
      <w:r w:rsidR="000613D0">
        <w:rPr>
          <w:lang w:eastAsia="en-US"/>
        </w:rPr>
        <w:t xml:space="preserve"> </w:t>
      </w:r>
    </w:p>
    <w:p w14:paraId="2DEF3202" w14:textId="39F11007" w:rsidR="00824042" w:rsidRDefault="00824042" w:rsidP="002F5F00">
      <w:pPr>
        <w:pStyle w:val="TreAkapitu"/>
        <w:rPr>
          <w:lang w:eastAsia="en-US"/>
        </w:rPr>
      </w:pPr>
    </w:p>
    <w:p w14:paraId="7019E1FF" w14:textId="77777777" w:rsidR="00ED107C" w:rsidRDefault="00ED107C" w:rsidP="002F5F00">
      <w:pPr>
        <w:pStyle w:val="TreAkapitu"/>
        <w:rPr>
          <w:lang w:eastAsia="en-US"/>
        </w:rPr>
      </w:pPr>
    </w:p>
    <w:p w14:paraId="14A1F7C9" w14:textId="77777777" w:rsidR="00ED107C" w:rsidRDefault="00ED107C" w:rsidP="002F5F00">
      <w:pPr>
        <w:pStyle w:val="TreAkapitu"/>
        <w:rPr>
          <w:lang w:eastAsia="en-US"/>
        </w:rPr>
      </w:pPr>
    </w:p>
    <w:p w14:paraId="64A22FD5" w14:textId="77777777" w:rsidR="00ED107C" w:rsidRDefault="00ED107C" w:rsidP="002F5F00">
      <w:pPr>
        <w:pStyle w:val="TreAkapitu"/>
        <w:rPr>
          <w:lang w:eastAsia="en-US"/>
        </w:rPr>
      </w:pPr>
    </w:p>
    <w:p w14:paraId="4E55F0CA" w14:textId="41F06C33" w:rsidR="002F5F00" w:rsidRDefault="00ED107C" w:rsidP="002F5F00">
      <w:pPr>
        <w:pStyle w:val="TreAkapitu"/>
        <w:rPr>
          <w:sz w:val="20"/>
        </w:rPr>
      </w:pPr>
      <w:r>
        <w:rPr>
          <w:noProof/>
        </w:rPr>
        <w:drawing>
          <wp:anchor distT="0" distB="0" distL="114300" distR="114300" simplePos="0" relativeHeight="251761152" behindDoc="1" locked="0" layoutInCell="1" allowOverlap="1" wp14:anchorId="7E2256D5" wp14:editId="342E5E1F">
            <wp:simplePos x="0" y="0"/>
            <wp:positionH relativeFrom="column">
              <wp:posOffset>0</wp:posOffset>
            </wp:positionH>
            <wp:positionV relativeFrom="paragraph">
              <wp:posOffset>103505</wp:posOffset>
            </wp:positionV>
            <wp:extent cx="6139815" cy="3351530"/>
            <wp:effectExtent l="0" t="0" r="0" b="0"/>
            <wp:wrapTight wrapText="bothSides">
              <wp:wrapPolygon edited="0">
                <wp:start x="0" y="0"/>
                <wp:lineTo x="0" y="21485"/>
                <wp:lineTo x="21513" y="21485"/>
                <wp:lineTo x="21513" y="0"/>
                <wp:lineTo x="0" y="0"/>
              </wp:wrapPolygon>
            </wp:wrapTight>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139815" cy="3351530"/>
                    </a:xfrm>
                    <a:prstGeom prst="rect">
                      <a:avLst/>
                    </a:prstGeom>
                  </pic:spPr>
                </pic:pic>
              </a:graphicData>
            </a:graphic>
            <wp14:sizeRelH relativeFrom="margin">
              <wp14:pctWidth>0</wp14:pctWidth>
            </wp14:sizeRelH>
            <wp14:sizeRelV relativeFrom="margin">
              <wp14:pctHeight>0</wp14:pctHeight>
            </wp14:sizeRelV>
          </wp:anchor>
        </w:drawing>
      </w:r>
      <w:r w:rsidR="00FD5B84">
        <w:rPr>
          <w:noProof/>
        </w:rPr>
        <w:pict w14:anchorId="1F1F62EE">
          <v:shape id="_x0000_s1066" type="#_x0000_t202" style="position:absolute;left:0;text-align:left;margin-left:0;margin-top:-15.3pt;width:483.45pt;height:36pt;z-index:251669504;mso-position-horizontal-relative:text;mso-position-vertical-relative:text" wrapcoords="-33 0 -33 21150 21600 21150 21600 0 -33 0" stroked="f">
            <v:textbox inset="0,0,0,0">
              <w:txbxContent>
                <w:p w14:paraId="1DAC644D" w14:textId="52C81A3D" w:rsidR="00ED107C" w:rsidRPr="00ED107C" w:rsidRDefault="00ED107C" w:rsidP="00ED107C">
                  <w:pPr>
                    <w:pStyle w:val="Legenda"/>
                    <w:rPr>
                      <w:b w:val="0"/>
                      <w:bCs w:val="0"/>
                      <w:noProof/>
                      <w:szCs w:val="20"/>
                    </w:rPr>
                  </w:pPr>
                  <w:bookmarkStart w:id="22" w:name="_Toc91667862"/>
                  <w:r w:rsidRPr="00ED107C">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w:t>
                  </w:r>
                  <w:r w:rsidR="001D0F84">
                    <w:rPr>
                      <w:b w:val="0"/>
                      <w:bCs w:val="0"/>
                    </w:rPr>
                    <w:fldChar w:fldCharType="end"/>
                  </w:r>
                  <w:r w:rsidRPr="00ED107C">
                    <w:rPr>
                      <w:b w:val="0"/>
                      <w:bCs w:val="0"/>
                    </w:rPr>
                    <w:t>. Przebieg transakcji zawieranych w blockchain</w:t>
                  </w:r>
                  <w:bookmarkEnd w:id="22"/>
                </w:p>
                <w:p w14:paraId="1222FC83" w14:textId="7990975D" w:rsidR="00ED107C" w:rsidRPr="006003DE" w:rsidRDefault="00ED107C" w:rsidP="00ED107C">
                  <w:pPr>
                    <w:pStyle w:val="Legenda"/>
                    <w:rPr>
                      <w:noProof/>
                      <w:szCs w:val="20"/>
                    </w:rPr>
                  </w:pPr>
                </w:p>
              </w:txbxContent>
            </v:textbox>
            <w10:wrap type="tight"/>
          </v:shape>
        </w:pict>
      </w:r>
      <w:r w:rsidR="00FD5B84">
        <w:rPr>
          <w:noProof/>
        </w:rPr>
        <w:pict w14:anchorId="38CC3A13">
          <v:shape id="_x0000_s1036" type="#_x0000_t202" style="position:absolute;left:0;text-align:left;margin-left:14pt;margin-top:-9.55pt;width:453.55pt;height:36pt;z-index:251664384;mso-position-horizontal-relative:text;mso-position-vertical-relative:text" wrapcoords="-36 0 -36 21150 21600 21150 21600 0 -36 0" stroked="f">
            <v:textbox style="mso-next-textbox:#_x0000_s1036" inset="0,0,0,0">
              <w:txbxContent>
                <w:p w14:paraId="0DDCBBC1" w14:textId="221ABAB4" w:rsidR="00BF7DFF" w:rsidRPr="00BF7DFF" w:rsidRDefault="00BF7DFF" w:rsidP="00ED107C">
                  <w:pPr>
                    <w:pStyle w:val="Legenda"/>
                    <w:jc w:val="left"/>
                    <w:rPr>
                      <w:b w:val="0"/>
                      <w:bCs w:val="0"/>
                      <w:noProof/>
                      <w:szCs w:val="20"/>
                    </w:rPr>
                  </w:pPr>
                </w:p>
              </w:txbxContent>
            </v:textbox>
            <w10:wrap type="tight"/>
          </v:shape>
        </w:pict>
      </w:r>
      <w:r w:rsidR="003E4C10">
        <w:rPr>
          <w:lang w:eastAsia="en-US"/>
        </w:rPr>
        <w:t>ź</w:t>
      </w:r>
      <w:r w:rsidR="003E4C10" w:rsidRPr="006C63D1">
        <w:rPr>
          <w:sz w:val="20"/>
          <w:lang w:eastAsia="en-US"/>
        </w:rPr>
        <w:t>ródło: Krzysztof Szydłowski, „</w:t>
      </w:r>
      <w:r w:rsidR="003E4C10" w:rsidRPr="006C63D1">
        <w:rPr>
          <w:sz w:val="20"/>
        </w:rPr>
        <w:t>Pieniądz i bitcoin</w:t>
      </w:r>
      <w:r w:rsidR="00825318" w:rsidRPr="006C63D1">
        <w:rPr>
          <w:sz w:val="20"/>
        </w:rPr>
        <w:t>.</w:t>
      </w:r>
      <w:r w:rsidR="003E4C10" w:rsidRPr="006C63D1">
        <w:rPr>
          <w:sz w:val="20"/>
        </w:rPr>
        <w:t xml:space="preserve"> </w:t>
      </w:r>
      <w:r w:rsidR="00825318" w:rsidRPr="006C63D1">
        <w:rPr>
          <w:sz w:val="20"/>
        </w:rPr>
        <w:t>P</w:t>
      </w:r>
      <w:r w:rsidR="003E4C10" w:rsidRPr="006C63D1">
        <w:rPr>
          <w:sz w:val="20"/>
        </w:rPr>
        <w:t>rzeszłość i przyszłość”</w:t>
      </w:r>
    </w:p>
    <w:p w14:paraId="5EA61BBF" w14:textId="3F9C2EE1" w:rsidR="008B4BB3" w:rsidRDefault="008B4BB3" w:rsidP="00ED107C">
      <w:pPr>
        <w:pStyle w:val="TreAkapitu"/>
        <w:rPr>
          <w:szCs w:val="24"/>
        </w:rPr>
      </w:pPr>
      <w:r>
        <w:rPr>
          <w:szCs w:val="24"/>
        </w:rPr>
        <w:t>Blockchain jest terminem nadrzędnym, pod którym kryje się całe grono różnego rodzaju platform. Różnią się one od siebie parametrami, możliwością zastosowania jak i przeznaczeniem. Podstawowym kryterium podziału sieci łańcucha bloków jest prawo dostępu do bazy danych</w:t>
      </w:r>
      <w:r w:rsidR="005210D0">
        <w:rPr>
          <w:szCs w:val="24"/>
        </w:rPr>
        <w:t>, zatem wyróżniamy rodzaje blockchain:</w:t>
      </w:r>
    </w:p>
    <w:p w14:paraId="3C36786F" w14:textId="647FD531" w:rsidR="005210D0" w:rsidRPr="0031450A" w:rsidRDefault="005210D0" w:rsidP="00A55904">
      <w:pPr>
        <w:pStyle w:val="TreAkapitu"/>
        <w:numPr>
          <w:ilvl w:val="0"/>
          <w:numId w:val="19"/>
        </w:numPr>
        <w:rPr>
          <w:szCs w:val="24"/>
        </w:rPr>
      </w:pPr>
      <w:r w:rsidRPr="0031450A">
        <w:rPr>
          <w:szCs w:val="24"/>
        </w:rPr>
        <w:t>Publiczny – dostępny dla wszystkich użytkowników, pozwalający zarówno na odczyt zachodzących transakcji, jak i na zgłaszanie transakcji do zapisu w sieci.</w:t>
      </w:r>
      <w:r w:rsidR="004C152A" w:rsidRPr="0031450A">
        <w:rPr>
          <w:szCs w:val="24"/>
        </w:rPr>
        <w:t xml:space="preserve"> Sieć jest </w:t>
      </w:r>
      <w:r w:rsidR="006646FE" w:rsidRPr="0031450A">
        <w:rPr>
          <w:szCs w:val="24"/>
        </w:rPr>
        <w:t>pseudo anonimowa</w:t>
      </w:r>
      <w:r w:rsidR="004C152A" w:rsidRPr="0031450A">
        <w:rPr>
          <w:szCs w:val="24"/>
        </w:rPr>
        <w:t>, co oznacza, że nie znamy tożsamości drugiej osoby, jednakże posiadamy jej adres publiczny.</w:t>
      </w:r>
      <w:r w:rsidR="00FD74DD" w:rsidRPr="0031450A">
        <w:rPr>
          <w:szCs w:val="24"/>
        </w:rPr>
        <w:t xml:space="preserve"> </w:t>
      </w:r>
      <w:r w:rsidR="007938C8" w:rsidRPr="0031450A">
        <w:rPr>
          <w:szCs w:val="24"/>
        </w:rPr>
        <w:t>Przykładem publicznej sieci jest Bitcoin</w:t>
      </w:r>
      <w:r w:rsidR="00BB4493" w:rsidRPr="0031450A">
        <w:rPr>
          <w:szCs w:val="24"/>
        </w:rPr>
        <w:t xml:space="preserve"> lub Ethereum</w:t>
      </w:r>
      <w:r w:rsidR="007938C8" w:rsidRPr="0031450A">
        <w:rPr>
          <w:szCs w:val="24"/>
        </w:rPr>
        <w:t>.</w:t>
      </w:r>
    </w:p>
    <w:p w14:paraId="38A5C134" w14:textId="58FC0822" w:rsidR="004D54DC" w:rsidRDefault="005210D0" w:rsidP="004D54DC">
      <w:pPr>
        <w:pStyle w:val="TreAkapitu"/>
        <w:numPr>
          <w:ilvl w:val="0"/>
          <w:numId w:val="19"/>
        </w:numPr>
        <w:rPr>
          <w:szCs w:val="24"/>
        </w:rPr>
      </w:pPr>
      <w:r w:rsidRPr="0031450A">
        <w:rPr>
          <w:szCs w:val="24"/>
        </w:rPr>
        <w:t xml:space="preserve">Prywatny </w:t>
      </w:r>
      <w:r w:rsidR="007938C8" w:rsidRPr="0031450A">
        <w:rPr>
          <w:szCs w:val="24"/>
        </w:rPr>
        <w:t>–</w:t>
      </w:r>
      <w:r w:rsidRPr="0031450A">
        <w:rPr>
          <w:szCs w:val="24"/>
        </w:rPr>
        <w:t xml:space="preserve"> </w:t>
      </w:r>
      <w:r w:rsidR="007938C8" w:rsidRPr="0031450A">
        <w:rPr>
          <w:szCs w:val="24"/>
        </w:rPr>
        <w:t xml:space="preserve">dostępny jedynie dla </w:t>
      </w:r>
      <w:r w:rsidR="005A3A5E" w:rsidRPr="0031450A">
        <w:rPr>
          <w:szCs w:val="24"/>
        </w:rPr>
        <w:t xml:space="preserve">zamkniętej </w:t>
      </w:r>
      <w:r w:rsidR="007938C8" w:rsidRPr="0031450A">
        <w:rPr>
          <w:szCs w:val="24"/>
        </w:rPr>
        <w:t>grupy użytkowników, mających prawo do odczytu zachodzących transakcji jak i również zgłaszania transakcji do zapisu.</w:t>
      </w:r>
      <w:r w:rsidR="00792296" w:rsidRPr="0031450A">
        <w:rPr>
          <w:szCs w:val="24"/>
        </w:rPr>
        <w:t xml:space="preserve"> Kontrola dostępu do prywatnej sieci uniemożliwia nieupoważnionym użytkownikom na interakcję z blockchainem.</w:t>
      </w:r>
      <w:r w:rsidR="00804B77" w:rsidRPr="0031450A">
        <w:rPr>
          <w:szCs w:val="24"/>
        </w:rPr>
        <w:t xml:space="preserve"> Bazuje ona głównie na zaawansowanych mechanizmach kryptografii asymetrycznej.</w:t>
      </w:r>
      <w:r w:rsidR="00792296" w:rsidRPr="0031450A">
        <w:rPr>
          <w:szCs w:val="24"/>
        </w:rPr>
        <w:t xml:space="preserve"> </w:t>
      </w:r>
      <w:r w:rsidR="007938C8" w:rsidRPr="0031450A">
        <w:rPr>
          <w:szCs w:val="24"/>
        </w:rPr>
        <w:t xml:space="preserve">Prywatny blockchain jest wykorzystywany w sytuacjach, kiedy sieć biznesowa zawiera poufne dane, </w:t>
      </w:r>
      <w:r w:rsidR="00212FEB" w:rsidRPr="0031450A">
        <w:rPr>
          <w:szCs w:val="24"/>
        </w:rPr>
        <w:t>które nie mogą zostać udostępnione publicznie</w:t>
      </w:r>
      <w:r w:rsidR="00E917CB" w:rsidRPr="0031450A">
        <w:rPr>
          <w:szCs w:val="24"/>
        </w:rPr>
        <w:t xml:space="preserve"> lub gdy </w:t>
      </w:r>
      <w:r w:rsidR="00E917CB" w:rsidRPr="0031450A">
        <w:rPr>
          <w:szCs w:val="24"/>
        </w:rPr>
        <w:lastRenderedPageBreak/>
        <w:t>regulacje prawne nie zezwalają na korzystanie z publicznego blockchaina</w:t>
      </w:r>
      <w:r w:rsidR="00212FEB" w:rsidRPr="0031450A">
        <w:rPr>
          <w:szCs w:val="24"/>
        </w:rPr>
        <w:t>.</w:t>
      </w:r>
      <w:r w:rsidR="00B30469" w:rsidRPr="0031450A">
        <w:rPr>
          <w:szCs w:val="24"/>
        </w:rPr>
        <w:t xml:space="preserve"> </w:t>
      </w:r>
      <w:r w:rsidR="007938C8" w:rsidRPr="0031450A">
        <w:rPr>
          <w:szCs w:val="24"/>
        </w:rPr>
        <w:t>Przykładem prywatnej sieci jest R3 Corda lub HyperLedger.</w:t>
      </w:r>
    </w:p>
    <w:p w14:paraId="57D0ECEC" w14:textId="77777777" w:rsidR="004D54DC" w:rsidRPr="004D54DC" w:rsidRDefault="004D54DC" w:rsidP="004D54DC">
      <w:pPr>
        <w:pStyle w:val="TreAkapitu"/>
        <w:ind w:left="1429" w:firstLine="0"/>
        <w:rPr>
          <w:szCs w:val="24"/>
        </w:rPr>
      </w:pPr>
    </w:p>
    <w:p w14:paraId="51CD19E7" w14:textId="22F1D3D0" w:rsidR="00226B5C" w:rsidRPr="000F0FC0" w:rsidRDefault="004D54DC" w:rsidP="004D54DC">
      <w:pPr>
        <w:pStyle w:val="TreAkapitu"/>
        <w:rPr>
          <w:szCs w:val="24"/>
        </w:rPr>
      </w:pPr>
      <w:r w:rsidRPr="000F0FC0">
        <w:rPr>
          <w:szCs w:val="24"/>
        </w:rPr>
        <w:t xml:space="preserve">W celu lepszego zrozumienia zostaną zestawione cechy dwóch czołowych przedstawicieli platform obsługujących </w:t>
      </w:r>
      <w:r w:rsidRPr="000F0FC0">
        <w:rPr>
          <w:i/>
          <w:iCs/>
          <w:szCs w:val="24"/>
        </w:rPr>
        <w:t>smart contract</w:t>
      </w:r>
      <w:r w:rsidRPr="000F0FC0">
        <w:rPr>
          <w:szCs w:val="24"/>
        </w:rPr>
        <w:t xml:space="preserve"> o dostępie publicznym oraz prywatnym - Ethereum oraz Hyperledger.  Każde z rozwiązań cechuje się innymi właściwościami. Budując system należy dokonać odpowiedniego doboru technologii, kierując się</w:t>
      </w:r>
      <w:r>
        <w:rPr>
          <w:szCs w:val="24"/>
        </w:rPr>
        <w:t xml:space="preserve"> </w:t>
      </w:r>
      <w:r w:rsidRPr="000F0FC0">
        <w:rPr>
          <w:szCs w:val="24"/>
        </w:rPr>
        <w:t>ustalonym</w:t>
      </w:r>
      <w:r>
        <w:rPr>
          <w:szCs w:val="24"/>
        </w:rPr>
        <w:t xml:space="preserve">i </w:t>
      </w:r>
      <w:r w:rsidRPr="000F0FC0">
        <w:rPr>
          <w:szCs w:val="24"/>
        </w:rPr>
        <w:t>założeniami.</w:t>
      </w:r>
      <w:r w:rsidR="00EC0F86" w:rsidRPr="000F0FC0">
        <w:rPr>
          <w:szCs w:val="24"/>
        </w:rPr>
        <w:br/>
      </w:r>
      <w:r w:rsidR="00226B5C" w:rsidRPr="000F0FC0">
        <w:rPr>
          <w:szCs w:val="24"/>
        </w:rPr>
        <w:t xml:space="preserve">  </w:t>
      </w:r>
    </w:p>
    <w:p w14:paraId="1345DFD4" w14:textId="6E6826D5" w:rsidR="004470B8" w:rsidRPr="00DB693C" w:rsidRDefault="004470B8" w:rsidP="004470B8">
      <w:pPr>
        <w:pStyle w:val="Legenda"/>
        <w:rPr>
          <w:b w:val="0"/>
          <w:bCs w:val="0"/>
        </w:rPr>
      </w:pPr>
      <w:r w:rsidRPr="00DB693C">
        <w:rPr>
          <w:b w:val="0"/>
          <w:bCs w:val="0"/>
        </w:rPr>
        <w:t xml:space="preserve">Tabela </w:t>
      </w:r>
      <w:r w:rsidRPr="00DB693C">
        <w:rPr>
          <w:b w:val="0"/>
          <w:bCs w:val="0"/>
        </w:rPr>
        <w:fldChar w:fldCharType="begin"/>
      </w:r>
      <w:r w:rsidRPr="00DB693C">
        <w:rPr>
          <w:b w:val="0"/>
          <w:bCs w:val="0"/>
        </w:rPr>
        <w:instrText xml:space="preserve"> SEQ Tabela \* ARABIC </w:instrText>
      </w:r>
      <w:r w:rsidRPr="00DB693C">
        <w:rPr>
          <w:b w:val="0"/>
          <w:bCs w:val="0"/>
        </w:rPr>
        <w:fldChar w:fldCharType="separate"/>
      </w:r>
      <w:r w:rsidR="00B14963">
        <w:rPr>
          <w:b w:val="0"/>
          <w:bCs w:val="0"/>
          <w:noProof/>
        </w:rPr>
        <w:t>1</w:t>
      </w:r>
      <w:r w:rsidRPr="00DB693C">
        <w:rPr>
          <w:b w:val="0"/>
          <w:bCs w:val="0"/>
        </w:rPr>
        <w:fldChar w:fldCharType="end"/>
      </w:r>
      <w:r w:rsidRPr="00DB693C">
        <w:rPr>
          <w:b w:val="0"/>
          <w:bCs w:val="0"/>
        </w:rPr>
        <w:t>. Zestawienie ró</w:t>
      </w:r>
      <w:r w:rsidR="00DB693C" w:rsidRPr="00DB693C">
        <w:rPr>
          <w:b w:val="0"/>
          <w:bCs w:val="0"/>
        </w:rPr>
        <w:t>ż</w:t>
      </w:r>
      <w:r w:rsidRPr="00DB693C">
        <w:rPr>
          <w:b w:val="0"/>
          <w:bCs w:val="0"/>
        </w:rPr>
        <w:t>nic pomiędzy Ethereum a Hyperledger</w:t>
      </w:r>
    </w:p>
    <w:tbl>
      <w:tblPr>
        <w:tblStyle w:val="Jasnalistaakcent11"/>
        <w:tblW w:w="8032" w:type="dxa"/>
        <w:jc w:val="center"/>
        <w:tblLook w:val="04A0" w:firstRow="1" w:lastRow="0" w:firstColumn="1" w:lastColumn="0" w:noHBand="0" w:noVBand="1"/>
      </w:tblPr>
      <w:tblGrid>
        <w:gridCol w:w="1583"/>
        <w:gridCol w:w="2790"/>
        <w:gridCol w:w="3659"/>
      </w:tblGrid>
      <w:tr w:rsidR="00E94B1D" w14:paraId="0BBFD94C" w14:textId="77777777" w:rsidTr="00127953">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583" w:type="dxa"/>
          </w:tcPr>
          <w:p w14:paraId="4A2D2EDD" w14:textId="77777777" w:rsidR="00E94B1D" w:rsidRPr="004B23E2" w:rsidRDefault="00E94B1D" w:rsidP="00A35EF9">
            <w:pPr>
              <w:pStyle w:val="TreAkapitu"/>
              <w:ind w:firstLine="0"/>
              <w:jc w:val="center"/>
              <w:rPr>
                <w:b w:val="0"/>
                <w:bCs w:val="0"/>
                <w:sz w:val="32"/>
                <w:szCs w:val="32"/>
              </w:rPr>
            </w:pPr>
          </w:p>
        </w:tc>
        <w:tc>
          <w:tcPr>
            <w:tcW w:w="2790" w:type="dxa"/>
          </w:tcPr>
          <w:p w14:paraId="3840931F" w14:textId="5824A3F8"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Ethereum</w:t>
            </w:r>
          </w:p>
        </w:tc>
        <w:tc>
          <w:tcPr>
            <w:tcW w:w="3659" w:type="dxa"/>
          </w:tcPr>
          <w:p w14:paraId="2058DA6A" w14:textId="77777777"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Hyperledger</w:t>
            </w:r>
          </w:p>
        </w:tc>
      </w:tr>
      <w:tr w:rsidR="00E94B1D" w14:paraId="03B9625D" w14:textId="77777777" w:rsidTr="00127953">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25926533" w14:textId="70F9AAD2" w:rsidR="00E94B1D" w:rsidRPr="006B28B1" w:rsidRDefault="00E94B1D" w:rsidP="00E94B1D">
            <w:pPr>
              <w:pStyle w:val="TreAkapitu"/>
              <w:ind w:firstLine="0"/>
              <w:jc w:val="center"/>
              <w:rPr>
                <w:sz w:val="20"/>
              </w:rPr>
            </w:pPr>
            <w:r w:rsidRPr="006B28B1">
              <w:rPr>
                <w:sz w:val="20"/>
              </w:rPr>
              <w:t>Typ portfela</w:t>
            </w:r>
          </w:p>
        </w:tc>
        <w:tc>
          <w:tcPr>
            <w:tcW w:w="2790" w:type="dxa"/>
          </w:tcPr>
          <w:p w14:paraId="59FFE258" w14:textId="08FF1737"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ubliczny</w:t>
            </w:r>
          </w:p>
        </w:tc>
        <w:tc>
          <w:tcPr>
            <w:tcW w:w="3659" w:type="dxa"/>
          </w:tcPr>
          <w:p w14:paraId="489B2A7A" w14:textId="230E5858"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rywatny (z upoważnieniami)</w:t>
            </w:r>
          </w:p>
        </w:tc>
      </w:tr>
      <w:tr w:rsidR="00E94B1D" w14:paraId="69AFB39B"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192554A3" w14:textId="1BBB069E" w:rsidR="00E94B1D" w:rsidRPr="00E94B1D" w:rsidRDefault="00E94B1D" w:rsidP="00E94B1D">
            <w:pPr>
              <w:pStyle w:val="TreAkapitu"/>
              <w:ind w:firstLine="0"/>
              <w:jc w:val="center"/>
              <w:rPr>
                <w:sz w:val="20"/>
              </w:rPr>
            </w:pPr>
            <w:r w:rsidRPr="00E94B1D">
              <w:rPr>
                <w:sz w:val="20"/>
              </w:rPr>
              <w:t>Sieć</w:t>
            </w:r>
          </w:p>
        </w:tc>
        <w:tc>
          <w:tcPr>
            <w:tcW w:w="2790" w:type="dxa"/>
          </w:tcPr>
          <w:p w14:paraId="79FF4DAB" w14:textId="55709C75"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twarta, dostępna dla wszystkich użytkowników</w:t>
            </w:r>
          </w:p>
        </w:tc>
        <w:tc>
          <w:tcPr>
            <w:tcW w:w="3659" w:type="dxa"/>
          </w:tcPr>
          <w:p w14:paraId="525388B0" w14:textId="3D2A4903"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graniczona, dostępna dla upoważnionych użytkowników</w:t>
            </w:r>
          </w:p>
        </w:tc>
      </w:tr>
      <w:tr w:rsidR="00E94B1D" w14:paraId="0A3F1B8B"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3D5D80A7" w14:textId="351B28CF" w:rsidR="00E94B1D" w:rsidRPr="00E94B1D" w:rsidRDefault="00E94B1D" w:rsidP="00E94B1D">
            <w:pPr>
              <w:pStyle w:val="TreAkapitu"/>
              <w:ind w:firstLine="0"/>
              <w:jc w:val="center"/>
              <w:rPr>
                <w:sz w:val="20"/>
              </w:rPr>
            </w:pPr>
            <w:r w:rsidRPr="00E94B1D">
              <w:rPr>
                <w:sz w:val="20"/>
              </w:rPr>
              <w:t>Organizacja</w:t>
            </w:r>
          </w:p>
        </w:tc>
        <w:tc>
          <w:tcPr>
            <w:tcW w:w="2790" w:type="dxa"/>
          </w:tcPr>
          <w:p w14:paraId="07B3FC65" w14:textId="75DAAC52"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Ethereum, założona przez Vitalik Buterin</w:t>
            </w:r>
          </w:p>
        </w:tc>
        <w:tc>
          <w:tcPr>
            <w:tcW w:w="3659" w:type="dxa"/>
          </w:tcPr>
          <w:p w14:paraId="1EE675BA" w14:textId="6D7C827A"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The Linux Foundation</w:t>
            </w:r>
          </w:p>
        </w:tc>
      </w:tr>
      <w:tr w:rsidR="00E94B1D" w14:paraId="3C01FF9F" w14:textId="77777777" w:rsidTr="00127953">
        <w:trPr>
          <w:trHeight w:val="335"/>
          <w:jc w:val="center"/>
        </w:trPr>
        <w:tc>
          <w:tcPr>
            <w:cnfStyle w:val="001000000000" w:firstRow="0" w:lastRow="0" w:firstColumn="1" w:lastColumn="0" w:oddVBand="0" w:evenVBand="0" w:oddHBand="0" w:evenHBand="0" w:firstRowFirstColumn="0" w:firstRowLastColumn="0" w:lastRowFirstColumn="0" w:lastRowLastColumn="0"/>
            <w:tcW w:w="1583" w:type="dxa"/>
          </w:tcPr>
          <w:p w14:paraId="420776E0" w14:textId="6DF9640A" w:rsidR="00E94B1D" w:rsidRPr="00E94B1D" w:rsidRDefault="00E94B1D" w:rsidP="00E94B1D">
            <w:pPr>
              <w:pStyle w:val="TreAkapitu"/>
              <w:ind w:firstLine="0"/>
              <w:jc w:val="center"/>
              <w:rPr>
                <w:sz w:val="20"/>
              </w:rPr>
            </w:pPr>
            <w:r w:rsidRPr="00E94B1D">
              <w:rPr>
                <w:sz w:val="20"/>
              </w:rPr>
              <w:t>Kryptowaluta</w:t>
            </w:r>
          </w:p>
        </w:tc>
        <w:tc>
          <w:tcPr>
            <w:tcW w:w="2790" w:type="dxa"/>
          </w:tcPr>
          <w:p w14:paraId="5253BB12" w14:textId="3D2228D9"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Ether</w:t>
            </w:r>
          </w:p>
        </w:tc>
        <w:tc>
          <w:tcPr>
            <w:tcW w:w="3659" w:type="dxa"/>
          </w:tcPr>
          <w:p w14:paraId="713C93E1" w14:textId="6C0AC78D"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w:t>
            </w:r>
            <w:r w:rsidR="00E94B1D">
              <w:rPr>
                <w:sz w:val="20"/>
              </w:rPr>
              <w:t>rak</w:t>
            </w:r>
          </w:p>
        </w:tc>
      </w:tr>
      <w:tr w:rsidR="00E94B1D" w14:paraId="58F66CBE"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7F46E8B2" w14:textId="137FC17B" w:rsidR="00E94B1D" w:rsidRPr="00E94B1D" w:rsidRDefault="00E94B1D" w:rsidP="00E94B1D">
            <w:pPr>
              <w:pStyle w:val="TreAkapitu"/>
              <w:ind w:firstLine="0"/>
              <w:jc w:val="center"/>
              <w:rPr>
                <w:sz w:val="20"/>
              </w:rPr>
            </w:pPr>
            <w:r w:rsidRPr="00E94B1D">
              <w:rPr>
                <w:sz w:val="20"/>
              </w:rPr>
              <w:t>Transakcje</w:t>
            </w:r>
          </w:p>
        </w:tc>
        <w:tc>
          <w:tcPr>
            <w:tcW w:w="2790" w:type="dxa"/>
          </w:tcPr>
          <w:p w14:paraId="148A4230" w14:textId="33C26085"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każdego</w:t>
            </w:r>
          </w:p>
        </w:tc>
        <w:tc>
          <w:tcPr>
            <w:tcW w:w="3659" w:type="dxa"/>
          </w:tcPr>
          <w:p w14:paraId="1719EF1A" w14:textId="52CFA96F" w:rsidR="00E94B1D" w:rsidRDefault="00A936F9"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upoważnionych użytkowników</w:t>
            </w:r>
          </w:p>
        </w:tc>
      </w:tr>
      <w:tr w:rsidR="00E94B1D" w14:paraId="3F192971"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20A3CF36" w14:textId="79F890AC" w:rsidR="00E94B1D" w:rsidRPr="00E94B1D" w:rsidRDefault="00E94B1D" w:rsidP="00E94B1D">
            <w:pPr>
              <w:pStyle w:val="TreAkapitu"/>
              <w:ind w:firstLine="0"/>
              <w:jc w:val="center"/>
              <w:rPr>
                <w:sz w:val="20"/>
              </w:rPr>
            </w:pPr>
            <w:r w:rsidRPr="00E94B1D">
              <w:rPr>
                <w:sz w:val="20"/>
              </w:rPr>
              <w:t>Opłaty za transakcje</w:t>
            </w:r>
          </w:p>
        </w:tc>
        <w:tc>
          <w:tcPr>
            <w:tcW w:w="2790" w:type="dxa"/>
          </w:tcPr>
          <w:p w14:paraId="00B6ACFD" w14:textId="1A3FBC21"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W</w:t>
            </w:r>
            <w:r w:rsidR="00E94B1D">
              <w:rPr>
                <w:sz w:val="20"/>
              </w:rPr>
              <w:t xml:space="preserve"> postaci tokenu Gas</w:t>
            </w:r>
          </w:p>
        </w:tc>
        <w:tc>
          <w:tcPr>
            <w:tcW w:w="3659" w:type="dxa"/>
          </w:tcPr>
          <w:p w14:paraId="7B1711F7" w14:textId="14EF6E6C"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rak opłat (?)</w:t>
            </w:r>
          </w:p>
        </w:tc>
      </w:tr>
      <w:tr w:rsidR="00E94B1D" w14:paraId="6F0572A3" w14:textId="77777777" w:rsidTr="00127953">
        <w:trPr>
          <w:cnfStyle w:val="000000100000" w:firstRow="0" w:lastRow="0" w:firstColumn="0" w:lastColumn="0" w:oddVBand="0" w:evenVBand="0" w:oddHBand="1" w:evenHBand="0" w:firstRowFirstColumn="0" w:firstRowLastColumn="0" w:lastRowFirstColumn="0" w:lastRowLastColumn="0"/>
          <w:trHeight w:val="993"/>
          <w:jc w:val="center"/>
        </w:trPr>
        <w:tc>
          <w:tcPr>
            <w:cnfStyle w:val="001000000000" w:firstRow="0" w:lastRow="0" w:firstColumn="1" w:lastColumn="0" w:oddVBand="0" w:evenVBand="0" w:oddHBand="0" w:evenHBand="0" w:firstRowFirstColumn="0" w:firstRowLastColumn="0" w:lastRowFirstColumn="0" w:lastRowLastColumn="0"/>
            <w:tcW w:w="1583" w:type="dxa"/>
          </w:tcPr>
          <w:p w14:paraId="0DEF0B7B" w14:textId="35E3466D" w:rsidR="00E94B1D" w:rsidRPr="00E94B1D" w:rsidRDefault="00E94B1D" w:rsidP="00E94B1D">
            <w:pPr>
              <w:pStyle w:val="TreAkapitu"/>
              <w:ind w:firstLine="0"/>
              <w:jc w:val="center"/>
              <w:rPr>
                <w:sz w:val="20"/>
              </w:rPr>
            </w:pPr>
            <w:r w:rsidRPr="00E94B1D">
              <w:rPr>
                <w:sz w:val="20"/>
              </w:rPr>
              <w:t>Język programowania smart contract</w:t>
            </w:r>
          </w:p>
        </w:tc>
        <w:tc>
          <w:tcPr>
            <w:tcW w:w="2790" w:type="dxa"/>
          </w:tcPr>
          <w:p w14:paraId="2C55D95A" w14:textId="6CE81FF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Soldity</w:t>
            </w:r>
          </w:p>
        </w:tc>
        <w:tc>
          <w:tcPr>
            <w:tcW w:w="3659" w:type="dxa"/>
          </w:tcPr>
          <w:p w14:paraId="748009D0" w14:textId="2CCD615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Java / Golang / NodeJS</w:t>
            </w:r>
          </w:p>
        </w:tc>
      </w:tr>
      <w:tr w:rsidR="00E94B1D" w14:paraId="3564445E" w14:textId="77777777" w:rsidTr="00127953">
        <w:trPr>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0A1F8AC6" w14:textId="6B11A0E2" w:rsidR="00E94B1D" w:rsidRPr="00E94B1D" w:rsidRDefault="00E94B1D" w:rsidP="00E94B1D">
            <w:pPr>
              <w:pStyle w:val="TreAkapitu"/>
              <w:ind w:firstLine="0"/>
              <w:jc w:val="center"/>
              <w:rPr>
                <w:sz w:val="20"/>
              </w:rPr>
            </w:pPr>
            <w:r w:rsidRPr="00E94B1D">
              <w:rPr>
                <w:sz w:val="20"/>
              </w:rPr>
              <w:t>Wydajność</w:t>
            </w:r>
          </w:p>
        </w:tc>
        <w:tc>
          <w:tcPr>
            <w:tcW w:w="2790" w:type="dxa"/>
          </w:tcPr>
          <w:p w14:paraId="3F0BBDA4" w14:textId="32C4BA64"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 transakcji / s</w:t>
            </w:r>
          </w:p>
        </w:tc>
        <w:tc>
          <w:tcPr>
            <w:tcW w:w="3659" w:type="dxa"/>
          </w:tcPr>
          <w:p w14:paraId="4077221B" w14:textId="74859942"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00 transakcji / s</w:t>
            </w:r>
          </w:p>
        </w:tc>
      </w:tr>
    </w:tbl>
    <w:p w14:paraId="2460B944" w14:textId="7D585062" w:rsidR="00110606" w:rsidRDefault="00DB693C" w:rsidP="00D224B3">
      <w:pPr>
        <w:pStyle w:val="TreAkapitu"/>
        <w:ind w:left="709" w:firstLine="0"/>
        <w:rPr>
          <w:sz w:val="20"/>
        </w:rPr>
      </w:pPr>
      <w:r w:rsidRPr="00DB693C">
        <w:rPr>
          <w:sz w:val="20"/>
        </w:rPr>
        <w:t>Źródło: opracowanie własne na podstawie: Martin Valenta, Philipp Sandner</w:t>
      </w:r>
      <w:r>
        <w:rPr>
          <w:sz w:val="20"/>
        </w:rPr>
        <w:t>, „</w:t>
      </w:r>
      <w:r w:rsidRPr="00DB693C">
        <w:rPr>
          <w:sz w:val="20"/>
        </w:rPr>
        <w:t>Comparison of Ethereum,</w:t>
      </w:r>
      <w:r>
        <w:rPr>
          <w:sz w:val="20"/>
        </w:rPr>
        <w:t xml:space="preserve"> </w:t>
      </w:r>
      <w:r w:rsidRPr="00DB693C">
        <w:rPr>
          <w:sz w:val="20"/>
        </w:rPr>
        <w:t>Hyperledger Fabric and Corda</w:t>
      </w:r>
      <w:r>
        <w:rPr>
          <w:sz w:val="20"/>
        </w:rPr>
        <w:t>”, str. 2</w:t>
      </w:r>
    </w:p>
    <w:p w14:paraId="50B21229" w14:textId="60E7654C" w:rsidR="003409BD" w:rsidRDefault="00CB506B" w:rsidP="002A700B">
      <w:pPr>
        <w:pStyle w:val="Legenda"/>
        <w:spacing w:line="360" w:lineRule="auto"/>
        <w:jc w:val="both"/>
        <w:rPr>
          <w:b w:val="0"/>
          <w:bCs w:val="0"/>
        </w:rPr>
      </w:pPr>
      <w:r>
        <w:rPr>
          <w:b w:val="0"/>
          <w:bCs w:val="0"/>
        </w:rPr>
        <w:tab/>
        <w:t xml:space="preserve">Poniższy wykres przedstawia </w:t>
      </w:r>
      <w:r w:rsidR="002F1D18">
        <w:rPr>
          <w:b w:val="0"/>
          <w:bCs w:val="0"/>
        </w:rPr>
        <w:t>popularnoś</w:t>
      </w:r>
      <w:r w:rsidR="003E5A35">
        <w:rPr>
          <w:b w:val="0"/>
          <w:bCs w:val="0"/>
        </w:rPr>
        <w:t>ć</w:t>
      </w:r>
      <w:r w:rsidR="002F1D18">
        <w:rPr>
          <w:b w:val="0"/>
          <w:bCs w:val="0"/>
        </w:rPr>
        <w:t xml:space="preserve"> wyszukiwania</w:t>
      </w:r>
      <w:r>
        <w:rPr>
          <w:b w:val="0"/>
          <w:bCs w:val="0"/>
        </w:rPr>
        <w:t xml:space="preserve"> has</w:t>
      </w:r>
      <w:r w:rsidR="003E5A35">
        <w:rPr>
          <w:b w:val="0"/>
          <w:bCs w:val="0"/>
        </w:rPr>
        <w:t>eł</w:t>
      </w:r>
      <w:r>
        <w:rPr>
          <w:b w:val="0"/>
          <w:bCs w:val="0"/>
        </w:rPr>
        <w:t xml:space="preserve"> „</w:t>
      </w:r>
      <w:r>
        <w:rPr>
          <w:b w:val="0"/>
          <w:bCs w:val="0"/>
          <w:i/>
          <w:iCs/>
        </w:rPr>
        <w:t xml:space="preserve">Ethereum” </w:t>
      </w:r>
      <w:r>
        <w:rPr>
          <w:b w:val="0"/>
          <w:bCs w:val="0"/>
        </w:rPr>
        <w:t>oraz „</w:t>
      </w:r>
      <w:r w:rsidRPr="00CB506B">
        <w:rPr>
          <w:b w:val="0"/>
          <w:bCs w:val="0"/>
          <w:i/>
          <w:iCs/>
        </w:rPr>
        <w:t>Hyperledger</w:t>
      </w:r>
      <w:r>
        <w:rPr>
          <w:b w:val="0"/>
          <w:bCs w:val="0"/>
        </w:rPr>
        <w:t>” w ostatnich 5 latach</w:t>
      </w:r>
      <w:r w:rsidR="003D1CDC">
        <w:rPr>
          <w:b w:val="0"/>
          <w:bCs w:val="0"/>
        </w:rPr>
        <w:t xml:space="preserve">. </w:t>
      </w:r>
      <w:r>
        <w:rPr>
          <w:b w:val="0"/>
          <w:bCs w:val="0"/>
        </w:rPr>
        <w:t xml:space="preserve"> </w:t>
      </w:r>
      <w:r w:rsidR="003D1CDC" w:rsidRPr="003D1CDC">
        <w:rPr>
          <w:b w:val="0"/>
          <w:bCs w:val="0"/>
        </w:rPr>
        <w:t xml:space="preserve">Liczby reprezentują poszczególne zainteresowania w wyszukiwaniu względem najwyższego punktu na wykresie. Wartość 100 oznacza najwyższą popularność hasła. </w:t>
      </w:r>
    </w:p>
    <w:p w14:paraId="36A2E9F5" w14:textId="77777777" w:rsidR="003D1CDC" w:rsidRPr="003D1CDC" w:rsidRDefault="003D1CDC" w:rsidP="003D1CDC"/>
    <w:p w14:paraId="51BD4EEF" w14:textId="7435FA1E" w:rsidR="00A334A2" w:rsidRPr="00A334A2" w:rsidRDefault="00A334A2" w:rsidP="00A334A2">
      <w:pPr>
        <w:pStyle w:val="Legenda"/>
        <w:rPr>
          <w:b w:val="0"/>
          <w:bCs w:val="0"/>
        </w:rPr>
      </w:pPr>
      <w:bookmarkStart w:id="23" w:name="_Toc91667863"/>
      <w:r w:rsidRPr="00A334A2">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w:t>
      </w:r>
      <w:r w:rsidR="001D0F84">
        <w:rPr>
          <w:b w:val="0"/>
          <w:bCs w:val="0"/>
        </w:rPr>
        <w:fldChar w:fldCharType="end"/>
      </w:r>
      <w:r w:rsidRPr="00A334A2">
        <w:rPr>
          <w:b w:val="0"/>
          <w:bCs w:val="0"/>
        </w:rPr>
        <w:t>. Wykres zainteresowania w ujęciu czasowym</w:t>
      </w:r>
      <w:r w:rsidR="006C46E0">
        <w:rPr>
          <w:b w:val="0"/>
          <w:bCs w:val="0"/>
        </w:rPr>
        <w:br/>
        <w:t>(czerwony – Ethereum, niebieski – Hyperledger)</w:t>
      </w:r>
      <w:bookmarkEnd w:id="23"/>
    </w:p>
    <w:p w14:paraId="71B61908" w14:textId="71EB4DCD" w:rsidR="00D90A33" w:rsidRDefault="00A334A2" w:rsidP="00DF485D">
      <w:pPr>
        <w:pStyle w:val="TreAkapitu"/>
        <w:ind w:firstLine="0"/>
        <w:jc w:val="center"/>
        <w:rPr>
          <w:sz w:val="20"/>
        </w:rPr>
      </w:pPr>
      <w:r>
        <w:rPr>
          <w:noProof/>
        </w:rPr>
        <w:drawing>
          <wp:inline distT="0" distB="0" distL="0" distR="0" wp14:anchorId="00FEC738" wp14:editId="71DD9A3C">
            <wp:extent cx="5905881" cy="1288473"/>
            <wp:effectExtent l="0" t="0" r="0" b="0"/>
            <wp:docPr id="205" name="Obraz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5903" cy="1297204"/>
                    </a:xfrm>
                    <a:prstGeom prst="rect">
                      <a:avLst/>
                    </a:prstGeom>
                  </pic:spPr>
                </pic:pic>
              </a:graphicData>
            </a:graphic>
          </wp:inline>
        </w:drawing>
      </w:r>
    </w:p>
    <w:p w14:paraId="6B14A216" w14:textId="40E78633" w:rsidR="00D90A33" w:rsidRPr="00D90A33" w:rsidRDefault="00D90A33" w:rsidP="00DF485D">
      <w:pPr>
        <w:pStyle w:val="TreAkapitu"/>
        <w:ind w:firstLine="0"/>
        <w:jc w:val="left"/>
        <w:rPr>
          <w:szCs w:val="24"/>
        </w:rPr>
      </w:pPr>
      <w:r w:rsidRPr="004D50C1">
        <w:rPr>
          <w:color w:val="FF0000"/>
          <w:szCs w:val="24"/>
        </w:rPr>
        <w:t>•</w:t>
      </w:r>
      <w:r w:rsidRPr="00D90A33">
        <w:rPr>
          <w:color w:val="FF0000"/>
          <w:sz w:val="40"/>
          <w:szCs w:val="40"/>
        </w:rPr>
        <w:t xml:space="preserve"> </w:t>
      </w:r>
      <w:r>
        <w:rPr>
          <w:szCs w:val="24"/>
        </w:rPr>
        <w:t>Ethereum</w:t>
      </w:r>
    </w:p>
    <w:p w14:paraId="752C59CA" w14:textId="56C3A8AD" w:rsidR="00D90A33" w:rsidRPr="00D90A33" w:rsidRDefault="00D90A33" w:rsidP="00DF485D">
      <w:pPr>
        <w:pStyle w:val="TreAkapitu"/>
        <w:ind w:firstLine="0"/>
        <w:jc w:val="left"/>
        <w:rPr>
          <w:sz w:val="22"/>
          <w:szCs w:val="22"/>
        </w:rPr>
      </w:pPr>
      <w:r w:rsidRPr="004D50C1">
        <w:rPr>
          <w:color w:val="4F81BD" w:themeColor="accent1"/>
          <w:szCs w:val="24"/>
        </w:rPr>
        <w:t>•</w:t>
      </w:r>
      <w:r>
        <w:rPr>
          <w:color w:val="4F81BD" w:themeColor="accent1"/>
          <w:sz w:val="40"/>
          <w:szCs w:val="40"/>
        </w:rPr>
        <w:t xml:space="preserve"> </w:t>
      </w:r>
      <w:r w:rsidRPr="000D42AD">
        <w:rPr>
          <w:szCs w:val="24"/>
        </w:rPr>
        <w:t>Hyperledger</w:t>
      </w:r>
    </w:p>
    <w:p w14:paraId="630C1F68" w14:textId="4F4BED3E" w:rsidR="00A334A2" w:rsidRPr="00A334A2" w:rsidRDefault="00A334A2" w:rsidP="00DF485D">
      <w:pPr>
        <w:pStyle w:val="TreAkapitu"/>
        <w:ind w:firstLine="0"/>
        <w:jc w:val="left"/>
        <w:rPr>
          <w:sz w:val="20"/>
        </w:rPr>
      </w:pPr>
      <w:r>
        <w:rPr>
          <w:sz w:val="20"/>
        </w:rPr>
        <w:t xml:space="preserve">Źródło: opracowanie własne na podstawie </w:t>
      </w:r>
      <w:r>
        <w:rPr>
          <w:i/>
          <w:iCs/>
          <w:sz w:val="20"/>
        </w:rPr>
        <w:t>Google Trends</w:t>
      </w:r>
      <w:r w:rsidR="009A58A9">
        <w:rPr>
          <w:i/>
          <w:iCs/>
          <w:sz w:val="20"/>
        </w:rPr>
        <w:br/>
      </w:r>
    </w:p>
    <w:p w14:paraId="2F97029C" w14:textId="0A341C5A" w:rsidR="009A58A9" w:rsidRDefault="009A58A9" w:rsidP="009A58A9">
      <w:pPr>
        <w:pStyle w:val="Legenda"/>
        <w:spacing w:line="360" w:lineRule="auto"/>
        <w:ind w:firstLine="709"/>
        <w:jc w:val="both"/>
        <w:rPr>
          <w:b w:val="0"/>
          <w:bCs w:val="0"/>
        </w:rPr>
      </w:pPr>
      <w:r>
        <w:rPr>
          <w:b w:val="0"/>
          <w:bCs w:val="0"/>
        </w:rPr>
        <w:t>Dużo większym zainteresowaniem cieszy się publiczna platforma Ethereum, która swój szczyt popularności osiągnęła w maju 2021r. Fakt ten może wynikać z tego, iż Ethereum jest obiektem zainteresowań nie tylko w społeczności programistów ale w większej mierze inwestorów. Cena natywnego tokena (kryptowaluty) platformy Ethereum zwany Etherem na początku jego wprowadzenia na giełdy (10.03.2016) wynosiła 46 zł, gdzie obecnie (</w:t>
      </w:r>
      <w:r w:rsidR="0049768E">
        <w:rPr>
          <w:b w:val="0"/>
          <w:bCs w:val="0"/>
        </w:rPr>
        <w:t>03</w:t>
      </w:r>
      <w:r>
        <w:rPr>
          <w:b w:val="0"/>
          <w:bCs w:val="0"/>
        </w:rPr>
        <w:t>.</w:t>
      </w:r>
      <w:r w:rsidR="0049768E">
        <w:rPr>
          <w:b w:val="0"/>
          <w:bCs w:val="0"/>
        </w:rPr>
        <w:t>09</w:t>
      </w:r>
      <w:r>
        <w:rPr>
          <w:b w:val="0"/>
          <w:bCs w:val="0"/>
        </w:rPr>
        <w:t xml:space="preserve">.2021r.) wynosi </w:t>
      </w:r>
      <w:r w:rsidR="0049768E" w:rsidRPr="0049768E">
        <w:rPr>
          <w:b w:val="0"/>
          <w:bCs w:val="0"/>
        </w:rPr>
        <w:t>15 625</w:t>
      </w:r>
      <w:r>
        <w:rPr>
          <w:b w:val="0"/>
          <w:bCs w:val="0"/>
        </w:rPr>
        <w:t xml:space="preserve"> zł, co daje nam</w:t>
      </w:r>
      <w:r w:rsidR="0060333D">
        <w:rPr>
          <w:b w:val="0"/>
          <w:bCs w:val="0"/>
        </w:rPr>
        <w:t xml:space="preserve"> procentowy</w:t>
      </w:r>
      <w:r>
        <w:rPr>
          <w:b w:val="0"/>
          <w:bCs w:val="0"/>
        </w:rPr>
        <w:t xml:space="preserve"> wzrost </w:t>
      </w:r>
      <w:r w:rsidR="0060333D">
        <w:rPr>
          <w:b w:val="0"/>
          <w:bCs w:val="0"/>
        </w:rPr>
        <w:t>wynoszący</w:t>
      </w:r>
      <w:r>
        <w:rPr>
          <w:b w:val="0"/>
          <w:bCs w:val="0"/>
        </w:rPr>
        <w:t xml:space="preserve"> </w:t>
      </w:r>
      <w:r w:rsidR="00F91122" w:rsidRPr="00F91122">
        <w:rPr>
          <w:b w:val="0"/>
          <w:bCs w:val="0"/>
        </w:rPr>
        <w:t>33</w:t>
      </w:r>
      <w:r w:rsidR="00272AC7">
        <w:rPr>
          <w:b w:val="0"/>
          <w:bCs w:val="0"/>
        </w:rPr>
        <w:t> </w:t>
      </w:r>
      <w:r w:rsidR="00F91122" w:rsidRPr="00F91122">
        <w:rPr>
          <w:b w:val="0"/>
          <w:bCs w:val="0"/>
        </w:rPr>
        <w:t>867</w:t>
      </w:r>
      <w:r w:rsidR="00272AC7">
        <w:rPr>
          <w:b w:val="0"/>
          <w:bCs w:val="0"/>
        </w:rPr>
        <w:t>,39</w:t>
      </w:r>
      <w:r>
        <w:rPr>
          <w:b w:val="0"/>
          <w:bCs w:val="0"/>
        </w:rPr>
        <w:t xml:space="preserve">%.  </w:t>
      </w:r>
    </w:p>
    <w:p w14:paraId="623C2E98" w14:textId="77777777" w:rsidR="00A334A2" w:rsidRPr="008708C2" w:rsidRDefault="00A334A2" w:rsidP="00A334A2">
      <w:pPr>
        <w:pStyle w:val="TreAkapitu"/>
        <w:jc w:val="left"/>
        <w:rPr>
          <w:sz w:val="20"/>
        </w:rPr>
      </w:pPr>
    </w:p>
    <w:p w14:paraId="50B5EEDE" w14:textId="0283DD1F" w:rsidR="00A211D7" w:rsidRDefault="009F6855" w:rsidP="00A54E24">
      <w:pPr>
        <w:pStyle w:val="TreAkapitu"/>
        <w:rPr>
          <w:lang w:eastAsia="en-US"/>
        </w:rPr>
      </w:pPr>
      <w:r>
        <w:rPr>
          <w:lang w:eastAsia="en-US"/>
        </w:rPr>
        <w:t xml:space="preserve">Przełomowa technologia blockchain zapewnia wiele wydajnych rozwiązań. Jednym z nich są „inteligentne umowy” z ang. </w:t>
      </w:r>
      <w:r>
        <w:rPr>
          <w:i/>
          <w:iCs/>
          <w:lang w:eastAsia="en-US"/>
        </w:rPr>
        <w:t>smart contracts</w:t>
      </w:r>
      <w:r>
        <w:rPr>
          <w:lang w:eastAsia="en-US"/>
        </w:rPr>
        <w:t xml:space="preserve">. </w:t>
      </w:r>
      <w:r w:rsidR="000E1D08">
        <w:rPr>
          <w:lang w:eastAsia="en-US"/>
        </w:rPr>
        <w:t xml:space="preserve">Z definicji wynika, iż </w:t>
      </w:r>
      <w:r w:rsidR="000E1D08">
        <w:rPr>
          <w:i/>
          <w:iCs/>
          <w:lang w:eastAsia="en-US"/>
        </w:rPr>
        <w:t>smart contract</w:t>
      </w:r>
      <w:r w:rsidR="000E1D08">
        <w:rPr>
          <w:lang w:eastAsia="en-US"/>
        </w:rPr>
        <w:t xml:space="preserve"> jest to protokół komputerowy przeznaczony do cyfrowego ułatwienia, weryfikacji, egzekwowania negocjacji lub wykonania umowy. </w:t>
      </w:r>
      <w:r w:rsidR="002C1B7D">
        <w:rPr>
          <w:lang w:eastAsia="en-US"/>
        </w:rPr>
        <w:t xml:space="preserve">Umowy są egzekwowane poprzez określony zestaw reguł bez ingerencji człowieka. </w:t>
      </w:r>
      <w:r w:rsidR="000E1D08">
        <w:rPr>
          <w:lang w:eastAsia="en-US"/>
        </w:rPr>
        <w:t xml:space="preserve">Rozwiązanie </w:t>
      </w:r>
      <w:r w:rsidR="002C1B7D">
        <w:rPr>
          <w:lang w:eastAsia="en-US"/>
        </w:rPr>
        <w:t xml:space="preserve">te jest szybsze oraz mniej narażone na manipulowanie oraz fałszowanie niż umowy tradycyjne. </w:t>
      </w:r>
      <w:r w:rsidR="00EA21A0">
        <w:rPr>
          <w:i/>
          <w:iCs/>
          <w:lang w:eastAsia="en-US"/>
        </w:rPr>
        <w:t xml:space="preserve">Smart </w:t>
      </w:r>
      <w:r w:rsidR="00EA21A0" w:rsidRPr="00EA21A0">
        <w:rPr>
          <w:i/>
          <w:iCs/>
          <w:lang w:eastAsia="en-US"/>
        </w:rPr>
        <w:t>contract</w:t>
      </w:r>
      <w:r w:rsidR="00EA21A0">
        <w:rPr>
          <w:i/>
          <w:iCs/>
          <w:lang w:eastAsia="en-US"/>
        </w:rPr>
        <w:t xml:space="preserve"> </w:t>
      </w:r>
      <w:r w:rsidR="00E932CC">
        <w:rPr>
          <w:lang w:eastAsia="en-US"/>
        </w:rPr>
        <w:t>jest to program deterministyczny</w:t>
      </w:r>
      <w:r w:rsidR="00440431">
        <w:rPr>
          <w:lang w:eastAsia="en-US"/>
        </w:rPr>
        <w:t>.</w:t>
      </w:r>
      <w:r w:rsidR="00E932CC">
        <w:rPr>
          <w:lang w:eastAsia="en-US"/>
        </w:rPr>
        <w:t xml:space="preserve"> </w:t>
      </w:r>
      <w:r w:rsidR="00440431">
        <w:rPr>
          <w:lang w:eastAsia="en-US"/>
        </w:rPr>
        <w:t>Pozwala</w:t>
      </w:r>
      <w:r w:rsidR="00EA21A0">
        <w:rPr>
          <w:lang w:eastAsia="en-US"/>
        </w:rPr>
        <w:t xml:space="preserve"> na zawieranie transakcji bez konieczności wzajemnego zaufania pomiędzy dwoma stronami, ponieważ w przypadku nie spełnienia warunków, umowa nie zostanie zapisana.</w:t>
      </w:r>
      <w:r w:rsidR="00440431">
        <w:rPr>
          <w:lang w:eastAsia="en-US"/>
        </w:rPr>
        <w:t xml:space="preserve"> </w:t>
      </w:r>
      <w:r w:rsidR="000E1D08" w:rsidRPr="00EA21A0">
        <w:rPr>
          <w:lang w:eastAsia="en-US"/>
        </w:rPr>
        <w:t>Wykorzystując</w:t>
      </w:r>
      <w:r w:rsidR="000E1D08">
        <w:rPr>
          <w:lang w:eastAsia="en-US"/>
        </w:rPr>
        <w:t xml:space="preserve"> inteligentne kontrakty jesteśmy w stanie przeprowadzać wiarygodne transakcje wykluczając konieczność </w:t>
      </w:r>
      <w:r w:rsidR="002C1B7D">
        <w:rPr>
          <w:lang w:eastAsia="en-US"/>
        </w:rPr>
        <w:t>pośredników i instytucji centralnych</w:t>
      </w:r>
      <w:r w:rsidR="000E1D08">
        <w:rPr>
          <w:lang w:eastAsia="en-US"/>
        </w:rPr>
        <w:t>.</w:t>
      </w:r>
      <w:r w:rsidR="00EA21A0">
        <w:rPr>
          <w:lang w:eastAsia="en-US"/>
        </w:rPr>
        <w:t xml:space="preserve"> </w:t>
      </w:r>
    </w:p>
    <w:p w14:paraId="17C6AEB4" w14:textId="77777777" w:rsidR="00A54E24" w:rsidRDefault="00A54E24" w:rsidP="00A54E24">
      <w:pPr>
        <w:pStyle w:val="TreAkapitu"/>
        <w:rPr>
          <w:lang w:eastAsia="en-US"/>
        </w:rPr>
      </w:pPr>
    </w:p>
    <w:p w14:paraId="37B09479" w14:textId="739358B9" w:rsidR="00752C76" w:rsidRDefault="00752C76" w:rsidP="009F6855">
      <w:pPr>
        <w:pStyle w:val="TreAkapitu"/>
        <w:rPr>
          <w:lang w:eastAsia="en-US"/>
        </w:rPr>
      </w:pPr>
    </w:p>
    <w:p w14:paraId="1873AD09" w14:textId="70B98CCE" w:rsidR="002C1B7D" w:rsidRPr="000E1D08" w:rsidRDefault="00FD5B84" w:rsidP="009F6855">
      <w:pPr>
        <w:pStyle w:val="TreAkapitu"/>
        <w:rPr>
          <w:lang w:eastAsia="en-US"/>
        </w:rPr>
      </w:pPr>
      <w:r>
        <w:rPr>
          <w:noProof/>
        </w:rPr>
        <w:pict w14:anchorId="123D3CA0">
          <v:shape id="_x0000_s1041" type="#_x0000_t202" style="position:absolute;left:0;text-align:left;margin-left:.15pt;margin-top:-28.2pt;width:453.55pt;height:36pt;z-index:251665408" stroked="f">
            <v:textbox style="mso-next-textbox:#_x0000_s1041" inset="0,0,0,0">
              <w:txbxContent>
                <w:p w14:paraId="524B8537" w14:textId="3462634A" w:rsidR="00AB39CE" w:rsidRPr="00AB39CE" w:rsidRDefault="00AB39CE" w:rsidP="00AB39CE">
                  <w:pPr>
                    <w:pStyle w:val="Legenda"/>
                    <w:spacing w:before="240"/>
                    <w:rPr>
                      <w:b w:val="0"/>
                      <w:bCs w:val="0"/>
                      <w:i/>
                      <w:iCs/>
                      <w:noProof/>
                      <w:szCs w:val="20"/>
                    </w:rPr>
                  </w:pPr>
                  <w:bookmarkStart w:id="24" w:name="_Toc91667864"/>
                  <w:r w:rsidRPr="00AB39CE">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w:t>
                  </w:r>
                  <w:r w:rsidR="001D0F84">
                    <w:rPr>
                      <w:b w:val="0"/>
                      <w:bCs w:val="0"/>
                    </w:rPr>
                    <w:fldChar w:fldCharType="end"/>
                  </w:r>
                  <w:r w:rsidRPr="00AB39CE">
                    <w:rPr>
                      <w:b w:val="0"/>
                      <w:bCs w:val="0"/>
                    </w:rPr>
                    <w:t xml:space="preserve">. Różnice pomiędzy a) transakcja tradycyjną b) </w:t>
                  </w:r>
                  <w:r w:rsidRPr="00AB39CE">
                    <w:rPr>
                      <w:b w:val="0"/>
                      <w:bCs w:val="0"/>
                      <w:i/>
                      <w:iCs/>
                    </w:rPr>
                    <w:t>smart contract</w:t>
                  </w:r>
                  <w:bookmarkEnd w:id="24"/>
                </w:p>
              </w:txbxContent>
            </v:textbox>
          </v:shape>
        </w:pict>
      </w:r>
      <w:r w:rsidR="00752C76">
        <w:rPr>
          <w:noProof/>
        </w:rPr>
        <w:drawing>
          <wp:anchor distT="0" distB="0" distL="114300" distR="114300" simplePos="0" relativeHeight="251634176" behindDoc="1" locked="0" layoutInCell="1" allowOverlap="1" wp14:anchorId="5159ABF2" wp14:editId="5D72DADE">
            <wp:simplePos x="0" y="0"/>
            <wp:positionH relativeFrom="column">
              <wp:posOffset>1905</wp:posOffset>
            </wp:positionH>
            <wp:positionV relativeFrom="paragraph">
              <wp:posOffset>99060</wp:posOffset>
            </wp:positionV>
            <wp:extent cx="5760085" cy="2068195"/>
            <wp:effectExtent l="0" t="0" r="0" b="0"/>
            <wp:wrapNone/>
            <wp:docPr id="41"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60085" cy="2068195"/>
                    </a:xfrm>
                    <a:prstGeom prst="rect">
                      <a:avLst/>
                    </a:prstGeom>
                  </pic:spPr>
                </pic:pic>
              </a:graphicData>
            </a:graphic>
          </wp:anchor>
        </w:drawing>
      </w:r>
    </w:p>
    <w:p w14:paraId="51DE7296" w14:textId="6D73DE38" w:rsidR="006F0799" w:rsidRDefault="006F0799" w:rsidP="00C8083A">
      <w:pPr>
        <w:pStyle w:val="TreAkapitu"/>
        <w:ind w:firstLine="0"/>
        <w:rPr>
          <w:highlight w:val="yellow"/>
        </w:rPr>
      </w:pPr>
    </w:p>
    <w:p w14:paraId="1120EA41" w14:textId="36C78646" w:rsidR="00752C76" w:rsidRDefault="00752C76" w:rsidP="00C8083A">
      <w:pPr>
        <w:pStyle w:val="TreAkapitu"/>
        <w:ind w:firstLine="0"/>
        <w:rPr>
          <w:highlight w:val="yellow"/>
        </w:rPr>
      </w:pPr>
    </w:p>
    <w:p w14:paraId="1F76E9EC" w14:textId="2FF8C8F2" w:rsidR="00752C76" w:rsidRDefault="00752C76" w:rsidP="00C8083A">
      <w:pPr>
        <w:pStyle w:val="TreAkapitu"/>
        <w:ind w:firstLine="0"/>
        <w:rPr>
          <w:highlight w:val="yellow"/>
        </w:rPr>
      </w:pPr>
    </w:p>
    <w:p w14:paraId="7641A6F4" w14:textId="582BFA41" w:rsidR="00752C76" w:rsidRDefault="00752C76" w:rsidP="00C8083A">
      <w:pPr>
        <w:pStyle w:val="TreAkapitu"/>
        <w:ind w:firstLine="0"/>
        <w:rPr>
          <w:highlight w:val="yellow"/>
        </w:rPr>
      </w:pPr>
    </w:p>
    <w:p w14:paraId="2A2C6901" w14:textId="04C51998" w:rsidR="00752C76" w:rsidRDefault="00752C76" w:rsidP="00C8083A">
      <w:pPr>
        <w:pStyle w:val="TreAkapitu"/>
        <w:ind w:firstLine="0"/>
        <w:rPr>
          <w:highlight w:val="yellow"/>
        </w:rPr>
      </w:pPr>
    </w:p>
    <w:p w14:paraId="1873819C" w14:textId="224009A7" w:rsidR="00752C76" w:rsidRDefault="00752C76" w:rsidP="00C8083A">
      <w:pPr>
        <w:pStyle w:val="TreAkapitu"/>
        <w:ind w:firstLine="0"/>
        <w:rPr>
          <w:highlight w:val="yellow"/>
        </w:rPr>
      </w:pPr>
    </w:p>
    <w:p w14:paraId="0DBF0631" w14:textId="21A6B9A1" w:rsidR="00752C76" w:rsidRDefault="00752C76" w:rsidP="00C8083A">
      <w:pPr>
        <w:pStyle w:val="TreAkapitu"/>
        <w:ind w:firstLine="0"/>
        <w:rPr>
          <w:highlight w:val="yellow"/>
        </w:rPr>
      </w:pPr>
    </w:p>
    <w:p w14:paraId="1EDFB91E" w14:textId="2FA0C229" w:rsidR="001A204C" w:rsidRDefault="00AB39CE" w:rsidP="00E21AA4">
      <w:pPr>
        <w:pStyle w:val="TreAkapitu"/>
        <w:ind w:firstLine="0"/>
        <w:rPr>
          <w:sz w:val="20"/>
        </w:rPr>
      </w:pPr>
      <w:r w:rsidRPr="00AB39CE">
        <w:rPr>
          <w:sz w:val="20"/>
        </w:rPr>
        <w:t xml:space="preserve">Źródło: Anna Buczak, </w:t>
      </w:r>
      <w:r>
        <w:rPr>
          <w:sz w:val="20"/>
        </w:rPr>
        <w:t>„</w:t>
      </w:r>
      <w:r w:rsidRPr="00AB39CE">
        <w:rPr>
          <w:sz w:val="20"/>
        </w:rPr>
        <w:t>Smart Contract For Fintech - Definition And Use Cases</w:t>
      </w:r>
      <w:r>
        <w:rPr>
          <w:sz w:val="20"/>
        </w:rPr>
        <w:t>”</w:t>
      </w:r>
    </w:p>
    <w:p w14:paraId="17F8CD85" w14:textId="77777777" w:rsidR="00A211D7" w:rsidRDefault="00A211D7" w:rsidP="00E21AA4">
      <w:pPr>
        <w:pStyle w:val="TreAkapitu"/>
        <w:ind w:firstLine="0"/>
        <w:rPr>
          <w:sz w:val="20"/>
        </w:rPr>
      </w:pPr>
    </w:p>
    <w:p w14:paraId="2572FEBC" w14:textId="1B18F957" w:rsidR="00733FC4" w:rsidRDefault="004649A2" w:rsidP="00733FC4">
      <w:pPr>
        <w:pStyle w:val="Podtytu"/>
        <w:rPr>
          <w:i/>
          <w:iCs/>
          <w:sz w:val="24"/>
          <w:szCs w:val="24"/>
        </w:rPr>
      </w:pPr>
      <w:r>
        <w:rPr>
          <w:sz w:val="24"/>
          <w:szCs w:val="24"/>
        </w:rPr>
        <w:t xml:space="preserve">FINANSOWANIE SPOŁECZNOŚCIOWE – ang. </w:t>
      </w:r>
      <w:r w:rsidR="00733FC4" w:rsidRPr="004649A2">
        <w:rPr>
          <w:i/>
          <w:iCs/>
          <w:sz w:val="24"/>
          <w:szCs w:val="24"/>
        </w:rPr>
        <w:t>CROWDFUNDING</w:t>
      </w:r>
    </w:p>
    <w:p w14:paraId="28224783" w14:textId="7D6D5745" w:rsidR="00CE2020" w:rsidRDefault="00CE2020" w:rsidP="00EC53A5">
      <w:pPr>
        <w:spacing w:line="360" w:lineRule="auto"/>
        <w:jc w:val="both"/>
      </w:pPr>
      <w:r>
        <w:tab/>
      </w:r>
      <w:r w:rsidR="00417C59">
        <w:t xml:space="preserve">Według definicji </w:t>
      </w:r>
      <w:r w:rsidR="001636CB" w:rsidRPr="001636CB">
        <w:t>crowdfunding to „rodzaj gromadzenia i alokacji kapitału przekazywanego na rzecz rozwoju określonego przedsięwzięcia w zamian za określone świadczenie zwrotne, który angażuje szerokie grono kapitałodawców, charakteryzuje się wykorzystaniem technologii teleinformatycznych oraz niższą barierą wejścia i lepszymi warunkami transakcyjnymi niż ogólnodostępne na rynk</w:t>
      </w:r>
      <w:r w:rsidR="001636CB">
        <w:t>u</w:t>
      </w:r>
      <w:r w:rsidR="001636CB" w:rsidRPr="001636CB">
        <w:t>.”</w:t>
      </w:r>
    </w:p>
    <w:p w14:paraId="67A34CE5" w14:textId="7EC9D4D0" w:rsidR="00A853C8" w:rsidRDefault="001503F1" w:rsidP="00014CB2">
      <w:pPr>
        <w:pStyle w:val="TreAkapitu"/>
        <w:rPr>
          <w:lang w:eastAsia="en-US"/>
        </w:rPr>
      </w:pPr>
      <w:r>
        <w:rPr>
          <w:lang w:eastAsia="en-US"/>
        </w:rPr>
        <w:t>Zatem w szerszym ujęciu finansowanie społecznościowe można interpretować jako pozyskiwanie środków finansowych</w:t>
      </w:r>
      <w:r w:rsidR="005968DB">
        <w:rPr>
          <w:lang w:eastAsia="en-US"/>
        </w:rPr>
        <w:t xml:space="preserve"> od zgromadzonej społeczności</w:t>
      </w:r>
      <w:r>
        <w:rPr>
          <w:lang w:eastAsia="en-US"/>
        </w:rPr>
        <w:t xml:space="preserve"> poprzez sieć komputerową.</w:t>
      </w:r>
      <w:r w:rsidR="00EC53A5">
        <w:rPr>
          <w:lang w:eastAsia="en-US"/>
        </w:rPr>
        <w:t xml:space="preserve"> Obecnie możemy wyróżnić podstawowe </w:t>
      </w:r>
      <w:r w:rsidR="00A853C8">
        <w:rPr>
          <w:lang w:eastAsia="en-US"/>
        </w:rPr>
        <w:t>modele</w:t>
      </w:r>
      <w:r w:rsidR="00EC53A5">
        <w:rPr>
          <w:lang w:eastAsia="en-US"/>
        </w:rPr>
        <w:t xml:space="preserve"> finansowania społecznościowego: </w:t>
      </w:r>
    </w:p>
    <w:p w14:paraId="4432A67A" w14:textId="77777777" w:rsidR="00A853C8" w:rsidRDefault="00A853C8" w:rsidP="00014CB2">
      <w:pPr>
        <w:pStyle w:val="TreAkapitu"/>
        <w:rPr>
          <w:lang w:eastAsia="en-US"/>
        </w:rPr>
      </w:pPr>
      <w:r>
        <w:rPr>
          <w:lang w:eastAsia="en-US"/>
        </w:rPr>
        <w:t>1. Model donacyjny (</w:t>
      </w:r>
      <w:r w:rsidRPr="00A853C8">
        <w:rPr>
          <w:i/>
          <w:iCs/>
          <w:lang w:eastAsia="en-US"/>
        </w:rPr>
        <w:t>donations model</w:t>
      </w:r>
      <w:r>
        <w:rPr>
          <w:lang w:eastAsia="en-US"/>
        </w:rPr>
        <w:t xml:space="preserve">), zwany charytatywnym, w tym: </w:t>
      </w:r>
    </w:p>
    <w:p w14:paraId="662975DA" w14:textId="77777777" w:rsidR="00A853C8" w:rsidRDefault="00A853C8" w:rsidP="00014CB2">
      <w:pPr>
        <w:pStyle w:val="TreAkapitu"/>
        <w:ind w:left="709"/>
        <w:rPr>
          <w:lang w:eastAsia="en-US"/>
        </w:rPr>
      </w:pPr>
      <w:r>
        <w:rPr>
          <w:lang w:eastAsia="en-US"/>
        </w:rPr>
        <w:t>1a. Model bez nagradzania uczestników (</w:t>
      </w:r>
      <w:r w:rsidRPr="00A853C8">
        <w:rPr>
          <w:i/>
          <w:iCs/>
          <w:lang w:eastAsia="en-US"/>
        </w:rPr>
        <w:t>non-rewards model</w:t>
      </w:r>
      <w:r>
        <w:rPr>
          <w:lang w:eastAsia="en-US"/>
        </w:rPr>
        <w:t>);</w:t>
      </w:r>
    </w:p>
    <w:p w14:paraId="5F9B1CBC" w14:textId="77777777" w:rsidR="00A853C8" w:rsidRDefault="00A853C8" w:rsidP="00014CB2">
      <w:pPr>
        <w:pStyle w:val="TreAkapitu"/>
        <w:ind w:left="709"/>
        <w:rPr>
          <w:lang w:eastAsia="en-US"/>
        </w:rPr>
      </w:pPr>
      <w:r>
        <w:rPr>
          <w:lang w:eastAsia="en-US"/>
        </w:rPr>
        <w:t>1b. Model z nagradzaniem uczestników (</w:t>
      </w:r>
      <w:r w:rsidRPr="00A853C8">
        <w:rPr>
          <w:i/>
          <w:iCs/>
          <w:lang w:eastAsia="en-US"/>
        </w:rPr>
        <w:t>reward-based model</w:t>
      </w:r>
      <w:r>
        <w:rPr>
          <w:lang w:eastAsia="en-US"/>
        </w:rPr>
        <w:t xml:space="preserve">), zwany </w:t>
      </w:r>
    </w:p>
    <w:p w14:paraId="5CAA51C1" w14:textId="77777777" w:rsidR="00A853C8" w:rsidRDefault="00A853C8" w:rsidP="00014CB2">
      <w:pPr>
        <w:pStyle w:val="TreAkapitu"/>
        <w:ind w:left="709"/>
        <w:rPr>
          <w:lang w:eastAsia="en-US"/>
        </w:rPr>
      </w:pPr>
      <w:r>
        <w:rPr>
          <w:lang w:eastAsia="en-US"/>
        </w:rPr>
        <w:t>sponsorskim.</w:t>
      </w:r>
    </w:p>
    <w:p w14:paraId="0D0F43D1" w14:textId="21476E1C" w:rsidR="00A853C8" w:rsidRDefault="00A853C8" w:rsidP="00014CB2">
      <w:pPr>
        <w:pStyle w:val="TreAkapitu"/>
        <w:rPr>
          <w:lang w:eastAsia="en-US"/>
        </w:rPr>
      </w:pPr>
      <w:r>
        <w:rPr>
          <w:lang w:eastAsia="en-US"/>
        </w:rPr>
        <w:t>2. Model pożyczkowy (</w:t>
      </w:r>
      <w:r w:rsidRPr="00A853C8">
        <w:rPr>
          <w:i/>
          <w:iCs/>
          <w:lang w:eastAsia="en-US"/>
        </w:rPr>
        <w:t>lending model</w:t>
      </w:r>
      <w:r>
        <w:rPr>
          <w:lang w:eastAsia="en-US"/>
        </w:rPr>
        <w:t>), w tym:</w:t>
      </w:r>
    </w:p>
    <w:p w14:paraId="1DA94F37" w14:textId="6C16D0B0" w:rsidR="00A853C8" w:rsidRDefault="00A853C8" w:rsidP="00014CB2">
      <w:pPr>
        <w:pStyle w:val="TreAkapitu"/>
        <w:ind w:left="709"/>
        <w:rPr>
          <w:lang w:eastAsia="en-US"/>
        </w:rPr>
      </w:pPr>
      <w:r>
        <w:rPr>
          <w:lang w:eastAsia="en-US"/>
        </w:rPr>
        <w:t>2a. Model mikropożyczek (</w:t>
      </w:r>
      <w:r w:rsidRPr="00A853C8">
        <w:rPr>
          <w:i/>
          <w:iCs/>
          <w:lang w:eastAsia="en-US"/>
        </w:rPr>
        <w:t>microfinance, P2P microfinance</w:t>
      </w:r>
      <w:r>
        <w:rPr>
          <w:lang w:eastAsia="en-US"/>
        </w:rPr>
        <w:t>);</w:t>
      </w:r>
    </w:p>
    <w:p w14:paraId="0350C3DB" w14:textId="75333ADE" w:rsidR="00A853C8" w:rsidRDefault="00A853C8" w:rsidP="00014CB2">
      <w:pPr>
        <w:pStyle w:val="TreAkapitu"/>
        <w:ind w:left="709"/>
        <w:rPr>
          <w:lang w:eastAsia="en-US"/>
        </w:rPr>
      </w:pPr>
      <w:r>
        <w:rPr>
          <w:lang w:eastAsia="en-US"/>
        </w:rPr>
        <w:t>2b. Model pożyczek społecznościowych (</w:t>
      </w:r>
      <w:r w:rsidRPr="00A853C8">
        <w:rPr>
          <w:i/>
          <w:iCs/>
          <w:lang w:eastAsia="en-US"/>
        </w:rPr>
        <w:t>social lending, P2P lending</w:t>
      </w:r>
      <w:r>
        <w:rPr>
          <w:lang w:eastAsia="en-US"/>
        </w:rPr>
        <w:t xml:space="preserve">). </w:t>
      </w:r>
    </w:p>
    <w:p w14:paraId="4C7657FD" w14:textId="77777777" w:rsidR="00A853C8" w:rsidRDefault="00A853C8" w:rsidP="00014CB2">
      <w:pPr>
        <w:pStyle w:val="TreAkapitu"/>
        <w:rPr>
          <w:lang w:eastAsia="en-US"/>
        </w:rPr>
      </w:pPr>
      <w:r>
        <w:rPr>
          <w:lang w:eastAsia="en-US"/>
        </w:rPr>
        <w:t xml:space="preserve">3. Model inwestycyjny, w tym: </w:t>
      </w:r>
    </w:p>
    <w:p w14:paraId="731A5DED" w14:textId="24075A37" w:rsidR="00A853C8" w:rsidRDefault="00A853C8" w:rsidP="00014CB2">
      <w:pPr>
        <w:pStyle w:val="TreAkapitu"/>
        <w:ind w:left="709"/>
        <w:rPr>
          <w:lang w:eastAsia="en-US"/>
        </w:rPr>
      </w:pPr>
      <w:r>
        <w:rPr>
          <w:lang w:eastAsia="en-US"/>
        </w:rPr>
        <w:t>3a. Model kolektywnego współfinansowania firm (</w:t>
      </w:r>
      <w:r w:rsidRPr="00A853C8">
        <w:rPr>
          <w:i/>
          <w:iCs/>
          <w:lang w:eastAsia="en-US"/>
        </w:rPr>
        <w:t>collective investment</w:t>
      </w:r>
      <w:r>
        <w:rPr>
          <w:lang w:eastAsia="en-US"/>
        </w:rPr>
        <w:t>);</w:t>
      </w:r>
    </w:p>
    <w:p w14:paraId="559235D9" w14:textId="77777777" w:rsidR="00A853C8" w:rsidRDefault="00A853C8" w:rsidP="00014CB2">
      <w:pPr>
        <w:pStyle w:val="TreAkapitu"/>
        <w:ind w:left="709"/>
        <w:rPr>
          <w:lang w:eastAsia="en-US"/>
        </w:rPr>
      </w:pPr>
      <w:r>
        <w:rPr>
          <w:lang w:eastAsia="en-US"/>
        </w:rPr>
        <w:t>3b. Model inwestycyjny – funduszu inwestycyjnego (</w:t>
      </w:r>
      <w:r w:rsidRPr="00A853C8">
        <w:rPr>
          <w:i/>
          <w:iCs/>
          <w:lang w:eastAsia="en-US"/>
        </w:rPr>
        <w:t>investment fund</w:t>
      </w:r>
      <w:r>
        <w:rPr>
          <w:lang w:eastAsia="en-US"/>
        </w:rPr>
        <w:t>);</w:t>
      </w:r>
    </w:p>
    <w:p w14:paraId="65289D45" w14:textId="77777777" w:rsidR="00A853C8" w:rsidRDefault="00A853C8" w:rsidP="00014CB2">
      <w:pPr>
        <w:pStyle w:val="TreAkapitu"/>
        <w:ind w:left="709"/>
        <w:rPr>
          <w:lang w:eastAsia="en-US"/>
        </w:rPr>
      </w:pPr>
      <w:r>
        <w:rPr>
          <w:lang w:eastAsia="en-US"/>
        </w:rPr>
        <w:t>3c. Model inwestycyjny – akcyjny (</w:t>
      </w:r>
      <w:r w:rsidRPr="00A853C8">
        <w:rPr>
          <w:i/>
          <w:iCs/>
          <w:lang w:eastAsia="en-US"/>
        </w:rPr>
        <w:t>securities model</w:t>
      </w:r>
      <w:r>
        <w:rPr>
          <w:lang w:eastAsia="en-US"/>
        </w:rPr>
        <w:t xml:space="preserve">). </w:t>
      </w:r>
    </w:p>
    <w:p w14:paraId="67095AC7" w14:textId="13376D6D" w:rsidR="00A853C8" w:rsidRDefault="00A853C8" w:rsidP="00014CB2">
      <w:pPr>
        <w:pStyle w:val="TreAkapitu"/>
        <w:rPr>
          <w:lang w:eastAsia="en-US"/>
        </w:rPr>
      </w:pPr>
      <w:r>
        <w:rPr>
          <w:lang w:eastAsia="en-US"/>
        </w:rPr>
        <w:t>4. Rozwiązania mieszane (</w:t>
      </w:r>
      <w:r w:rsidRPr="00A853C8">
        <w:rPr>
          <w:i/>
          <w:iCs/>
          <w:lang w:eastAsia="en-US"/>
        </w:rPr>
        <w:t>mixed solutions</w:t>
      </w:r>
      <w:r>
        <w:rPr>
          <w:lang w:eastAsia="en-US"/>
        </w:rPr>
        <w:t>).</w:t>
      </w:r>
    </w:p>
    <w:p w14:paraId="506DB3D5" w14:textId="1B98C5ED" w:rsidR="00CA0148" w:rsidRDefault="00CA0148" w:rsidP="00CA0148">
      <w:pPr>
        <w:pStyle w:val="TreAkapitu"/>
        <w:ind w:firstLine="0"/>
        <w:rPr>
          <w:lang w:eastAsia="en-US"/>
        </w:rPr>
      </w:pPr>
    </w:p>
    <w:p w14:paraId="4EEDDCE1" w14:textId="0E00A6CD" w:rsidR="00CA0148" w:rsidRDefault="00CA0148" w:rsidP="003F6883">
      <w:pPr>
        <w:pStyle w:val="TreAkapitu"/>
        <w:ind w:firstLine="0"/>
        <w:rPr>
          <w:lang w:eastAsia="en-US"/>
        </w:rPr>
      </w:pPr>
      <w:r>
        <w:rPr>
          <w:lang w:eastAsia="en-US"/>
        </w:rPr>
        <w:tab/>
        <w:t>W niniejszej pracy inżynierskiej został zastosowany model pożyczkowy łączący ze sobą model mikropożyczek (2a) wraz z modelem pożyczek społecznościowych (2b)</w:t>
      </w:r>
      <w:r w:rsidR="00BA6B39">
        <w:rPr>
          <w:lang w:eastAsia="en-US"/>
        </w:rPr>
        <w:t>. W modelu tym gromadzenie funduszy odbywa się poprzez bezpośrednie pożyczanie środków finansowych</w:t>
      </w:r>
      <w:r w:rsidR="001216CA">
        <w:rPr>
          <w:lang w:eastAsia="en-US"/>
        </w:rPr>
        <w:t xml:space="preserve"> pomiędzy osobami fizycznymi</w:t>
      </w:r>
      <w:r w:rsidR="00BA6B39">
        <w:rPr>
          <w:lang w:eastAsia="en-US"/>
        </w:rPr>
        <w:t xml:space="preserve">, z pominięciem tradycyjnych instytucji </w:t>
      </w:r>
      <w:r w:rsidR="00BA6B39">
        <w:rPr>
          <w:lang w:eastAsia="en-US"/>
        </w:rPr>
        <w:lastRenderedPageBreak/>
        <w:t xml:space="preserve">finansowych np. banków. </w:t>
      </w:r>
      <w:r w:rsidR="001216CA">
        <w:rPr>
          <w:lang w:eastAsia="en-US"/>
        </w:rPr>
        <w:t>Mikropożyczki to pomoc finansowa, oferowana w niewielkich kwotach</w:t>
      </w:r>
      <w:r w:rsidR="004E4FE0">
        <w:rPr>
          <w:lang w:eastAsia="en-US"/>
        </w:rPr>
        <w:t xml:space="preserve"> najczęściej dla osób najuboższych, zaś pożyczki społeczne odnoszą się do wyższych kwot, które są pożyczane na określonych regulaminami warunkach.</w:t>
      </w:r>
      <w:r w:rsidR="003E3B4E">
        <w:rPr>
          <w:lang w:eastAsia="en-US"/>
        </w:rPr>
        <w:t xml:space="preserve"> Idea polega na łączeniu ze sobą interesów dwóch stron – inwestorów, posiadających kapitał oraz pożyczkobiorców, którzy potrzebują wsparcia finansowego.</w:t>
      </w:r>
      <w:r w:rsidR="00D97475">
        <w:rPr>
          <w:lang w:eastAsia="en-US"/>
        </w:rPr>
        <w:t xml:space="preserve"> Pożyczka odbywa się na zasadzie aukcji pożyczkowej, w ramach której pożyczkobiorca ustala warunki</w:t>
      </w:r>
      <w:r w:rsidR="003F6883">
        <w:rPr>
          <w:lang w:eastAsia="en-US"/>
        </w:rPr>
        <w:t xml:space="preserve"> pożyczki</w:t>
      </w:r>
      <w:r w:rsidR="005C63E9">
        <w:rPr>
          <w:lang w:eastAsia="en-US"/>
        </w:rPr>
        <w:t xml:space="preserve"> i wystawia swoją ofertę</w:t>
      </w:r>
      <w:r w:rsidR="00D85A7F">
        <w:rPr>
          <w:lang w:eastAsia="en-US"/>
        </w:rPr>
        <w:t>.</w:t>
      </w:r>
      <w:r w:rsidR="00AA3485">
        <w:rPr>
          <w:lang w:eastAsia="en-US"/>
        </w:rPr>
        <w:t xml:space="preserve"> Z kolei pożyczkodawca przeglądając o</w:t>
      </w:r>
      <w:r w:rsidR="00BB6AF4">
        <w:rPr>
          <w:lang w:eastAsia="en-US"/>
        </w:rPr>
        <w:t>głoszenia</w:t>
      </w:r>
      <w:r w:rsidR="00AA3485">
        <w:rPr>
          <w:lang w:eastAsia="en-US"/>
        </w:rPr>
        <w:t xml:space="preserve"> podejmuję decyzję o okresowym przekazaniu określonej kwoty pieniędzy wybranej osobie.</w:t>
      </w:r>
    </w:p>
    <w:p w14:paraId="4A0BC171" w14:textId="77777777" w:rsidR="00737CCE" w:rsidRDefault="00737CCE" w:rsidP="003F6883">
      <w:pPr>
        <w:pStyle w:val="TreAkapitu"/>
        <w:ind w:firstLine="0"/>
        <w:rPr>
          <w:lang w:eastAsia="en-US"/>
        </w:rPr>
      </w:pPr>
    </w:p>
    <w:p w14:paraId="609D5251" w14:textId="3B08F4A1" w:rsidR="00737CCE" w:rsidRPr="00737CCE" w:rsidRDefault="00737CCE" w:rsidP="00737CCE">
      <w:pPr>
        <w:pStyle w:val="Legenda"/>
        <w:rPr>
          <w:b w:val="0"/>
          <w:bCs w:val="0"/>
        </w:rPr>
      </w:pPr>
      <w:r w:rsidRPr="00737CCE">
        <w:rPr>
          <w:b w:val="0"/>
          <w:bCs w:val="0"/>
        </w:rPr>
        <w:t xml:space="preserve">Tabela </w:t>
      </w:r>
      <w:r w:rsidRPr="00737CCE">
        <w:rPr>
          <w:b w:val="0"/>
          <w:bCs w:val="0"/>
        </w:rPr>
        <w:fldChar w:fldCharType="begin"/>
      </w:r>
      <w:r w:rsidRPr="00737CCE">
        <w:rPr>
          <w:b w:val="0"/>
          <w:bCs w:val="0"/>
        </w:rPr>
        <w:instrText xml:space="preserve"> SEQ Tabela \* ARABIC </w:instrText>
      </w:r>
      <w:r w:rsidRPr="00737CCE">
        <w:rPr>
          <w:b w:val="0"/>
          <w:bCs w:val="0"/>
        </w:rPr>
        <w:fldChar w:fldCharType="separate"/>
      </w:r>
      <w:r w:rsidR="00B14963">
        <w:rPr>
          <w:b w:val="0"/>
          <w:bCs w:val="0"/>
          <w:noProof/>
        </w:rPr>
        <w:t>2</w:t>
      </w:r>
      <w:r w:rsidRPr="00737CCE">
        <w:rPr>
          <w:b w:val="0"/>
          <w:bCs w:val="0"/>
        </w:rPr>
        <w:fldChar w:fldCharType="end"/>
      </w:r>
      <w:r w:rsidRPr="00737CCE">
        <w:rPr>
          <w:b w:val="0"/>
          <w:bCs w:val="0"/>
        </w:rPr>
        <w:t>. Statystyki serwisów pożyczkowych (30.04.2012)</w:t>
      </w:r>
    </w:p>
    <w:p w14:paraId="0E9439E9" w14:textId="4008E404" w:rsidR="00737CCE" w:rsidRDefault="00737CCE" w:rsidP="00737CCE">
      <w:pPr>
        <w:pStyle w:val="TreAkapitu"/>
        <w:ind w:firstLine="0"/>
        <w:jc w:val="center"/>
        <w:rPr>
          <w:lang w:eastAsia="en-US"/>
        </w:rPr>
      </w:pPr>
      <w:r>
        <w:rPr>
          <w:noProof/>
        </w:rPr>
        <w:drawing>
          <wp:inline distT="0" distB="0" distL="0" distR="0" wp14:anchorId="6DE30C53" wp14:editId="1A436638">
            <wp:extent cx="4341301" cy="4717473"/>
            <wp:effectExtent l="0" t="0" r="0" b="0"/>
            <wp:docPr id="10" name="Obraz 10"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stół&#10;&#10;Opis wygenerowany automatycznie"/>
                    <pic:cNvPicPr/>
                  </pic:nvPicPr>
                  <pic:blipFill>
                    <a:blip r:embed="rId24"/>
                    <a:stretch>
                      <a:fillRect/>
                    </a:stretch>
                  </pic:blipFill>
                  <pic:spPr>
                    <a:xfrm>
                      <a:off x="0" y="0"/>
                      <a:ext cx="4354312" cy="4731612"/>
                    </a:xfrm>
                    <a:prstGeom prst="rect">
                      <a:avLst/>
                    </a:prstGeom>
                  </pic:spPr>
                </pic:pic>
              </a:graphicData>
            </a:graphic>
          </wp:inline>
        </w:drawing>
      </w:r>
    </w:p>
    <w:p w14:paraId="77989400" w14:textId="4F59AC74" w:rsidR="00A15BCB" w:rsidRDefault="00737CCE" w:rsidP="00E56044">
      <w:pPr>
        <w:pStyle w:val="TreAkapitu"/>
        <w:ind w:firstLine="0"/>
        <w:jc w:val="left"/>
        <w:rPr>
          <w:sz w:val="20"/>
          <w:szCs w:val="16"/>
        </w:rPr>
      </w:pPr>
      <w:r w:rsidRPr="00A15BCB">
        <w:rPr>
          <w:sz w:val="20"/>
          <w:szCs w:val="16"/>
          <w:lang w:eastAsia="en-US"/>
        </w:rPr>
        <w:t>Źródło: Dariusz Dziuba, „R</w:t>
      </w:r>
      <w:r w:rsidRPr="00A15BCB">
        <w:rPr>
          <w:sz w:val="20"/>
          <w:szCs w:val="16"/>
        </w:rPr>
        <w:t>ozwój systemów crowdfundingu – modele, oczekiwania i uwarunkowania”, str. 95</w:t>
      </w:r>
    </w:p>
    <w:p w14:paraId="3E39C578" w14:textId="77777777" w:rsidR="0036227A" w:rsidRDefault="0036227A" w:rsidP="00E56044">
      <w:pPr>
        <w:pStyle w:val="TreAkapitu"/>
        <w:ind w:firstLine="0"/>
        <w:jc w:val="left"/>
        <w:rPr>
          <w:sz w:val="20"/>
          <w:szCs w:val="16"/>
        </w:rPr>
      </w:pPr>
    </w:p>
    <w:p w14:paraId="6AD1EAFD" w14:textId="3ADF7AA6" w:rsidR="007F5A02" w:rsidRDefault="007F5A02" w:rsidP="007F5A02">
      <w:pPr>
        <w:pStyle w:val="Podtytu"/>
      </w:pPr>
      <w:r>
        <w:t xml:space="preserve">MEDIA SPOŁECZNOŚCIOWE – ang. </w:t>
      </w:r>
      <w:r w:rsidRPr="004D3FCD">
        <w:rPr>
          <w:i/>
          <w:iCs/>
        </w:rPr>
        <w:t>SOCIAL MEDIA</w:t>
      </w:r>
    </w:p>
    <w:p w14:paraId="2A710434" w14:textId="7B114E0F" w:rsidR="00D634E5" w:rsidRDefault="00D634E5" w:rsidP="002031BE">
      <w:pPr>
        <w:spacing w:line="360" w:lineRule="auto"/>
        <w:jc w:val="both"/>
      </w:pPr>
      <w:r>
        <w:tab/>
        <w:t xml:space="preserve">Zgodnie z definicją zaproponowaną w 2010 roku przez Chris Treadaway i Mari Smith, media społecznościowe to „zbiór technologii służących do inicjowania komunikacji i </w:t>
      </w:r>
      <w:r>
        <w:lastRenderedPageBreak/>
        <w:t>przekazu treści między ludźmi, ich znajomymi i sieciami społecznościowymi, do których należą”</w:t>
      </w:r>
      <w:r w:rsidR="002031BE">
        <w:t>.</w:t>
      </w:r>
    </w:p>
    <w:p w14:paraId="4B4D23F7" w14:textId="7EC9C6C3" w:rsidR="002031BE" w:rsidRDefault="002031BE" w:rsidP="002031BE">
      <w:pPr>
        <w:pStyle w:val="TreAkapitu"/>
        <w:rPr>
          <w:i/>
          <w:iCs/>
          <w:lang w:eastAsia="en-US"/>
        </w:rPr>
      </w:pPr>
      <w:r>
        <w:rPr>
          <w:lang w:eastAsia="en-US"/>
        </w:rPr>
        <w:t xml:space="preserve">Powołując się na powyższą definicję </w:t>
      </w:r>
      <w:r w:rsidR="005E4101">
        <w:rPr>
          <w:lang w:eastAsia="en-US"/>
        </w:rPr>
        <w:t xml:space="preserve">można </w:t>
      </w:r>
      <w:r>
        <w:rPr>
          <w:lang w:eastAsia="en-US"/>
        </w:rPr>
        <w:t xml:space="preserve">wyróżnić poszczególne cechy, które posiadają </w:t>
      </w:r>
      <w:r w:rsidRPr="004D3FCD">
        <w:rPr>
          <w:i/>
          <w:iCs/>
          <w:lang w:eastAsia="en-US"/>
        </w:rPr>
        <w:t>social media</w:t>
      </w:r>
      <w:r>
        <w:rPr>
          <w:i/>
          <w:iCs/>
          <w:lang w:eastAsia="en-US"/>
        </w:rPr>
        <w:t>:</w:t>
      </w:r>
    </w:p>
    <w:p w14:paraId="69699697" w14:textId="77777777" w:rsidR="002031BE" w:rsidRDefault="002031BE" w:rsidP="00A55904">
      <w:pPr>
        <w:pStyle w:val="TreAkapitu"/>
        <w:numPr>
          <w:ilvl w:val="0"/>
          <w:numId w:val="21"/>
        </w:numPr>
        <w:rPr>
          <w:i/>
          <w:iCs/>
          <w:lang w:eastAsia="en-US"/>
        </w:rPr>
      </w:pPr>
      <w:r>
        <w:t>zrzeszają różnych użytkowników,</w:t>
      </w:r>
    </w:p>
    <w:p w14:paraId="12C31339" w14:textId="77777777" w:rsidR="002031BE" w:rsidRDefault="002031BE" w:rsidP="00A55904">
      <w:pPr>
        <w:pStyle w:val="TreAkapitu"/>
        <w:numPr>
          <w:ilvl w:val="0"/>
          <w:numId w:val="20"/>
        </w:numPr>
        <w:rPr>
          <w:lang w:eastAsia="en-US"/>
        </w:rPr>
      </w:pPr>
      <w:r>
        <w:t>pozwalają na tworzenie i publikację treści oraz ich ocenę przez użytkowników</w:t>
      </w:r>
    </w:p>
    <w:p w14:paraId="60C5288E" w14:textId="77777777" w:rsidR="002031BE" w:rsidRDefault="002031BE" w:rsidP="00A55904">
      <w:pPr>
        <w:pStyle w:val="TreAkapitu"/>
        <w:numPr>
          <w:ilvl w:val="0"/>
          <w:numId w:val="20"/>
        </w:numPr>
        <w:rPr>
          <w:lang w:eastAsia="en-US"/>
        </w:rPr>
      </w:pPr>
      <w:r>
        <w:t>są interaktywne,</w:t>
      </w:r>
    </w:p>
    <w:p w14:paraId="06B1A7EE" w14:textId="77777777" w:rsidR="002031BE" w:rsidRDefault="002031BE" w:rsidP="00A55904">
      <w:pPr>
        <w:pStyle w:val="TreAkapitu"/>
        <w:numPr>
          <w:ilvl w:val="0"/>
          <w:numId w:val="20"/>
        </w:numPr>
        <w:rPr>
          <w:lang w:eastAsia="en-US"/>
        </w:rPr>
      </w:pPr>
      <w:r w:rsidRPr="00053A71">
        <w:rPr>
          <w:lang w:eastAsia="en-US"/>
        </w:rPr>
        <w:t>są dostępne dla każdego zainteresowanego</w:t>
      </w:r>
    </w:p>
    <w:p w14:paraId="68840EDB" w14:textId="77777777" w:rsidR="002031BE" w:rsidRDefault="002031BE" w:rsidP="00A55904">
      <w:pPr>
        <w:pStyle w:val="TreAkapitu"/>
        <w:numPr>
          <w:ilvl w:val="0"/>
          <w:numId w:val="20"/>
        </w:numPr>
        <w:rPr>
          <w:lang w:eastAsia="en-US"/>
        </w:rPr>
      </w:pPr>
      <w:r>
        <w:t xml:space="preserve">posiadają dowolną skala wykorzystania, </w:t>
      </w:r>
      <w:r w:rsidRPr="00053A71">
        <w:t>gdyż treści rozprzestrzeniane są poprzez społeczną interakcję</w:t>
      </w:r>
    </w:p>
    <w:p w14:paraId="61EC8F95" w14:textId="77777777" w:rsidR="002031BE" w:rsidRPr="002031BE" w:rsidRDefault="002031BE" w:rsidP="002031BE">
      <w:pPr>
        <w:pStyle w:val="TreAkapitu"/>
        <w:rPr>
          <w:lang w:eastAsia="en-US"/>
        </w:rPr>
      </w:pPr>
    </w:p>
    <w:p w14:paraId="754BB1C9" w14:textId="2DB90103" w:rsidR="002031BE" w:rsidRDefault="002031BE" w:rsidP="00562441">
      <w:pPr>
        <w:pStyle w:val="TreAkapitu"/>
        <w:rPr>
          <w:lang w:eastAsia="en-US"/>
        </w:rPr>
      </w:pPr>
      <w:r>
        <w:rPr>
          <w:lang w:eastAsia="en-US"/>
        </w:rPr>
        <w:t xml:space="preserve">Media tradycyjne w znacznym stopniu odbiegają od mediów społecznościowych. Główne różnice </w:t>
      </w:r>
      <w:r w:rsidR="00C000BB">
        <w:rPr>
          <w:lang w:eastAsia="en-US"/>
        </w:rPr>
        <w:t>jakie można wskazać:</w:t>
      </w:r>
    </w:p>
    <w:p w14:paraId="544A8C84" w14:textId="20C0E6D8" w:rsidR="00C000BB" w:rsidRPr="000764D8" w:rsidRDefault="00C000BB" w:rsidP="00A55904">
      <w:pPr>
        <w:numPr>
          <w:ilvl w:val="0"/>
          <w:numId w:val="22"/>
        </w:numPr>
        <w:shd w:val="clear" w:color="auto" w:fill="FFFFFF"/>
        <w:spacing w:before="100" w:beforeAutospacing="1" w:after="100" w:afterAutospacing="1" w:line="360" w:lineRule="auto"/>
        <w:rPr>
          <w:rStyle w:val="Pogrubienie"/>
          <w:rFonts w:cs="Times New Roman"/>
          <w:b w:val="0"/>
          <w:bCs w:val="0"/>
          <w:color w:val="232323"/>
        </w:rPr>
      </w:pPr>
      <w:r w:rsidRPr="000764D8">
        <w:rPr>
          <w:rStyle w:val="Pogrubienie"/>
          <w:rFonts w:cs="Times New Roman"/>
          <w:color w:val="232323"/>
        </w:rPr>
        <w:t>Zasięg </w:t>
      </w:r>
      <w:r w:rsidRPr="000764D8">
        <w:rPr>
          <w:rFonts w:cs="Times New Roman"/>
          <w:color w:val="232323"/>
        </w:rPr>
        <w:t xml:space="preserve">– </w:t>
      </w:r>
      <w:r w:rsidRPr="000764D8">
        <w:rPr>
          <w:rStyle w:val="Pogrubienie"/>
          <w:rFonts w:cs="Times New Roman"/>
          <w:b w:val="0"/>
          <w:bCs w:val="0"/>
          <w:color w:val="232323"/>
        </w:rPr>
        <w:t>Media tradycyjne posiadają ograniczony zasięg ze względu na aspekty technologiczne oraz kosztowe, gdzie w mediach społecznościowych możliwości te są niemalże nieograniczone i są w stanie dotrzeć do szerokiego grona odbiorców</w:t>
      </w:r>
    </w:p>
    <w:p w14:paraId="2364B12E" w14:textId="11114B1A" w:rsidR="00562441"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Natychmiastowość </w:t>
      </w:r>
      <w:r w:rsidRPr="000764D8">
        <w:rPr>
          <w:rFonts w:cs="Times New Roman"/>
          <w:color w:val="232323"/>
        </w:rPr>
        <w:t>– informacje w mediach społecznościowych rozchodzą się znacznie szybciej niż w mediach tradycyjnych.</w:t>
      </w:r>
    </w:p>
    <w:p w14:paraId="11FBD684" w14:textId="49C24997" w:rsidR="00C000BB"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Trwałość</w:t>
      </w:r>
      <w:r w:rsidRPr="000764D8">
        <w:rPr>
          <w:rFonts w:cs="Times New Roman"/>
          <w:color w:val="232323"/>
        </w:rPr>
        <w:t> – informacje</w:t>
      </w:r>
      <w:r w:rsidR="00FC2B70" w:rsidRPr="000764D8">
        <w:rPr>
          <w:rFonts w:cs="Times New Roman"/>
          <w:color w:val="232323"/>
        </w:rPr>
        <w:t xml:space="preserve">, które już zostały </w:t>
      </w:r>
      <w:r w:rsidRPr="000764D8">
        <w:rPr>
          <w:rFonts w:cs="Times New Roman"/>
          <w:color w:val="232323"/>
        </w:rPr>
        <w:t xml:space="preserve">udostępnione w mediach tradycyjnych </w:t>
      </w:r>
      <w:r w:rsidR="00FC2B70" w:rsidRPr="000764D8">
        <w:rPr>
          <w:rFonts w:cs="Times New Roman"/>
          <w:color w:val="232323"/>
        </w:rPr>
        <w:t>są niemożliwe do zmiany. W</w:t>
      </w:r>
      <w:r w:rsidRPr="000764D8">
        <w:rPr>
          <w:rFonts w:cs="Times New Roman"/>
          <w:color w:val="232323"/>
        </w:rPr>
        <w:t xml:space="preserve"> mediach społecznościowych mogą one być na bieżąco aktualizowane</w:t>
      </w:r>
      <w:r w:rsidR="00D5673F" w:rsidRPr="000764D8">
        <w:rPr>
          <w:rFonts w:cs="Times New Roman"/>
          <w:color w:val="232323"/>
        </w:rPr>
        <w:t xml:space="preserve"> lub usuwane</w:t>
      </w:r>
      <w:r w:rsidR="00262569">
        <w:rPr>
          <w:rFonts w:cs="Times New Roman"/>
          <w:color w:val="232323"/>
        </w:rPr>
        <w:t xml:space="preserve"> oraz wielokrotnie przetwarzane</w:t>
      </w:r>
      <w:r w:rsidR="00D5673F" w:rsidRPr="000764D8">
        <w:rPr>
          <w:rFonts w:cs="Times New Roman"/>
          <w:color w:val="232323"/>
        </w:rPr>
        <w:t>.</w:t>
      </w:r>
    </w:p>
    <w:p w14:paraId="17EACF03" w14:textId="6CDE92E5" w:rsidR="00C000BB" w:rsidRPr="000764D8"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Dostępność </w:t>
      </w:r>
      <w:r w:rsidRPr="000764D8">
        <w:rPr>
          <w:rFonts w:cs="Times New Roman"/>
          <w:color w:val="232323"/>
        </w:rPr>
        <w:t xml:space="preserve">– </w:t>
      </w:r>
      <w:r w:rsidR="001F6119" w:rsidRPr="000764D8">
        <w:rPr>
          <w:rFonts w:cs="Times New Roman"/>
          <w:color w:val="232323"/>
        </w:rPr>
        <w:t>w mediach tradycyjnych jednostki zarządzające decydują o formie udostępnienia informacji</w:t>
      </w:r>
      <w:r w:rsidR="000764D8" w:rsidRPr="000764D8">
        <w:rPr>
          <w:rFonts w:cs="Times New Roman"/>
          <w:color w:val="232323"/>
        </w:rPr>
        <w:t>.</w:t>
      </w:r>
      <w:r w:rsidRPr="000764D8">
        <w:rPr>
          <w:rFonts w:cs="Times New Roman"/>
          <w:color w:val="232323"/>
        </w:rPr>
        <w:t xml:space="preserve">. Media społecznościowe </w:t>
      </w:r>
      <w:r w:rsidR="000764D8" w:rsidRPr="000764D8">
        <w:rPr>
          <w:rFonts w:cs="Times New Roman"/>
          <w:color w:val="232323"/>
        </w:rPr>
        <w:t>po</w:t>
      </w:r>
      <w:r w:rsidRPr="000764D8">
        <w:rPr>
          <w:rFonts w:cs="Times New Roman"/>
          <w:color w:val="232323"/>
        </w:rPr>
        <w:t xml:space="preserve">mimo, że również posiadają jednostki zarządzające, są dostępne dla </w:t>
      </w:r>
      <w:r w:rsidR="00262569">
        <w:rPr>
          <w:rFonts w:cs="Times New Roman"/>
          <w:color w:val="232323"/>
        </w:rPr>
        <w:t>ogółu ludności</w:t>
      </w:r>
      <w:r w:rsidRPr="000764D8">
        <w:rPr>
          <w:rFonts w:cs="Times New Roman"/>
          <w:color w:val="232323"/>
        </w:rPr>
        <w:t xml:space="preserve"> i są </w:t>
      </w:r>
      <w:r w:rsidR="000764D8" w:rsidRPr="000764D8">
        <w:rPr>
          <w:rFonts w:cs="Times New Roman"/>
          <w:color w:val="232323"/>
        </w:rPr>
        <w:t>w znacznym stopniu</w:t>
      </w:r>
      <w:r w:rsidRPr="000764D8">
        <w:rPr>
          <w:rFonts w:cs="Times New Roman"/>
          <w:color w:val="232323"/>
        </w:rPr>
        <w:t xml:space="preserve"> darmowe. </w:t>
      </w:r>
    </w:p>
    <w:p w14:paraId="20760A17" w14:textId="77777777" w:rsidR="00B2066C"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Użyteczność </w:t>
      </w:r>
      <w:r w:rsidRPr="000764D8">
        <w:rPr>
          <w:rFonts w:cs="Times New Roman"/>
          <w:color w:val="232323"/>
        </w:rPr>
        <w:t xml:space="preserve">– media tradycyjne wymagają </w:t>
      </w:r>
      <w:r w:rsidR="000764D8" w:rsidRPr="000764D8">
        <w:rPr>
          <w:rFonts w:cs="Times New Roman"/>
          <w:color w:val="232323"/>
        </w:rPr>
        <w:t>większego nakładu pracy oraz wyższych kompetencji</w:t>
      </w:r>
      <w:r w:rsidRPr="000764D8">
        <w:rPr>
          <w:rFonts w:cs="Times New Roman"/>
          <w:color w:val="232323"/>
        </w:rPr>
        <w:t>, aby udostępnianą informację odpowiednio przygotować. Media społecznościowe umożliwiają rozprzestrzenianie informacji bez specjalnego przygotowania.</w:t>
      </w:r>
    </w:p>
    <w:p w14:paraId="2D68AAFB" w14:textId="7F661D20" w:rsidR="00C000BB" w:rsidRPr="008B6292" w:rsidRDefault="00B2066C" w:rsidP="008B6292">
      <w:pPr>
        <w:shd w:val="clear" w:color="auto" w:fill="FFFFFF"/>
        <w:spacing w:before="100" w:beforeAutospacing="1" w:after="100" w:afterAutospacing="1" w:line="360" w:lineRule="auto"/>
        <w:ind w:left="360" w:firstLine="349"/>
        <w:jc w:val="both"/>
        <w:rPr>
          <w:rFonts w:cs="Times New Roman"/>
          <w:color w:val="232323"/>
        </w:rPr>
      </w:pPr>
      <w:r>
        <w:rPr>
          <w:rFonts w:cs="Times New Roman"/>
          <w:color w:val="232323"/>
        </w:rPr>
        <w:t xml:space="preserve">Media społecznościowe bazują </w:t>
      </w:r>
      <w:r w:rsidR="004C7731">
        <w:rPr>
          <w:rFonts w:cs="Times New Roman"/>
          <w:color w:val="232323"/>
        </w:rPr>
        <w:t>w szczególności na aktywności swoich użytkowników.</w:t>
      </w:r>
      <w:r w:rsidR="00C000BB" w:rsidRPr="00B2066C">
        <w:rPr>
          <w:rFonts w:cs="Times New Roman"/>
          <w:color w:val="232323"/>
        </w:rPr>
        <w:t> </w:t>
      </w:r>
      <w:r w:rsidR="004C7731">
        <w:rPr>
          <w:rFonts w:cs="Times New Roman"/>
          <w:color w:val="232323"/>
        </w:rPr>
        <w:t xml:space="preserve">Zwiększająca się liczba aktywnych osób na portalach przekłada się na korzyści dla poszczególnych portali oraz pomaga w ich rozwoju. Poniższy wykres </w:t>
      </w:r>
      <w:r w:rsidR="004C7731">
        <w:rPr>
          <w:rFonts w:cs="Times New Roman"/>
          <w:color w:val="232323"/>
        </w:rPr>
        <w:lastRenderedPageBreak/>
        <w:t xml:space="preserve">obrazuje to, jak ogromną liczbę stanowią użytkownicy </w:t>
      </w:r>
      <w:r w:rsidR="00A0069B">
        <w:rPr>
          <w:rFonts w:cs="Times New Roman"/>
          <w:color w:val="232323"/>
        </w:rPr>
        <w:t>mediów społecznościowych w dzisiejszych czasach.</w:t>
      </w:r>
    </w:p>
    <w:p w14:paraId="515FBB5F" w14:textId="0AFED77D" w:rsidR="00B2066C" w:rsidRPr="00B2066C" w:rsidRDefault="00054702" w:rsidP="00B2066C">
      <w:pPr>
        <w:pStyle w:val="Legenda"/>
        <w:rPr>
          <w:b w:val="0"/>
          <w:bCs w:val="0"/>
        </w:rPr>
      </w:pPr>
      <w:bookmarkStart w:id="25" w:name="_Toc91667865"/>
      <w:r w:rsidRPr="0005470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w:t>
      </w:r>
      <w:r w:rsidR="001D0F84">
        <w:rPr>
          <w:b w:val="0"/>
          <w:bCs w:val="0"/>
        </w:rPr>
        <w:fldChar w:fldCharType="end"/>
      </w:r>
      <w:r w:rsidRPr="00054702">
        <w:rPr>
          <w:b w:val="0"/>
          <w:bCs w:val="0"/>
        </w:rPr>
        <w:t xml:space="preserve">. </w:t>
      </w:r>
      <w:r w:rsidR="00133AFF">
        <w:rPr>
          <w:b w:val="0"/>
          <w:bCs w:val="0"/>
        </w:rPr>
        <w:t>Wykres przedstawiający m</w:t>
      </w:r>
      <w:r w:rsidRPr="00054702">
        <w:rPr>
          <w:b w:val="0"/>
          <w:bCs w:val="0"/>
        </w:rPr>
        <w:t>edia społecznościowe z największą ilością aktywnych użytkowników (w miliardach)</w:t>
      </w:r>
      <w:bookmarkEnd w:id="25"/>
    </w:p>
    <w:p w14:paraId="5639933E" w14:textId="77777777" w:rsidR="00B04A3F" w:rsidRDefault="00456786" w:rsidP="00633A40">
      <w:pPr>
        <w:pStyle w:val="TreAkapitu"/>
        <w:ind w:firstLine="0"/>
        <w:jc w:val="center"/>
        <w:rPr>
          <w:lang w:eastAsia="en-US"/>
        </w:rPr>
      </w:pPr>
      <w:r>
        <w:rPr>
          <w:noProof/>
        </w:rPr>
        <w:drawing>
          <wp:inline distT="0" distB="0" distL="0" distR="0" wp14:anchorId="2F7C1A42" wp14:editId="26B53794">
            <wp:extent cx="5857067" cy="3512127"/>
            <wp:effectExtent l="0" t="0" r="0" b="0"/>
            <wp:docPr id="43" name="Wykres 43">
              <a:extLst xmlns:a="http://schemas.openxmlformats.org/drawingml/2006/main">
                <a:ext uri="{FF2B5EF4-FFF2-40B4-BE49-F238E27FC236}">
                  <a16:creationId xmlns:a16="http://schemas.microsoft.com/office/drawing/2014/main" id="{9598DEF3-9160-4FD2-8802-0FC4A2EFD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44F267" w14:textId="245B7627" w:rsidR="002031BE" w:rsidRPr="008129DA" w:rsidRDefault="00AD3D83" w:rsidP="008129DA">
      <w:pPr>
        <w:pStyle w:val="TreAkapitu"/>
        <w:ind w:firstLine="0"/>
        <w:jc w:val="left"/>
        <w:rPr>
          <w:sz w:val="20"/>
          <w:szCs w:val="16"/>
          <w:lang w:eastAsia="en-US"/>
        </w:rPr>
      </w:pPr>
      <w:r w:rsidRPr="00AD3D83">
        <w:rPr>
          <w:sz w:val="20"/>
          <w:szCs w:val="16"/>
          <w:lang w:eastAsia="en-US"/>
        </w:rPr>
        <w:t xml:space="preserve">Źródło: </w:t>
      </w:r>
      <w:r w:rsidR="006616B7">
        <w:rPr>
          <w:sz w:val="20"/>
          <w:szCs w:val="16"/>
          <w:lang w:eastAsia="en-US"/>
        </w:rPr>
        <w:t>opracowan</w:t>
      </w:r>
      <w:r w:rsidR="00BD52DE">
        <w:rPr>
          <w:sz w:val="20"/>
          <w:szCs w:val="16"/>
          <w:lang w:eastAsia="en-US"/>
        </w:rPr>
        <w:t>ie własne</w:t>
      </w:r>
      <w:r w:rsidR="006616B7">
        <w:rPr>
          <w:sz w:val="20"/>
          <w:szCs w:val="16"/>
          <w:lang w:eastAsia="en-US"/>
        </w:rPr>
        <w:t xml:space="preserve"> na podstawie </w:t>
      </w:r>
      <w:r w:rsidRPr="00AD3D83">
        <w:rPr>
          <w:sz w:val="20"/>
          <w:szCs w:val="16"/>
          <w:lang w:eastAsia="en-US"/>
        </w:rPr>
        <w:t>dan</w:t>
      </w:r>
      <w:r w:rsidR="006616B7">
        <w:rPr>
          <w:sz w:val="20"/>
          <w:szCs w:val="16"/>
          <w:lang w:eastAsia="en-US"/>
        </w:rPr>
        <w:t>ych</w:t>
      </w:r>
      <w:r w:rsidRPr="00AD3D83">
        <w:rPr>
          <w:sz w:val="20"/>
          <w:szCs w:val="16"/>
          <w:lang w:eastAsia="en-US"/>
        </w:rPr>
        <w:t xml:space="preserve"> pochodzą</w:t>
      </w:r>
      <w:r w:rsidR="006616B7">
        <w:rPr>
          <w:sz w:val="20"/>
          <w:szCs w:val="16"/>
          <w:lang w:eastAsia="en-US"/>
        </w:rPr>
        <w:t>cych</w:t>
      </w:r>
      <w:r w:rsidRPr="00AD3D83">
        <w:rPr>
          <w:sz w:val="20"/>
          <w:szCs w:val="16"/>
          <w:lang w:eastAsia="en-US"/>
        </w:rPr>
        <w:t xml:space="preserve"> z </w:t>
      </w:r>
      <w:r w:rsidR="005A40D0">
        <w:rPr>
          <w:sz w:val="20"/>
          <w:szCs w:val="16"/>
          <w:lang w:eastAsia="en-US"/>
        </w:rPr>
        <w:t>Statista.com</w:t>
      </w:r>
      <w:r w:rsidRPr="00AD3D83">
        <w:rPr>
          <w:sz w:val="20"/>
          <w:szCs w:val="16"/>
          <w:lang w:eastAsia="en-US"/>
        </w:rPr>
        <w:t>, stan na dzień 20.08.2021</w:t>
      </w:r>
    </w:p>
    <w:p w14:paraId="07CD7683" w14:textId="76126CCA" w:rsidR="001A204C" w:rsidRDefault="001A204C" w:rsidP="00D340D5">
      <w:pPr>
        <w:pStyle w:val="Nagwek3"/>
      </w:pPr>
      <w:bookmarkStart w:id="26" w:name="_Ref477709039"/>
      <w:bookmarkStart w:id="27" w:name="_Toc490182397"/>
      <w:bookmarkStart w:id="28" w:name="_Toc8601552"/>
      <w:bookmarkStart w:id="29" w:name="_Toc91668259"/>
      <w:r>
        <w:t>Terminologia</w:t>
      </w:r>
      <w:bookmarkEnd w:id="26"/>
      <w:bookmarkEnd w:id="27"/>
      <w:bookmarkEnd w:id="28"/>
      <w:bookmarkEnd w:id="29"/>
    </w:p>
    <w:p w14:paraId="49B09934" w14:textId="77777777" w:rsidR="00633A40" w:rsidRDefault="00633A40" w:rsidP="00633A40">
      <w:pPr>
        <w:pStyle w:val="TreAkapitu"/>
        <w:ind w:firstLine="0"/>
      </w:pPr>
      <w:r>
        <w:t>Student – osoba kształcąca się na uczelni wyższej</w:t>
      </w:r>
    </w:p>
    <w:p w14:paraId="16F233F7" w14:textId="77777777" w:rsidR="00633A40" w:rsidRDefault="00633A40" w:rsidP="00633A40">
      <w:pPr>
        <w:pStyle w:val="TreAkapitu"/>
        <w:ind w:firstLine="0"/>
      </w:pPr>
      <w:r>
        <w:t>Pożyczkobiorca – osoba, która zaciąga pożyczki</w:t>
      </w:r>
    </w:p>
    <w:p w14:paraId="64C03690" w14:textId="77777777" w:rsidR="00633A40" w:rsidRDefault="00633A40" w:rsidP="00633A40">
      <w:pPr>
        <w:pStyle w:val="TreAkapitu"/>
        <w:ind w:firstLine="0"/>
      </w:pPr>
      <w:r>
        <w:t>Pożyczkodawca – osoba udzielająca pożyczki</w:t>
      </w:r>
    </w:p>
    <w:p w14:paraId="3CFA161E" w14:textId="77777777" w:rsidR="00633A40" w:rsidRDefault="00633A40" w:rsidP="00633A40">
      <w:pPr>
        <w:pStyle w:val="TreAkapitu"/>
        <w:ind w:firstLine="0"/>
      </w:pPr>
      <w:r>
        <w:t>Pożyczka – operacja polegająca na udzieleniu przez pożyczkodawce określonej kwoty środków pieniężnych do dyspozycji pożyczkobiorcy</w:t>
      </w:r>
    </w:p>
    <w:p w14:paraId="612F54A3" w14:textId="77777777" w:rsidR="00633A40" w:rsidRDefault="00633A40" w:rsidP="00633A40">
      <w:pPr>
        <w:pStyle w:val="TreAkapitu"/>
        <w:ind w:firstLine="0"/>
      </w:pPr>
      <w:r>
        <w:t>Wniosek – formalna prośba o podjęcie określonych działań lub czynności</w:t>
      </w:r>
    </w:p>
    <w:p w14:paraId="3BE48AE0" w14:textId="664CDBA2" w:rsidR="00633A40" w:rsidRDefault="00633A40" w:rsidP="00633A40">
      <w:pPr>
        <w:pStyle w:val="TreAkapitu"/>
        <w:ind w:firstLine="0"/>
      </w:pPr>
      <w:r w:rsidRPr="0067590A">
        <w:rPr>
          <w:i/>
          <w:iCs/>
        </w:rPr>
        <w:t>Rating</w:t>
      </w:r>
      <w:r>
        <w:t xml:space="preserve"> – ocena wiarygodności pożyczkowej</w:t>
      </w:r>
    </w:p>
    <w:p w14:paraId="720B8CB5" w14:textId="77777777" w:rsidR="00633A40" w:rsidRDefault="00633A40" w:rsidP="00633A40">
      <w:pPr>
        <w:pStyle w:val="TreAkapitu"/>
        <w:ind w:firstLine="0"/>
      </w:pPr>
      <w:r w:rsidRPr="00900829">
        <w:rPr>
          <w:i/>
          <w:iCs/>
        </w:rPr>
        <w:t>Social media</w:t>
      </w:r>
      <w:r w:rsidRPr="00900829">
        <w:t xml:space="preserve"> </w:t>
      </w:r>
      <w:r>
        <w:t>– z ang. media społecznościowe; rozwiązania wykorzystujące technologie internetowe i mobilne, umożliwiające tworzenie oraz wymianę treści przez użytkowników</w:t>
      </w:r>
    </w:p>
    <w:p w14:paraId="4021F643" w14:textId="77777777" w:rsidR="00633A40" w:rsidRDefault="00633A40" w:rsidP="00633A40">
      <w:pPr>
        <w:pStyle w:val="TreAkapitu"/>
        <w:ind w:firstLine="0"/>
      </w:pPr>
      <w:r>
        <w:rPr>
          <w:i/>
          <w:iCs/>
        </w:rPr>
        <w:t xml:space="preserve">Crowdfunding </w:t>
      </w:r>
      <w:r>
        <w:t xml:space="preserve">– z ang. finansowanie społecznościowe; metoda zdobywania środków finansowych od Internautów </w:t>
      </w:r>
    </w:p>
    <w:p w14:paraId="2D92C13A" w14:textId="4F6DB16B" w:rsidR="00633A40" w:rsidRPr="00633A40" w:rsidRDefault="00633A40" w:rsidP="00633A40">
      <w:pPr>
        <w:pStyle w:val="TreAkapitu"/>
        <w:ind w:firstLine="0"/>
      </w:pPr>
      <w:r w:rsidRPr="00CF3B46">
        <w:rPr>
          <w:i/>
          <w:iCs/>
        </w:rPr>
        <w:t xml:space="preserve">Social lending </w:t>
      </w:r>
      <w:r w:rsidRPr="00457400">
        <w:t>– z ang</w:t>
      </w:r>
      <w:r>
        <w:t>.</w:t>
      </w:r>
      <w:r w:rsidRPr="00457400">
        <w:t xml:space="preserve"> </w:t>
      </w:r>
      <w:r>
        <w:t>pożyczki społeczne; polegają na zawieraniu transakcji pomiędzy osobami fizycznymi przez serwisy internetowe</w:t>
      </w:r>
    </w:p>
    <w:p w14:paraId="727D8002" w14:textId="2E19C0CB" w:rsidR="00900829" w:rsidRPr="00CF3B46" w:rsidRDefault="00900829" w:rsidP="001532EA">
      <w:pPr>
        <w:pStyle w:val="TreAkapitu"/>
        <w:ind w:firstLine="0"/>
      </w:pPr>
      <w:r w:rsidRPr="00CF3B46">
        <w:rPr>
          <w:i/>
          <w:iCs/>
        </w:rPr>
        <w:lastRenderedPageBreak/>
        <w:t>Blockchain</w:t>
      </w:r>
      <w:r w:rsidRPr="00CF3B46">
        <w:t xml:space="preserve"> – </w:t>
      </w:r>
      <w:r w:rsidR="00DB26C8" w:rsidRPr="00DB26C8">
        <w:t>z ang</w:t>
      </w:r>
      <w:r w:rsidR="00DB26C8">
        <w:t>.</w:t>
      </w:r>
      <w:r w:rsidRPr="00CF3B46">
        <w:t xml:space="preserve"> łańcucha bloków</w:t>
      </w:r>
      <w:r w:rsidR="00DB26C8">
        <w:t>; technologia,</w:t>
      </w:r>
      <w:r w:rsidR="00CF3B46" w:rsidRPr="00CF3B46">
        <w:t xml:space="preserve"> kt</w:t>
      </w:r>
      <w:r w:rsidR="00CF3B46">
        <w:t>óra służy do przechowywania oraz przesyłania informacji o transakcjach zawartych w sieci</w:t>
      </w:r>
    </w:p>
    <w:p w14:paraId="5B5161FF" w14:textId="0B6FF792" w:rsidR="00CF3B46" w:rsidRDefault="00CF3B46" w:rsidP="009D6BFB">
      <w:pPr>
        <w:pStyle w:val="TreAkapitu"/>
        <w:ind w:firstLine="0"/>
      </w:pPr>
      <w:r>
        <w:rPr>
          <w:i/>
          <w:iCs/>
        </w:rPr>
        <w:t>Smart contracts</w:t>
      </w:r>
      <w:r w:rsidR="006A6C03">
        <w:rPr>
          <w:i/>
          <w:iCs/>
        </w:rPr>
        <w:t xml:space="preserve"> </w:t>
      </w:r>
      <w:r w:rsidR="006A6C03">
        <w:t xml:space="preserve">(a.k.a. </w:t>
      </w:r>
      <w:r w:rsidR="006A6C03">
        <w:rPr>
          <w:i/>
          <w:iCs/>
        </w:rPr>
        <w:t>chaincode</w:t>
      </w:r>
      <w:r w:rsidR="006A6C03">
        <w:t>)</w:t>
      </w:r>
      <w:r>
        <w:rPr>
          <w:i/>
          <w:iCs/>
        </w:rPr>
        <w:t xml:space="preserve"> </w:t>
      </w:r>
      <w:r>
        <w:t xml:space="preserve">– </w:t>
      </w:r>
      <w:r w:rsidR="00DB26C8">
        <w:t xml:space="preserve">z ang. </w:t>
      </w:r>
      <w:r>
        <w:t>inteligentne kontrakty</w:t>
      </w:r>
      <w:r w:rsidR="00CB1E46">
        <w:t>; cyfrowe umowy</w:t>
      </w:r>
      <w:r>
        <w:t xml:space="preserve"> </w:t>
      </w:r>
      <w:r w:rsidR="00056E46">
        <w:t>funkcjonujące w formie samoobsługujących się aplikacji</w:t>
      </w:r>
    </w:p>
    <w:p w14:paraId="29646D45" w14:textId="4791177E" w:rsidR="009A7C41" w:rsidRPr="009A7C41" w:rsidRDefault="009A7C41" w:rsidP="009A7C41">
      <w:pPr>
        <w:pStyle w:val="TreAkapitu"/>
        <w:ind w:firstLine="0"/>
        <w:jc w:val="left"/>
      </w:pPr>
      <w:r>
        <w:rPr>
          <w:i/>
          <w:iCs/>
        </w:rPr>
        <w:t xml:space="preserve">Ledger </w:t>
      </w:r>
      <w:r>
        <w:t>– kluczowy element w Hyperledger Fabric</w:t>
      </w:r>
      <w:r w:rsidR="0087243D">
        <w:t>; p</w:t>
      </w:r>
      <w:r>
        <w:t xml:space="preserve">rzechowuje informacje odnośnie obiektów biznesowych oraz </w:t>
      </w:r>
      <w:r w:rsidR="00E63833">
        <w:t xml:space="preserve">historie </w:t>
      </w:r>
      <w:r w:rsidR="00D34918">
        <w:t>bieżących, jak i zrealizowanych transakcji</w:t>
      </w:r>
      <w:r>
        <w:t xml:space="preserve">. Jest połączeniem </w:t>
      </w:r>
      <w:r>
        <w:rPr>
          <w:i/>
          <w:iCs/>
        </w:rPr>
        <w:t>World State</w:t>
      </w:r>
      <w:r>
        <w:t xml:space="preserve"> oraz </w:t>
      </w:r>
      <w:r>
        <w:rPr>
          <w:i/>
          <w:iCs/>
        </w:rPr>
        <w:t>blockchain</w:t>
      </w:r>
      <w:r w:rsidR="00554A38">
        <w:t xml:space="preserve"> (</w:t>
      </w:r>
      <w:r>
        <w:t>w odniesieniu do terminologii Hyperledger Fabric</w:t>
      </w:r>
      <w:r w:rsidR="00554A38">
        <w:t>)</w:t>
      </w:r>
    </w:p>
    <w:p w14:paraId="23848928" w14:textId="63BFFDBC" w:rsidR="009A7C41" w:rsidRPr="009A7C41" w:rsidRDefault="009A7C41" w:rsidP="009A7C41">
      <w:pPr>
        <w:pStyle w:val="TreAkapitu"/>
        <w:ind w:firstLine="0"/>
        <w:jc w:val="left"/>
      </w:pPr>
      <w:r w:rsidRPr="009A7C41">
        <w:rPr>
          <w:i/>
          <w:iCs/>
        </w:rPr>
        <w:t>World State</w:t>
      </w:r>
      <w:r>
        <w:rPr>
          <w:i/>
          <w:iCs/>
        </w:rPr>
        <w:t xml:space="preserve"> </w:t>
      </w:r>
      <w:r w:rsidR="006A6C03">
        <w:t>–</w:t>
      </w:r>
      <w:r>
        <w:t xml:space="preserve"> </w:t>
      </w:r>
      <w:r w:rsidR="006A6C03">
        <w:t>jest kolekcją zmiennych przechowująca rezultaty wykonanych transakcji</w:t>
      </w:r>
    </w:p>
    <w:p w14:paraId="05C61E21" w14:textId="6B60CE22" w:rsidR="00A135BA" w:rsidRDefault="000F570C" w:rsidP="00A135BA">
      <w:pPr>
        <w:pStyle w:val="TreAkapitu"/>
        <w:ind w:firstLine="0"/>
      </w:pPr>
      <w:r w:rsidRPr="000F570C">
        <w:rPr>
          <w:i/>
          <w:iCs/>
        </w:rPr>
        <w:t>Peer to peer</w:t>
      </w:r>
      <w:r w:rsidR="00BE5B84">
        <w:rPr>
          <w:i/>
          <w:iCs/>
        </w:rPr>
        <w:t xml:space="preserve"> (P2P)</w:t>
      </w:r>
      <w:r w:rsidRPr="000F570C">
        <w:rPr>
          <w:i/>
          <w:iCs/>
        </w:rPr>
        <w:t xml:space="preserve"> – </w:t>
      </w:r>
      <w:r w:rsidRPr="000F570C">
        <w:t xml:space="preserve">z ang. </w:t>
      </w:r>
      <w:r>
        <w:t>k</w:t>
      </w:r>
      <w:r w:rsidRPr="000F570C">
        <w:t>aż</w:t>
      </w:r>
      <w:r>
        <w:t>dy z każdym; model komunikacji, w której każdy z węzłów jest równoważny, a więc każdy z nich może wysyłać jak i odbierać dane równorzędnie</w:t>
      </w:r>
    </w:p>
    <w:p w14:paraId="7BD0EB54" w14:textId="70C264F2" w:rsidR="004C39AF" w:rsidRPr="004C39AF" w:rsidRDefault="004C39AF" w:rsidP="004C39AF">
      <w:pPr>
        <w:pStyle w:val="TreAkapitu"/>
        <w:ind w:firstLine="0"/>
      </w:pPr>
      <w:r>
        <w:t xml:space="preserve">Konsensus (ang. </w:t>
      </w:r>
      <w:r>
        <w:rPr>
          <w:i/>
          <w:iCs/>
        </w:rPr>
        <w:t>consensus</w:t>
      </w:r>
      <w:r>
        <w:t>) – mechanizm pozwalający użytkownikom lub maszynom koordynować ustawienia rozproszone; technika osiągania porozumienia w kwestii dodania nowych bloków.</w:t>
      </w:r>
    </w:p>
    <w:p w14:paraId="1F9C252A" w14:textId="77777777" w:rsidR="00DA1408" w:rsidRDefault="00DA1408" w:rsidP="00D340D5">
      <w:pPr>
        <w:pStyle w:val="Nagwek2"/>
      </w:pPr>
      <w:bookmarkStart w:id="30" w:name="_Toc490182392"/>
      <w:bookmarkStart w:id="31" w:name="_Toc8601553"/>
      <w:bookmarkStart w:id="32" w:name="_Toc91668260"/>
      <w:r>
        <w:t xml:space="preserve">Cel </w:t>
      </w:r>
      <w:bookmarkEnd w:id="30"/>
      <w:r w:rsidR="008476BC">
        <w:t>pracy</w:t>
      </w:r>
      <w:bookmarkEnd w:id="31"/>
      <w:bookmarkEnd w:id="32"/>
    </w:p>
    <w:p w14:paraId="7CD200D2" w14:textId="1D283D50" w:rsidR="00CE33A2" w:rsidRPr="00CE33A2" w:rsidRDefault="00CE33A2" w:rsidP="006E0946">
      <w:pPr>
        <w:pStyle w:val="TreAkapitu"/>
        <w:rPr>
          <w:strike/>
        </w:rPr>
      </w:pPr>
      <w:r w:rsidRPr="00CE33A2">
        <w:t>Celem poniższej  pracy inżynierskiej jest zaprojektowanie oraz implementacja fragmentów systemu umożliwiającego udzielania mikropożyczek. System będzie opierał się na modelu finansowania społecznościowego, co oznacza, że transakcje będą zawierane bezpośrednio pomiędzy użytkownikami systemu</w:t>
      </w:r>
      <w:r w:rsidR="003B6A0C">
        <w:t xml:space="preserve"> (P2P)</w:t>
      </w:r>
      <w:r w:rsidRPr="00CE33A2">
        <w:t xml:space="preserve">, wykluczając instytucje finansowe. Zastosowanie technologii </w:t>
      </w:r>
      <w:r w:rsidRPr="00CE33A2">
        <w:rPr>
          <w:i/>
          <w:iCs/>
        </w:rPr>
        <w:t>blockchain</w:t>
      </w:r>
      <w:r w:rsidRPr="00CE33A2">
        <w:t xml:space="preserve"> ma na celu zapewnienie systemowi bezpieczeństwo, efektywność oraz transparentność. </w:t>
      </w:r>
      <w:r w:rsidR="00E22191">
        <w:t>Media społecznościowe będą</w:t>
      </w:r>
      <w:r w:rsidR="00581930">
        <w:t xml:space="preserve"> miały za zadanie weryfikację pożyczkobiorcy</w:t>
      </w:r>
      <w:r w:rsidR="000B15EA">
        <w:t xml:space="preserve"> oraz ocenę ryzyka pożyczkowego</w:t>
      </w:r>
      <w:r w:rsidR="00581930">
        <w:t xml:space="preserve">. </w:t>
      </w:r>
      <w:r w:rsidRPr="00CE33A2">
        <w:t xml:space="preserve">System ma ponadto umożliwiać </w:t>
      </w:r>
      <w:r w:rsidR="00581930">
        <w:t>promowanie wniosku</w:t>
      </w:r>
      <w:r w:rsidR="00FB3378">
        <w:t xml:space="preserve"> wśród społeczności</w:t>
      </w:r>
      <w:r w:rsidRPr="00CE33A2">
        <w:t xml:space="preserve">, wykorzystując </w:t>
      </w:r>
      <w:r w:rsidRPr="00CE33A2">
        <w:rPr>
          <w:i/>
          <w:iCs/>
        </w:rPr>
        <w:t>social-media</w:t>
      </w:r>
      <w:r w:rsidRPr="00CE33A2">
        <w:t>.</w:t>
      </w:r>
      <w:r>
        <w:t xml:space="preserve"> </w:t>
      </w:r>
    </w:p>
    <w:p w14:paraId="64CAD4EB" w14:textId="4879FD75" w:rsidR="00730414" w:rsidRPr="005E1697" w:rsidRDefault="00CE33A2" w:rsidP="005E1697">
      <w:pPr>
        <w:pStyle w:val="TreAkapitu"/>
      </w:pPr>
      <w:r w:rsidRPr="00CE33A2">
        <w:t>Praca inżynierska również ma zapewnić osiągniecie celów eksploracji takich jak lepsze zrozumienie dziedziny problemowej, określenie możliwych rozwiązań, a następnie wybór najlepszego z nich i uzasadnienie podjętej decyzji.</w:t>
      </w:r>
      <w:bookmarkStart w:id="33" w:name="_Toc490182393"/>
    </w:p>
    <w:p w14:paraId="0EE44E26" w14:textId="7219DAE4" w:rsidR="00BB5FA6" w:rsidRDefault="00DA1408" w:rsidP="005E1697">
      <w:pPr>
        <w:pStyle w:val="Nagwek2"/>
      </w:pPr>
      <w:bookmarkStart w:id="34" w:name="_Toc8601554"/>
      <w:bookmarkStart w:id="35" w:name="_Toc91668261"/>
      <w:r>
        <w:t xml:space="preserve">Problemy </w:t>
      </w:r>
      <w:bookmarkEnd w:id="33"/>
      <w:r w:rsidR="0008799A">
        <w:t>inżynierskie</w:t>
      </w:r>
      <w:bookmarkEnd w:id="34"/>
      <w:bookmarkEnd w:id="35"/>
    </w:p>
    <w:p w14:paraId="47D33D25" w14:textId="77777777" w:rsidR="00600A7B" w:rsidRDefault="00BB5FA6" w:rsidP="00BB5FA6">
      <w:pPr>
        <w:pStyle w:val="TreAkapitu"/>
      </w:pPr>
      <w:r w:rsidRPr="00BB5FA6">
        <w:t>Aby osiągnąć cel pracy zostanie przeprowadzona analiza cech i porównanie właściwości dostępnych wariantów technologii łańcucha bloków w odniesieniu do projektowanego systemu.</w:t>
      </w:r>
      <w:r w:rsidR="00567684">
        <w:t xml:space="preserve"> Zastosowanie </w:t>
      </w:r>
      <w:r w:rsidR="00567684">
        <w:rPr>
          <w:i/>
          <w:iCs/>
        </w:rPr>
        <w:t>smart contracts</w:t>
      </w:r>
      <w:r w:rsidR="00305C81">
        <w:rPr>
          <w:i/>
          <w:iCs/>
        </w:rPr>
        <w:t xml:space="preserve"> </w:t>
      </w:r>
      <w:r w:rsidR="00305C81">
        <w:t>pozwoli na omijanie stron trzecich podczas transakcji</w:t>
      </w:r>
      <w:r w:rsidR="00305C81" w:rsidRPr="00305C81">
        <w:t>, co dodatkowo skutkuje eliminacją jakichkolwiek prowizji.</w:t>
      </w:r>
      <w:r w:rsidR="00305C81">
        <w:t xml:space="preserve"> Ponadto p</w:t>
      </w:r>
      <w:r w:rsidR="00305C81" w:rsidRPr="00305C81">
        <w:t xml:space="preserve">ozwala to na zaoszczędzenie czasu i ograniczeniu ryzyka. Transakcje mogą być śledzone i </w:t>
      </w:r>
      <w:r w:rsidR="00305C81" w:rsidRPr="00305C81">
        <w:lastRenderedPageBreak/>
        <w:t xml:space="preserve">nie można ich cofnąć, co sprzyja budowaniu zaufania między użytkownikami oraz zapewnia bezpieczeństwo. </w:t>
      </w:r>
      <w:r w:rsidRPr="00BB5FA6">
        <w:t xml:space="preserve"> </w:t>
      </w:r>
    </w:p>
    <w:p w14:paraId="2D696874" w14:textId="7F64B3FC" w:rsidR="00BB5FA6" w:rsidRPr="00BB5FA6" w:rsidRDefault="00BB5FA6" w:rsidP="00BB5FA6">
      <w:pPr>
        <w:pStyle w:val="TreAkapitu"/>
      </w:pPr>
      <w:r w:rsidRPr="00BB5FA6">
        <w:t xml:space="preserve">Konieczne będzie zdefiniowanie zasady działania finansowania społecznościowego w systemie. </w:t>
      </w:r>
      <w:r w:rsidR="00E05D40">
        <w:t>Następnie</w:t>
      </w:r>
      <w:r w:rsidRPr="00BB5FA6">
        <w:t xml:space="preserve"> </w:t>
      </w:r>
      <w:r w:rsidR="00BB44BA">
        <w:t xml:space="preserve">zostanie określona rola mediów społecznościowych w odniesieniu do systemu. Ostatnim etapem będzie </w:t>
      </w:r>
      <w:r w:rsidRPr="00BB5FA6">
        <w:t>wyb</w:t>
      </w:r>
      <w:r w:rsidR="00BB44BA">
        <w:t>ór</w:t>
      </w:r>
      <w:r w:rsidRPr="00BB5FA6">
        <w:t xml:space="preserve"> portali społecznościowych, które będą wspomagały proces </w:t>
      </w:r>
      <w:r w:rsidR="00BB44BA">
        <w:t xml:space="preserve">weryfikacji pożyczkobiorcy oraz </w:t>
      </w:r>
      <w:r w:rsidRPr="00BB5FA6">
        <w:t xml:space="preserve">promowania </w:t>
      </w:r>
      <w:r w:rsidR="0085617C">
        <w:t xml:space="preserve">złożonego już </w:t>
      </w:r>
      <w:r w:rsidR="00BB44BA">
        <w:t>wniosku</w:t>
      </w:r>
      <w:r w:rsidRPr="00BB5FA6">
        <w:t xml:space="preserve">. </w:t>
      </w:r>
    </w:p>
    <w:p w14:paraId="3FD8F5BE" w14:textId="4826A411" w:rsidR="00BB5FA6" w:rsidRPr="00BB5FA6" w:rsidRDefault="00BB5FA6" w:rsidP="00BB5FA6">
      <w:pPr>
        <w:pStyle w:val="TreAkapitu"/>
      </w:pPr>
      <w:r w:rsidRPr="00BB5FA6">
        <w:t xml:space="preserve">Kluczowym aspektem będzie zaprojektowanie oraz implementacja systemu. Wyzwaniem trudnym do zrealizowania będzie stanowić integracja warstw systemu – </w:t>
      </w:r>
      <w:r>
        <w:t>prezentacji</w:t>
      </w:r>
      <w:r w:rsidRPr="00BB5FA6">
        <w:t xml:space="preserve">, </w:t>
      </w:r>
      <w:r>
        <w:t xml:space="preserve">logiki biznesowej oraz </w:t>
      </w:r>
      <w:r w:rsidRPr="00802623">
        <w:rPr>
          <w:i/>
          <w:iCs/>
        </w:rPr>
        <w:t>blockchain</w:t>
      </w:r>
      <w:r>
        <w:t>.</w:t>
      </w:r>
    </w:p>
    <w:p w14:paraId="1E2DF8BA" w14:textId="77777777" w:rsidR="00BB5FA6" w:rsidRPr="001B3610" w:rsidRDefault="00BB5FA6" w:rsidP="001B3610">
      <w:pPr>
        <w:pStyle w:val="TreAkapitu"/>
      </w:pPr>
    </w:p>
    <w:p w14:paraId="50B8B704" w14:textId="77777777" w:rsidR="00664DE6" w:rsidRDefault="002F330F" w:rsidP="00D340D5">
      <w:pPr>
        <w:pStyle w:val="Nagwek2"/>
      </w:pPr>
      <w:bookmarkStart w:id="36" w:name="_Toc8601555"/>
      <w:bookmarkStart w:id="37" w:name="_Toc91668262"/>
      <w:r>
        <w:t>Organizacja p</w:t>
      </w:r>
      <w:r w:rsidR="00B35F98">
        <w:t>raktyki inżynierskie</w:t>
      </w:r>
      <w:r>
        <w:t>j</w:t>
      </w:r>
      <w:bookmarkEnd w:id="36"/>
      <w:bookmarkEnd w:id="37"/>
    </w:p>
    <w:p w14:paraId="551BB1EC" w14:textId="12400A88" w:rsidR="0042734A" w:rsidRDefault="00747C9A" w:rsidP="0042734A">
      <w:pPr>
        <w:pStyle w:val="TreAkapitu"/>
      </w:pPr>
      <w:r>
        <w:t>Aby rozwiązać zidentyfikowane problemy</w:t>
      </w:r>
      <w:r w:rsidR="00AB5595">
        <w:t xml:space="preserve"> oraz zagwarantować osiągnięcie celu </w:t>
      </w:r>
      <w:r w:rsidR="00093136">
        <w:t xml:space="preserve">postawionego w </w:t>
      </w:r>
      <w:r w:rsidR="00AB5595">
        <w:t>pracy dyplomowej</w:t>
      </w:r>
      <w:r>
        <w:t xml:space="preserve"> należy dokonać wyboru metodyki zarządzania projektem oraz wytwórczej, a ponadto technik i narzędzi.</w:t>
      </w:r>
      <w:r w:rsidR="0042734A">
        <w:t xml:space="preserve"> Odpowiednie zastosowanie metodyk wprowadza do naszych działań porządek, ład oraz dobre praktyki.</w:t>
      </w:r>
    </w:p>
    <w:p w14:paraId="5E8790B7" w14:textId="578C9376" w:rsidR="0042734A" w:rsidRDefault="0042734A" w:rsidP="0042734A">
      <w:pPr>
        <w:pStyle w:val="TreAkapitu"/>
      </w:pPr>
      <w:r>
        <w:t xml:space="preserve">Do </w:t>
      </w:r>
      <w:r w:rsidR="00C82EE4">
        <w:t>zarządzania projektem</w:t>
      </w:r>
      <w:r>
        <w:t xml:space="preserve"> zostanie zastosowan</w:t>
      </w:r>
      <w:r w:rsidR="00AF5857">
        <w:t>a</w:t>
      </w:r>
      <w:r>
        <w:t xml:space="preserve"> metodyka PRINCE2.</w:t>
      </w:r>
      <w:r w:rsidR="002F5EDF">
        <w:t xml:space="preserve"> </w:t>
      </w:r>
      <w:r w:rsidR="004205C6">
        <w:t xml:space="preserve">Z kolei aby określić sposób, w jaki wytwarzany będzie system </w:t>
      </w:r>
      <w:r w:rsidR="00FE41FB">
        <w:t>zostanie wykorzystana metodyka AUP (</w:t>
      </w:r>
      <w:r w:rsidR="00FE41FB">
        <w:rPr>
          <w:i/>
          <w:iCs/>
        </w:rPr>
        <w:t>Agile Unified Process)</w:t>
      </w:r>
      <w:r w:rsidR="00FE41FB">
        <w:t>.</w:t>
      </w:r>
    </w:p>
    <w:p w14:paraId="47020638" w14:textId="77777777" w:rsidR="00473579" w:rsidRPr="00FE41FB" w:rsidRDefault="00473579" w:rsidP="0042734A">
      <w:pPr>
        <w:pStyle w:val="TreAkapitu"/>
      </w:pPr>
    </w:p>
    <w:p w14:paraId="3AE9D9FB" w14:textId="77777777" w:rsidR="004C20C3" w:rsidRDefault="004C20C3" w:rsidP="00D340D5">
      <w:pPr>
        <w:pStyle w:val="Nagwek3"/>
      </w:pPr>
      <w:bookmarkStart w:id="38" w:name="_Toc8601556"/>
      <w:bookmarkStart w:id="39" w:name="_Toc91668263"/>
      <w:r>
        <w:t>Cykl życia systemu informatycznego</w:t>
      </w:r>
      <w:bookmarkEnd w:id="38"/>
      <w:bookmarkEnd w:id="39"/>
    </w:p>
    <w:p w14:paraId="25121FCA" w14:textId="5C0B68E0" w:rsidR="00CC2B24" w:rsidRDefault="00CC2B24" w:rsidP="00782202">
      <w:pPr>
        <w:pStyle w:val="TreAkapitu"/>
      </w:pPr>
      <w:r>
        <w:t>Model cyklu życia projektowanego systemu informatycznego</w:t>
      </w:r>
      <w:r w:rsidR="00CF44DF">
        <w:t xml:space="preserve"> określa jakie czynności realizowane są w poszczególnych fazach oraz ich kolejność. Pozwala to na uporządkowanie przebiegu oraz monitorowanie zadań</w:t>
      </w:r>
      <w:r>
        <w:t xml:space="preserve">. </w:t>
      </w:r>
      <w:r w:rsidR="001924C4">
        <w:t xml:space="preserve">W celu wytwarzania oprogramowania został dobrany model spiralny. </w:t>
      </w:r>
      <w:r>
        <w:t>Składa się on z czterech etapów wykonywanych w iteracjach:</w:t>
      </w:r>
    </w:p>
    <w:p w14:paraId="258D080E" w14:textId="1B8A7BAE" w:rsidR="00CC2B24" w:rsidRDefault="00CC2B24" w:rsidP="005D4C2D">
      <w:pPr>
        <w:pStyle w:val="TreAkapitu"/>
        <w:numPr>
          <w:ilvl w:val="0"/>
          <w:numId w:val="4"/>
        </w:numPr>
      </w:pPr>
      <w:r>
        <w:t>Planowanie</w:t>
      </w:r>
    </w:p>
    <w:p w14:paraId="766D94E5" w14:textId="4370BE58" w:rsidR="00CC2B24" w:rsidRDefault="00CC2B24" w:rsidP="005D4C2D">
      <w:pPr>
        <w:pStyle w:val="TreAkapitu"/>
        <w:numPr>
          <w:ilvl w:val="0"/>
          <w:numId w:val="4"/>
        </w:numPr>
      </w:pPr>
      <w:r>
        <w:t>Analiza ryzyka</w:t>
      </w:r>
    </w:p>
    <w:p w14:paraId="5743150D" w14:textId="67D75A10" w:rsidR="00CC2B24" w:rsidRDefault="00CC2B24" w:rsidP="005D4C2D">
      <w:pPr>
        <w:pStyle w:val="TreAkapitu"/>
        <w:numPr>
          <w:ilvl w:val="0"/>
          <w:numId w:val="4"/>
        </w:numPr>
      </w:pPr>
      <w:r>
        <w:t>Weryfikacja</w:t>
      </w:r>
    </w:p>
    <w:p w14:paraId="5A31E458" w14:textId="4D66853A" w:rsidR="00E54C6F" w:rsidRDefault="00CC2B24" w:rsidP="005D4C2D">
      <w:pPr>
        <w:pStyle w:val="TreAkapitu"/>
        <w:numPr>
          <w:ilvl w:val="0"/>
          <w:numId w:val="4"/>
        </w:numPr>
      </w:pPr>
      <w:r>
        <w:t>Konstrukcja</w:t>
      </w:r>
    </w:p>
    <w:p w14:paraId="7111E067" w14:textId="54FB5A83" w:rsidR="00E54C6F" w:rsidRDefault="00E54C6F" w:rsidP="007F6169">
      <w:pPr>
        <w:pStyle w:val="TreAkapitu"/>
      </w:pPr>
      <w:r w:rsidRPr="00E54C6F">
        <w:t xml:space="preserve">Został on </w:t>
      </w:r>
      <w:r w:rsidR="009108DF">
        <w:t>wybrany</w:t>
      </w:r>
      <w:r w:rsidRPr="00E54C6F">
        <w:t xml:space="preserve"> ze względu na łatwość wprowadzania zmian oraz możliwość wykrywania błędów nawet we wczesnych etapach.</w:t>
      </w:r>
      <w:r w:rsidR="00782202">
        <w:t xml:space="preserve"> Zaletą tego rozwiązania jest stała możliwość rozwijania oprogramowania.</w:t>
      </w:r>
    </w:p>
    <w:p w14:paraId="73D5976B" w14:textId="77777777" w:rsidR="00E54C6F" w:rsidRPr="00B2046F" w:rsidRDefault="00E54C6F" w:rsidP="00E54C6F">
      <w:pPr>
        <w:pStyle w:val="TreAkapitu"/>
        <w:ind w:firstLine="0"/>
      </w:pPr>
    </w:p>
    <w:p w14:paraId="65088565" w14:textId="4845F283" w:rsidR="00BE5D02" w:rsidRPr="00B2046F" w:rsidRDefault="00BE5D02" w:rsidP="00BE5D02">
      <w:pPr>
        <w:pStyle w:val="Legenda"/>
        <w:rPr>
          <w:b w:val="0"/>
          <w:bCs w:val="0"/>
        </w:rPr>
      </w:pPr>
      <w:bookmarkStart w:id="40" w:name="_Toc91667866"/>
      <w:r w:rsidRPr="00B2046F">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7</w:t>
      </w:r>
      <w:r w:rsidR="001D0F84">
        <w:rPr>
          <w:b w:val="0"/>
          <w:bCs w:val="0"/>
        </w:rPr>
        <w:fldChar w:fldCharType="end"/>
      </w:r>
      <w:r w:rsidRPr="00B2046F">
        <w:rPr>
          <w:b w:val="0"/>
          <w:bCs w:val="0"/>
        </w:rPr>
        <w:t>. Cykle życie oprogramowania w modelu spiralnym</w:t>
      </w:r>
      <w:bookmarkEnd w:id="40"/>
    </w:p>
    <w:p w14:paraId="259A18A3" w14:textId="77777777" w:rsidR="005971CD" w:rsidRDefault="005971CD" w:rsidP="00E54C6F">
      <w:pPr>
        <w:pStyle w:val="TreAkapitu"/>
        <w:keepNext/>
        <w:jc w:val="center"/>
      </w:pPr>
      <w:r>
        <w:rPr>
          <w:noProof/>
        </w:rPr>
        <w:drawing>
          <wp:inline distT="0" distB="0" distL="0" distR="0" wp14:anchorId="28C169BC" wp14:editId="1121FC50">
            <wp:extent cx="3376479" cy="236220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98666" cy="2377722"/>
                    </a:xfrm>
                    <a:prstGeom prst="rect">
                      <a:avLst/>
                    </a:prstGeom>
                    <a:noFill/>
                    <a:ln>
                      <a:noFill/>
                    </a:ln>
                  </pic:spPr>
                </pic:pic>
              </a:graphicData>
            </a:graphic>
          </wp:inline>
        </w:drawing>
      </w:r>
    </w:p>
    <w:p w14:paraId="3EF2141C" w14:textId="7E0938E9" w:rsidR="00004032" w:rsidRPr="00733FC4" w:rsidRDefault="00BE5D02" w:rsidP="00733FC4">
      <w:pPr>
        <w:pStyle w:val="TreAkapitu"/>
        <w:ind w:firstLine="0"/>
        <w:rPr>
          <w:sz w:val="20"/>
          <w:lang w:eastAsia="en-US"/>
        </w:rPr>
      </w:pPr>
      <w:r w:rsidRPr="00BE5D02">
        <w:rPr>
          <w:sz w:val="20"/>
          <w:lang w:eastAsia="en-US"/>
        </w:rPr>
        <w:t>Źródło: https://www.cri.agh.edu.pl/uczelnia/tad/PSI5/faq.html</w:t>
      </w:r>
    </w:p>
    <w:p w14:paraId="49BA7E62" w14:textId="77777777" w:rsidR="00601F9E" w:rsidRDefault="00601F9E" w:rsidP="00D340D5">
      <w:pPr>
        <w:pStyle w:val="Nagwek3"/>
      </w:pPr>
      <w:bookmarkStart w:id="41" w:name="_Toc8601557"/>
      <w:bookmarkStart w:id="42" w:name="_Toc91668264"/>
      <w:r>
        <w:t>Metodyka zarządzania procesem wytwórczym</w:t>
      </w:r>
      <w:bookmarkEnd w:id="41"/>
      <w:bookmarkEnd w:id="42"/>
    </w:p>
    <w:p w14:paraId="0718F7A4" w14:textId="26F365A7" w:rsidR="00C44F75" w:rsidRDefault="004A09AE" w:rsidP="00C44F75">
      <w:pPr>
        <w:pStyle w:val="TreAkapitu"/>
      </w:pPr>
      <w:r>
        <w:t>Do</w:t>
      </w:r>
      <w:r w:rsidR="00A47ED3">
        <w:t xml:space="preserve"> </w:t>
      </w:r>
      <w:r w:rsidR="00892EF8">
        <w:t xml:space="preserve">odpowiedniego sterowania etapami projektu kluczowe jest zastosowanie metodyki zarządczej. </w:t>
      </w:r>
      <w:r>
        <w:t>Dzięki skorzystaniu z metod zawartych w metodyce możliwe</w:t>
      </w:r>
      <w:r w:rsidR="006455F3">
        <w:t xml:space="preserve"> jest</w:t>
      </w:r>
      <w:r>
        <w:t xml:space="preserve"> </w:t>
      </w:r>
      <w:r w:rsidR="006455F3">
        <w:t xml:space="preserve">usystematyzowanie procesów towarzyszących zarządzaniu projektami, co przekłada się na </w:t>
      </w:r>
      <w:r>
        <w:t>zakończenie projektu z powodzeniem i osiągnięcie ustalonego celu.</w:t>
      </w:r>
      <w:r w:rsidR="00C44F75">
        <w:t xml:space="preserve"> </w:t>
      </w:r>
    </w:p>
    <w:p w14:paraId="43D0D935" w14:textId="63C351CB" w:rsidR="00812592" w:rsidRDefault="00C44F75" w:rsidP="00C44F75">
      <w:pPr>
        <w:pStyle w:val="TreAkapitu"/>
      </w:pPr>
      <w:r w:rsidRPr="00C44F75">
        <w:t>PRINCE2 jest kompleksową metodyką zarządzania projektami,</w:t>
      </w:r>
      <w:r w:rsidR="00D32E0E">
        <w:t xml:space="preserve"> </w:t>
      </w:r>
      <w:r w:rsidR="00D32E0E" w:rsidRPr="00D32E0E">
        <w:t>która prezentuje procesowe podejście do całego projektu.</w:t>
      </w:r>
      <w:r w:rsidR="00D32E0E">
        <w:t xml:space="preserve"> K</w:t>
      </w:r>
      <w:r w:rsidRPr="00C44F75">
        <w:t>ładzie główny nacisk na działaniach zarządczych i procesach decyzyjnych w projekcie</w:t>
      </w:r>
      <w:r>
        <w:t>.</w:t>
      </w:r>
      <w:r w:rsidR="00AF2114">
        <w:t xml:space="preserve"> Projekt definiowany jest jako „</w:t>
      </w:r>
      <w:r w:rsidR="00AF2114" w:rsidRPr="00AF2114">
        <w:t>tymczasowa organizacja, stworzona w celu dostarczenia jednego lub wielu produktów biznesowych według uzgodnionego uzasadnienia biznesowego"</w:t>
      </w:r>
      <w:r w:rsidR="00812592">
        <w:t>.</w:t>
      </w:r>
      <w:r>
        <w:t xml:space="preserve"> </w:t>
      </w:r>
    </w:p>
    <w:p w14:paraId="5725B249" w14:textId="77777777" w:rsidR="00C9098A" w:rsidRDefault="00C9098A" w:rsidP="00C44F75">
      <w:pPr>
        <w:pStyle w:val="TreAkapitu"/>
      </w:pPr>
    </w:p>
    <w:p w14:paraId="129BAE75" w14:textId="6A17FDF1" w:rsidR="00812592" w:rsidRDefault="00812592" w:rsidP="00812592">
      <w:pPr>
        <w:pStyle w:val="Legenda"/>
      </w:pPr>
      <w:bookmarkStart w:id="43" w:name="_Toc91667867"/>
      <w:r>
        <w:t xml:space="preserve">Rysunek </w:t>
      </w:r>
      <w:fldSimple w:instr=" SEQ Rysunek \* ARABIC ">
        <w:r w:rsidR="001D0F84">
          <w:rPr>
            <w:noProof/>
          </w:rPr>
          <w:t>8</w:t>
        </w:r>
      </w:fldSimple>
      <w:r>
        <w:t>. Projekt w</w:t>
      </w:r>
      <w:r w:rsidR="006B1E2A">
        <w:t>edług</w:t>
      </w:r>
      <w:r>
        <w:t xml:space="preserve"> PRINCE2</w:t>
      </w:r>
      <w:bookmarkEnd w:id="43"/>
    </w:p>
    <w:p w14:paraId="554086D7" w14:textId="77777777" w:rsidR="00AE7793" w:rsidRPr="00AE7793" w:rsidRDefault="00AE7793" w:rsidP="00AE7793"/>
    <w:p w14:paraId="5BEFE169" w14:textId="36023B60" w:rsidR="00812592" w:rsidRDefault="00812592" w:rsidP="00B7746B">
      <w:pPr>
        <w:pStyle w:val="TreAkapitu"/>
        <w:jc w:val="center"/>
      </w:pPr>
      <w:r>
        <w:rPr>
          <w:noProof/>
        </w:rPr>
        <w:drawing>
          <wp:inline distT="0" distB="0" distL="0" distR="0" wp14:anchorId="0FF68A79" wp14:editId="5FD950D8">
            <wp:extent cx="5341620" cy="112967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787" cy="1140914"/>
                    </a:xfrm>
                    <a:prstGeom prst="rect">
                      <a:avLst/>
                    </a:prstGeom>
                    <a:noFill/>
                    <a:ln>
                      <a:noFill/>
                    </a:ln>
                  </pic:spPr>
                </pic:pic>
              </a:graphicData>
            </a:graphic>
          </wp:inline>
        </w:drawing>
      </w:r>
    </w:p>
    <w:p w14:paraId="0EACB396" w14:textId="314828CA" w:rsidR="00812592" w:rsidRPr="00D62564" w:rsidRDefault="00812592" w:rsidP="002C1E5B">
      <w:pPr>
        <w:pStyle w:val="TreAkapitu"/>
        <w:ind w:left="709" w:firstLine="0"/>
        <w:rPr>
          <w:sz w:val="20"/>
        </w:rPr>
      </w:pPr>
      <w:r w:rsidRPr="00D62564">
        <w:rPr>
          <w:sz w:val="20"/>
        </w:rPr>
        <w:t xml:space="preserve">Źródło: </w:t>
      </w:r>
      <w:r w:rsidR="002C4E53" w:rsidRPr="00D62564">
        <w:rPr>
          <w:sz w:val="20"/>
        </w:rPr>
        <w:t>o</w:t>
      </w:r>
      <w:r w:rsidRPr="00D62564">
        <w:rPr>
          <w:sz w:val="20"/>
        </w:rPr>
        <w:t>pracowanie własne na podstawie Wyrozębski P., Metodyka PRINCE2 [w] Metodyki zarządzania projektami, wyd. Bizarre, Warszawa 2011</w:t>
      </w:r>
    </w:p>
    <w:p w14:paraId="38518CC6" w14:textId="77777777" w:rsidR="002C1E5B" w:rsidRDefault="002C1E5B" w:rsidP="00C44F75">
      <w:pPr>
        <w:pStyle w:val="TreAkapitu"/>
      </w:pPr>
    </w:p>
    <w:p w14:paraId="6A3C605C" w14:textId="0EE23168" w:rsidR="00C44F75" w:rsidRPr="00C44F75" w:rsidRDefault="00AC2D61" w:rsidP="00D62564">
      <w:pPr>
        <w:pStyle w:val="TreAkapitu"/>
        <w:ind w:firstLine="0"/>
      </w:pPr>
      <w:r>
        <w:t>PRINCE2 s</w:t>
      </w:r>
      <w:r w:rsidR="00C44F75">
        <w:t xml:space="preserve">kłada się </w:t>
      </w:r>
      <w:r w:rsidR="00BE0DA8">
        <w:t>z czterech powiązanych ze sobą elementów:</w:t>
      </w:r>
    </w:p>
    <w:p w14:paraId="294988CF" w14:textId="77777777" w:rsidR="00C44F75" w:rsidRPr="00C44F75" w:rsidRDefault="00C44F75" w:rsidP="00C44F75">
      <w:pPr>
        <w:pStyle w:val="TreAkapitu"/>
      </w:pPr>
      <w:r w:rsidRPr="00C44F75">
        <w:t>– 7 pryncypiów (zasad)</w:t>
      </w:r>
    </w:p>
    <w:p w14:paraId="05122972" w14:textId="77777777" w:rsidR="00C44F75" w:rsidRPr="00C44F75" w:rsidRDefault="00C44F75" w:rsidP="00C44F75">
      <w:pPr>
        <w:pStyle w:val="TreAkapitu"/>
      </w:pPr>
      <w:r w:rsidRPr="00C44F75">
        <w:lastRenderedPageBreak/>
        <w:t>– 7 tematów</w:t>
      </w:r>
    </w:p>
    <w:p w14:paraId="24CCAF64" w14:textId="5E0057A0" w:rsidR="00C44F75" w:rsidRDefault="00C44F75" w:rsidP="00C44F75">
      <w:pPr>
        <w:pStyle w:val="TreAkapitu"/>
      </w:pPr>
      <w:r w:rsidRPr="00C44F75">
        <w:t>– 7 procesów</w:t>
      </w:r>
    </w:p>
    <w:p w14:paraId="4E2E885D" w14:textId="702D1616" w:rsidR="00BE0DA8" w:rsidRDefault="0004412E" w:rsidP="0004412E">
      <w:pPr>
        <w:pStyle w:val="TreAkapitu"/>
      </w:pPr>
      <w:r w:rsidRPr="0004412E">
        <w:t xml:space="preserve">– </w:t>
      </w:r>
      <w:r w:rsidR="00BE0DA8">
        <w:t xml:space="preserve"> środowisk</w:t>
      </w:r>
      <w:r w:rsidR="003D1F8D">
        <w:t>a</w:t>
      </w:r>
      <w:r w:rsidR="00BE0DA8">
        <w:t xml:space="preserve"> projektów</w:t>
      </w:r>
    </w:p>
    <w:p w14:paraId="105D5629" w14:textId="79EE7574" w:rsidR="003A4F3F" w:rsidRDefault="00D62564" w:rsidP="00D62564">
      <w:pPr>
        <w:pStyle w:val="TreAkapitu"/>
        <w:ind w:firstLine="0"/>
      </w:pPr>
      <w:r>
        <w:t>Pryncypia</w:t>
      </w:r>
      <w:r w:rsidR="00BB7C07">
        <w:t xml:space="preserve"> lub inaczej zasady</w:t>
      </w:r>
      <w:r>
        <w:t xml:space="preserve"> są fundamentalnymi elementami metodyki, które są niezmienne, a zatem uniwersalne dla wszystkich projektów niezależnie od branży czy rozmiar</w:t>
      </w:r>
      <w:r w:rsidR="00BB7C07">
        <w:t>u</w:t>
      </w:r>
      <w:r>
        <w:t>.</w:t>
      </w:r>
      <w:r w:rsidR="004F37B8">
        <w:t xml:space="preserve"> Zastosowanie ich świadczy o zarządzaniu projektem w</w:t>
      </w:r>
      <w:r w:rsidR="0009761E">
        <w:t>edług</w:t>
      </w:r>
      <w:r w:rsidR="004F37B8">
        <w:t xml:space="preserve"> Metodyki PRINCE2. </w:t>
      </w:r>
      <w:r>
        <w:t xml:space="preserve">Zostały one </w:t>
      </w:r>
      <w:r w:rsidR="00A37C06">
        <w:t>sformułowane</w:t>
      </w:r>
      <w:r w:rsidR="00F04082">
        <w:t xml:space="preserve"> z doświadczeń wynikających z tworzonych w przeszłości projektów. </w:t>
      </w:r>
      <w:r w:rsidR="00BB7C07">
        <w:t>Są to:</w:t>
      </w:r>
    </w:p>
    <w:p w14:paraId="4C1CD45B" w14:textId="77777777" w:rsidR="0067364E" w:rsidRDefault="0067364E" w:rsidP="00D62564">
      <w:pPr>
        <w:pStyle w:val="TreAkapitu"/>
        <w:ind w:firstLine="0"/>
      </w:pPr>
    </w:p>
    <w:p w14:paraId="47C21334" w14:textId="1E31B6C4" w:rsidR="00BB7C07" w:rsidRDefault="00BB7C07" w:rsidP="005D4C2D">
      <w:pPr>
        <w:pStyle w:val="TreAkapitu"/>
        <w:numPr>
          <w:ilvl w:val="0"/>
          <w:numId w:val="6"/>
        </w:numPr>
      </w:pPr>
      <w:r>
        <w:t>Ciągła zasadność biznesowa</w:t>
      </w:r>
    </w:p>
    <w:p w14:paraId="7B677C37" w14:textId="743D3C4A" w:rsidR="00BB7C07" w:rsidRDefault="00BB7C07" w:rsidP="005D4C2D">
      <w:pPr>
        <w:pStyle w:val="TreAkapitu"/>
        <w:numPr>
          <w:ilvl w:val="0"/>
          <w:numId w:val="6"/>
        </w:numPr>
      </w:pPr>
      <w:r>
        <w:t>Korzystanie z doświadczeń</w:t>
      </w:r>
    </w:p>
    <w:p w14:paraId="4C155160" w14:textId="6C3EE0D6" w:rsidR="00BB7C07" w:rsidRDefault="00BB7C07" w:rsidP="005D4C2D">
      <w:pPr>
        <w:pStyle w:val="TreAkapitu"/>
        <w:numPr>
          <w:ilvl w:val="0"/>
          <w:numId w:val="6"/>
        </w:numPr>
      </w:pPr>
      <w:r>
        <w:t>Zdefiniowane role i obowiązki</w:t>
      </w:r>
    </w:p>
    <w:p w14:paraId="68DFB267" w14:textId="4344589E" w:rsidR="00BB7C07" w:rsidRDefault="00BB7C07" w:rsidP="005D4C2D">
      <w:pPr>
        <w:pStyle w:val="TreAkapitu"/>
        <w:numPr>
          <w:ilvl w:val="0"/>
          <w:numId w:val="6"/>
        </w:numPr>
      </w:pPr>
      <w:r>
        <w:t>Zarządzanie etapowe</w:t>
      </w:r>
    </w:p>
    <w:p w14:paraId="68CC1426" w14:textId="30088E60" w:rsidR="00BB7C07" w:rsidRDefault="00BB7C07" w:rsidP="005D4C2D">
      <w:pPr>
        <w:pStyle w:val="TreAkapitu"/>
        <w:numPr>
          <w:ilvl w:val="0"/>
          <w:numId w:val="6"/>
        </w:numPr>
      </w:pPr>
      <w:r>
        <w:t>Zarządzanie z wykorzystaniem tolerancji</w:t>
      </w:r>
    </w:p>
    <w:p w14:paraId="782DE3DF" w14:textId="534ABEB5" w:rsidR="00BB7C07" w:rsidRDefault="00BB7C07" w:rsidP="005D4C2D">
      <w:pPr>
        <w:pStyle w:val="TreAkapitu"/>
        <w:numPr>
          <w:ilvl w:val="0"/>
          <w:numId w:val="6"/>
        </w:numPr>
      </w:pPr>
      <w:r>
        <w:t>Koncentracja na produktach</w:t>
      </w:r>
    </w:p>
    <w:p w14:paraId="071CB804" w14:textId="75830AAE" w:rsidR="00EE61B2" w:rsidRDefault="00BB7C07" w:rsidP="005D4C2D">
      <w:pPr>
        <w:pStyle w:val="TreAkapitu"/>
        <w:numPr>
          <w:ilvl w:val="0"/>
          <w:numId w:val="6"/>
        </w:numPr>
      </w:pPr>
      <w:r>
        <w:t>Dostosowanie do warunków projektu</w:t>
      </w:r>
    </w:p>
    <w:p w14:paraId="6610AEF1" w14:textId="77777777" w:rsidR="0021204C" w:rsidRDefault="0021204C" w:rsidP="0021204C">
      <w:pPr>
        <w:pStyle w:val="TreAkapitu"/>
        <w:ind w:left="720" w:firstLine="0"/>
      </w:pPr>
    </w:p>
    <w:p w14:paraId="3C042E13" w14:textId="7497BBFC" w:rsidR="00EE61B2" w:rsidRDefault="0021204C" w:rsidP="00CD7E88">
      <w:pPr>
        <w:pStyle w:val="TreAkapitu"/>
        <w:ind w:left="-567" w:firstLine="0"/>
      </w:pPr>
      <w:r>
        <w:t xml:space="preserve">Kolejnym elementem metodyki są tak zwane tematy, </w:t>
      </w:r>
      <w:r w:rsidR="00B7746B">
        <w:t>czyli obszary, którymi należy zajmować się na poszczególnych etapach projektu. Ponadto mają one za zadanie wspieranie realizacje procesów. Wyróżniamy następujące etapy:</w:t>
      </w:r>
    </w:p>
    <w:p w14:paraId="01D41D6C" w14:textId="530C816D" w:rsidR="00B7746B" w:rsidRDefault="006B1088" w:rsidP="005D4C2D">
      <w:pPr>
        <w:pStyle w:val="TreAkapitu"/>
        <w:numPr>
          <w:ilvl w:val="0"/>
          <w:numId w:val="7"/>
        </w:numPr>
      </w:pPr>
      <w:r>
        <w:t>U</w:t>
      </w:r>
      <w:r w:rsidR="00B7746B">
        <w:t>zasadnienie biznesowe,</w:t>
      </w:r>
    </w:p>
    <w:p w14:paraId="41796A49" w14:textId="7A526440" w:rsidR="00B7746B" w:rsidRDefault="006B1088" w:rsidP="005D4C2D">
      <w:pPr>
        <w:pStyle w:val="TreAkapitu"/>
        <w:numPr>
          <w:ilvl w:val="0"/>
          <w:numId w:val="7"/>
        </w:numPr>
      </w:pPr>
      <w:r>
        <w:t>O</w:t>
      </w:r>
      <w:r w:rsidR="00B7746B">
        <w:t>rganizacja</w:t>
      </w:r>
    </w:p>
    <w:p w14:paraId="69EF593F" w14:textId="46F6D640" w:rsidR="00B7746B" w:rsidRDefault="006B1088" w:rsidP="005D4C2D">
      <w:pPr>
        <w:pStyle w:val="TreAkapitu"/>
        <w:numPr>
          <w:ilvl w:val="0"/>
          <w:numId w:val="7"/>
        </w:numPr>
      </w:pPr>
      <w:r>
        <w:t>J</w:t>
      </w:r>
      <w:r w:rsidR="00B7746B">
        <w:t>akość</w:t>
      </w:r>
    </w:p>
    <w:p w14:paraId="1E3FB7DB" w14:textId="6492B97C" w:rsidR="00B7746B" w:rsidRDefault="006B1088" w:rsidP="005D4C2D">
      <w:pPr>
        <w:pStyle w:val="TreAkapitu"/>
        <w:numPr>
          <w:ilvl w:val="0"/>
          <w:numId w:val="7"/>
        </w:numPr>
      </w:pPr>
      <w:r>
        <w:t>P</w:t>
      </w:r>
      <w:r w:rsidR="00B7746B">
        <w:t>lany</w:t>
      </w:r>
    </w:p>
    <w:p w14:paraId="0D7D0A9A" w14:textId="70E12B32" w:rsidR="00B7746B" w:rsidRDefault="006B1088" w:rsidP="005D4C2D">
      <w:pPr>
        <w:pStyle w:val="TreAkapitu"/>
        <w:numPr>
          <w:ilvl w:val="0"/>
          <w:numId w:val="7"/>
        </w:numPr>
      </w:pPr>
      <w:r>
        <w:t>R</w:t>
      </w:r>
      <w:r w:rsidR="00B7746B">
        <w:t>yzyko</w:t>
      </w:r>
    </w:p>
    <w:p w14:paraId="110C78B6" w14:textId="6B385A05" w:rsidR="00B7746B" w:rsidRDefault="006B1088" w:rsidP="005D4C2D">
      <w:pPr>
        <w:pStyle w:val="TreAkapitu"/>
        <w:numPr>
          <w:ilvl w:val="0"/>
          <w:numId w:val="7"/>
        </w:numPr>
      </w:pPr>
      <w:r>
        <w:t>Z</w:t>
      </w:r>
      <w:r w:rsidR="00B7746B">
        <w:t>miana</w:t>
      </w:r>
    </w:p>
    <w:p w14:paraId="7D439800" w14:textId="754F775B" w:rsidR="00D62564" w:rsidRDefault="006B1088" w:rsidP="005D4C2D">
      <w:pPr>
        <w:pStyle w:val="TreAkapitu"/>
        <w:numPr>
          <w:ilvl w:val="0"/>
          <w:numId w:val="7"/>
        </w:numPr>
      </w:pPr>
      <w:r>
        <w:t>P</w:t>
      </w:r>
      <w:r w:rsidR="00B7746B">
        <w:t>ostępy</w:t>
      </w:r>
    </w:p>
    <w:p w14:paraId="04A2C65D" w14:textId="77777777" w:rsidR="00FE72FE" w:rsidRDefault="00FE72FE" w:rsidP="00710897">
      <w:pPr>
        <w:pStyle w:val="TreAkapitu"/>
        <w:ind w:left="360" w:firstLine="0"/>
      </w:pPr>
    </w:p>
    <w:p w14:paraId="506445A8" w14:textId="77777777" w:rsidR="00472912" w:rsidRDefault="00163770" w:rsidP="00CD7E88">
      <w:pPr>
        <w:pStyle w:val="TreAkapitu"/>
        <w:ind w:left="-567" w:firstLine="0"/>
      </w:pPr>
      <w:r>
        <w:t>Główną częścią metodyki stanowią procesy. Zapewniają one prowadzenie projektu od początku do końca w sposób kontrolowany</w:t>
      </w:r>
      <w:r w:rsidR="00472912">
        <w:t>. Opisywana metodyka składa się z 7 procesów, które następnie dzielą się na podprocesy:</w:t>
      </w:r>
    </w:p>
    <w:p w14:paraId="6A840FF2" w14:textId="21F57F81" w:rsidR="00472912" w:rsidRPr="00472912" w:rsidRDefault="00472912" w:rsidP="005D4C2D">
      <w:pPr>
        <w:pStyle w:val="TreAkapitu"/>
        <w:numPr>
          <w:ilvl w:val="0"/>
          <w:numId w:val="8"/>
        </w:numPr>
      </w:pPr>
      <w:r w:rsidRPr="00472912">
        <w:t xml:space="preserve">Strategiczne zarządzanie projektem </w:t>
      </w:r>
    </w:p>
    <w:p w14:paraId="6764A402" w14:textId="609BF634" w:rsidR="00472912" w:rsidRPr="00472912" w:rsidRDefault="00472912" w:rsidP="005D4C2D">
      <w:pPr>
        <w:pStyle w:val="TreAkapitu"/>
        <w:numPr>
          <w:ilvl w:val="0"/>
          <w:numId w:val="8"/>
        </w:numPr>
      </w:pPr>
      <w:r w:rsidRPr="00472912">
        <w:t xml:space="preserve">Uruchamianie </w:t>
      </w:r>
      <w:r w:rsidR="004C3672">
        <w:t>p</w:t>
      </w:r>
      <w:r w:rsidRPr="00472912">
        <w:t>rojektu/</w:t>
      </w:r>
      <w:r w:rsidR="004C3672">
        <w:t>p</w:t>
      </w:r>
      <w:r w:rsidRPr="00472912">
        <w:t xml:space="preserve">rzygotowanie </w:t>
      </w:r>
      <w:r w:rsidR="004C3672">
        <w:t>z</w:t>
      </w:r>
      <w:r w:rsidRPr="00472912">
        <w:t xml:space="preserve">ałożeń </w:t>
      </w:r>
      <w:r w:rsidR="004C3672">
        <w:t>p</w:t>
      </w:r>
      <w:r w:rsidRPr="00472912">
        <w:t>rojektu</w:t>
      </w:r>
    </w:p>
    <w:p w14:paraId="1AF4CC8D" w14:textId="47DBD974" w:rsidR="00472912" w:rsidRPr="00472912" w:rsidRDefault="00472912" w:rsidP="005D4C2D">
      <w:pPr>
        <w:pStyle w:val="TreAkapitu"/>
        <w:numPr>
          <w:ilvl w:val="0"/>
          <w:numId w:val="8"/>
        </w:numPr>
        <w:rPr>
          <w:lang w:val="en-US"/>
        </w:rPr>
      </w:pPr>
      <w:r w:rsidRPr="00472912">
        <w:rPr>
          <w:lang w:val="en-US"/>
        </w:rPr>
        <w:t xml:space="preserve">Inicjowanie projektu </w:t>
      </w:r>
    </w:p>
    <w:p w14:paraId="3C57FF4F" w14:textId="1214F2CD" w:rsidR="00472912" w:rsidRPr="00472912" w:rsidRDefault="00472912" w:rsidP="005D4C2D">
      <w:pPr>
        <w:pStyle w:val="TreAkapitu"/>
        <w:numPr>
          <w:ilvl w:val="0"/>
          <w:numId w:val="8"/>
        </w:numPr>
        <w:rPr>
          <w:lang w:val="en-US"/>
        </w:rPr>
      </w:pPr>
      <w:r w:rsidRPr="00472912">
        <w:rPr>
          <w:lang w:val="en-US"/>
        </w:rPr>
        <w:t xml:space="preserve">Sterowanie </w:t>
      </w:r>
      <w:r w:rsidR="004C3672">
        <w:rPr>
          <w:lang w:val="en-US"/>
        </w:rPr>
        <w:t>e</w:t>
      </w:r>
      <w:r w:rsidRPr="00472912">
        <w:rPr>
          <w:lang w:val="en-US"/>
        </w:rPr>
        <w:t>tapem</w:t>
      </w:r>
    </w:p>
    <w:p w14:paraId="16EA5B7C" w14:textId="4943E880" w:rsidR="00472912" w:rsidRPr="00472912" w:rsidRDefault="00472912" w:rsidP="005D4C2D">
      <w:pPr>
        <w:pStyle w:val="TreAkapitu"/>
        <w:numPr>
          <w:ilvl w:val="0"/>
          <w:numId w:val="8"/>
        </w:numPr>
      </w:pPr>
      <w:r w:rsidRPr="00472912">
        <w:lastRenderedPageBreak/>
        <w:t xml:space="preserve">Zarządzanie </w:t>
      </w:r>
      <w:r w:rsidR="004C3672">
        <w:t>w</w:t>
      </w:r>
      <w:r w:rsidRPr="00472912">
        <w:t xml:space="preserve">ytwarzaniem </w:t>
      </w:r>
      <w:r w:rsidR="004C3672">
        <w:t>p</w:t>
      </w:r>
      <w:r w:rsidRPr="00472912">
        <w:t>roduktów</w:t>
      </w:r>
    </w:p>
    <w:p w14:paraId="37C45919" w14:textId="7538A5C9" w:rsidR="00472912" w:rsidRPr="00472912" w:rsidRDefault="00472912" w:rsidP="005D4C2D">
      <w:pPr>
        <w:pStyle w:val="TreAkapitu"/>
        <w:numPr>
          <w:ilvl w:val="0"/>
          <w:numId w:val="8"/>
        </w:numPr>
      </w:pPr>
      <w:r w:rsidRPr="00472912">
        <w:t xml:space="preserve">Zarządzanie </w:t>
      </w:r>
      <w:r w:rsidR="004C3672">
        <w:t>z</w:t>
      </w:r>
      <w:r w:rsidRPr="00472912">
        <w:t xml:space="preserve">akresem </w:t>
      </w:r>
      <w:r w:rsidR="004C3672">
        <w:t>e</w:t>
      </w:r>
      <w:r w:rsidRPr="00472912">
        <w:t>tapu</w:t>
      </w:r>
    </w:p>
    <w:p w14:paraId="029ADEA4" w14:textId="56B28BBB" w:rsidR="00472912" w:rsidRPr="00472912" w:rsidRDefault="00472912" w:rsidP="005D4C2D">
      <w:pPr>
        <w:pStyle w:val="TreAkapitu"/>
        <w:numPr>
          <w:ilvl w:val="0"/>
          <w:numId w:val="8"/>
        </w:numPr>
      </w:pPr>
      <w:r w:rsidRPr="00472912">
        <w:t xml:space="preserve">Zamykanie </w:t>
      </w:r>
      <w:r w:rsidR="004C3672">
        <w:t>p</w:t>
      </w:r>
      <w:r w:rsidRPr="00472912">
        <w:t>rojektu</w:t>
      </w:r>
    </w:p>
    <w:p w14:paraId="03BC4FCD" w14:textId="3FFB8B04" w:rsidR="00D62564" w:rsidRDefault="004C2060" w:rsidP="00CD7E88">
      <w:pPr>
        <w:pStyle w:val="TreAkapitu"/>
        <w:ind w:left="-567" w:firstLine="0"/>
      </w:pPr>
      <w:r>
        <w:t xml:space="preserve">Ostatnim elementem metodyki jest dostosowanie </w:t>
      </w:r>
      <w:r w:rsidR="007204FE">
        <w:t>PRINCE2 do środowiska projektu. Aby nadmiernie nie przeciążać projektu czynnościami zarządczymi należy odpowiednio dostosować metodykę. Ma to na celu zachowanie odpowiedniego planowania oraz kontroli, zgodnie ze ska</w:t>
      </w:r>
      <w:r w:rsidR="007355E3">
        <w:t>lą</w:t>
      </w:r>
      <w:r w:rsidR="007204FE">
        <w:t xml:space="preserve"> oraz poziomem złożoności według ustalonych potrzeb. </w:t>
      </w:r>
    </w:p>
    <w:p w14:paraId="3E4A3CB9" w14:textId="3E276B38" w:rsidR="00081F14" w:rsidRDefault="00081F14" w:rsidP="00C91155">
      <w:pPr>
        <w:pStyle w:val="TreAkapitu"/>
        <w:ind w:firstLine="0"/>
      </w:pPr>
    </w:p>
    <w:p w14:paraId="363A00F5" w14:textId="3D729B81" w:rsidR="00406336" w:rsidRDefault="00406336" w:rsidP="00406336">
      <w:pPr>
        <w:pStyle w:val="Legenda"/>
      </w:pPr>
      <w:bookmarkStart w:id="44" w:name="_Toc91667868"/>
      <w:r>
        <w:t xml:space="preserve">Rysunek </w:t>
      </w:r>
      <w:fldSimple w:instr=" SEQ Rysunek \* ARABIC ">
        <w:r w:rsidR="001D0F84">
          <w:rPr>
            <w:noProof/>
          </w:rPr>
          <w:t>9</w:t>
        </w:r>
      </w:fldSimple>
      <w:r>
        <w:t xml:space="preserve">. </w:t>
      </w:r>
      <w:r w:rsidRPr="00406336">
        <w:t>Struktura metodyki PRINCE2</w:t>
      </w:r>
      <w:bookmarkEnd w:id="44"/>
    </w:p>
    <w:p w14:paraId="3FB7D582" w14:textId="77777777" w:rsidR="00D21B19" w:rsidRPr="00D21B19" w:rsidRDefault="00D21B19" w:rsidP="00D21B19"/>
    <w:p w14:paraId="29B6497E" w14:textId="3AB3A027" w:rsidR="00081F14" w:rsidRDefault="00081F14" w:rsidP="00081F14">
      <w:pPr>
        <w:pStyle w:val="TreAkapitu"/>
        <w:keepNext/>
        <w:ind w:firstLine="0"/>
        <w:jc w:val="center"/>
      </w:pPr>
      <w:r>
        <w:rPr>
          <w:noProof/>
        </w:rPr>
        <w:drawing>
          <wp:inline distT="0" distB="0" distL="0" distR="0" wp14:anchorId="73872182" wp14:editId="2EFF48C2">
            <wp:extent cx="3931920" cy="2099073"/>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31920" cy="2099073"/>
                    </a:xfrm>
                    <a:prstGeom prst="rect">
                      <a:avLst/>
                    </a:prstGeom>
                    <a:noFill/>
                    <a:ln>
                      <a:noFill/>
                    </a:ln>
                  </pic:spPr>
                </pic:pic>
              </a:graphicData>
            </a:graphic>
          </wp:inline>
        </w:drawing>
      </w:r>
      <w:r w:rsidR="00AF2114">
        <w:tab/>
      </w:r>
    </w:p>
    <w:p w14:paraId="1877C6B3" w14:textId="09490B5A" w:rsidR="003D1F8D" w:rsidRPr="00D62564" w:rsidRDefault="00406336" w:rsidP="003D1F8D">
      <w:pPr>
        <w:pStyle w:val="TreAkapitu"/>
        <w:ind w:firstLine="0"/>
        <w:rPr>
          <w:sz w:val="20"/>
          <w:lang w:val="en-US"/>
        </w:rPr>
      </w:pPr>
      <w:r w:rsidRPr="00D62564">
        <w:rPr>
          <w:sz w:val="20"/>
          <w:lang w:val="en-US"/>
        </w:rPr>
        <w:t xml:space="preserve">Źródło: </w:t>
      </w:r>
      <w:r w:rsidR="00BD29DC" w:rsidRPr="00D62564">
        <w:rPr>
          <w:sz w:val="20"/>
          <w:lang w:val="en-US"/>
        </w:rPr>
        <w:t>Managing Successful Projects with PRINCE2 by OGC.</w:t>
      </w:r>
    </w:p>
    <w:p w14:paraId="14E4AF87" w14:textId="77777777" w:rsidR="0008264E" w:rsidRDefault="0008264E" w:rsidP="003D1F8D">
      <w:pPr>
        <w:pStyle w:val="TreAkapitu"/>
        <w:ind w:firstLine="0"/>
        <w:rPr>
          <w:lang w:val="en-US"/>
        </w:rPr>
      </w:pPr>
    </w:p>
    <w:p w14:paraId="07C2CE81" w14:textId="7DCAA120" w:rsidR="00FF7D1A" w:rsidRPr="0008264E" w:rsidRDefault="0008264E" w:rsidP="003D1F8D">
      <w:pPr>
        <w:pStyle w:val="TreAkapitu"/>
        <w:ind w:firstLine="0"/>
      </w:pPr>
      <w:r>
        <w:rPr>
          <w:lang w:val="en-US"/>
        </w:rPr>
        <w:tab/>
      </w:r>
      <w:r w:rsidRPr="0008264E">
        <w:t>Metodyka PRINCE2 została wybrana d</w:t>
      </w:r>
      <w:r>
        <w:t xml:space="preserve">o zarządzania procesem wytwórczym systemu z racji tego, że opiera się na </w:t>
      </w:r>
      <w:r w:rsidR="009E0D11">
        <w:t xml:space="preserve">zbiorze </w:t>
      </w:r>
      <w:r>
        <w:t xml:space="preserve">najlepszych praktyk, co </w:t>
      </w:r>
      <w:r w:rsidR="000F570C">
        <w:t>skutkuje</w:t>
      </w:r>
      <w:r w:rsidR="009E0D11">
        <w:t xml:space="preserve"> mniejsz</w:t>
      </w:r>
      <w:r w:rsidR="000F570C">
        <w:t>ym</w:t>
      </w:r>
      <w:r w:rsidR="009E0D11">
        <w:t xml:space="preserve"> prawdopodobieństw</w:t>
      </w:r>
      <w:r w:rsidR="000F570C">
        <w:t>em</w:t>
      </w:r>
      <w:r w:rsidR="009E0D11">
        <w:t xml:space="preserve"> popełnienia błędów</w:t>
      </w:r>
      <w:r>
        <w:t>. Jest skupiona na poprawnym zaplanowaniu czynności oraz monitorowaniu całego przebiegu wytwarzania produktu w każdym z etapów.</w:t>
      </w:r>
      <w:r w:rsidR="00D809F8">
        <w:t xml:space="preserve"> Dzięki dostarczeniu kompletnego zestawu procesów zarządzania pozwala na spójną kontrolę nad pracą. </w:t>
      </w:r>
      <w:r w:rsidR="009E0D11">
        <w:t>Możliwość dostosowania metodyki do środowiska projektów świadczy o wysokim poziomie elastyczności.</w:t>
      </w:r>
    </w:p>
    <w:p w14:paraId="1FCD6961" w14:textId="77777777" w:rsidR="002F453E" w:rsidRDefault="004C20C3" w:rsidP="00D340D5">
      <w:pPr>
        <w:pStyle w:val="Nagwek3"/>
      </w:pPr>
      <w:bookmarkStart w:id="45" w:name="_Toc8601558"/>
      <w:bookmarkStart w:id="46" w:name="_Toc91668265"/>
      <w:r>
        <w:t>M</w:t>
      </w:r>
      <w:r w:rsidR="00664DE6" w:rsidRPr="00664DE6">
        <w:t>etodyk</w:t>
      </w:r>
      <w:r>
        <w:t xml:space="preserve">a </w:t>
      </w:r>
      <w:r w:rsidR="0068577F" w:rsidRPr="0068577F">
        <w:t>wytwarzania systemu informatycznego</w:t>
      </w:r>
      <w:bookmarkEnd w:id="45"/>
      <w:bookmarkEnd w:id="46"/>
    </w:p>
    <w:p w14:paraId="2A371974" w14:textId="441C5C50" w:rsidR="00FA3CB2" w:rsidRDefault="00912EE5" w:rsidP="00B969CB">
      <w:pPr>
        <w:pStyle w:val="TreAkapitu"/>
      </w:pPr>
      <w:r w:rsidRPr="00912EE5">
        <w:rPr>
          <w:i/>
          <w:iCs/>
        </w:rPr>
        <w:t xml:space="preserve">Agile Unified Process </w:t>
      </w:r>
      <w:r w:rsidRPr="00912EE5">
        <w:t>w skrócie AUP w</w:t>
      </w:r>
      <w:r>
        <w:t xml:space="preserve">ywodzi się od </w:t>
      </w:r>
      <w:r w:rsidRPr="00912EE5">
        <w:rPr>
          <w:i/>
          <w:iCs/>
        </w:rPr>
        <w:t>Rational Unified Process</w:t>
      </w:r>
      <w:r>
        <w:t xml:space="preserve"> i jest jej uproszczoną lekką wersją. Jest to zwinna metodyka wytwarzania systemu informatycznego, </w:t>
      </w:r>
      <w:r w:rsidR="0033266D">
        <w:t>która trzyma się koncepcji RUP. Przedstawia ona proste do zrozumienia podejście do wytwarzania oprogramowania.</w:t>
      </w:r>
      <w:r w:rsidR="001500E3">
        <w:t xml:space="preserve"> W przeciwieństwie do RUP, </w:t>
      </w:r>
      <w:r w:rsidR="00863C17">
        <w:t xml:space="preserve">w </w:t>
      </w:r>
      <w:r w:rsidR="001500E3">
        <w:t>metody</w:t>
      </w:r>
      <w:r w:rsidR="00863C17">
        <w:t>ce</w:t>
      </w:r>
      <w:r w:rsidR="001500E3">
        <w:t xml:space="preserve"> AUP </w:t>
      </w:r>
      <w:r w:rsidR="00863C17">
        <w:t>wyróżniamy</w:t>
      </w:r>
      <w:r w:rsidR="001500E3">
        <w:t xml:space="preserve"> siedem dyscyplin.</w:t>
      </w:r>
    </w:p>
    <w:p w14:paraId="7A0D56C0" w14:textId="0832E416" w:rsidR="00863C17" w:rsidRDefault="00863C17" w:rsidP="005D4C2D">
      <w:pPr>
        <w:pStyle w:val="TreAkapitu"/>
        <w:numPr>
          <w:ilvl w:val="0"/>
          <w:numId w:val="10"/>
        </w:numPr>
        <w:jc w:val="left"/>
      </w:pPr>
      <w:r>
        <w:lastRenderedPageBreak/>
        <w:t>Modelowanie</w:t>
      </w:r>
    </w:p>
    <w:p w14:paraId="2364CF33" w14:textId="15D4F0DC" w:rsidR="00863C17" w:rsidRDefault="00863C17" w:rsidP="005D4C2D">
      <w:pPr>
        <w:pStyle w:val="TreAkapitu"/>
        <w:numPr>
          <w:ilvl w:val="0"/>
          <w:numId w:val="10"/>
        </w:numPr>
        <w:jc w:val="left"/>
      </w:pPr>
      <w:r>
        <w:t>Implementacja</w:t>
      </w:r>
    </w:p>
    <w:p w14:paraId="2528DE66" w14:textId="0C7F6FC9" w:rsidR="00863C17" w:rsidRDefault="00863C17" w:rsidP="005D4C2D">
      <w:pPr>
        <w:pStyle w:val="TreAkapitu"/>
        <w:numPr>
          <w:ilvl w:val="0"/>
          <w:numId w:val="10"/>
        </w:numPr>
        <w:jc w:val="left"/>
      </w:pPr>
      <w:r>
        <w:t>Testowanie</w:t>
      </w:r>
    </w:p>
    <w:p w14:paraId="0FF03C94" w14:textId="0FE94ED2" w:rsidR="00863C17" w:rsidRDefault="00863C17" w:rsidP="005D4C2D">
      <w:pPr>
        <w:pStyle w:val="TreAkapitu"/>
        <w:numPr>
          <w:ilvl w:val="0"/>
          <w:numId w:val="10"/>
        </w:numPr>
        <w:jc w:val="left"/>
      </w:pPr>
      <w:r>
        <w:t>Wdrażanie</w:t>
      </w:r>
    </w:p>
    <w:p w14:paraId="0481916E" w14:textId="01B80DE8" w:rsidR="00863C17" w:rsidRDefault="00863C17" w:rsidP="005D4C2D">
      <w:pPr>
        <w:pStyle w:val="TreAkapitu"/>
        <w:numPr>
          <w:ilvl w:val="0"/>
          <w:numId w:val="10"/>
        </w:numPr>
        <w:jc w:val="left"/>
      </w:pPr>
      <w:r>
        <w:t>Zarządzanie konfiguracją</w:t>
      </w:r>
    </w:p>
    <w:p w14:paraId="0CFA36E8" w14:textId="7ED56506" w:rsidR="00863C17" w:rsidRDefault="00863C17" w:rsidP="005D4C2D">
      <w:pPr>
        <w:pStyle w:val="TreAkapitu"/>
        <w:numPr>
          <w:ilvl w:val="0"/>
          <w:numId w:val="10"/>
        </w:numPr>
        <w:jc w:val="left"/>
      </w:pPr>
      <w:r>
        <w:t>Zarządzanie projektem</w:t>
      </w:r>
    </w:p>
    <w:p w14:paraId="6E750DA2" w14:textId="73AF8B34" w:rsidR="00163D31" w:rsidRDefault="00863C17" w:rsidP="005D4C2D">
      <w:pPr>
        <w:pStyle w:val="TreAkapitu"/>
        <w:numPr>
          <w:ilvl w:val="0"/>
          <w:numId w:val="10"/>
        </w:numPr>
        <w:jc w:val="left"/>
      </w:pPr>
      <w:r>
        <w:t>Środowisko</w:t>
      </w:r>
      <w:r w:rsidR="00163D31">
        <w:br/>
      </w:r>
    </w:p>
    <w:p w14:paraId="1EA776B9" w14:textId="34A36DA6" w:rsidR="00EE17C7" w:rsidRPr="001F796A" w:rsidRDefault="00EE17C7" w:rsidP="00EE17C7">
      <w:pPr>
        <w:pStyle w:val="Legenda"/>
        <w:rPr>
          <w:b w:val="0"/>
          <w:bCs w:val="0"/>
          <w:i/>
          <w:iCs/>
          <w:lang w:val="en-US"/>
        </w:rPr>
      </w:pPr>
      <w:bookmarkStart w:id="47" w:name="_Toc91667869"/>
      <w:r w:rsidRPr="001F796A">
        <w:rPr>
          <w:b w:val="0"/>
          <w:bCs w:val="0"/>
          <w:lang w:val="en-US"/>
        </w:rPr>
        <w:t xml:space="preserve">Rysunek </w:t>
      </w:r>
      <w:r w:rsidR="001D0F84">
        <w:rPr>
          <w:b w:val="0"/>
          <w:bCs w:val="0"/>
          <w:lang w:val="en-US"/>
        </w:rPr>
        <w:fldChar w:fldCharType="begin"/>
      </w:r>
      <w:r w:rsidR="001D0F84">
        <w:rPr>
          <w:b w:val="0"/>
          <w:bCs w:val="0"/>
          <w:lang w:val="en-US"/>
        </w:rPr>
        <w:instrText xml:space="preserve"> SEQ Rysunek \* ARABIC </w:instrText>
      </w:r>
      <w:r w:rsidR="001D0F84">
        <w:rPr>
          <w:b w:val="0"/>
          <w:bCs w:val="0"/>
          <w:lang w:val="en-US"/>
        </w:rPr>
        <w:fldChar w:fldCharType="separate"/>
      </w:r>
      <w:r w:rsidR="001D0F84">
        <w:rPr>
          <w:b w:val="0"/>
          <w:bCs w:val="0"/>
          <w:noProof/>
          <w:lang w:val="en-US"/>
        </w:rPr>
        <w:t>10</w:t>
      </w:r>
      <w:r w:rsidR="001D0F84">
        <w:rPr>
          <w:b w:val="0"/>
          <w:bCs w:val="0"/>
          <w:lang w:val="en-US"/>
        </w:rPr>
        <w:fldChar w:fldCharType="end"/>
      </w:r>
      <w:r w:rsidRPr="001F796A">
        <w:rPr>
          <w:b w:val="0"/>
          <w:bCs w:val="0"/>
          <w:lang w:val="en-US"/>
        </w:rPr>
        <w:t xml:space="preserve">. Fazy </w:t>
      </w:r>
      <w:r w:rsidRPr="001F796A">
        <w:rPr>
          <w:b w:val="0"/>
          <w:bCs w:val="0"/>
          <w:i/>
          <w:iCs/>
          <w:lang w:val="en-US"/>
        </w:rPr>
        <w:t>Agile Unified Process</w:t>
      </w:r>
      <w:bookmarkEnd w:id="47"/>
    </w:p>
    <w:p w14:paraId="307C41A1" w14:textId="0981E34B" w:rsidR="00EE17C7" w:rsidRDefault="00EE17C7" w:rsidP="00EE17C7">
      <w:pPr>
        <w:pStyle w:val="TreAkapitu"/>
        <w:ind w:left="142" w:firstLine="0"/>
        <w:jc w:val="center"/>
      </w:pPr>
      <w:r>
        <w:rPr>
          <w:noProof/>
        </w:rPr>
        <w:drawing>
          <wp:inline distT="0" distB="0" distL="0" distR="0" wp14:anchorId="56F97761" wp14:editId="12970F99">
            <wp:extent cx="4807471" cy="24066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29">
                      <a:extLst>
                        <a:ext uri="{28A0092B-C50C-407E-A947-70E740481C1C}">
                          <a14:useLocalDpi xmlns:a14="http://schemas.microsoft.com/office/drawing/2010/main" val="0"/>
                        </a:ext>
                      </a:extLst>
                    </a:blip>
                    <a:stretch>
                      <a:fillRect/>
                    </a:stretch>
                  </pic:blipFill>
                  <pic:spPr>
                    <a:xfrm>
                      <a:off x="0" y="0"/>
                      <a:ext cx="4843307" cy="2424590"/>
                    </a:xfrm>
                    <a:prstGeom prst="rect">
                      <a:avLst/>
                    </a:prstGeom>
                  </pic:spPr>
                </pic:pic>
              </a:graphicData>
            </a:graphic>
          </wp:inline>
        </w:drawing>
      </w:r>
    </w:p>
    <w:p w14:paraId="5A59176C" w14:textId="46372EB6" w:rsidR="00EE17C7" w:rsidRDefault="00EE17C7" w:rsidP="00EE17C7">
      <w:pPr>
        <w:pStyle w:val="TreAkapitu"/>
        <w:ind w:left="142" w:firstLine="0"/>
        <w:jc w:val="left"/>
        <w:rPr>
          <w:sz w:val="20"/>
        </w:rPr>
      </w:pPr>
      <w:r w:rsidRPr="00EE17C7">
        <w:rPr>
          <w:sz w:val="20"/>
        </w:rPr>
        <w:t>Źródło: Scott W. Ambler, 2005</w:t>
      </w:r>
    </w:p>
    <w:p w14:paraId="4E07DF06" w14:textId="77777777" w:rsidR="005D68A8" w:rsidRPr="00EE17C7" w:rsidRDefault="005D68A8" w:rsidP="00EE17C7">
      <w:pPr>
        <w:pStyle w:val="TreAkapitu"/>
        <w:ind w:left="142" w:firstLine="0"/>
        <w:jc w:val="left"/>
        <w:rPr>
          <w:sz w:val="20"/>
        </w:rPr>
      </w:pPr>
    </w:p>
    <w:p w14:paraId="197E6093" w14:textId="3B61C0E1" w:rsidR="00163D31" w:rsidRDefault="00163D31" w:rsidP="00163D31">
      <w:pPr>
        <w:pStyle w:val="TreAkapitu"/>
        <w:ind w:left="-567" w:firstLine="0"/>
        <w:jc w:val="left"/>
      </w:pPr>
      <w:r w:rsidRPr="00163D31">
        <w:t>Tworząc oprogramowanie według AUP opieramy się na następujących filozofiach.</w:t>
      </w:r>
    </w:p>
    <w:p w14:paraId="3031473D" w14:textId="3A6D80B1" w:rsidR="00163D31" w:rsidRDefault="00163D31" w:rsidP="005D4C2D">
      <w:pPr>
        <w:pStyle w:val="TreAkapitu"/>
        <w:numPr>
          <w:ilvl w:val="0"/>
          <w:numId w:val="9"/>
        </w:numPr>
        <w:jc w:val="left"/>
      </w:pPr>
      <w:r w:rsidRPr="00163D31">
        <w:t>Twoi pracownicy wiedzą, co robią</w:t>
      </w:r>
    </w:p>
    <w:p w14:paraId="15EED67A" w14:textId="67A11CED" w:rsidR="00163D31" w:rsidRDefault="00163D31" w:rsidP="005D4C2D">
      <w:pPr>
        <w:pStyle w:val="TreAkapitu"/>
        <w:numPr>
          <w:ilvl w:val="0"/>
          <w:numId w:val="9"/>
        </w:numPr>
        <w:jc w:val="left"/>
      </w:pPr>
      <w:r>
        <w:t>Prostota</w:t>
      </w:r>
    </w:p>
    <w:p w14:paraId="2ADF8BD0" w14:textId="1A84E0D8" w:rsidR="00163D31" w:rsidRDefault="00163D31" w:rsidP="00AE6BF3">
      <w:pPr>
        <w:pStyle w:val="TreAkapitu"/>
        <w:numPr>
          <w:ilvl w:val="0"/>
          <w:numId w:val="9"/>
        </w:numPr>
        <w:ind w:left="142" w:hanging="349"/>
        <w:jc w:val="left"/>
      </w:pPr>
      <w:r>
        <w:t>Zwinność</w:t>
      </w:r>
    </w:p>
    <w:p w14:paraId="76B286FF" w14:textId="7B0F68E6" w:rsidR="00163D31" w:rsidRDefault="00163D31" w:rsidP="005D4C2D">
      <w:pPr>
        <w:pStyle w:val="TreAkapitu"/>
        <w:numPr>
          <w:ilvl w:val="0"/>
          <w:numId w:val="9"/>
        </w:numPr>
        <w:jc w:val="left"/>
      </w:pPr>
      <w:r w:rsidRPr="00163D31">
        <w:t>Skoncentruj się na działaniach o wysokiej wartości </w:t>
      </w:r>
    </w:p>
    <w:p w14:paraId="19383F89" w14:textId="14BA7104" w:rsidR="00163D31" w:rsidRDefault="00163D31" w:rsidP="005D4C2D">
      <w:pPr>
        <w:pStyle w:val="TreAkapitu"/>
        <w:numPr>
          <w:ilvl w:val="0"/>
          <w:numId w:val="9"/>
        </w:numPr>
        <w:jc w:val="left"/>
      </w:pPr>
      <w:r>
        <w:t>Niezależność narzędziowa</w:t>
      </w:r>
    </w:p>
    <w:p w14:paraId="11DA85FA" w14:textId="7EB5E4B5" w:rsidR="00163D31" w:rsidRDefault="00163D31" w:rsidP="00895128">
      <w:pPr>
        <w:pStyle w:val="TreAkapitu"/>
        <w:numPr>
          <w:ilvl w:val="0"/>
          <w:numId w:val="9"/>
        </w:numPr>
        <w:jc w:val="left"/>
      </w:pPr>
      <w:r>
        <w:t>Dostosowanie produktu do własnych potrzeb</w:t>
      </w:r>
    </w:p>
    <w:p w14:paraId="2313F24F" w14:textId="77777777" w:rsidR="00895128" w:rsidRDefault="00895128" w:rsidP="00895128">
      <w:pPr>
        <w:pStyle w:val="TreAkapitu"/>
        <w:ind w:left="153" w:firstLine="0"/>
        <w:jc w:val="left"/>
      </w:pPr>
    </w:p>
    <w:p w14:paraId="76702643" w14:textId="63DEEA91" w:rsidR="00163D31" w:rsidRDefault="00163D31" w:rsidP="00245C98">
      <w:pPr>
        <w:pStyle w:val="TreAkapitu"/>
        <w:ind w:left="-567" w:firstLine="360"/>
        <w:jc w:val="left"/>
      </w:pPr>
      <w:r>
        <w:t xml:space="preserve">Stosując się do powyższych wytycznych </w:t>
      </w:r>
      <w:r w:rsidR="00EE17C7">
        <w:t xml:space="preserve">nie skupiamy się na szczegółowej </w:t>
      </w:r>
      <w:r w:rsidR="00245C98">
        <w:t>opisywaniu, a następnie czytaniu</w:t>
      </w:r>
      <w:r w:rsidR="00EE17C7">
        <w:t xml:space="preserve"> dokumentacji</w:t>
      </w:r>
      <w:r w:rsidR="00245C98">
        <w:t xml:space="preserve">. Wszystko opisane jest prosto i zwięźle. AUP jest metodyką zwinną, a zatem oparta jest na iteracyjno-przyrostowej metodzie wytwarzania oprogramowania. Podczas tworzenia systemu koncentruje się na ważnych działaniach, odrzucając te mało istotne. Pozwala na użycie dowolnego zestawu narzędzi dając swobodę w procesie tworzenia systemu. </w:t>
      </w:r>
    </w:p>
    <w:p w14:paraId="79D99B9B" w14:textId="1CDA9006" w:rsidR="00245C98" w:rsidRDefault="00245C98" w:rsidP="00245C98">
      <w:pPr>
        <w:pStyle w:val="TreAkapitu"/>
        <w:ind w:left="-567" w:firstLine="360"/>
        <w:jc w:val="left"/>
      </w:pPr>
      <w:r>
        <w:lastRenderedPageBreak/>
        <w:t>Wybierając AUP decydujemy się na wybór pomiędzy tradycyjną, ciężką metodyką</w:t>
      </w:r>
      <w:r w:rsidR="00A96A8E">
        <w:t>,</w:t>
      </w:r>
      <w:r>
        <w:t xml:space="preserve"> jaką jest RUP oraz metodykami zwinnymi, </w:t>
      </w:r>
      <w:r w:rsidR="00596DDF">
        <w:t>zachowując</w:t>
      </w:r>
      <w:r>
        <w:t xml:space="preserve"> ich poszczególne zalety. </w:t>
      </w:r>
    </w:p>
    <w:p w14:paraId="19DED7F4" w14:textId="77777777" w:rsidR="00785AB1" w:rsidRPr="00163D31" w:rsidRDefault="00785AB1" w:rsidP="00245C98">
      <w:pPr>
        <w:pStyle w:val="TreAkapitu"/>
        <w:ind w:left="-567" w:firstLine="360"/>
        <w:jc w:val="left"/>
      </w:pPr>
    </w:p>
    <w:p w14:paraId="77062107" w14:textId="77777777" w:rsidR="00DA1408" w:rsidRDefault="004C20C3" w:rsidP="00D340D5">
      <w:pPr>
        <w:pStyle w:val="Nagwek3"/>
      </w:pPr>
      <w:bookmarkStart w:id="48" w:name="_Toc8601559"/>
      <w:bookmarkStart w:id="49" w:name="_Toc91668266"/>
      <w:r>
        <w:t>M</w:t>
      </w:r>
      <w:r w:rsidR="00A72771">
        <w:t>etody</w:t>
      </w:r>
      <w:r>
        <w:t>, n</w:t>
      </w:r>
      <w:r w:rsidR="00A72771">
        <w:t>arzędzia</w:t>
      </w:r>
      <w:r>
        <w:t xml:space="preserve"> i t</w:t>
      </w:r>
      <w:r w:rsidR="00A72771">
        <w:t>echniki</w:t>
      </w:r>
      <w:r>
        <w:t xml:space="preserve"> </w:t>
      </w:r>
      <w:r w:rsidR="00BE3992">
        <w:t>inżynierii systemów</w:t>
      </w:r>
      <w:bookmarkEnd w:id="48"/>
      <w:bookmarkEnd w:id="49"/>
    </w:p>
    <w:p w14:paraId="412DEE79" w14:textId="4483E0C6" w:rsidR="003C614A" w:rsidRDefault="003C614A" w:rsidP="003C614A">
      <w:pPr>
        <w:pStyle w:val="TreAkapitu"/>
      </w:pPr>
      <w:r w:rsidRPr="003C614A">
        <w:rPr>
          <w:highlight w:val="yellow"/>
        </w:rPr>
        <w:t>Jakie informatyczne lub ilościowe metody / techniki / narzędzia dyplomant zamierza wykorzystać/zastosować w procesie rozwiązywania zidentyfikowanych problemów inżynierskich?</w:t>
      </w:r>
      <w:r w:rsidR="0089765E" w:rsidRPr="0089765E">
        <w:rPr>
          <w:highlight w:val="yellow"/>
        </w:rPr>
        <w:t xml:space="preserve"> </w:t>
      </w:r>
      <w:r w:rsidR="0089765E" w:rsidRPr="0093080F">
        <w:rPr>
          <w:highlight w:val="yellow"/>
        </w:rPr>
        <w:t>I dlaczego dobrano tak</w:t>
      </w:r>
      <w:r w:rsidR="0089765E">
        <w:rPr>
          <w:highlight w:val="yellow"/>
        </w:rPr>
        <w:t>ie</w:t>
      </w:r>
      <w:r w:rsidR="0089765E" w:rsidRPr="0093080F">
        <w:rPr>
          <w:highlight w:val="yellow"/>
        </w:rPr>
        <w:t xml:space="preserve"> a nie inn</w:t>
      </w:r>
      <w:r w:rsidR="0089765E">
        <w:rPr>
          <w:highlight w:val="yellow"/>
        </w:rPr>
        <w:t>e</w:t>
      </w:r>
      <w:r w:rsidR="0089765E" w:rsidRPr="0093080F">
        <w:rPr>
          <w:highlight w:val="yellow"/>
        </w:rPr>
        <w:t>?</w:t>
      </w:r>
    </w:p>
    <w:p w14:paraId="4BEEC034" w14:textId="77777777" w:rsidR="00462676" w:rsidRPr="00462676" w:rsidRDefault="00462676" w:rsidP="00462676">
      <w:pPr>
        <w:pStyle w:val="TreAkapitu"/>
        <w:rPr>
          <w:b/>
          <w:bCs/>
          <w:szCs w:val="24"/>
          <w:lang w:eastAsia="en-US"/>
        </w:rPr>
      </w:pPr>
      <w:r w:rsidRPr="00462676">
        <w:rPr>
          <w:b/>
          <w:bCs/>
          <w:szCs w:val="24"/>
          <w:lang w:eastAsia="en-US"/>
        </w:rPr>
        <w:t xml:space="preserve">IDE: </w:t>
      </w:r>
      <w:r w:rsidRPr="00462676">
        <w:rPr>
          <w:szCs w:val="24"/>
          <w:lang w:eastAsia="en-US"/>
        </w:rPr>
        <w:t>Visual Studio Code</w:t>
      </w:r>
    </w:p>
    <w:p w14:paraId="21506076" w14:textId="77777777" w:rsidR="00462676" w:rsidRPr="00462676" w:rsidRDefault="00462676" w:rsidP="00462676">
      <w:pPr>
        <w:pStyle w:val="TreAkapitu"/>
        <w:rPr>
          <w:b/>
          <w:bCs/>
          <w:szCs w:val="24"/>
          <w:lang w:eastAsia="en-US"/>
        </w:rPr>
      </w:pPr>
      <w:r w:rsidRPr="00462676">
        <w:rPr>
          <w:b/>
          <w:bCs/>
          <w:szCs w:val="24"/>
          <w:lang w:eastAsia="en-US"/>
        </w:rPr>
        <w:t xml:space="preserve">Warstwa logiki biznesowej aplikacji: </w:t>
      </w:r>
      <w:r w:rsidRPr="00462676">
        <w:rPr>
          <w:szCs w:val="24"/>
          <w:lang w:eastAsia="en-US"/>
        </w:rPr>
        <w:t>Java, Gradle (Maven)</w:t>
      </w:r>
    </w:p>
    <w:p w14:paraId="239152FB" w14:textId="77777777" w:rsidR="00462676" w:rsidRPr="00462676" w:rsidRDefault="00462676" w:rsidP="00462676">
      <w:pPr>
        <w:pStyle w:val="TreAkapitu"/>
        <w:rPr>
          <w:b/>
          <w:bCs/>
          <w:szCs w:val="24"/>
          <w:lang w:eastAsia="en-US"/>
        </w:rPr>
      </w:pPr>
      <w:r w:rsidRPr="00462676">
        <w:rPr>
          <w:b/>
          <w:bCs/>
          <w:szCs w:val="24"/>
          <w:lang w:eastAsia="en-US"/>
        </w:rPr>
        <w:t xml:space="preserve">Warstwa prezentacji: </w:t>
      </w:r>
      <w:r w:rsidRPr="00462676">
        <w:rPr>
          <w:szCs w:val="24"/>
          <w:lang w:eastAsia="en-US"/>
        </w:rPr>
        <w:t>HTML, CSS, JavaScript(React, Angular)</w:t>
      </w:r>
    </w:p>
    <w:p w14:paraId="19291EEF" w14:textId="77777777" w:rsidR="00462676" w:rsidRPr="00462676" w:rsidRDefault="00462676" w:rsidP="00462676">
      <w:pPr>
        <w:pStyle w:val="TreAkapitu"/>
        <w:rPr>
          <w:b/>
          <w:bCs/>
          <w:szCs w:val="24"/>
          <w:lang w:eastAsia="en-US"/>
        </w:rPr>
      </w:pPr>
      <w:r w:rsidRPr="00462676">
        <w:rPr>
          <w:b/>
          <w:bCs/>
          <w:szCs w:val="24"/>
          <w:lang w:eastAsia="en-US"/>
        </w:rPr>
        <w:t xml:space="preserve">Blockchain: </w:t>
      </w:r>
      <w:r w:rsidRPr="00462676">
        <w:rPr>
          <w:szCs w:val="24"/>
          <w:lang w:eastAsia="en-US"/>
        </w:rPr>
        <w:t>Hyperledger Fabric, IBM Blockchain Platform</w:t>
      </w:r>
      <w:r w:rsidRPr="00462676">
        <w:rPr>
          <w:b/>
          <w:bCs/>
          <w:szCs w:val="24"/>
          <w:lang w:eastAsia="en-US"/>
        </w:rPr>
        <w:t xml:space="preserve"> </w:t>
      </w:r>
    </w:p>
    <w:p w14:paraId="59946FB2" w14:textId="77777777" w:rsidR="00462676" w:rsidRPr="00462676" w:rsidRDefault="00462676" w:rsidP="00462676">
      <w:pPr>
        <w:pStyle w:val="TreAkapitu"/>
        <w:rPr>
          <w:b/>
          <w:bCs/>
          <w:szCs w:val="24"/>
          <w:lang w:eastAsia="en-US"/>
        </w:rPr>
      </w:pPr>
      <w:r w:rsidRPr="00462676">
        <w:rPr>
          <w:b/>
          <w:bCs/>
          <w:szCs w:val="24"/>
          <w:lang w:eastAsia="en-US"/>
        </w:rPr>
        <w:t xml:space="preserve">Wirtualizacja i rozproszenie: </w:t>
      </w:r>
      <w:r w:rsidRPr="00462676">
        <w:rPr>
          <w:szCs w:val="24"/>
          <w:lang w:eastAsia="en-US"/>
        </w:rPr>
        <w:t>Docker</w:t>
      </w:r>
    </w:p>
    <w:p w14:paraId="2E8DD456" w14:textId="77777777" w:rsidR="00462676" w:rsidRPr="00462676" w:rsidRDefault="00462676" w:rsidP="00462676">
      <w:pPr>
        <w:pStyle w:val="TreAkapitu"/>
        <w:rPr>
          <w:b/>
          <w:bCs/>
          <w:szCs w:val="24"/>
          <w:lang w:eastAsia="en-US"/>
        </w:rPr>
      </w:pPr>
      <w:r w:rsidRPr="00462676">
        <w:rPr>
          <w:b/>
          <w:bCs/>
          <w:szCs w:val="24"/>
          <w:lang w:eastAsia="en-US"/>
        </w:rPr>
        <w:t xml:space="preserve">System kontroli wersji: </w:t>
      </w:r>
      <w:r w:rsidRPr="00462676">
        <w:rPr>
          <w:szCs w:val="24"/>
          <w:lang w:eastAsia="en-US"/>
        </w:rPr>
        <w:t>Git</w:t>
      </w:r>
    </w:p>
    <w:p w14:paraId="7EA0A520" w14:textId="77777777" w:rsidR="00462676" w:rsidRDefault="00462676" w:rsidP="00462676">
      <w:pPr>
        <w:pStyle w:val="TreAkapitu"/>
        <w:rPr>
          <w:b/>
          <w:bCs/>
          <w:szCs w:val="24"/>
          <w:lang w:eastAsia="en-US"/>
        </w:rPr>
      </w:pPr>
      <w:r w:rsidRPr="00462676">
        <w:rPr>
          <w:b/>
          <w:bCs/>
          <w:szCs w:val="24"/>
          <w:lang w:eastAsia="en-US"/>
        </w:rPr>
        <w:t xml:space="preserve">Integracja z mediami społecznościowymi: </w:t>
      </w:r>
      <w:r w:rsidRPr="00462676">
        <w:rPr>
          <w:szCs w:val="24"/>
          <w:lang w:eastAsia="en-US"/>
        </w:rPr>
        <w:t>Meta for Developers</w:t>
      </w:r>
    </w:p>
    <w:p w14:paraId="62DB0052" w14:textId="300D05B4" w:rsidR="00D972E4" w:rsidRPr="00D972E4" w:rsidRDefault="00D972E4" w:rsidP="00462676">
      <w:pPr>
        <w:pStyle w:val="TreAkapitu"/>
        <w:rPr>
          <w:lang w:eastAsia="en-US"/>
        </w:rPr>
      </w:pPr>
      <w:r w:rsidRPr="00D972E4">
        <w:rPr>
          <w:b/>
          <w:bCs/>
          <w:lang w:eastAsia="en-US"/>
        </w:rPr>
        <w:t>NARZĘDZIE DO MODELOWANIA</w:t>
      </w:r>
      <w:r>
        <w:rPr>
          <w:lang w:eastAsia="en-US"/>
        </w:rPr>
        <w:t>: Enterprise Architect</w:t>
      </w:r>
    </w:p>
    <w:p w14:paraId="1252E3F9" w14:textId="77777777" w:rsidR="00A13C8D" w:rsidRDefault="00A13C8D" w:rsidP="003C614A">
      <w:pPr>
        <w:pStyle w:val="TreAkapitu"/>
      </w:pPr>
    </w:p>
    <w:p w14:paraId="1A226536" w14:textId="77777777" w:rsidR="00BF6A9F" w:rsidRDefault="00BF6A9F" w:rsidP="00D340D5">
      <w:pPr>
        <w:pStyle w:val="Nagwek3"/>
      </w:pPr>
      <w:bookmarkStart w:id="50" w:name="_Toc8601560"/>
      <w:bookmarkStart w:id="51" w:name="_Toc91668267"/>
      <w:r>
        <w:t>Metamodel zawartości repozytorium projektowego</w:t>
      </w:r>
      <w:bookmarkEnd w:id="50"/>
      <w:bookmarkEnd w:id="51"/>
    </w:p>
    <w:p w14:paraId="34918682" w14:textId="77777777" w:rsidR="00BF6A9F" w:rsidRPr="003C614A" w:rsidRDefault="00BF6A9F" w:rsidP="003C614A">
      <w:pPr>
        <w:pStyle w:val="TreAkapitu"/>
      </w:pPr>
      <w:r w:rsidRPr="00BF6A9F">
        <w:rPr>
          <w:highlight w:val="yellow"/>
        </w:rPr>
        <w:t>Metamodel połączeń i relacji pomiędzy strukturami i elementami tworzącymi całość projektu inżynierskiego na linii połączenia: analizy biznesowej - analizy systemowej - projektu systemu - implementacji systemu - ewaluacji systemu.</w:t>
      </w:r>
    </w:p>
    <w:p w14:paraId="4DE2046A" w14:textId="77777777" w:rsidR="00DB2C58" w:rsidRDefault="00DA1408" w:rsidP="00D340D5">
      <w:pPr>
        <w:pStyle w:val="Nagwek2"/>
      </w:pPr>
      <w:bookmarkStart w:id="52" w:name="_Toc490182395"/>
      <w:bookmarkStart w:id="53" w:name="_Toc8601561"/>
      <w:bookmarkStart w:id="54" w:name="_Toc91668268"/>
      <w:r>
        <w:t>Ocena piśmiennictwa</w:t>
      </w:r>
      <w:bookmarkEnd w:id="52"/>
      <w:bookmarkEnd w:id="53"/>
      <w:bookmarkEnd w:id="54"/>
    </w:p>
    <w:p w14:paraId="72D03284" w14:textId="77777777" w:rsidR="003829AF" w:rsidRPr="003829AF" w:rsidRDefault="0008799A" w:rsidP="0008799A">
      <w:pPr>
        <w:pStyle w:val="TreAkapitu"/>
        <w:rPr>
          <w:highlight w:val="yellow"/>
        </w:rPr>
      </w:pPr>
      <w:r w:rsidRPr="003829AF">
        <w:rPr>
          <w:highlight w:val="yellow"/>
        </w:rPr>
        <w:t xml:space="preserve">Przedstawiamy tu </w:t>
      </w:r>
      <w:r w:rsidR="003829AF" w:rsidRPr="003829AF">
        <w:rPr>
          <w:highlight w:val="yellow"/>
        </w:rPr>
        <w:t xml:space="preserve">charakterystykę wykorzystanych w pracy rodzajów źródeł literaturowych oraz </w:t>
      </w:r>
      <w:r w:rsidRPr="003829AF">
        <w:rPr>
          <w:highlight w:val="yellow"/>
        </w:rPr>
        <w:t>konkluzje z oceny</w:t>
      </w:r>
      <w:r w:rsidR="003829AF" w:rsidRPr="003829AF">
        <w:rPr>
          <w:highlight w:val="yellow"/>
        </w:rPr>
        <w:t xml:space="preserve"> (analiza krytyczna)</w:t>
      </w:r>
      <w:r w:rsidRPr="003829AF">
        <w:rPr>
          <w:highlight w:val="yellow"/>
        </w:rPr>
        <w:t xml:space="preserve"> specjalistycznej literatury dotyczącej wiedzy dziedzinowej dla danego problemu oraz wiedzy dotyczącej nauki (metodologii) oraz rzemiosła (praktyki inżynierskiej = metodyki, metody, narzędzia). </w:t>
      </w:r>
    </w:p>
    <w:p w14:paraId="382EF441" w14:textId="7E5E27C5" w:rsidR="0008799A" w:rsidRDefault="00981C3C" w:rsidP="0008799A">
      <w:pPr>
        <w:pStyle w:val="TreAkapitu"/>
      </w:pPr>
      <w:r w:rsidRPr="003829AF">
        <w:rPr>
          <w:highlight w:val="yellow"/>
        </w:rPr>
        <w:t>W pracy inżynierskiej n</w:t>
      </w:r>
      <w:r w:rsidR="0008799A" w:rsidRPr="003829AF">
        <w:rPr>
          <w:highlight w:val="yellow"/>
        </w:rPr>
        <w:t>ależy wykorzystać kilkanaście pozycji literaturowych</w:t>
      </w:r>
      <w:r w:rsidRPr="003829AF">
        <w:rPr>
          <w:highlight w:val="yellow"/>
        </w:rPr>
        <w:t xml:space="preserve"> (nie więcej niż ok. 25 - 30)</w:t>
      </w:r>
      <w:r w:rsidR="0008799A" w:rsidRPr="003829AF">
        <w:rPr>
          <w:highlight w:val="yellow"/>
        </w:rPr>
        <w:t xml:space="preserve"> z przewagą źródeł książkowych, normatywnych i naukowych (czasopism naukowych - przy czym nie jest to computer world, harvard business review itp. - za to bogate zbiory dostępne za darmo dla studentów WAT znajdują się w e-Źródłach BG WAT -</w:t>
      </w:r>
      <w:r w:rsidR="00CF5F32" w:rsidRPr="003829AF">
        <w:rPr>
          <w:highlight w:val="yellow"/>
        </w:rPr>
        <w:t xml:space="preserve"> są to bazy publikacji m.in.:</w:t>
      </w:r>
      <w:r w:rsidR="0008799A" w:rsidRPr="003829AF">
        <w:rPr>
          <w:highlight w:val="yellow"/>
        </w:rPr>
        <w:t xml:space="preserve"> IEEE, Springer, Wiley).</w:t>
      </w:r>
    </w:p>
    <w:p w14:paraId="7C5D36A7" w14:textId="1A792897" w:rsidR="003829AF" w:rsidRPr="00620200" w:rsidRDefault="00A13C8D" w:rsidP="007F5D7F">
      <w:pPr>
        <w:pStyle w:val="TreAkapitu"/>
      </w:pPr>
      <w:r w:rsidRPr="00A13C8D">
        <w:lastRenderedPageBreak/>
        <w:t>Wykorzystane w pracy źródła literatur</w:t>
      </w:r>
      <w:r>
        <w:t>y</w:t>
      </w:r>
      <w:r w:rsidRPr="00A13C8D">
        <w:t xml:space="preserve"> </w:t>
      </w:r>
      <w:r>
        <w:t>dotyczą</w:t>
      </w:r>
      <w:r w:rsidRPr="00A13C8D">
        <w:t xml:space="preserve"> taki</w:t>
      </w:r>
      <w:r>
        <w:t>ch</w:t>
      </w:r>
      <w:r w:rsidRPr="00A13C8D">
        <w:t xml:space="preserve"> dziedzin jak technologia </w:t>
      </w:r>
      <w:r w:rsidRPr="00A13C8D">
        <w:rPr>
          <w:i/>
          <w:iCs/>
        </w:rPr>
        <w:t>blockchain, crowdfunding, social media</w:t>
      </w:r>
      <w:r w:rsidRPr="00A13C8D">
        <w:t xml:space="preserve">. </w:t>
      </w:r>
      <w:r w:rsidR="00567684">
        <w:t xml:space="preserve">Każda z nich została sklasyfikowana według swojej dziedziny problemowej. </w:t>
      </w:r>
      <w:r>
        <w:t>Ich zakres obejmuje podstawowe definicje</w:t>
      </w:r>
      <w:r w:rsidR="0040760D">
        <w:t xml:space="preserve"> i pojęcia</w:t>
      </w:r>
      <w:r>
        <w:t>, istot</w:t>
      </w:r>
      <w:r w:rsidR="002337E7">
        <w:t>ę</w:t>
      </w:r>
      <w:r>
        <w:t xml:space="preserve"> działania, właściwości, funkcje oraz klasyfikacje.</w:t>
      </w:r>
      <w:r w:rsidR="0040760D">
        <w:t xml:space="preserve"> Bez znajomości literatury specjalistycznej dotyczącej wiedzy dziedzinowej nie byłoby możliwe sformułowanie problemów</w:t>
      </w:r>
      <w:r w:rsidR="001B1D47">
        <w:t xml:space="preserve">. </w:t>
      </w:r>
      <w:r w:rsidR="00567684">
        <w:t xml:space="preserve">Ponadto skorzystano z literatury dotyczącej metodologii, która </w:t>
      </w:r>
      <w:r w:rsidR="00EE0357">
        <w:t xml:space="preserve">skupiona jest na </w:t>
      </w:r>
      <w:r w:rsidR="00941569">
        <w:t>prakt</w:t>
      </w:r>
      <w:r w:rsidR="00EE0357">
        <w:t>yce</w:t>
      </w:r>
      <w:r w:rsidR="00941569">
        <w:t xml:space="preserve"> inżynierskiej.</w:t>
      </w:r>
    </w:p>
    <w:p w14:paraId="5D54A983" w14:textId="77777777" w:rsidR="005A1C49" w:rsidRPr="00620200" w:rsidRDefault="005A1C49" w:rsidP="0008799A">
      <w:pPr>
        <w:pStyle w:val="TreAkapitu"/>
      </w:pPr>
    </w:p>
    <w:p w14:paraId="1F06AB17" w14:textId="77777777" w:rsidR="00DB2C58" w:rsidRDefault="00DA1408" w:rsidP="00D340D5">
      <w:pPr>
        <w:pStyle w:val="Nagwek2"/>
      </w:pPr>
      <w:bookmarkStart w:id="55" w:name="_Toc490182396"/>
      <w:bookmarkStart w:id="56" w:name="_Toc496365790"/>
      <w:bookmarkStart w:id="57" w:name="_Toc490182398"/>
      <w:bookmarkStart w:id="58" w:name="_Toc496365792"/>
      <w:bookmarkStart w:id="59" w:name="_Toc490182399"/>
      <w:bookmarkStart w:id="60" w:name="_Toc8601562"/>
      <w:bookmarkStart w:id="61" w:name="_Toc91668269"/>
      <w:bookmarkEnd w:id="55"/>
      <w:bookmarkEnd w:id="56"/>
      <w:bookmarkEnd w:id="57"/>
      <w:bookmarkEnd w:id="58"/>
      <w:r w:rsidRPr="00D2709B">
        <w:t>Wnioski</w:t>
      </w:r>
      <w:bookmarkEnd w:id="59"/>
      <w:bookmarkEnd w:id="60"/>
      <w:bookmarkEnd w:id="61"/>
    </w:p>
    <w:p w14:paraId="021621A0" w14:textId="4D908336" w:rsidR="00C23022" w:rsidRPr="003B6A0C" w:rsidRDefault="00C23022" w:rsidP="00CF71B9">
      <w:pPr>
        <w:pStyle w:val="TreAkapitu"/>
      </w:pPr>
      <w:r>
        <w:t xml:space="preserve">Rozwiązanie zaproponowane w poniższej pracy inżynierskiej dzięki zastosowaniu technologii </w:t>
      </w:r>
      <w:r w:rsidRPr="006836CE">
        <w:rPr>
          <w:i/>
          <w:iCs/>
        </w:rPr>
        <w:t>blockchain</w:t>
      </w:r>
      <w:r>
        <w:t xml:space="preserve"> niweluje zagrożenia oraz problemy związane z procesem obsługi mikropożyczek. Wykorzystanie łańcucha bloków, jako rozproszonego rejestru daje możliwość pominięcia banków oraz wszelkich pośredników, gwarantując transparentność, nieodwracalność </w:t>
      </w:r>
      <w:r w:rsidR="00435DCA">
        <w:t xml:space="preserve">i szybkość </w:t>
      </w:r>
      <w:r>
        <w:t>transakcji oraz jej automatyczne rozliczenie.</w:t>
      </w:r>
      <w:r w:rsidR="005C1A3D">
        <w:t xml:space="preserve"> Za </w:t>
      </w:r>
      <w:r w:rsidR="005C1A3D" w:rsidRPr="005C1A3D">
        <w:rPr>
          <w:i/>
          <w:iCs/>
        </w:rPr>
        <w:t>sprawą smart contracts</w:t>
      </w:r>
      <w:r w:rsidR="005C1A3D">
        <w:rPr>
          <w:i/>
          <w:iCs/>
        </w:rPr>
        <w:t xml:space="preserve"> </w:t>
      </w:r>
      <w:r w:rsidR="009E5815">
        <w:t>zapewniono wiarygodność oraz bezpiecz</w:t>
      </w:r>
      <w:r w:rsidR="00F26C01">
        <w:t>e</w:t>
      </w:r>
      <w:r w:rsidR="009E5815">
        <w:t>ństwo</w:t>
      </w:r>
      <w:r w:rsidR="003B6A0C">
        <w:t>, gdyż transakcje mają charakter warunkowy. Oznacza to, że operacje wykonują się po spełnieniu wcześniej ustalonych warunków.</w:t>
      </w:r>
      <w:r w:rsidR="006836CE">
        <w:t xml:space="preserve"> Cechy jakie oferuje technologia </w:t>
      </w:r>
      <w:r w:rsidR="006836CE" w:rsidRPr="006836CE">
        <w:rPr>
          <w:i/>
          <w:iCs/>
        </w:rPr>
        <w:t>blockchain</w:t>
      </w:r>
      <w:r w:rsidR="006836CE">
        <w:rPr>
          <w:i/>
          <w:iCs/>
        </w:rPr>
        <w:t xml:space="preserve"> </w:t>
      </w:r>
      <w:r w:rsidR="006836CE">
        <w:t xml:space="preserve">idealnie wpasowuje się w koncepcje modelu finansowania społecznościowego. </w:t>
      </w:r>
      <w:r w:rsidR="003C7901">
        <w:t>W tradycyjnych umowach procedury są c</w:t>
      </w:r>
      <w:r w:rsidR="00A90176">
        <w:t>zasochłonne oraz kosztowne, przekładające się na dużą ilość papierowej dokumentacji</w:t>
      </w:r>
      <w:r w:rsidR="00F963FB">
        <w:t>, co</w:t>
      </w:r>
      <w:r w:rsidR="00A90176">
        <w:t xml:space="preserve"> często prowadz</w:t>
      </w:r>
      <w:r w:rsidR="00DF7AA6">
        <w:t>i</w:t>
      </w:r>
      <w:r w:rsidR="00A90176">
        <w:t xml:space="preserve"> do rezygnacji z usług przez klienta. W koncepcji, która została nakreślona nie ma na to miejsca.  </w:t>
      </w:r>
    </w:p>
    <w:p w14:paraId="68348090" w14:textId="77777777" w:rsidR="00F15572" w:rsidRDefault="00F15572">
      <w:pPr>
        <w:rPr>
          <w:rFonts w:eastAsia="Calibri" w:cs="Times New Roman"/>
          <w:b/>
          <w:caps/>
          <w:sz w:val="28"/>
          <w:lang w:eastAsia="pl-PL"/>
        </w:rPr>
      </w:pPr>
      <w:bookmarkStart w:id="62" w:name="Organizacja_Ucząca_Się"/>
      <w:bookmarkStart w:id="63" w:name="Organizacja_Sieciowa"/>
      <w:bookmarkStart w:id="64" w:name="Organizacja_Wirtualna"/>
      <w:bookmarkStart w:id="65" w:name="_Ref452807592"/>
      <w:bookmarkStart w:id="66" w:name="_Ref478499769"/>
      <w:bookmarkStart w:id="67" w:name="_Toc490182400"/>
      <w:bookmarkEnd w:id="62"/>
      <w:bookmarkEnd w:id="63"/>
      <w:bookmarkEnd w:id="64"/>
      <w:r>
        <w:br w:type="page"/>
      </w:r>
    </w:p>
    <w:p w14:paraId="413515CA" w14:textId="77777777" w:rsidR="005F0347" w:rsidRDefault="001F5219" w:rsidP="00D340D5">
      <w:pPr>
        <w:pStyle w:val="Nagwek1"/>
      </w:pPr>
      <w:bookmarkStart w:id="68" w:name="_Toc8601563"/>
      <w:bookmarkStart w:id="69" w:name="_Toc91668270"/>
      <w:bookmarkEnd w:id="65"/>
      <w:bookmarkEnd w:id="66"/>
      <w:bookmarkEnd w:id="67"/>
      <w:r>
        <w:lastRenderedPageBreak/>
        <w:t>a</w:t>
      </w:r>
      <w:r w:rsidR="00B60A24">
        <w:t>NALIZA</w:t>
      </w:r>
      <w:r w:rsidR="005C1147">
        <w:t xml:space="preserve"> BIZNESOWA</w:t>
      </w:r>
      <w:bookmarkEnd w:id="68"/>
      <w:bookmarkEnd w:id="69"/>
    </w:p>
    <w:p w14:paraId="2C91BB6E" w14:textId="13CC698E" w:rsidR="004F12BA" w:rsidRDefault="00BB0AE0" w:rsidP="00D340D5">
      <w:pPr>
        <w:pStyle w:val="Nagwek2"/>
      </w:pPr>
      <w:bookmarkStart w:id="70" w:name="_Toc490182401"/>
      <w:bookmarkStart w:id="71" w:name="_Toc496365795"/>
      <w:bookmarkStart w:id="72" w:name="_Toc490182402"/>
      <w:bookmarkStart w:id="73" w:name="_Toc8601564"/>
      <w:bookmarkStart w:id="74" w:name="_Toc91668271"/>
      <w:bookmarkEnd w:id="70"/>
      <w:bookmarkEnd w:id="71"/>
      <w:r w:rsidRPr="00327C91">
        <w:t>Wprowadzenie</w:t>
      </w:r>
      <w:bookmarkEnd w:id="72"/>
      <w:bookmarkEnd w:id="73"/>
      <w:bookmarkEnd w:id="74"/>
    </w:p>
    <w:p w14:paraId="23FA24A2" w14:textId="03B02609" w:rsidR="00CB05B4" w:rsidRDefault="004412E7" w:rsidP="00CB05B4">
      <w:pPr>
        <w:pStyle w:val="TreAkapitu"/>
      </w:pPr>
      <w:r w:rsidRPr="004412E7">
        <w:t xml:space="preserve">Powołując się na formalną definicję </w:t>
      </w:r>
      <w:r w:rsidRPr="004412E7">
        <w:rPr>
          <w:i/>
          <w:iCs/>
        </w:rPr>
        <w:t xml:space="preserve">International Institute of Business Analysis </w:t>
      </w:r>
      <w:r w:rsidRPr="004412E7">
        <w:t xml:space="preserve">analiza biznesowa </w:t>
      </w:r>
      <w:r>
        <w:t>jest do dyscyplina zajmująca się</w:t>
      </w:r>
      <w:r w:rsidR="0084208B">
        <w:t xml:space="preserve"> </w:t>
      </w:r>
      <w:r w:rsidRPr="004412E7">
        <w:t>“o</w:t>
      </w:r>
      <w:r>
        <w:t>kreślaniem potrzeb i rekomendowaniem rozwiązań, które przynoszą wartość interesariuszom”. Analiza biznesowa umożliwia wyartykułowanie potrzeb oraz ich uzasadnienie. Prowadzi się ją w celu stworzenia modelu, pozwalającego na lepsze zrozumienie zasad jej działania oraz funkcjonowania.</w:t>
      </w:r>
    </w:p>
    <w:p w14:paraId="482BDFF5" w14:textId="77777777" w:rsidR="001F796A" w:rsidRDefault="001F796A" w:rsidP="00CB05B4">
      <w:pPr>
        <w:pStyle w:val="TreAkapitu"/>
      </w:pPr>
    </w:p>
    <w:p w14:paraId="72F96191" w14:textId="205B5D1C" w:rsidR="001F796A" w:rsidRPr="001F796A" w:rsidRDefault="001F796A" w:rsidP="001F796A">
      <w:pPr>
        <w:pStyle w:val="Legenda"/>
        <w:jc w:val="both"/>
        <w:rPr>
          <w:b w:val="0"/>
          <w:bCs w:val="0"/>
        </w:rPr>
      </w:pPr>
      <w:bookmarkStart w:id="75" w:name="_Toc91667870"/>
      <w:r w:rsidRPr="001F796A">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1</w:t>
      </w:r>
      <w:r w:rsidR="001D0F84">
        <w:rPr>
          <w:b w:val="0"/>
          <w:bCs w:val="0"/>
        </w:rPr>
        <w:fldChar w:fldCharType="end"/>
      </w:r>
      <w:r w:rsidRPr="001F796A">
        <w:rPr>
          <w:b w:val="0"/>
          <w:bCs w:val="0"/>
          <w:noProof/>
        </w:rPr>
        <w:t xml:space="preserve">. </w:t>
      </w:r>
      <w:r>
        <w:rPr>
          <w:b w:val="0"/>
          <w:bCs w:val="0"/>
          <w:noProof/>
        </w:rPr>
        <w:t>Podstawowy m</w:t>
      </w:r>
      <w:r w:rsidRPr="001F796A">
        <w:rPr>
          <w:b w:val="0"/>
          <w:bCs w:val="0"/>
          <w:noProof/>
        </w:rPr>
        <w:t>odel konceptualny analizy biznesowej (The Business Analysis Core Concept Model™)</w:t>
      </w:r>
      <w:bookmarkEnd w:id="75"/>
    </w:p>
    <w:p w14:paraId="53CA3A47" w14:textId="695355A2" w:rsidR="001F796A" w:rsidRDefault="001F796A" w:rsidP="003F2AB6">
      <w:pPr>
        <w:pStyle w:val="TreAkapitu"/>
        <w:jc w:val="center"/>
      </w:pPr>
      <w:r>
        <w:rPr>
          <w:noProof/>
        </w:rPr>
        <w:drawing>
          <wp:inline distT="0" distB="0" distL="0" distR="0" wp14:anchorId="0B25249C" wp14:editId="483E213F">
            <wp:extent cx="4549140" cy="4713634"/>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65965" cy="4731067"/>
                    </a:xfrm>
                    <a:prstGeom prst="rect">
                      <a:avLst/>
                    </a:prstGeom>
                  </pic:spPr>
                </pic:pic>
              </a:graphicData>
            </a:graphic>
          </wp:inline>
        </w:drawing>
      </w:r>
    </w:p>
    <w:p w14:paraId="3D090E47" w14:textId="5B5F3698" w:rsidR="001F796A" w:rsidRDefault="001F796A" w:rsidP="001F796A">
      <w:pPr>
        <w:pStyle w:val="TreAkapitu"/>
        <w:jc w:val="left"/>
        <w:rPr>
          <w:sz w:val="20"/>
          <w:lang w:val="en-US"/>
        </w:rPr>
      </w:pPr>
      <w:bookmarkStart w:id="76" w:name="_Hlk76463199"/>
      <w:r w:rsidRPr="00B544F6">
        <w:rPr>
          <w:sz w:val="20"/>
          <w:lang w:val="en-US"/>
        </w:rPr>
        <w:t xml:space="preserve">Źródło: </w:t>
      </w:r>
      <w:r w:rsidR="00B544F6" w:rsidRPr="00B544F6">
        <w:rPr>
          <w:sz w:val="20"/>
          <w:lang w:val="en-US"/>
        </w:rPr>
        <w:t>A Guide to the Business Analysis Body of Knowledge®</w:t>
      </w:r>
    </w:p>
    <w:bookmarkEnd w:id="76"/>
    <w:p w14:paraId="6EBE4F51" w14:textId="15F5B80F" w:rsidR="00B544F6" w:rsidRDefault="00B544F6" w:rsidP="001F796A">
      <w:pPr>
        <w:pStyle w:val="TreAkapitu"/>
        <w:jc w:val="left"/>
        <w:rPr>
          <w:sz w:val="20"/>
          <w:lang w:val="en-US"/>
        </w:rPr>
      </w:pPr>
    </w:p>
    <w:p w14:paraId="0EA2E501" w14:textId="1A380AC4" w:rsidR="00B544F6" w:rsidRDefault="00B544F6" w:rsidP="001F796A">
      <w:pPr>
        <w:pStyle w:val="TreAkapitu"/>
        <w:jc w:val="left"/>
        <w:rPr>
          <w:sz w:val="20"/>
          <w:lang w:val="en-US"/>
        </w:rPr>
      </w:pPr>
    </w:p>
    <w:p w14:paraId="7301CBE7" w14:textId="26F860CB" w:rsidR="00B544F6" w:rsidRDefault="00B544F6" w:rsidP="001F796A">
      <w:pPr>
        <w:pStyle w:val="TreAkapitu"/>
        <w:jc w:val="left"/>
        <w:rPr>
          <w:sz w:val="20"/>
          <w:lang w:val="en-US"/>
        </w:rPr>
      </w:pPr>
    </w:p>
    <w:p w14:paraId="21A61999" w14:textId="7C30D1DA" w:rsidR="00B544F6" w:rsidRDefault="00B544F6" w:rsidP="001F796A">
      <w:pPr>
        <w:pStyle w:val="TreAkapitu"/>
        <w:jc w:val="left"/>
        <w:rPr>
          <w:sz w:val="20"/>
          <w:lang w:val="en-US"/>
        </w:rPr>
      </w:pPr>
    </w:p>
    <w:p w14:paraId="77EF9F23" w14:textId="77777777" w:rsidR="00B544F6" w:rsidRPr="00B544F6" w:rsidRDefault="00B544F6" w:rsidP="001F796A">
      <w:pPr>
        <w:pStyle w:val="TreAkapitu"/>
        <w:jc w:val="left"/>
        <w:rPr>
          <w:sz w:val="20"/>
          <w:lang w:val="en-US"/>
        </w:rPr>
      </w:pPr>
    </w:p>
    <w:p w14:paraId="69C9A283" w14:textId="346EBB17" w:rsidR="00B544F6" w:rsidRDefault="00B544F6" w:rsidP="00B544F6">
      <w:pPr>
        <w:pStyle w:val="TreAkapitu"/>
      </w:pPr>
      <w:r w:rsidRPr="00B544F6">
        <w:lastRenderedPageBreak/>
        <w:t xml:space="preserve">Poniższy rysunek przedstawia jak obszary wiedzy wspierają </w:t>
      </w:r>
      <w:r w:rsidR="00304C18">
        <w:t xml:space="preserve">dostarczanie </w:t>
      </w:r>
      <w:r w:rsidRPr="00B544F6">
        <w:t>wartości biznesow</w:t>
      </w:r>
      <w:r w:rsidR="000156DF">
        <w:t>ych</w:t>
      </w:r>
      <w:r w:rsidRPr="00B544F6">
        <w:t xml:space="preserve"> </w:t>
      </w:r>
      <w:r>
        <w:t>w poszczególnych etapach cyklu projektu.</w:t>
      </w:r>
    </w:p>
    <w:p w14:paraId="73FD3583" w14:textId="77777777" w:rsidR="00A07A00" w:rsidRDefault="00A07A00" w:rsidP="00B544F6">
      <w:pPr>
        <w:pStyle w:val="TreAkapitu"/>
      </w:pPr>
    </w:p>
    <w:p w14:paraId="23E44A30" w14:textId="26550C2E" w:rsidR="005640EB" w:rsidRPr="005640EB" w:rsidRDefault="005640EB" w:rsidP="005640EB">
      <w:pPr>
        <w:pStyle w:val="Legenda"/>
        <w:jc w:val="both"/>
        <w:rPr>
          <w:b w:val="0"/>
          <w:bCs w:val="0"/>
          <w:lang w:val="en-US"/>
        </w:rPr>
      </w:pPr>
      <w:bookmarkStart w:id="77" w:name="_Toc91667871"/>
      <w:r w:rsidRPr="005640EB">
        <w:rPr>
          <w:b w:val="0"/>
          <w:bCs w:val="0"/>
          <w:lang w:val="en-US"/>
        </w:rPr>
        <w:t xml:space="preserve">Rysunek </w:t>
      </w:r>
      <w:r w:rsidR="001D0F84">
        <w:rPr>
          <w:b w:val="0"/>
          <w:bCs w:val="0"/>
          <w:lang w:val="en-US"/>
        </w:rPr>
        <w:fldChar w:fldCharType="begin"/>
      </w:r>
      <w:r w:rsidR="001D0F84">
        <w:rPr>
          <w:b w:val="0"/>
          <w:bCs w:val="0"/>
          <w:lang w:val="en-US"/>
        </w:rPr>
        <w:instrText xml:space="preserve"> SEQ Rysunek \* ARABIC </w:instrText>
      </w:r>
      <w:r w:rsidR="001D0F84">
        <w:rPr>
          <w:b w:val="0"/>
          <w:bCs w:val="0"/>
          <w:lang w:val="en-US"/>
        </w:rPr>
        <w:fldChar w:fldCharType="separate"/>
      </w:r>
      <w:r w:rsidR="001D0F84">
        <w:rPr>
          <w:b w:val="0"/>
          <w:bCs w:val="0"/>
          <w:noProof/>
          <w:lang w:val="en-US"/>
        </w:rPr>
        <w:t>12</w:t>
      </w:r>
      <w:r w:rsidR="001D0F84">
        <w:rPr>
          <w:b w:val="0"/>
          <w:bCs w:val="0"/>
          <w:lang w:val="en-US"/>
        </w:rPr>
        <w:fldChar w:fldCharType="end"/>
      </w:r>
      <w:r w:rsidRPr="005640EB">
        <w:rPr>
          <w:b w:val="0"/>
          <w:bCs w:val="0"/>
          <w:lang w:val="en-US"/>
        </w:rPr>
        <w:t xml:space="preserve">. Analiza biznesowa </w:t>
      </w:r>
      <w:r>
        <w:rPr>
          <w:b w:val="0"/>
          <w:bCs w:val="0"/>
          <w:lang w:val="en-US"/>
        </w:rPr>
        <w:t>(</w:t>
      </w:r>
      <w:r w:rsidRPr="005640EB">
        <w:rPr>
          <w:b w:val="0"/>
          <w:bCs w:val="0"/>
          <w:i/>
          <w:iCs/>
          <w:lang w:val="en-US"/>
        </w:rPr>
        <w:t>Business Analysis Beyond Projects</w:t>
      </w:r>
      <w:r>
        <w:rPr>
          <w:b w:val="0"/>
          <w:bCs w:val="0"/>
          <w:i/>
          <w:iCs/>
          <w:lang w:val="en-US"/>
        </w:rPr>
        <w:t>)</w:t>
      </w:r>
      <w:r w:rsidR="00E90339">
        <w:rPr>
          <w:b w:val="0"/>
          <w:bCs w:val="0"/>
          <w:i/>
          <w:iCs/>
          <w:lang w:val="en-US"/>
        </w:rPr>
        <w:t xml:space="preserve"> </w:t>
      </w:r>
      <w:r w:rsidR="00E90339" w:rsidRPr="00E90339">
        <w:rPr>
          <w:b w:val="0"/>
          <w:bCs w:val="0"/>
          <w:lang w:val="en-US"/>
        </w:rPr>
        <w:t>w</w:t>
      </w:r>
      <w:r w:rsidR="0084208B">
        <w:rPr>
          <w:b w:val="0"/>
          <w:bCs w:val="0"/>
          <w:lang w:val="en-US"/>
        </w:rPr>
        <w:t>edłu</w:t>
      </w:r>
      <w:r w:rsidR="00E90339" w:rsidRPr="00E90339">
        <w:rPr>
          <w:b w:val="0"/>
          <w:bCs w:val="0"/>
          <w:lang w:val="en-US"/>
        </w:rPr>
        <w:t>g BABOK®</w:t>
      </w:r>
      <w:bookmarkEnd w:id="77"/>
    </w:p>
    <w:p w14:paraId="14EFB91C" w14:textId="556C0B68" w:rsidR="00B544F6" w:rsidRDefault="00B544F6" w:rsidP="00B544F6">
      <w:pPr>
        <w:pStyle w:val="TreAkapitu"/>
      </w:pPr>
      <w:r>
        <w:rPr>
          <w:noProof/>
        </w:rPr>
        <w:drawing>
          <wp:inline distT="0" distB="0" distL="0" distR="0" wp14:anchorId="6CF12A35" wp14:editId="128E3E5D">
            <wp:extent cx="5276307" cy="288798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83023" cy="2891656"/>
                    </a:xfrm>
                    <a:prstGeom prst="rect">
                      <a:avLst/>
                    </a:prstGeom>
                  </pic:spPr>
                </pic:pic>
              </a:graphicData>
            </a:graphic>
          </wp:inline>
        </w:drawing>
      </w:r>
    </w:p>
    <w:p w14:paraId="4B01BC39" w14:textId="5AC4F13F" w:rsidR="001F796A" w:rsidRDefault="005640EB" w:rsidP="005640EB">
      <w:pPr>
        <w:pStyle w:val="TreAkapitu"/>
        <w:jc w:val="left"/>
        <w:rPr>
          <w:sz w:val="20"/>
          <w:lang w:val="en-US"/>
        </w:rPr>
      </w:pPr>
      <w:r w:rsidRPr="00B544F6">
        <w:rPr>
          <w:sz w:val="20"/>
          <w:lang w:val="en-US"/>
        </w:rPr>
        <w:t>Źródło: A Guide to the Business Analysis Body of Knowledge®</w:t>
      </w:r>
    </w:p>
    <w:p w14:paraId="5067EC08" w14:textId="77777777" w:rsidR="005640EB" w:rsidRPr="005640EB" w:rsidRDefault="005640EB" w:rsidP="005640EB">
      <w:pPr>
        <w:pStyle w:val="TreAkapitu"/>
        <w:jc w:val="left"/>
        <w:rPr>
          <w:sz w:val="20"/>
          <w:lang w:val="en-US"/>
        </w:rPr>
      </w:pPr>
    </w:p>
    <w:p w14:paraId="750D11AC" w14:textId="2B718E9C" w:rsidR="004412E7" w:rsidRDefault="004412E7" w:rsidP="006D4A5E">
      <w:pPr>
        <w:pStyle w:val="TreAkapitu"/>
      </w:pPr>
      <w:r>
        <w:t xml:space="preserve">W niniejszym rozdziale zostanie opracowana analiza biznesowa </w:t>
      </w:r>
      <w:r w:rsidR="00A059D6">
        <w:t xml:space="preserve">uszczegóławiając analizę organizacji oraz interesariuszy. Zostanie </w:t>
      </w:r>
      <w:r w:rsidR="00CD7373">
        <w:t>określone</w:t>
      </w:r>
      <w:r w:rsidR="00A059D6">
        <w:t xml:space="preserve"> otoczenie organizacji, czyli zbiór zewnętrznych podmiotów, oddziałujących na organizacje. Aby </w:t>
      </w:r>
      <w:r w:rsidR="00F73C7A">
        <w:t xml:space="preserve">ustalić w jaki sposób ma działać organizacja zostaną zamodelowane procesy biznesowe oraz zdefiniowani aktorzy biznesowi i ich role. </w:t>
      </w:r>
    </w:p>
    <w:p w14:paraId="6DD024A7" w14:textId="0281E206" w:rsidR="008D1865" w:rsidRDefault="008D1865" w:rsidP="00D340D5">
      <w:pPr>
        <w:pStyle w:val="Nagwek2"/>
      </w:pPr>
      <w:bookmarkStart w:id="78" w:name="_Toc8601565"/>
      <w:bookmarkStart w:id="79" w:name="_Toc91668272"/>
      <w:r>
        <w:t>Analiza organizacji</w:t>
      </w:r>
      <w:bookmarkEnd w:id="78"/>
      <w:bookmarkEnd w:id="79"/>
    </w:p>
    <w:p w14:paraId="0D1D0573" w14:textId="77777777" w:rsidR="003E6524" w:rsidRDefault="009B3094" w:rsidP="009B3094">
      <w:pPr>
        <w:pStyle w:val="TreAkapitu"/>
      </w:pPr>
      <w:r>
        <w:t>Celem tego podrozdziału jest</w:t>
      </w:r>
      <w:r w:rsidR="00F77F16">
        <w:t xml:space="preserve"> </w:t>
      </w:r>
      <w:r w:rsidR="00F77F16" w:rsidRPr="00F77F16">
        <w:t>zdefiniowanie</w:t>
      </w:r>
      <w:r w:rsidR="00F77F16">
        <w:t xml:space="preserve"> i</w:t>
      </w:r>
      <w:r>
        <w:t xml:space="preserve"> przeanalizowanie organizacji, dla której zostanie stworzony system. Poniż</w:t>
      </w:r>
      <w:r w:rsidR="00F77F16">
        <w:t>sze podpunkty zawierają</w:t>
      </w:r>
      <w:r w:rsidR="003E6524">
        <w:t xml:space="preserve">: </w:t>
      </w:r>
    </w:p>
    <w:p w14:paraId="174A5FF8" w14:textId="5EA42539" w:rsidR="003E6524" w:rsidRDefault="00F77F16" w:rsidP="00A55904">
      <w:pPr>
        <w:pStyle w:val="TreAkapitu"/>
        <w:numPr>
          <w:ilvl w:val="0"/>
          <w:numId w:val="11"/>
        </w:numPr>
      </w:pPr>
      <w:r>
        <w:t>przeznaczeni</w:t>
      </w:r>
      <w:r w:rsidR="00640946">
        <w:t>e</w:t>
      </w:r>
      <w:r>
        <w:t xml:space="preserve"> systemu,  </w:t>
      </w:r>
    </w:p>
    <w:p w14:paraId="790DCABF" w14:textId="77777777" w:rsidR="003E6524" w:rsidRDefault="00F77F16" w:rsidP="00A55904">
      <w:pPr>
        <w:pStyle w:val="TreAkapitu"/>
        <w:numPr>
          <w:ilvl w:val="0"/>
          <w:numId w:val="11"/>
        </w:numPr>
      </w:pPr>
      <w:r>
        <w:t>charakterystykę</w:t>
      </w:r>
      <w:r w:rsidR="009F3E74">
        <w:t xml:space="preserve"> organizacji, </w:t>
      </w:r>
    </w:p>
    <w:p w14:paraId="22E82A0B" w14:textId="53DC6A33" w:rsidR="003E6524" w:rsidRDefault="00F77F16" w:rsidP="00A55904">
      <w:pPr>
        <w:pStyle w:val="TreAkapitu"/>
        <w:numPr>
          <w:ilvl w:val="0"/>
          <w:numId w:val="11"/>
        </w:numPr>
      </w:pPr>
      <w:r>
        <w:t>dziedzin</w:t>
      </w:r>
      <w:r w:rsidR="009F3E74">
        <w:t>ę</w:t>
      </w:r>
      <w:r>
        <w:t xml:space="preserve"> działalności</w:t>
      </w:r>
      <w:r w:rsidR="003E6524">
        <w:t>,</w:t>
      </w:r>
      <w:r>
        <w:t xml:space="preserve"> </w:t>
      </w:r>
    </w:p>
    <w:p w14:paraId="1FD582A3" w14:textId="08FFAEAA" w:rsidR="009B3094" w:rsidRPr="009B3094" w:rsidRDefault="003E6524" w:rsidP="00A55904">
      <w:pPr>
        <w:pStyle w:val="TreAkapitu"/>
        <w:numPr>
          <w:ilvl w:val="0"/>
          <w:numId w:val="11"/>
        </w:numPr>
      </w:pPr>
      <w:r>
        <w:t>otoczenie organizacji</w:t>
      </w:r>
    </w:p>
    <w:p w14:paraId="651B15A0" w14:textId="6A7152B5" w:rsidR="00070C76" w:rsidRDefault="005C1147" w:rsidP="00D340D5">
      <w:pPr>
        <w:pStyle w:val="Nagwek3"/>
      </w:pPr>
      <w:bookmarkStart w:id="80" w:name="_Toc8601566"/>
      <w:bookmarkStart w:id="81" w:name="_Toc91668273"/>
      <w:r>
        <w:t>Charakterystyka organizacji/przedsięwzięcia</w:t>
      </w:r>
      <w:bookmarkEnd w:id="80"/>
      <w:bookmarkEnd w:id="81"/>
    </w:p>
    <w:p w14:paraId="187EE95C" w14:textId="7946ED1D" w:rsidR="009B3094" w:rsidRPr="009B3094" w:rsidRDefault="009B3094" w:rsidP="009B3094">
      <w:pPr>
        <w:pStyle w:val="TreAkapitu"/>
      </w:pPr>
      <w:r>
        <w:t>Tworzony system przeznaczony jest dla rzeczywistej organizacji</w:t>
      </w:r>
      <w:r w:rsidR="00130944">
        <w:t xml:space="preserve"> społecznej</w:t>
      </w:r>
      <w:r w:rsidR="002F1A13">
        <w:t>, zrzeszającej</w:t>
      </w:r>
      <w:r>
        <w:t xml:space="preserve"> społecznoś</w:t>
      </w:r>
      <w:r w:rsidR="002F1A13">
        <w:t>ć</w:t>
      </w:r>
      <w:r>
        <w:t xml:space="preserve"> </w:t>
      </w:r>
      <w:r w:rsidR="00687F59">
        <w:t>studencką</w:t>
      </w:r>
      <w:r>
        <w:t>. Jest to organizacja</w:t>
      </w:r>
      <w:r w:rsidR="00130944">
        <w:t xml:space="preserve"> </w:t>
      </w:r>
      <w:r>
        <w:t xml:space="preserve">obejmująca cały obszar kraju. </w:t>
      </w:r>
      <w:r w:rsidR="00474BAF">
        <w:lastRenderedPageBreak/>
        <w:t>Organizacja prowadzi działalność o charakterze dydaktycznym i naukowo-badawczym. Głównym c</w:t>
      </w:r>
      <w:r>
        <w:t xml:space="preserve">elem organizacji jest </w:t>
      </w:r>
      <w:r w:rsidR="00DB4ACE">
        <w:t>nauka</w:t>
      </w:r>
      <w:r>
        <w:t xml:space="preserve"> –</w:t>
      </w:r>
      <w:r w:rsidR="00474BAF">
        <w:t xml:space="preserve"> </w:t>
      </w:r>
      <w:r w:rsidR="00E94FB0">
        <w:t xml:space="preserve">a dokładnie </w:t>
      </w:r>
      <w:r>
        <w:t>zdobycie wykształcenia wyższego.</w:t>
      </w:r>
      <w:r w:rsidR="00474BAF">
        <w:t xml:space="preserve"> </w:t>
      </w:r>
    </w:p>
    <w:p w14:paraId="5B1977CF" w14:textId="450FE16D" w:rsidR="00DC4381" w:rsidRDefault="00CF6E05" w:rsidP="00D340D5">
      <w:pPr>
        <w:pStyle w:val="Nagwek3"/>
      </w:pPr>
      <w:bookmarkStart w:id="82" w:name="_Toc8601567"/>
      <w:bookmarkStart w:id="83" w:name="_Toc91668274"/>
      <w:r>
        <w:t>D</w:t>
      </w:r>
      <w:r w:rsidR="00070C76" w:rsidRPr="00070C76">
        <w:t>ziedzin</w:t>
      </w:r>
      <w:r>
        <w:t>a</w:t>
      </w:r>
      <w:r w:rsidR="00070C76" w:rsidRPr="00070C76">
        <w:t xml:space="preserve"> </w:t>
      </w:r>
      <w:r w:rsidR="00070C76">
        <w:t>działalności organizacji</w:t>
      </w:r>
      <w:bookmarkEnd w:id="82"/>
      <w:bookmarkEnd w:id="83"/>
    </w:p>
    <w:p w14:paraId="5EFB0182" w14:textId="6A69AFA2" w:rsidR="002C207F" w:rsidRPr="007B5551" w:rsidRDefault="009B3094" w:rsidP="00685353">
      <w:pPr>
        <w:pStyle w:val="TreAkapitu"/>
      </w:pPr>
      <w:r>
        <w:t xml:space="preserve">Dziedziną rozpatrywanej organizacji jest </w:t>
      </w:r>
      <w:r w:rsidR="00DB4ACE">
        <w:t>edukacja</w:t>
      </w:r>
      <w:r>
        <w:t>.</w:t>
      </w:r>
      <w:r w:rsidR="00EA5022">
        <w:t xml:space="preserve"> Skupia się ona na zdobywaniu oraz poszerzaniu wiedzy z różnych dziedzin nauki.</w:t>
      </w:r>
      <w:r w:rsidR="00DB4ACE">
        <w:t xml:space="preserve"> Ma za zadanie wyposażenie studenta w wiedzę teoretyczną oraz praktyczną, która pozwoli na uzyskanie zatrudnienia zgodnego z posiadanymi kwalifikacjami lub też kontynuację nauki.</w:t>
      </w:r>
    </w:p>
    <w:p w14:paraId="402334C4" w14:textId="3A1C4736" w:rsidR="00BA67BB" w:rsidRDefault="00B703F8" w:rsidP="00D340D5">
      <w:pPr>
        <w:pStyle w:val="Nagwek3"/>
      </w:pPr>
      <w:bookmarkStart w:id="84" w:name="_Toc8601574"/>
      <w:bookmarkStart w:id="85" w:name="_Toc91668275"/>
      <w:r>
        <w:t>Otoczenie organizacji</w:t>
      </w:r>
      <w:bookmarkEnd w:id="84"/>
      <w:bookmarkEnd w:id="85"/>
    </w:p>
    <w:p w14:paraId="69E4B2DD" w14:textId="4672321C" w:rsidR="007B5551" w:rsidRDefault="00C6045C" w:rsidP="00C6045C">
      <w:pPr>
        <w:pStyle w:val="TreAkapitu"/>
      </w:pPr>
      <w:r>
        <w:t>O</w:t>
      </w:r>
      <w:r w:rsidRPr="00C6045C">
        <w:t>toczenie</w:t>
      </w:r>
      <w:r>
        <w:rPr>
          <w:rStyle w:val="Odwoanieprzypisudolnego"/>
        </w:rPr>
        <w:footnoteReference w:id="2"/>
      </w:r>
      <w:r>
        <w:t xml:space="preserve"> </w:t>
      </w:r>
      <w:r w:rsidRPr="00C6045C">
        <w:t>to zbiór różnego rodzaju uwarunkowań społeczno-politycznych, ekonomiczno-prawnych, organizacyjnych, techniczno-technologicznych, kulturowych oraz demograficznych, o charakterze krajowym i międzynarodowym, oddziaływujących w sposób bezpośredni i pośredni na zachowanie się podmiotów gospodarczych stwarzających z jednej strony szanse ich rozwoju, z drugiej zaś – narzucających pewne ograniczenia</w:t>
      </w:r>
    </w:p>
    <w:p w14:paraId="25F9303E" w14:textId="0DC0C8ED" w:rsidR="00366942" w:rsidRDefault="00366942" w:rsidP="00C6045C">
      <w:pPr>
        <w:pStyle w:val="TreAkapitu"/>
      </w:pPr>
      <w:r>
        <w:t>Organizacje zawierają otoczenie wewnętrzne jak i zewnętrzne, które</w:t>
      </w:r>
      <w:r w:rsidR="00242B53">
        <w:t xml:space="preserve"> następnie</w:t>
      </w:r>
      <w:r>
        <w:t xml:space="preserve"> </w:t>
      </w:r>
      <w:r w:rsidR="00242B53">
        <w:t xml:space="preserve">dzieli </w:t>
      </w:r>
      <w:r>
        <w:t xml:space="preserve"> się </w:t>
      </w:r>
      <w:r w:rsidR="00242B53">
        <w:t>na dwie</w:t>
      </w:r>
      <w:r>
        <w:t xml:space="preserve"> warstw</w:t>
      </w:r>
      <w:r w:rsidR="00242B53">
        <w:t>y</w:t>
      </w:r>
      <w:r>
        <w:t xml:space="preserve">: </w:t>
      </w:r>
    </w:p>
    <w:p w14:paraId="09F8CE08" w14:textId="51BD1977" w:rsidR="00366942" w:rsidRDefault="00366942" w:rsidP="00A55904">
      <w:pPr>
        <w:pStyle w:val="TreAkapitu"/>
        <w:numPr>
          <w:ilvl w:val="0"/>
          <w:numId w:val="12"/>
        </w:numPr>
      </w:pPr>
      <w:r>
        <w:t xml:space="preserve">otoczenia ogólnego </w:t>
      </w:r>
    </w:p>
    <w:p w14:paraId="6C6E5E46" w14:textId="7383C226" w:rsidR="00366942" w:rsidRDefault="00366942" w:rsidP="00A55904">
      <w:pPr>
        <w:pStyle w:val="TreAkapitu"/>
        <w:numPr>
          <w:ilvl w:val="0"/>
          <w:numId w:val="12"/>
        </w:numPr>
      </w:pPr>
      <w:r>
        <w:t>otoczenia celowego</w:t>
      </w:r>
    </w:p>
    <w:p w14:paraId="20BC2604" w14:textId="77777777" w:rsidR="00685353" w:rsidRDefault="00685353" w:rsidP="00685353">
      <w:pPr>
        <w:pStyle w:val="TreAkapitu"/>
        <w:ind w:left="1429" w:firstLine="0"/>
      </w:pPr>
    </w:p>
    <w:p w14:paraId="0F0222E2" w14:textId="404F0175" w:rsidR="000F15FD" w:rsidRDefault="000F15FD" w:rsidP="00C6045C">
      <w:pPr>
        <w:pStyle w:val="TreAkapitu"/>
      </w:pPr>
    </w:p>
    <w:p w14:paraId="0D3426D8" w14:textId="38F24B21" w:rsidR="00685353" w:rsidRDefault="00685353" w:rsidP="009B6741">
      <w:pPr>
        <w:pStyle w:val="TreAkapitu"/>
        <w:ind w:firstLine="0"/>
      </w:pPr>
    </w:p>
    <w:p w14:paraId="4238F28D" w14:textId="1DBDE297" w:rsidR="00E22413" w:rsidRDefault="00E22413" w:rsidP="009B6741">
      <w:pPr>
        <w:pStyle w:val="TreAkapitu"/>
        <w:ind w:firstLine="0"/>
      </w:pPr>
    </w:p>
    <w:p w14:paraId="18AA8CC1" w14:textId="61E6900B" w:rsidR="00E22413" w:rsidRDefault="00E22413" w:rsidP="009B6741">
      <w:pPr>
        <w:pStyle w:val="TreAkapitu"/>
        <w:ind w:firstLine="0"/>
      </w:pPr>
    </w:p>
    <w:p w14:paraId="6530DE38" w14:textId="1EC9FD96" w:rsidR="00E22413" w:rsidRDefault="00E22413" w:rsidP="009B6741">
      <w:pPr>
        <w:pStyle w:val="TreAkapitu"/>
        <w:ind w:firstLine="0"/>
      </w:pPr>
    </w:p>
    <w:p w14:paraId="461224E8" w14:textId="411EA1B6" w:rsidR="00E22413" w:rsidRDefault="00E22413" w:rsidP="009B6741">
      <w:pPr>
        <w:pStyle w:val="TreAkapitu"/>
        <w:ind w:firstLine="0"/>
      </w:pPr>
    </w:p>
    <w:p w14:paraId="4F2E9D41" w14:textId="4A53B428" w:rsidR="00E22413" w:rsidRDefault="00E22413" w:rsidP="009B6741">
      <w:pPr>
        <w:pStyle w:val="TreAkapitu"/>
        <w:ind w:firstLine="0"/>
      </w:pPr>
    </w:p>
    <w:p w14:paraId="083351CE" w14:textId="33D5F533" w:rsidR="00E22413" w:rsidRDefault="00E22413" w:rsidP="009B6741">
      <w:pPr>
        <w:pStyle w:val="TreAkapitu"/>
        <w:ind w:firstLine="0"/>
      </w:pPr>
    </w:p>
    <w:p w14:paraId="322C6332" w14:textId="6BE63B72" w:rsidR="00E22413" w:rsidRDefault="00E22413" w:rsidP="009B6741">
      <w:pPr>
        <w:pStyle w:val="TreAkapitu"/>
        <w:ind w:firstLine="0"/>
      </w:pPr>
    </w:p>
    <w:p w14:paraId="7A836CC9" w14:textId="1EF15C46" w:rsidR="00E22413" w:rsidRDefault="00E22413" w:rsidP="009B6741">
      <w:pPr>
        <w:pStyle w:val="TreAkapitu"/>
        <w:ind w:firstLine="0"/>
      </w:pPr>
    </w:p>
    <w:p w14:paraId="2C6DA9A5" w14:textId="77777777" w:rsidR="00E22413" w:rsidRPr="007B5551" w:rsidRDefault="00E22413" w:rsidP="009B6741">
      <w:pPr>
        <w:pStyle w:val="TreAkapitu"/>
        <w:ind w:firstLine="0"/>
      </w:pPr>
    </w:p>
    <w:p w14:paraId="6C266ADB" w14:textId="0F45A293" w:rsidR="00EA59A0" w:rsidRDefault="00EA59A0" w:rsidP="00EA59A0">
      <w:pPr>
        <w:pStyle w:val="Legenda"/>
        <w:rPr>
          <w:b w:val="0"/>
          <w:bCs w:val="0"/>
        </w:rPr>
      </w:pPr>
      <w:bookmarkStart w:id="86" w:name="_Toc91667872"/>
      <w:r w:rsidRPr="00EA59A0">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3</w:t>
      </w:r>
      <w:r w:rsidR="001D0F84">
        <w:rPr>
          <w:b w:val="0"/>
          <w:bCs w:val="0"/>
        </w:rPr>
        <w:fldChar w:fldCharType="end"/>
      </w:r>
      <w:r w:rsidRPr="00EA59A0">
        <w:rPr>
          <w:b w:val="0"/>
          <w:bCs w:val="0"/>
        </w:rPr>
        <w:t xml:space="preserve">. </w:t>
      </w:r>
      <w:r w:rsidR="006D4A5E">
        <w:rPr>
          <w:b w:val="0"/>
          <w:bCs w:val="0"/>
        </w:rPr>
        <w:t>Elementy o</w:t>
      </w:r>
      <w:r w:rsidRPr="00EA59A0">
        <w:rPr>
          <w:b w:val="0"/>
          <w:bCs w:val="0"/>
        </w:rPr>
        <w:t>toczeni</w:t>
      </w:r>
      <w:r w:rsidR="006D4A5E">
        <w:rPr>
          <w:b w:val="0"/>
          <w:bCs w:val="0"/>
        </w:rPr>
        <w:t>a</w:t>
      </w:r>
      <w:r w:rsidRPr="00EA59A0">
        <w:rPr>
          <w:b w:val="0"/>
          <w:bCs w:val="0"/>
        </w:rPr>
        <w:t xml:space="preserve"> organizacji</w:t>
      </w:r>
      <w:bookmarkEnd w:id="86"/>
    </w:p>
    <w:p w14:paraId="1409F01C" w14:textId="5E1428E8" w:rsidR="000C7027" w:rsidRPr="000C7027" w:rsidRDefault="000C7027" w:rsidP="000C7027"/>
    <w:p w14:paraId="76EB776B" w14:textId="67614170" w:rsidR="007B5551" w:rsidRDefault="00E522A0" w:rsidP="007B5551">
      <w:pPr>
        <w:pStyle w:val="TreAkapitu"/>
        <w:jc w:val="center"/>
      </w:pPr>
      <w:r>
        <w:rPr>
          <w:noProof/>
        </w:rPr>
        <w:drawing>
          <wp:inline distT="0" distB="0" distL="0" distR="0" wp14:anchorId="2258F273" wp14:editId="75FB2C68">
            <wp:extent cx="4032250" cy="3926452"/>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82601" cy="3975482"/>
                    </a:xfrm>
                    <a:prstGeom prst="rect">
                      <a:avLst/>
                    </a:prstGeom>
                  </pic:spPr>
                </pic:pic>
              </a:graphicData>
            </a:graphic>
          </wp:inline>
        </w:drawing>
      </w:r>
    </w:p>
    <w:p w14:paraId="3D2F11FC" w14:textId="56FEE6C2" w:rsidR="00EA59A0" w:rsidRDefault="00EA59A0" w:rsidP="00EA59A0">
      <w:pPr>
        <w:pStyle w:val="TreAkapitu"/>
        <w:jc w:val="left"/>
        <w:rPr>
          <w:i/>
          <w:iCs/>
          <w:sz w:val="20"/>
        </w:rPr>
      </w:pPr>
      <w:r>
        <w:rPr>
          <w:sz w:val="20"/>
        </w:rPr>
        <w:t>Żródło:</w:t>
      </w:r>
      <w:r w:rsidR="006D4A5E">
        <w:rPr>
          <w:sz w:val="20"/>
        </w:rPr>
        <w:t xml:space="preserve"> </w:t>
      </w:r>
      <w:r w:rsidR="006D4A5E" w:rsidRPr="006D4A5E">
        <w:rPr>
          <w:sz w:val="20"/>
        </w:rPr>
        <w:t>R.W.Griffin</w:t>
      </w:r>
      <w:r w:rsidR="006D4A5E">
        <w:rPr>
          <w:sz w:val="20"/>
        </w:rPr>
        <w:t xml:space="preserve">, </w:t>
      </w:r>
      <w:r w:rsidR="00ED710B">
        <w:rPr>
          <w:sz w:val="20"/>
        </w:rPr>
        <w:t>Podstawy zarządzania organizacjami</w:t>
      </w:r>
      <w:r w:rsidR="00B70498">
        <w:rPr>
          <w:sz w:val="20"/>
        </w:rPr>
        <w:t>,</w:t>
      </w:r>
      <w:r w:rsidR="00E522A0">
        <w:rPr>
          <w:sz w:val="20"/>
        </w:rPr>
        <w:t xml:space="preserve"> str. 46</w:t>
      </w:r>
    </w:p>
    <w:p w14:paraId="636ED804" w14:textId="2E6202E5" w:rsidR="00130944" w:rsidRPr="00242B53" w:rsidRDefault="00130944" w:rsidP="00EA59A0">
      <w:pPr>
        <w:pStyle w:val="TreAkapitu"/>
        <w:jc w:val="left"/>
        <w:rPr>
          <w:sz w:val="20"/>
        </w:rPr>
      </w:pPr>
    </w:p>
    <w:p w14:paraId="2BCCB015" w14:textId="27075C8B" w:rsidR="00EF5773" w:rsidRDefault="00EF5773" w:rsidP="00EF5773">
      <w:pPr>
        <w:pStyle w:val="TreAkapitu"/>
        <w:rPr>
          <w:szCs w:val="24"/>
        </w:rPr>
      </w:pPr>
      <w:r>
        <w:rPr>
          <w:szCs w:val="24"/>
        </w:rPr>
        <w:t xml:space="preserve">Do zbadania makrootoczenia przedsiębiorstwa zostanie zastosowana analiza PEST, która zestawia ze sobą </w:t>
      </w:r>
      <w:r w:rsidRPr="00EF5773">
        <w:rPr>
          <w:szCs w:val="24"/>
        </w:rPr>
        <w:t>zewnętrzne</w:t>
      </w:r>
      <w:r>
        <w:rPr>
          <w:szCs w:val="24"/>
        </w:rPr>
        <w:t xml:space="preserve"> czynniki organizacji:</w:t>
      </w:r>
    </w:p>
    <w:p w14:paraId="38913287" w14:textId="77919393" w:rsidR="00EF5773" w:rsidRPr="00EF5773" w:rsidRDefault="00EF5773" w:rsidP="00A55904">
      <w:pPr>
        <w:pStyle w:val="TreAkapitu"/>
        <w:numPr>
          <w:ilvl w:val="0"/>
          <w:numId w:val="14"/>
        </w:numPr>
        <w:rPr>
          <w:szCs w:val="24"/>
        </w:rPr>
      </w:pPr>
      <w:r w:rsidRPr="00EF5773">
        <w:rPr>
          <w:szCs w:val="24"/>
        </w:rPr>
        <w:t>polityczn</w:t>
      </w:r>
      <w:r w:rsidR="00111BA6">
        <w:rPr>
          <w:szCs w:val="24"/>
        </w:rPr>
        <w:t>o-prawne</w:t>
      </w:r>
    </w:p>
    <w:p w14:paraId="354C2FF9" w14:textId="7CC102CF" w:rsidR="00EF5773" w:rsidRPr="00EF5773" w:rsidRDefault="00EF5773" w:rsidP="00A55904">
      <w:pPr>
        <w:pStyle w:val="TreAkapitu"/>
        <w:numPr>
          <w:ilvl w:val="0"/>
          <w:numId w:val="13"/>
        </w:numPr>
        <w:rPr>
          <w:szCs w:val="24"/>
        </w:rPr>
      </w:pPr>
      <w:r w:rsidRPr="00EF5773">
        <w:rPr>
          <w:szCs w:val="24"/>
        </w:rPr>
        <w:t>ekonomiczne</w:t>
      </w:r>
    </w:p>
    <w:p w14:paraId="46D92F82" w14:textId="0C3A1D72" w:rsidR="00EF5773" w:rsidRPr="00EF5773" w:rsidRDefault="00EF5773" w:rsidP="00A55904">
      <w:pPr>
        <w:pStyle w:val="TreAkapitu"/>
        <w:numPr>
          <w:ilvl w:val="0"/>
          <w:numId w:val="13"/>
        </w:numPr>
        <w:rPr>
          <w:szCs w:val="24"/>
        </w:rPr>
      </w:pPr>
      <w:r w:rsidRPr="00EF5773">
        <w:rPr>
          <w:szCs w:val="24"/>
        </w:rPr>
        <w:t>społeczno-kulturowe</w:t>
      </w:r>
    </w:p>
    <w:p w14:paraId="0D8E8EA0" w14:textId="373155BF" w:rsidR="00EF5773" w:rsidRDefault="00EF5773" w:rsidP="00A55904">
      <w:pPr>
        <w:pStyle w:val="TreAkapitu"/>
        <w:numPr>
          <w:ilvl w:val="0"/>
          <w:numId w:val="13"/>
        </w:numPr>
        <w:jc w:val="left"/>
        <w:rPr>
          <w:szCs w:val="24"/>
        </w:rPr>
      </w:pPr>
      <w:r w:rsidRPr="00EF5773">
        <w:rPr>
          <w:szCs w:val="24"/>
        </w:rPr>
        <w:t>technologiczne</w:t>
      </w:r>
    </w:p>
    <w:p w14:paraId="7AB35B59" w14:textId="1AB55E05" w:rsidR="00EF5773" w:rsidRDefault="00EF5773" w:rsidP="006A2FA8">
      <w:pPr>
        <w:pStyle w:val="TreAkapitu"/>
        <w:jc w:val="left"/>
        <w:rPr>
          <w:szCs w:val="24"/>
        </w:rPr>
      </w:pPr>
      <w:r>
        <w:rPr>
          <w:szCs w:val="24"/>
        </w:rPr>
        <w:t>Celem badania jest określenie podstawowych obszarów otoczenia, które mają</w:t>
      </w:r>
      <w:r w:rsidR="006A2FA8">
        <w:rPr>
          <w:szCs w:val="24"/>
        </w:rPr>
        <w:t xml:space="preserve"> </w:t>
      </w:r>
      <w:r>
        <w:rPr>
          <w:szCs w:val="24"/>
        </w:rPr>
        <w:t xml:space="preserve">kluczowy wpływ na funkcjonowanie organizacji. </w:t>
      </w:r>
      <w:r w:rsidR="007C4641">
        <w:rPr>
          <w:szCs w:val="24"/>
        </w:rPr>
        <w:t xml:space="preserve">Ponadto dzięki przeprowadzonej analizie PEST ułatwia ona ułożenie </w:t>
      </w:r>
      <w:r w:rsidR="00361EBF">
        <w:rPr>
          <w:szCs w:val="24"/>
        </w:rPr>
        <w:t xml:space="preserve">przyszłej </w:t>
      </w:r>
      <w:r w:rsidR="007C4641">
        <w:rPr>
          <w:szCs w:val="24"/>
        </w:rPr>
        <w:t>strategii działania</w:t>
      </w:r>
      <w:r w:rsidR="005E36C7">
        <w:rPr>
          <w:szCs w:val="24"/>
        </w:rPr>
        <w:t>, która z kolei może zapobiec wielu porażkom oraz uzmysłowić wszelkie zagrożenia</w:t>
      </w:r>
      <w:r w:rsidR="007C4641">
        <w:rPr>
          <w:szCs w:val="24"/>
        </w:rPr>
        <w:t xml:space="preserve">. </w:t>
      </w:r>
      <w:r w:rsidR="00361EBF">
        <w:rPr>
          <w:szCs w:val="24"/>
        </w:rPr>
        <w:t>S</w:t>
      </w:r>
      <w:r>
        <w:rPr>
          <w:szCs w:val="24"/>
        </w:rPr>
        <w:t>kłada się z trzech etapów</w:t>
      </w:r>
      <w:r w:rsidR="006A2FA8">
        <w:rPr>
          <w:szCs w:val="24"/>
        </w:rPr>
        <w:t>:</w:t>
      </w:r>
    </w:p>
    <w:p w14:paraId="7174D72B" w14:textId="292A84D6" w:rsidR="006A2FA8" w:rsidRPr="006A2FA8" w:rsidRDefault="006A2FA8" w:rsidP="006A2FA8">
      <w:pPr>
        <w:pStyle w:val="TreAkapitu"/>
        <w:ind w:firstLine="426"/>
        <w:jc w:val="left"/>
        <w:rPr>
          <w:szCs w:val="24"/>
        </w:rPr>
      </w:pPr>
      <w:r w:rsidRPr="006A2FA8">
        <w:rPr>
          <w:szCs w:val="24"/>
        </w:rPr>
        <w:t>1. Wyróżnienie istotnych czynników dotyczących poszczególnych segmentów</w:t>
      </w:r>
      <w:r>
        <w:rPr>
          <w:szCs w:val="24"/>
        </w:rPr>
        <w:t xml:space="preserve"> </w:t>
      </w:r>
      <w:r w:rsidRPr="006A2FA8">
        <w:rPr>
          <w:szCs w:val="24"/>
        </w:rPr>
        <w:t>otoczenia</w:t>
      </w:r>
    </w:p>
    <w:p w14:paraId="2A6F900C" w14:textId="77777777" w:rsidR="006A2FA8" w:rsidRPr="006A2FA8" w:rsidRDefault="006A2FA8" w:rsidP="006A2FA8">
      <w:pPr>
        <w:pStyle w:val="TreAkapitu"/>
        <w:ind w:firstLine="426"/>
        <w:jc w:val="left"/>
        <w:rPr>
          <w:szCs w:val="24"/>
        </w:rPr>
      </w:pPr>
      <w:r w:rsidRPr="006A2FA8">
        <w:rPr>
          <w:szCs w:val="24"/>
        </w:rPr>
        <w:t>2. Ustalenie wpływu każdego z czynników na funkcjonowanie organizacji</w:t>
      </w:r>
    </w:p>
    <w:p w14:paraId="0CBE66A2" w14:textId="2EF9BBA6" w:rsidR="006A2FA8" w:rsidRDefault="006A2FA8" w:rsidP="006A2FA8">
      <w:pPr>
        <w:pStyle w:val="TreAkapitu"/>
        <w:ind w:firstLine="426"/>
        <w:jc w:val="left"/>
        <w:rPr>
          <w:szCs w:val="24"/>
        </w:rPr>
      </w:pPr>
      <w:r w:rsidRPr="006A2FA8">
        <w:rPr>
          <w:szCs w:val="24"/>
        </w:rPr>
        <w:t>3. Określenie relacji między organizacją a makrootoczniem.</w:t>
      </w:r>
    </w:p>
    <w:p w14:paraId="3DA0A6BF" w14:textId="2967F866" w:rsidR="00E9684D" w:rsidRDefault="00E9684D" w:rsidP="006A2FA8">
      <w:pPr>
        <w:pStyle w:val="TreAkapitu"/>
        <w:ind w:firstLine="426"/>
        <w:jc w:val="left"/>
        <w:rPr>
          <w:szCs w:val="24"/>
        </w:rPr>
      </w:pPr>
    </w:p>
    <w:p w14:paraId="0918403C" w14:textId="0051FF78" w:rsidR="00A207C3" w:rsidRPr="00A207C3" w:rsidRDefault="00A207C3" w:rsidP="00A207C3">
      <w:pPr>
        <w:pStyle w:val="Legenda"/>
        <w:rPr>
          <w:b w:val="0"/>
          <w:bCs w:val="0"/>
        </w:rPr>
      </w:pPr>
      <w:r w:rsidRPr="00A207C3">
        <w:rPr>
          <w:b w:val="0"/>
          <w:bCs w:val="0"/>
        </w:rPr>
        <w:lastRenderedPageBreak/>
        <w:t xml:space="preserve">Tabela </w:t>
      </w:r>
      <w:r w:rsidRPr="00A207C3">
        <w:rPr>
          <w:b w:val="0"/>
          <w:bCs w:val="0"/>
        </w:rPr>
        <w:fldChar w:fldCharType="begin"/>
      </w:r>
      <w:r w:rsidRPr="00A207C3">
        <w:rPr>
          <w:b w:val="0"/>
          <w:bCs w:val="0"/>
        </w:rPr>
        <w:instrText xml:space="preserve"> SEQ Tabela \* ARABIC </w:instrText>
      </w:r>
      <w:r w:rsidRPr="00A207C3">
        <w:rPr>
          <w:b w:val="0"/>
          <w:bCs w:val="0"/>
        </w:rPr>
        <w:fldChar w:fldCharType="separate"/>
      </w:r>
      <w:r w:rsidR="00B14963">
        <w:rPr>
          <w:b w:val="0"/>
          <w:bCs w:val="0"/>
          <w:noProof/>
        </w:rPr>
        <w:t>3</w:t>
      </w:r>
      <w:r w:rsidRPr="00A207C3">
        <w:rPr>
          <w:b w:val="0"/>
          <w:bCs w:val="0"/>
        </w:rPr>
        <w:fldChar w:fldCharType="end"/>
      </w:r>
      <w:r w:rsidRPr="00A207C3">
        <w:rPr>
          <w:b w:val="0"/>
          <w:bCs w:val="0"/>
        </w:rPr>
        <w:t>. Czynniki analizy PEST</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933BDE" w:rsidRPr="00933BDE" w14:paraId="29A58508" w14:textId="77777777" w:rsidTr="00740148">
        <w:tc>
          <w:tcPr>
            <w:tcW w:w="4531" w:type="dxa"/>
          </w:tcPr>
          <w:p w14:paraId="7C44DA22" w14:textId="77777777" w:rsidR="00933BDE" w:rsidRPr="00933BDE" w:rsidRDefault="00933BDE" w:rsidP="00933BDE">
            <w:pPr>
              <w:pStyle w:val="TreAkapitu"/>
              <w:ind w:firstLine="426"/>
              <w:jc w:val="left"/>
              <w:rPr>
                <w:b/>
                <w:szCs w:val="24"/>
              </w:rPr>
            </w:pPr>
            <w:r w:rsidRPr="00933BDE">
              <w:rPr>
                <w:b/>
                <w:szCs w:val="24"/>
              </w:rPr>
              <w:t>Polityczno-prawne</w:t>
            </w:r>
          </w:p>
        </w:tc>
        <w:tc>
          <w:tcPr>
            <w:tcW w:w="4531" w:type="dxa"/>
          </w:tcPr>
          <w:p w14:paraId="78713259" w14:textId="77777777" w:rsidR="00933BDE" w:rsidRPr="00933BDE" w:rsidRDefault="00933BDE" w:rsidP="00933BDE">
            <w:pPr>
              <w:pStyle w:val="TreAkapitu"/>
              <w:ind w:firstLine="426"/>
              <w:jc w:val="left"/>
              <w:rPr>
                <w:b/>
                <w:szCs w:val="24"/>
              </w:rPr>
            </w:pPr>
            <w:r w:rsidRPr="00933BDE">
              <w:rPr>
                <w:b/>
                <w:szCs w:val="24"/>
              </w:rPr>
              <w:t>Ekonomiczne</w:t>
            </w:r>
          </w:p>
        </w:tc>
      </w:tr>
      <w:tr w:rsidR="00933BDE" w:rsidRPr="00933BDE" w14:paraId="4ED6F776" w14:textId="77777777" w:rsidTr="00740148">
        <w:tc>
          <w:tcPr>
            <w:tcW w:w="4531" w:type="dxa"/>
          </w:tcPr>
          <w:p w14:paraId="4E9ED870" w14:textId="77A35A1D" w:rsidR="00A207C3" w:rsidRDefault="00A207C3" w:rsidP="00A55904">
            <w:pPr>
              <w:pStyle w:val="TreAkapitu"/>
              <w:numPr>
                <w:ilvl w:val="0"/>
                <w:numId w:val="15"/>
              </w:numPr>
              <w:jc w:val="left"/>
              <w:rPr>
                <w:szCs w:val="24"/>
              </w:rPr>
            </w:pPr>
            <w:r w:rsidRPr="00A207C3">
              <w:rPr>
                <w:szCs w:val="24"/>
              </w:rPr>
              <w:t>Kodeks cywilny</w:t>
            </w:r>
          </w:p>
          <w:p w14:paraId="331C3AA4" w14:textId="77777777" w:rsidR="00683198" w:rsidRPr="00683198" w:rsidRDefault="00683198" w:rsidP="00A55904">
            <w:pPr>
              <w:pStyle w:val="TreAkapitu"/>
              <w:numPr>
                <w:ilvl w:val="0"/>
                <w:numId w:val="15"/>
              </w:numPr>
              <w:rPr>
                <w:szCs w:val="24"/>
              </w:rPr>
            </w:pPr>
            <w:r w:rsidRPr="00683198">
              <w:rPr>
                <w:szCs w:val="24"/>
              </w:rPr>
              <w:t>Prawo bankowe</w:t>
            </w:r>
          </w:p>
          <w:p w14:paraId="50C50C9C" w14:textId="59E55841" w:rsidR="00683198" w:rsidRDefault="00683198" w:rsidP="00A55904">
            <w:pPr>
              <w:pStyle w:val="TreAkapitu"/>
              <w:numPr>
                <w:ilvl w:val="0"/>
                <w:numId w:val="15"/>
              </w:numPr>
              <w:rPr>
                <w:szCs w:val="24"/>
              </w:rPr>
            </w:pPr>
            <w:r w:rsidRPr="00683198">
              <w:rPr>
                <w:szCs w:val="24"/>
              </w:rPr>
              <w:t>Prawo finansowe</w:t>
            </w:r>
          </w:p>
          <w:p w14:paraId="61AB3804" w14:textId="77777777" w:rsidR="00683198" w:rsidRPr="00683198" w:rsidRDefault="00683198" w:rsidP="00A55904">
            <w:pPr>
              <w:pStyle w:val="TreAkapitu"/>
              <w:numPr>
                <w:ilvl w:val="0"/>
                <w:numId w:val="15"/>
              </w:numPr>
              <w:rPr>
                <w:szCs w:val="24"/>
              </w:rPr>
            </w:pPr>
            <w:r w:rsidRPr="00683198">
              <w:rPr>
                <w:szCs w:val="24"/>
              </w:rPr>
              <w:t>Umowa pożyczki</w:t>
            </w:r>
          </w:p>
          <w:p w14:paraId="4E77A9FA" w14:textId="44A4193C" w:rsidR="00683198" w:rsidRDefault="00683198" w:rsidP="00A55904">
            <w:pPr>
              <w:pStyle w:val="TreAkapitu"/>
              <w:numPr>
                <w:ilvl w:val="0"/>
                <w:numId w:val="15"/>
              </w:numPr>
              <w:rPr>
                <w:szCs w:val="24"/>
              </w:rPr>
            </w:pPr>
            <w:r w:rsidRPr="00683198">
              <w:rPr>
                <w:szCs w:val="24"/>
              </w:rPr>
              <w:t>Ochrona konsumenta</w:t>
            </w:r>
          </w:p>
          <w:p w14:paraId="6668DA80" w14:textId="03BC0629" w:rsidR="00DA40D6" w:rsidRPr="00DA40D6" w:rsidRDefault="00DA40D6" w:rsidP="00A55904">
            <w:pPr>
              <w:pStyle w:val="TreAkapitu"/>
              <w:numPr>
                <w:ilvl w:val="0"/>
                <w:numId w:val="15"/>
              </w:numPr>
              <w:rPr>
                <w:szCs w:val="24"/>
              </w:rPr>
            </w:pPr>
            <w:r w:rsidRPr="00DA40D6">
              <w:rPr>
                <w:szCs w:val="24"/>
              </w:rPr>
              <w:t>Rozporządzenie o ochronie danych osobowych</w:t>
            </w:r>
          </w:p>
          <w:p w14:paraId="347B2E74" w14:textId="26F3500C" w:rsidR="00933BDE" w:rsidRDefault="00A207C3" w:rsidP="00A55904">
            <w:pPr>
              <w:pStyle w:val="TreAkapitu"/>
              <w:numPr>
                <w:ilvl w:val="0"/>
                <w:numId w:val="15"/>
              </w:numPr>
              <w:jc w:val="left"/>
              <w:rPr>
                <w:szCs w:val="24"/>
              </w:rPr>
            </w:pPr>
            <w:r>
              <w:rPr>
                <w:szCs w:val="24"/>
              </w:rPr>
              <w:t>P</w:t>
            </w:r>
            <w:r w:rsidR="00933BDE" w:rsidRPr="00933BDE">
              <w:rPr>
                <w:szCs w:val="24"/>
              </w:rPr>
              <w:t>olityka prywatności</w:t>
            </w:r>
          </w:p>
          <w:p w14:paraId="10A06803" w14:textId="43D43FAD" w:rsidR="00411588" w:rsidRDefault="00411588" w:rsidP="00A55904">
            <w:pPr>
              <w:pStyle w:val="TreAkapitu"/>
              <w:numPr>
                <w:ilvl w:val="0"/>
                <w:numId w:val="15"/>
              </w:numPr>
              <w:jc w:val="left"/>
              <w:rPr>
                <w:szCs w:val="24"/>
              </w:rPr>
            </w:pPr>
            <w:r>
              <w:rPr>
                <w:szCs w:val="24"/>
              </w:rPr>
              <w:t>P</w:t>
            </w:r>
            <w:r w:rsidRPr="00411588">
              <w:rPr>
                <w:szCs w:val="24"/>
              </w:rPr>
              <w:t>olityka podatkowa</w:t>
            </w:r>
          </w:p>
          <w:p w14:paraId="1713AC5D" w14:textId="77777777" w:rsidR="00683198" w:rsidRPr="00683198" w:rsidRDefault="00683198" w:rsidP="00A55904">
            <w:pPr>
              <w:pStyle w:val="TreAkapitu"/>
              <w:numPr>
                <w:ilvl w:val="0"/>
                <w:numId w:val="15"/>
              </w:numPr>
              <w:rPr>
                <w:szCs w:val="24"/>
              </w:rPr>
            </w:pPr>
            <w:r w:rsidRPr="00683198">
              <w:rPr>
                <w:szCs w:val="24"/>
              </w:rPr>
              <w:t>Ustawa o prawie autorskim</w:t>
            </w:r>
          </w:p>
          <w:p w14:paraId="409BBB25" w14:textId="77777777" w:rsidR="00683198" w:rsidRDefault="00683198" w:rsidP="00683198">
            <w:pPr>
              <w:pStyle w:val="TreAkapitu"/>
              <w:ind w:left="360" w:firstLine="0"/>
              <w:jc w:val="left"/>
              <w:rPr>
                <w:szCs w:val="24"/>
              </w:rPr>
            </w:pPr>
          </w:p>
          <w:p w14:paraId="1DB1AD1A" w14:textId="63C2EEC4" w:rsidR="00933BDE" w:rsidRPr="00933BDE" w:rsidRDefault="00933BDE" w:rsidP="00411588">
            <w:pPr>
              <w:pStyle w:val="TreAkapitu"/>
              <w:ind w:firstLine="0"/>
              <w:jc w:val="left"/>
              <w:rPr>
                <w:szCs w:val="24"/>
              </w:rPr>
            </w:pPr>
          </w:p>
        </w:tc>
        <w:tc>
          <w:tcPr>
            <w:tcW w:w="4531" w:type="dxa"/>
          </w:tcPr>
          <w:p w14:paraId="7AAA523E" w14:textId="51A4AA1B" w:rsidR="00933BDE" w:rsidRDefault="00933BDE" w:rsidP="00A55904">
            <w:pPr>
              <w:pStyle w:val="TreAkapitu"/>
              <w:numPr>
                <w:ilvl w:val="0"/>
                <w:numId w:val="15"/>
              </w:numPr>
              <w:jc w:val="left"/>
              <w:rPr>
                <w:szCs w:val="24"/>
              </w:rPr>
            </w:pPr>
            <w:r>
              <w:rPr>
                <w:szCs w:val="24"/>
              </w:rPr>
              <w:t>Poziom inflacji</w:t>
            </w:r>
          </w:p>
          <w:p w14:paraId="351EA63A" w14:textId="0A9402EA" w:rsidR="00933BDE" w:rsidRPr="00933BDE" w:rsidRDefault="00933BDE" w:rsidP="00A55904">
            <w:pPr>
              <w:pStyle w:val="TreAkapitu"/>
              <w:numPr>
                <w:ilvl w:val="0"/>
                <w:numId w:val="15"/>
              </w:numPr>
              <w:rPr>
                <w:szCs w:val="24"/>
              </w:rPr>
            </w:pPr>
            <w:r w:rsidRPr="00933BDE">
              <w:rPr>
                <w:szCs w:val="24"/>
              </w:rPr>
              <w:t>Poziom nakładów na naukę, kulturę i oświatę</w:t>
            </w:r>
          </w:p>
          <w:p w14:paraId="6EB7F525" w14:textId="1DBCDF8F" w:rsidR="00933BDE" w:rsidRDefault="00933BDE" w:rsidP="00A55904">
            <w:pPr>
              <w:pStyle w:val="TreAkapitu"/>
              <w:numPr>
                <w:ilvl w:val="0"/>
                <w:numId w:val="15"/>
              </w:numPr>
              <w:jc w:val="left"/>
              <w:rPr>
                <w:szCs w:val="24"/>
              </w:rPr>
            </w:pPr>
            <w:r>
              <w:rPr>
                <w:szCs w:val="24"/>
              </w:rPr>
              <w:t>Stopa bezrobocia</w:t>
            </w:r>
          </w:p>
          <w:p w14:paraId="71D944CB" w14:textId="4650E939" w:rsidR="00831863" w:rsidRPr="00933BDE" w:rsidRDefault="00831863" w:rsidP="00A55904">
            <w:pPr>
              <w:pStyle w:val="TreAkapitu"/>
              <w:numPr>
                <w:ilvl w:val="0"/>
                <w:numId w:val="15"/>
              </w:numPr>
              <w:jc w:val="left"/>
              <w:rPr>
                <w:szCs w:val="24"/>
              </w:rPr>
            </w:pPr>
            <w:r>
              <w:rPr>
                <w:szCs w:val="24"/>
              </w:rPr>
              <w:t xml:space="preserve">Stopy procentowe </w:t>
            </w:r>
          </w:p>
          <w:p w14:paraId="1946669C" w14:textId="41351566" w:rsidR="00933BDE" w:rsidRPr="00933BDE" w:rsidRDefault="00933BDE" w:rsidP="00A55904">
            <w:pPr>
              <w:pStyle w:val="TreAkapitu"/>
              <w:numPr>
                <w:ilvl w:val="0"/>
                <w:numId w:val="15"/>
              </w:numPr>
              <w:jc w:val="left"/>
              <w:rPr>
                <w:szCs w:val="24"/>
              </w:rPr>
            </w:pPr>
            <w:r>
              <w:rPr>
                <w:szCs w:val="24"/>
              </w:rPr>
              <w:t>Zdolność kredytowa</w:t>
            </w:r>
          </w:p>
          <w:p w14:paraId="3CDB39D3" w14:textId="50DDD8D6" w:rsidR="00933BDE" w:rsidRPr="00933BDE" w:rsidRDefault="00FE50A0" w:rsidP="00A55904">
            <w:pPr>
              <w:pStyle w:val="TreAkapitu"/>
              <w:numPr>
                <w:ilvl w:val="0"/>
                <w:numId w:val="15"/>
              </w:numPr>
              <w:jc w:val="left"/>
              <w:rPr>
                <w:szCs w:val="24"/>
              </w:rPr>
            </w:pPr>
            <w:r>
              <w:rPr>
                <w:szCs w:val="24"/>
              </w:rPr>
              <w:t>Średnie wynagrodzenie</w:t>
            </w:r>
          </w:p>
          <w:p w14:paraId="4146349C" w14:textId="77777777" w:rsidR="00933BDE" w:rsidRPr="00933BDE" w:rsidRDefault="00933BDE" w:rsidP="00A55904">
            <w:pPr>
              <w:pStyle w:val="TreAkapitu"/>
              <w:numPr>
                <w:ilvl w:val="0"/>
                <w:numId w:val="15"/>
              </w:numPr>
              <w:jc w:val="left"/>
              <w:rPr>
                <w:szCs w:val="24"/>
              </w:rPr>
            </w:pPr>
            <w:r w:rsidRPr="00933BDE">
              <w:rPr>
                <w:szCs w:val="24"/>
              </w:rPr>
              <w:t>Inwestycje</w:t>
            </w:r>
          </w:p>
          <w:p w14:paraId="3D5D2029" w14:textId="2F4AD752" w:rsidR="00933BDE" w:rsidRDefault="00933BDE" w:rsidP="00A55904">
            <w:pPr>
              <w:pStyle w:val="TreAkapitu"/>
              <w:numPr>
                <w:ilvl w:val="0"/>
                <w:numId w:val="15"/>
              </w:numPr>
              <w:jc w:val="left"/>
              <w:rPr>
                <w:szCs w:val="24"/>
              </w:rPr>
            </w:pPr>
            <w:r w:rsidRPr="00933BDE">
              <w:rPr>
                <w:szCs w:val="24"/>
              </w:rPr>
              <w:t>Oszczędności</w:t>
            </w:r>
          </w:p>
          <w:p w14:paraId="65332201" w14:textId="31DD9C2B" w:rsidR="00831863" w:rsidRPr="00831863" w:rsidRDefault="00831863" w:rsidP="00A55904">
            <w:pPr>
              <w:pStyle w:val="TreAkapitu"/>
              <w:numPr>
                <w:ilvl w:val="0"/>
                <w:numId w:val="15"/>
              </w:numPr>
              <w:rPr>
                <w:szCs w:val="24"/>
              </w:rPr>
            </w:pPr>
            <w:r w:rsidRPr="00831863">
              <w:rPr>
                <w:szCs w:val="24"/>
              </w:rPr>
              <w:t>PKB</w:t>
            </w:r>
          </w:p>
          <w:p w14:paraId="248CF670" w14:textId="03A243C8" w:rsidR="00933BDE" w:rsidRPr="00933BDE" w:rsidRDefault="00933BDE" w:rsidP="00A55904">
            <w:pPr>
              <w:pStyle w:val="TreAkapitu"/>
              <w:numPr>
                <w:ilvl w:val="0"/>
                <w:numId w:val="15"/>
              </w:numPr>
              <w:jc w:val="left"/>
              <w:rPr>
                <w:szCs w:val="24"/>
              </w:rPr>
            </w:pPr>
            <w:r w:rsidRPr="00933BDE">
              <w:rPr>
                <w:szCs w:val="24"/>
              </w:rPr>
              <w:t xml:space="preserve">Ceny </w:t>
            </w:r>
            <w:r>
              <w:rPr>
                <w:szCs w:val="24"/>
              </w:rPr>
              <w:t>produktów</w:t>
            </w:r>
          </w:p>
        </w:tc>
      </w:tr>
      <w:tr w:rsidR="00933BDE" w:rsidRPr="00933BDE" w14:paraId="0CFCCDB5" w14:textId="77777777" w:rsidTr="00740148">
        <w:tc>
          <w:tcPr>
            <w:tcW w:w="4531" w:type="dxa"/>
          </w:tcPr>
          <w:p w14:paraId="27E03C5D" w14:textId="77777777" w:rsidR="00933BDE" w:rsidRPr="00933BDE" w:rsidRDefault="00933BDE" w:rsidP="00933BDE">
            <w:pPr>
              <w:pStyle w:val="TreAkapitu"/>
              <w:ind w:firstLine="426"/>
              <w:jc w:val="left"/>
              <w:rPr>
                <w:b/>
                <w:szCs w:val="24"/>
              </w:rPr>
            </w:pPr>
            <w:r w:rsidRPr="00933BDE">
              <w:rPr>
                <w:b/>
                <w:szCs w:val="24"/>
              </w:rPr>
              <w:t>Społeczno-kulturowe</w:t>
            </w:r>
          </w:p>
        </w:tc>
        <w:tc>
          <w:tcPr>
            <w:tcW w:w="4531" w:type="dxa"/>
          </w:tcPr>
          <w:p w14:paraId="60789519" w14:textId="77777777" w:rsidR="00933BDE" w:rsidRPr="00933BDE" w:rsidRDefault="00933BDE" w:rsidP="00933BDE">
            <w:pPr>
              <w:pStyle w:val="TreAkapitu"/>
              <w:ind w:firstLine="426"/>
              <w:jc w:val="left"/>
              <w:rPr>
                <w:b/>
                <w:szCs w:val="24"/>
              </w:rPr>
            </w:pPr>
            <w:r w:rsidRPr="00933BDE">
              <w:rPr>
                <w:b/>
                <w:szCs w:val="24"/>
              </w:rPr>
              <w:t>Technologiczne</w:t>
            </w:r>
          </w:p>
        </w:tc>
      </w:tr>
      <w:tr w:rsidR="00933BDE" w:rsidRPr="00933BDE" w14:paraId="73BD78F9" w14:textId="77777777" w:rsidTr="00740148">
        <w:tc>
          <w:tcPr>
            <w:tcW w:w="4531" w:type="dxa"/>
          </w:tcPr>
          <w:p w14:paraId="4EB6013C" w14:textId="496E9D35" w:rsidR="00FE50A0" w:rsidRPr="00933BDE" w:rsidRDefault="00FE50A0" w:rsidP="00A55904">
            <w:pPr>
              <w:pStyle w:val="TreAkapitu"/>
              <w:numPr>
                <w:ilvl w:val="0"/>
                <w:numId w:val="15"/>
              </w:numPr>
              <w:jc w:val="left"/>
              <w:rPr>
                <w:szCs w:val="24"/>
              </w:rPr>
            </w:pPr>
            <w:r>
              <w:rPr>
                <w:szCs w:val="24"/>
              </w:rPr>
              <w:t>Konsumpcja</w:t>
            </w:r>
          </w:p>
          <w:p w14:paraId="2936F64F" w14:textId="77777777" w:rsidR="00933BDE" w:rsidRPr="00933BDE" w:rsidRDefault="00933BDE" w:rsidP="00A55904">
            <w:pPr>
              <w:pStyle w:val="TreAkapitu"/>
              <w:numPr>
                <w:ilvl w:val="0"/>
                <w:numId w:val="15"/>
              </w:numPr>
              <w:jc w:val="left"/>
              <w:rPr>
                <w:szCs w:val="24"/>
              </w:rPr>
            </w:pPr>
            <w:r w:rsidRPr="00933BDE">
              <w:rPr>
                <w:szCs w:val="24"/>
              </w:rPr>
              <w:t>Postęp cywilizacyjny</w:t>
            </w:r>
          </w:p>
          <w:p w14:paraId="3C93F2BE" w14:textId="77777777" w:rsidR="00933BDE" w:rsidRPr="00933BDE" w:rsidRDefault="00933BDE" w:rsidP="00A55904">
            <w:pPr>
              <w:pStyle w:val="TreAkapitu"/>
              <w:numPr>
                <w:ilvl w:val="0"/>
                <w:numId w:val="15"/>
              </w:numPr>
              <w:jc w:val="left"/>
              <w:rPr>
                <w:szCs w:val="24"/>
              </w:rPr>
            </w:pPr>
            <w:r w:rsidRPr="00933BDE">
              <w:rPr>
                <w:szCs w:val="24"/>
              </w:rPr>
              <w:t>Poziom wykształcenia</w:t>
            </w:r>
          </w:p>
          <w:p w14:paraId="12D425CA" w14:textId="77777777" w:rsidR="00933BDE" w:rsidRPr="00933BDE" w:rsidRDefault="00933BDE" w:rsidP="00A55904">
            <w:pPr>
              <w:pStyle w:val="TreAkapitu"/>
              <w:numPr>
                <w:ilvl w:val="0"/>
                <w:numId w:val="15"/>
              </w:numPr>
              <w:jc w:val="left"/>
              <w:rPr>
                <w:szCs w:val="24"/>
              </w:rPr>
            </w:pPr>
            <w:r w:rsidRPr="00933BDE">
              <w:rPr>
                <w:szCs w:val="24"/>
              </w:rPr>
              <w:t>Mobilność społeczna</w:t>
            </w:r>
          </w:p>
          <w:p w14:paraId="6FBA63C9" w14:textId="57BEAAE7" w:rsidR="00933BDE" w:rsidRDefault="00933BDE" w:rsidP="00A55904">
            <w:pPr>
              <w:pStyle w:val="TreAkapitu"/>
              <w:numPr>
                <w:ilvl w:val="0"/>
                <w:numId w:val="15"/>
              </w:numPr>
              <w:jc w:val="left"/>
              <w:rPr>
                <w:szCs w:val="24"/>
              </w:rPr>
            </w:pPr>
            <w:r w:rsidRPr="00933BDE">
              <w:rPr>
                <w:szCs w:val="24"/>
              </w:rPr>
              <w:t>Styl życia</w:t>
            </w:r>
            <w:r w:rsidR="009D1E0C">
              <w:rPr>
                <w:szCs w:val="24"/>
              </w:rPr>
              <w:t xml:space="preserve"> społeczeństwa</w:t>
            </w:r>
          </w:p>
          <w:p w14:paraId="48AF5781" w14:textId="21E31334" w:rsidR="009D1E0C" w:rsidRPr="00933BDE" w:rsidRDefault="009D1E0C" w:rsidP="00A55904">
            <w:pPr>
              <w:pStyle w:val="TreAkapitu"/>
              <w:numPr>
                <w:ilvl w:val="0"/>
                <w:numId w:val="15"/>
              </w:numPr>
              <w:jc w:val="left"/>
              <w:rPr>
                <w:szCs w:val="24"/>
              </w:rPr>
            </w:pPr>
            <w:r>
              <w:rPr>
                <w:szCs w:val="24"/>
              </w:rPr>
              <w:t>Faza rozwoju demograficznego społeczeństwa</w:t>
            </w:r>
          </w:p>
          <w:p w14:paraId="1235958B" w14:textId="77777777" w:rsidR="00933BDE" w:rsidRPr="00933BDE" w:rsidRDefault="00933BDE" w:rsidP="00A55904">
            <w:pPr>
              <w:pStyle w:val="TreAkapitu"/>
              <w:numPr>
                <w:ilvl w:val="0"/>
                <w:numId w:val="15"/>
              </w:numPr>
              <w:jc w:val="left"/>
              <w:rPr>
                <w:szCs w:val="24"/>
              </w:rPr>
            </w:pPr>
            <w:r w:rsidRPr="00933BDE">
              <w:rPr>
                <w:szCs w:val="24"/>
              </w:rPr>
              <w:t>Wymagania i oczekiwania konsumentów</w:t>
            </w:r>
          </w:p>
          <w:p w14:paraId="2CB6AC58" w14:textId="77777777" w:rsidR="00933BDE" w:rsidRPr="00933BDE" w:rsidRDefault="00933BDE" w:rsidP="00A55904">
            <w:pPr>
              <w:pStyle w:val="TreAkapitu"/>
              <w:numPr>
                <w:ilvl w:val="0"/>
                <w:numId w:val="15"/>
              </w:numPr>
              <w:jc w:val="left"/>
              <w:rPr>
                <w:szCs w:val="24"/>
              </w:rPr>
            </w:pPr>
            <w:r w:rsidRPr="00933BDE">
              <w:rPr>
                <w:szCs w:val="24"/>
              </w:rPr>
              <w:t>Poziom nauki, kultury i sztuki</w:t>
            </w:r>
          </w:p>
          <w:p w14:paraId="76FE844E" w14:textId="6A656DEA" w:rsidR="007F78C0" w:rsidRPr="00933BDE" w:rsidRDefault="007F78C0" w:rsidP="00A55904">
            <w:pPr>
              <w:pStyle w:val="TreAkapitu"/>
              <w:numPr>
                <w:ilvl w:val="0"/>
                <w:numId w:val="15"/>
              </w:numPr>
              <w:jc w:val="left"/>
              <w:rPr>
                <w:szCs w:val="24"/>
              </w:rPr>
            </w:pPr>
            <w:r>
              <w:rPr>
                <w:szCs w:val="24"/>
              </w:rPr>
              <w:t>Etyka pracy</w:t>
            </w:r>
          </w:p>
          <w:p w14:paraId="1D26AA76" w14:textId="29E64C09" w:rsidR="00933BDE" w:rsidRPr="00933BDE" w:rsidRDefault="00933BDE" w:rsidP="007F78C0">
            <w:pPr>
              <w:pStyle w:val="TreAkapitu"/>
              <w:ind w:left="720" w:firstLine="0"/>
              <w:jc w:val="left"/>
              <w:rPr>
                <w:szCs w:val="24"/>
              </w:rPr>
            </w:pPr>
          </w:p>
        </w:tc>
        <w:tc>
          <w:tcPr>
            <w:tcW w:w="4531" w:type="dxa"/>
          </w:tcPr>
          <w:p w14:paraId="6F6629BC" w14:textId="77777777" w:rsidR="00933BDE" w:rsidRPr="00933BDE" w:rsidRDefault="00933BDE" w:rsidP="00A55904">
            <w:pPr>
              <w:pStyle w:val="TreAkapitu"/>
              <w:numPr>
                <w:ilvl w:val="0"/>
                <w:numId w:val="15"/>
              </w:numPr>
              <w:jc w:val="left"/>
              <w:rPr>
                <w:szCs w:val="24"/>
              </w:rPr>
            </w:pPr>
            <w:r w:rsidRPr="00933BDE">
              <w:rPr>
                <w:szCs w:val="24"/>
              </w:rPr>
              <w:t>Poziom technologiczny</w:t>
            </w:r>
          </w:p>
          <w:p w14:paraId="3D5C0C54" w14:textId="77777777" w:rsidR="00933BDE" w:rsidRPr="00933BDE" w:rsidRDefault="00933BDE" w:rsidP="00A55904">
            <w:pPr>
              <w:pStyle w:val="TreAkapitu"/>
              <w:numPr>
                <w:ilvl w:val="0"/>
                <w:numId w:val="15"/>
              </w:numPr>
              <w:jc w:val="left"/>
              <w:rPr>
                <w:szCs w:val="24"/>
              </w:rPr>
            </w:pPr>
            <w:r w:rsidRPr="00933BDE">
              <w:rPr>
                <w:szCs w:val="24"/>
              </w:rPr>
              <w:t>Zgodność z normami jakości</w:t>
            </w:r>
          </w:p>
          <w:p w14:paraId="0F51D640" w14:textId="77777777" w:rsidR="00933BDE" w:rsidRPr="00933BDE" w:rsidRDefault="00933BDE" w:rsidP="00A55904">
            <w:pPr>
              <w:pStyle w:val="TreAkapitu"/>
              <w:numPr>
                <w:ilvl w:val="0"/>
                <w:numId w:val="15"/>
              </w:numPr>
              <w:jc w:val="left"/>
              <w:rPr>
                <w:szCs w:val="24"/>
              </w:rPr>
            </w:pPr>
            <w:r w:rsidRPr="00933BDE">
              <w:rPr>
                <w:szCs w:val="24"/>
              </w:rPr>
              <w:t>Innowacyjność i nowoczesność</w:t>
            </w:r>
          </w:p>
          <w:p w14:paraId="5194FFA9" w14:textId="77777777" w:rsidR="00933BDE" w:rsidRPr="00933BDE" w:rsidRDefault="00933BDE" w:rsidP="00A55904">
            <w:pPr>
              <w:pStyle w:val="TreAkapitu"/>
              <w:numPr>
                <w:ilvl w:val="0"/>
                <w:numId w:val="15"/>
              </w:numPr>
              <w:jc w:val="left"/>
              <w:rPr>
                <w:szCs w:val="24"/>
              </w:rPr>
            </w:pPr>
            <w:r w:rsidRPr="00933BDE">
              <w:rPr>
                <w:szCs w:val="24"/>
              </w:rPr>
              <w:t>Nakłady państwa na badania i rozwój</w:t>
            </w:r>
          </w:p>
          <w:p w14:paraId="5C20C8E4" w14:textId="77777777" w:rsidR="00933BDE" w:rsidRPr="00933BDE" w:rsidRDefault="00933BDE" w:rsidP="00A55904">
            <w:pPr>
              <w:pStyle w:val="TreAkapitu"/>
              <w:numPr>
                <w:ilvl w:val="0"/>
                <w:numId w:val="15"/>
              </w:numPr>
              <w:jc w:val="left"/>
              <w:rPr>
                <w:szCs w:val="24"/>
              </w:rPr>
            </w:pPr>
            <w:r w:rsidRPr="00933BDE">
              <w:rPr>
                <w:szCs w:val="24"/>
              </w:rPr>
              <w:t>Szybkość transferu nowoczesnych technologii</w:t>
            </w:r>
          </w:p>
          <w:p w14:paraId="70C7AC24" w14:textId="77777777" w:rsidR="00933BDE" w:rsidRPr="00933BDE" w:rsidRDefault="00933BDE" w:rsidP="00A55904">
            <w:pPr>
              <w:pStyle w:val="TreAkapitu"/>
              <w:numPr>
                <w:ilvl w:val="0"/>
                <w:numId w:val="15"/>
              </w:numPr>
              <w:jc w:val="left"/>
              <w:rPr>
                <w:szCs w:val="24"/>
              </w:rPr>
            </w:pPr>
            <w:r w:rsidRPr="00933BDE">
              <w:rPr>
                <w:szCs w:val="24"/>
              </w:rPr>
              <w:t>Poziom rozwoju transportu</w:t>
            </w:r>
          </w:p>
          <w:p w14:paraId="3723CEB3" w14:textId="77777777" w:rsidR="00933BDE" w:rsidRPr="00933BDE" w:rsidRDefault="00933BDE" w:rsidP="00A55904">
            <w:pPr>
              <w:pStyle w:val="TreAkapitu"/>
              <w:numPr>
                <w:ilvl w:val="0"/>
                <w:numId w:val="15"/>
              </w:numPr>
              <w:jc w:val="left"/>
              <w:rPr>
                <w:szCs w:val="24"/>
              </w:rPr>
            </w:pPr>
            <w:r w:rsidRPr="00933BDE">
              <w:rPr>
                <w:szCs w:val="24"/>
              </w:rPr>
              <w:t>Funkcjonowanie standardów jakościowych, dotyczących bezpieczeństwa i ochrony zdrowia</w:t>
            </w:r>
          </w:p>
        </w:tc>
      </w:tr>
    </w:tbl>
    <w:p w14:paraId="36227054" w14:textId="623C0408" w:rsidR="00676797" w:rsidRDefault="00676797" w:rsidP="00676797">
      <w:pPr>
        <w:pStyle w:val="TreAkapitu"/>
        <w:ind w:firstLine="0"/>
        <w:jc w:val="left"/>
        <w:rPr>
          <w:szCs w:val="24"/>
        </w:rPr>
      </w:pPr>
    </w:p>
    <w:p w14:paraId="3373859E" w14:textId="6F15AD71" w:rsidR="00676797" w:rsidRPr="00676797" w:rsidRDefault="00676797" w:rsidP="00A55904">
      <w:pPr>
        <w:pStyle w:val="TreAkapitu"/>
        <w:numPr>
          <w:ilvl w:val="0"/>
          <w:numId w:val="16"/>
        </w:numPr>
        <w:ind w:left="284" w:hanging="284"/>
        <w:jc w:val="left"/>
        <w:rPr>
          <w:b/>
          <w:bCs/>
          <w:szCs w:val="24"/>
        </w:rPr>
      </w:pPr>
      <w:r w:rsidRPr="00676797">
        <w:rPr>
          <w:b/>
          <w:bCs/>
          <w:szCs w:val="24"/>
        </w:rPr>
        <w:t>Czynniki polityczno-prawne:</w:t>
      </w:r>
    </w:p>
    <w:p w14:paraId="21421427" w14:textId="665DC383" w:rsidR="00054CE1" w:rsidRDefault="00054CE1" w:rsidP="00054CE1">
      <w:pPr>
        <w:pStyle w:val="TreAkapitu"/>
        <w:jc w:val="left"/>
        <w:rPr>
          <w:szCs w:val="24"/>
        </w:rPr>
      </w:pPr>
      <w:r w:rsidRPr="00054CE1">
        <w:rPr>
          <w:szCs w:val="24"/>
        </w:rPr>
        <w:t xml:space="preserve">Tworzony system nie jest </w:t>
      </w:r>
      <w:r w:rsidR="00B0787F">
        <w:rPr>
          <w:szCs w:val="24"/>
        </w:rPr>
        <w:t xml:space="preserve">przeznaczony dla </w:t>
      </w:r>
      <w:r w:rsidRPr="00054CE1">
        <w:rPr>
          <w:szCs w:val="24"/>
        </w:rPr>
        <w:t>instytucj</w:t>
      </w:r>
      <w:r w:rsidR="00B0787F">
        <w:rPr>
          <w:szCs w:val="24"/>
        </w:rPr>
        <w:t>i</w:t>
      </w:r>
      <w:r w:rsidRPr="00054CE1">
        <w:rPr>
          <w:szCs w:val="24"/>
        </w:rPr>
        <w:t xml:space="preserve"> bank</w:t>
      </w:r>
      <w:r w:rsidR="00B0787F">
        <w:rPr>
          <w:szCs w:val="24"/>
        </w:rPr>
        <w:t>owej</w:t>
      </w:r>
      <w:r w:rsidRPr="00054CE1">
        <w:rPr>
          <w:szCs w:val="24"/>
        </w:rPr>
        <w:t xml:space="preserve">, a co za tym idzie nie podlega nadzorowi KNF - Komisji Nadzoru Finansowego. Na chwilę obecną nie ma żadnych regulacji prawnych, które opisują zasady funkcjonowania pożyczek społecznościowych. Pożyczki społecznościowe różnią się od tych tradycyjnych udzielanych przez banki tym, że w przypadku </w:t>
      </w:r>
      <w:r w:rsidRPr="00054CE1">
        <w:rPr>
          <w:i/>
          <w:iCs/>
          <w:szCs w:val="24"/>
        </w:rPr>
        <w:t>social lending</w:t>
      </w:r>
      <w:r w:rsidRPr="00054CE1">
        <w:rPr>
          <w:szCs w:val="24"/>
        </w:rPr>
        <w:t xml:space="preserve"> obowiązują przepisy Kodeksu cywilnego, a co za tym idzie nie </w:t>
      </w:r>
      <w:r w:rsidRPr="00054CE1">
        <w:rPr>
          <w:szCs w:val="24"/>
        </w:rPr>
        <w:lastRenderedPageBreak/>
        <w:t xml:space="preserve">podlegają pod przepisy Prawa bankowego oraz rekomendacje KNF dotyczące instytucji finansowych. </w:t>
      </w:r>
      <w:r w:rsidR="00090E43">
        <w:rPr>
          <w:szCs w:val="24"/>
        </w:rPr>
        <w:t>Jednakże trzeba mieć na uwadze to, że w przyszłości mogą zostać wprowadzone przepisy regulujące pożyczki społecznościowe, które będą podlegały pod prawo bankowe czy też finansowe.</w:t>
      </w:r>
    </w:p>
    <w:p w14:paraId="54C5B380" w14:textId="77777777" w:rsidR="00067274" w:rsidRPr="00067274" w:rsidRDefault="00067274" w:rsidP="00067274">
      <w:pPr>
        <w:pStyle w:val="TreAkapitu"/>
        <w:rPr>
          <w:szCs w:val="24"/>
        </w:rPr>
      </w:pPr>
      <w:r w:rsidRPr="00067274">
        <w:rPr>
          <w:szCs w:val="24"/>
        </w:rPr>
        <w:t xml:space="preserve">Decydująca rolę odgrywa szereg praw oraz rozporządzeń dotyczących wykorzystania oraz ochrony danych. Najważniejsze z nich stanowi </w:t>
      </w:r>
      <w:r w:rsidRPr="00067274">
        <w:rPr>
          <w:b/>
          <w:bCs/>
          <w:szCs w:val="24"/>
        </w:rPr>
        <w:t>rozporządzenie o ochronie danych osobowych</w:t>
      </w:r>
      <w:r w:rsidRPr="00067274">
        <w:rPr>
          <w:szCs w:val="24"/>
        </w:rPr>
        <w:t xml:space="preserve"> – RODO. Zawiera ono szczegółowe wymogi dla organizacji, które dotyczą przechowywania oraz zarządzania danymi osobowymi w Unii Europejskiej. Ponadto rozporządzenie obejmuje wymagania dotyczące analizy ryzyka związanego z przetwarzaniem danych oraz uwzględnia prawa osób, których przetwarzane dane dotyczą. </w:t>
      </w:r>
    </w:p>
    <w:p w14:paraId="3F840825" w14:textId="77777777" w:rsidR="00067274" w:rsidRPr="00067274" w:rsidRDefault="00067274" w:rsidP="00067274">
      <w:pPr>
        <w:pStyle w:val="TreAkapitu"/>
        <w:rPr>
          <w:szCs w:val="24"/>
        </w:rPr>
      </w:pPr>
      <w:r w:rsidRPr="00067274">
        <w:rPr>
          <w:szCs w:val="24"/>
        </w:rPr>
        <w:t>W przypadku systemu dane osobowe gromadzone są na skutek procesu obsługi pożyczki. RODO narzuca wytyczne związane z koniecznością informowania klientów o sposobie przetwarzania ich danych osobowych. Dodatkowo istnieje obowiązek prowadzenia rejestru czynności przetwarzania, zawierający informacje na temat administratorów i innych osób, zajmujących się przetwarzaniem danych osobowych, sposoby zabezpieczenia danych osobowych oraz cel ich przetwarzania.</w:t>
      </w:r>
    </w:p>
    <w:p w14:paraId="47395AB1" w14:textId="5C67BB37" w:rsidR="00067274" w:rsidRPr="00067274" w:rsidRDefault="00067274" w:rsidP="00067274">
      <w:pPr>
        <w:pStyle w:val="TreAkapitu"/>
        <w:rPr>
          <w:szCs w:val="24"/>
        </w:rPr>
      </w:pPr>
      <w:r w:rsidRPr="00067274">
        <w:rPr>
          <w:szCs w:val="24"/>
        </w:rPr>
        <w:t xml:space="preserve">Skutkiem nieprzestrzegania postanowień zawartych </w:t>
      </w:r>
      <w:r w:rsidR="00172AF2">
        <w:rPr>
          <w:szCs w:val="24"/>
        </w:rPr>
        <w:t xml:space="preserve">w </w:t>
      </w:r>
      <w:r w:rsidRPr="00067274">
        <w:rPr>
          <w:szCs w:val="24"/>
        </w:rPr>
        <w:t>rozporządzeni</w:t>
      </w:r>
      <w:r w:rsidR="00172AF2">
        <w:rPr>
          <w:szCs w:val="24"/>
        </w:rPr>
        <w:t>u</w:t>
      </w:r>
      <w:r w:rsidRPr="00067274">
        <w:rPr>
          <w:szCs w:val="24"/>
        </w:rPr>
        <w:t xml:space="preserve"> o ochronie danych osobowych są kary pieniężne. Dodatkowo organ ochrony danych może nakazać zaprzestania przetwarzania danych osobowych, co uniemożliwia działanie systemu. </w:t>
      </w:r>
    </w:p>
    <w:p w14:paraId="7531B049" w14:textId="07903966" w:rsidR="00256FC4" w:rsidRDefault="0075396D" w:rsidP="004E0835">
      <w:pPr>
        <w:pStyle w:val="TreAkapitu"/>
        <w:ind w:firstLine="284"/>
        <w:jc w:val="left"/>
        <w:rPr>
          <w:szCs w:val="24"/>
        </w:rPr>
      </w:pPr>
      <w:r>
        <w:rPr>
          <w:szCs w:val="24"/>
        </w:rPr>
        <w:t xml:space="preserve">Czynnikiem prawnym, które ma wpływ na funkcjonowanie organizacji stanowi prawo autorskie. </w:t>
      </w:r>
      <w:r w:rsidR="008C4247">
        <w:rPr>
          <w:szCs w:val="24"/>
        </w:rPr>
        <w:t>Oprogramowanie podlega ochronie jak utwory literackie. Warunkiem jest aby program komputerowy posiadał indywidualne, wyróżniające go cechy, świadczące o charakterze twórczym. Ma to pozytywny wpływ</w:t>
      </w:r>
      <w:r w:rsidR="0094629F">
        <w:rPr>
          <w:szCs w:val="24"/>
        </w:rPr>
        <w:t xml:space="preserve">, ponieważ </w:t>
      </w:r>
      <w:r w:rsidR="00170068">
        <w:rPr>
          <w:szCs w:val="24"/>
        </w:rPr>
        <w:t>chroni własność intelektualną twórc</w:t>
      </w:r>
      <w:r w:rsidR="0027577F">
        <w:rPr>
          <w:szCs w:val="24"/>
        </w:rPr>
        <w:t>y</w:t>
      </w:r>
      <w:r w:rsidR="00170068">
        <w:rPr>
          <w:szCs w:val="24"/>
        </w:rPr>
        <w:t xml:space="preserve"> przez co </w:t>
      </w:r>
      <w:r w:rsidR="0094629F">
        <w:rPr>
          <w:szCs w:val="24"/>
        </w:rPr>
        <w:t>pozwala na uniknięcie problemów</w:t>
      </w:r>
      <w:r w:rsidR="00170068">
        <w:rPr>
          <w:szCs w:val="24"/>
        </w:rPr>
        <w:t xml:space="preserve"> związanych z naruszeniami praw autorskich oraz przywłaszczeniami autorstwa. </w:t>
      </w:r>
    </w:p>
    <w:p w14:paraId="42F6B1AE" w14:textId="77777777" w:rsidR="004E0835" w:rsidRDefault="004E0835" w:rsidP="004E0835">
      <w:pPr>
        <w:pStyle w:val="TreAkapitu"/>
        <w:ind w:firstLine="284"/>
        <w:jc w:val="left"/>
        <w:rPr>
          <w:szCs w:val="24"/>
        </w:rPr>
      </w:pPr>
    </w:p>
    <w:p w14:paraId="06C68449" w14:textId="66777789" w:rsidR="00676797" w:rsidRPr="00676797" w:rsidRDefault="00676797" w:rsidP="00A55904">
      <w:pPr>
        <w:pStyle w:val="TreAkapitu"/>
        <w:numPr>
          <w:ilvl w:val="0"/>
          <w:numId w:val="16"/>
        </w:numPr>
        <w:ind w:left="284" w:hanging="284"/>
        <w:jc w:val="left"/>
        <w:rPr>
          <w:b/>
          <w:bCs/>
          <w:szCs w:val="24"/>
        </w:rPr>
      </w:pPr>
      <w:r w:rsidRPr="00676797">
        <w:rPr>
          <w:b/>
          <w:bCs/>
          <w:szCs w:val="24"/>
        </w:rPr>
        <w:t>Czynniki ekonomiczne</w:t>
      </w:r>
    </w:p>
    <w:p w14:paraId="46205831" w14:textId="2B235D68" w:rsidR="000B1015" w:rsidRDefault="00256FC4" w:rsidP="00054CE1">
      <w:pPr>
        <w:pStyle w:val="TreAkapitu"/>
        <w:jc w:val="left"/>
        <w:rPr>
          <w:szCs w:val="24"/>
        </w:rPr>
      </w:pPr>
      <w:r>
        <w:rPr>
          <w:szCs w:val="24"/>
        </w:rPr>
        <w:t>Obszar ekonomiczny makrootoczenia ma znaczący wpływ</w:t>
      </w:r>
      <w:r w:rsidR="0094629F">
        <w:rPr>
          <w:szCs w:val="24"/>
        </w:rPr>
        <w:t xml:space="preserve"> </w:t>
      </w:r>
      <w:r>
        <w:rPr>
          <w:szCs w:val="24"/>
        </w:rPr>
        <w:t>na funkcjonowanie organizacji, ponieważ czynniki</w:t>
      </w:r>
      <w:r w:rsidR="00235091">
        <w:rPr>
          <w:szCs w:val="24"/>
        </w:rPr>
        <w:t xml:space="preserve"> z tej strefy</w:t>
      </w:r>
      <w:r>
        <w:rPr>
          <w:szCs w:val="24"/>
        </w:rPr>
        <w:t xml:space="preserve"> decydują o </w:t>
      </w:r>
      <w:r w:rsidR="00920FFA">
        <w:rPr>
          <w:szCs w:val="24"/>
        </w:rPr>
        <w:t>warunkach</w:t>
      </w:r>
      <w:r>
        <w:rPr>
          <w:szCs w:val="24"/>
        </w:rPr>
        <w:t xml:space="preserve"> zaciągnięci</w:t>
      </w:r>
      <w:r w:rsidR="00920FFA">
        <w:rPr>
          <w:szCs w:val="24"/>
        </w:rPr>
        <w:t>a</w:t>
      </w:r>
      <w:r>
        <w:rPr>
          <w:szCs w:val="24"/>
        </w:rPr>
        <w:t xml:space="preserve"> pożyczki.</w:t>
      </w:r>
      <w:r w:rsidR="000B1015">
        <w:rPr>
          <w:szCs w:val="24"/>
        </w:rPr>
        <w:t xml:space="preserve"> Jest on powiązany z sytuacją gospodarczą kraju. Zawiera informacj</w:t>
      </w:r>
      <w:r w:rsidR="00831863">
        <w:rPr>
          <w:szCs w:val="24"/>
        </w:rPr>
        <w:t>e</w:t>
      </w:r>
      <w:r w:rsidR="000B1015">
        <w:rPr>
          <w:szCs w:val="24"/>
        </w:rPr>
        <w:t xml:space="preserve"> dotyczące między innymi </w:t>
      </w:r>
      <w:r w:rsidR="00E9463E">
        <w:rPr>
          <w:szCs w:val="24"/>
        </w:rPr>
        <w:t xml:space="preserve">średniego wynagrodzenia, </w:t>
      </w:r>
      <w:r w:rsidR="000B1015">
        <w:rPr>
          <w:szCs w:val="24"/>
        </w:rPr>
        <w:t>poziomu inflacji, stopy bezrobocia</w:t>
      </w:r>
      <w:r w:rsidR="0047269F">
        <w:rPr>
          <w:szCs w:val="24"/>
        </w:rPr>
        <w:t xml:space="preserve"> oraz </w:t>
      </w:r>
      <w:r w:rsidR="00F04CE4">
        <w:rPr>
          <w:szCs w:val="24"/>
        </w:rPr>
        <w:t xml:space="preserve">stopy </w:t>
      </w:r>
      <w:r w:rsidR="0047269F">
        <w:rPr>
          <w:szCs w:val="24"/>
        </w:rPr>
        <w:t>procentowej</w:t>
      </w:r>
      <w:r w:rsidR="00F04CE4">
        <w:rPr>
          <w:szCs w:val="24"/>
        </w:rPr>
        <w:t xml:space="preserve"> banku centralnego</w:t>
      </w:r>
      <w:r w:rsidR="000B1015">
        <w:rPr>
          <w:szCs w:val="24"/>
        </w:rPr>
        <w:t>.</w:t>
      </w:r>
    </w:p>
    <w:p w14:paraId="39C63B43" w14:textId="380B464C" w:rsidR="00EB0A85" w:rsidRDefault="00F96D37" w:rsidP="00622F07">
      <w:pPr>
        <w:pStyle w:val="TreAkapitu"/>
        <w:jc w:val="left"/>
        <w:rPr>
          <w:szCs w:val="24"/>
        </w:rPr>
      </w:pPr>
      <w:r>
        <w:rPr>
          <w:szCs w:val="24"/>
        </w:rPr>
        <w:t xml:space="preserve">Do inflacji dochodzi w momencie, gdy </w:t>
      </w:r>
      <w:r w:rsidR="00622F07">
        <w:rPr>
          <w:szCs w:val="24"/>
        </w:rPr>
        <w:t xml:space="preserve">na rynku szybciej wzrasta ilość pieniędzy w stosunku co do produkcji, a co za tym idzie </w:t>
      </w:r>
      <w:r>
        <w:rPr>
          <w:szCs w:val="24"/>
        </w:rPr>
        <w:t xml:space="preserve">następuje wzrost cen w gospodarce, prowadzący </w:t>
      </w:r>
      <w:r>
        <w:rPr>
          <w:szCs w:val="24"/>
        </w:rPr>
        <w:lastRenderedPageBreak/>
        <w:t xml:space="preserve">do spadku siły nabywczej pieniądza. Ma to </w:t>
      </w:r>
      <w:r w:rsidR="00622F07">
        <w:rPr>
          <w:szCs w:val="24"/>
        </w:rPr>
        <w:t xml:space="preserve">przełożenie na portfel konsumenta, gdyż za te samą </w:t>
      </w:r>
      <w:r w:rsidR="007F0531">
        <w:rPr>
          <w:szCs w:val="24"/>
        </w:rPr>
        <w:t>sumę</w:t>
      </w:r>
      <w:r w:rsidR="00622F07">
        <w:rPr>
          <w:szCs w:val="24"/>
        </w:rPr>
        <w:t xml:space="preserve"> pieniędzy jesteśmy w stanie kupić coraz mniej produktów. </w:t>
      </w:r>
    </w:p>
    <w:p w14:paraId="60438EEB" w14:textId="77777777" w:rsidR="007D5C73" w:rsidRDefault="007D5C73" w:rsidP="00D85950">
      <w:pPr>
        <w:pStyle w:val="TreAkapitu"/>
        <w:ind w:firstLine="0"/>
        <w:jc w:val="left"/>
        <w:rPr>
          <w:szCs w:val="24"/>
        </w:rPr>
      </w:pPr>
    </w:p>
    <w:p w14:paraId="67BB5F51" w14:textId="7393D5F7" w:rsidR="007D5C73" w:rsidRPr="00C226B3" w:rsidRDefault="007D5C73" w:rsidP="007D5C73">
      <w:pPr>
        <w:pStyle w:val="Legenda"/>
        <w:rPr>
          <w:b w:val="0"/>
          <w:bCs w:val="0"/>
        </w:rPr>
      </w:pPr>
      <w:bookmarkStart w:id="87" w:name="_Toc91667873"/>
      <w:r w:rsidRPr="00C226B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4</w:t>
      </w:r>
      <w:r w:rsidR="001D0F84">
        <w:rPr>
          <w:b w:val="0"/>
          <w:bCs w:val="0"/>
        </w:rPr>
        <w:fldChar w:fldCharType="end"/>
      </w:r>
      <w:r w:rsidRPr="00C226B3">
        <w:rPr>
          <w:b w:val="0"/>
          <w:bCs w:val="0"/>
        </w:rPr>
        <w:t>. Poziom inflacji r/r</w:t>
      </w:r>
      <w:r w:rsidRPr="00C226B3">
        <w:rPr>
          <w:b w:val="0"/>
          <w:bCs w:val="0"/>
          <w:noProof/>
        </w:rPr>
        <w:t xml:space="preserve"> w Polsce w latach 2014-2021</w:t>
      </w:r>
      <w:bookmarkEnd w:id="87"/>
    </w:p>
    <w:p w14:paraId="4EF37D9F" w14:textId="1ACEA484" w:rsidR="00F96D37" w:rsidRDefault="00EB0A85" w:rsidP="00B579AB">
      <w:pPr>
        <w:pStyle w:val="TreAkapitu"/>
        <w:jc w:val="center"/>
        <w:rPr>
          <w:szCs w:val="24"/>
        </w:rPr>
      </w:pPr>
      <w:r>
        <w:rPr>
          <w:noProof/>
        </w:rPr>
        <w:drawing>
          <wp:inline distT="0" distB="0" distL="0" distR="0" wp14:anchorId="7B233E4F" wp14:editId="3FE37B95">
            <wp:extent cx="5151120" cy="2654209"/>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73286" cy="2665630"/>
                    </a:xfrm>
                    <a:prstGeom prst="rect">
                      <a:avLst/>
                    </a:prstGeom>
                  </pic:spPr>
                </pic:pic>
              </a:graphicData>
            </a:graphic>
          </wp:inline>
        </w:drawing>
      </w:r>
    </w:p>
    <w:p w14:paraId="048A18F3" w14:textId="7C8689D2" w:rsidR="007D5C73" w:rsidRDefault="008F4BEE" w:rsidP="00B579AB">
      <w:pPr>
        <w:pStyle w:val="TreAkapitu"/>
        <w:jc w:val="center"/>
        <w:rPr>
          <w:sz w:val="22"/>
          <w:szCs w:val="22"/>
        </w:rPr>
      </w:pPr>
      <w:r>
        <w:rPr>
          <w:sz w:val="22"/>
          <w:szCs w:val="22"/>
        </w:rPr>
        <w:t>Ź</w:t>
      </w:r>
      <w:r w:rsidR="007D5C73" w:rsidRPr="007D5C73">
        <w:rPr>
          <w:sz w:val="22"/>
          <w:szCs w:val="22"/>
        </w:rPr>
        <w:t xml:space="preserve">ródło: </w:t>
      </w:r>
      <w:hyperlink r:id="rId34" w:history="1">
        <w:r w:rsidR="005678BC" w:rsidRPr="0080097E">
          <w:rPr>
            <w:rStyle w:val="Hipercze"/>
            <w:sz w:val="22"/>
            <w:szCs w:val="22"/>
          </w:rPr>
          <w:t>https://www.bankier.pl/gospodarka/wskazniki-makroekonomiczne/inflacja-rdr-pol</w:t>
        </w:r>
      </w:hyperlink>
    </w:p>
    <w:p w14:paraId="28BEDFAC" w14:textId="3D978427" w:rsidR="00E9208B" w:rsidRDefault="00E9208B" w:rsidP="00B579AB">
      <w:pPr>
        <w:pStyle w:val="TreAkapitu"/>
        <w:jc w:val="center"/>
        <w:rPr>
          <w:sz w:val="22"/>
          <w:szCs w:val="22"/>
        </w:rPr>
      </w:pPr>
    </w:p>
    <w:p w14:paraId="1C35AD87" w14:textId="77777777" w:rsidR="00E9208B" w:rsidRPr="00E9208B" w:rsidRDefault="00E9208B" w:rsidP="00E9208B">
      <w:pPr>
        <w:pStyle w:val="TreAkapitu"/>
        <w:jc w:val="left"/>
        <w:rPr>
          <w:szCs w:val="24"/>
        </w:rPr>
      </w:pPr>
      <w:r w:rsidRPr="00E9208B">
        <w:rPr>
          <w:szCs w:val="24"/>
        </w:rPr>
        <w:t xml:space="preserve">Ponadto inflacja może wiązać się z podwyższeniem stóp procentowych, które ustalane są przez banki centralne. Ma to swoje konsekwencje dla ludzi, którzy posiadają aktywne kredyty, ponieważ wzrost stopy procentowej powoduje zwiększenie części odsetkowej raty. </w:t>
      </w:r>
    </w:p>
    <w:p w14:paraId="78B5AE9F" w14:textId="77777777" w:rsidR="00E9208B" w:rsidRDefault="00E9208B" w:rsidP="00E9208B">
      <w:pPr>
        <w:pStyle w:val="TreAkapitu"/>
        <w:jc w:val="left"/>
        <w:rPr>
          <w:sz w:val="22"/>
          <w:szCs w:val="22"/>
        </w:rPr>
      </w:pPr>
    </w:p>
    <w:p w14:paraId="11E73D07" w14:textId="777731FA" w:rsidR="005678BC" w:rsidRPr="005678BC" w:rsidRDefault="005678BC" w:rsidP="005678BC">
      <w:pPr>
        <w:pStyle w:val="Legenda"/>
        <w:rPr>
          <w:b w:val="0"/>
          <w:bCs w:val="0"/>
        </w:rPr>
      </w:pPr>
      <w:bookmarkStart w:id="88" w:name="_Toc91667874"/>
      <w:r w:rsidRPr="005678BC">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5</w:t>
      </w:r>
      <w:r w:rsidR="001D0F84">
        <w:rPr>
          <w:b w:val="0"/>
          <w:bCs w:val="0"/>
        </w:rPr>
        <w:fldChar w:fldCharType="end"/>
      </w:r>
      <w:r w:rsidRPr="005678BC">
        <w:rPr>
          <w:b w:val="0"/>
          <w:bCs w:val="0"/>
        </w:rPr>
        <w:t>. Zmiana dynamiki kredytów konsumpcyjnych a inflacja (%, r/r)</w:t>
      </w:r>
      <w:bookmarkEnd w:id="88"/>
    </w:p>
    <w:p w14:paraId="005BE306" w14:textId="0BBFE0C0" w:rsidR="005678BC" w:rsidRDefault="005678BC" w:rsidP="00F05A23">
      <w:pPr>
        <w:pStyle w:val="TreAkapitu"/>
        <w:ind w:firstLine="0"/>
        <w:jc w:val="center"/>
        <w:rPr>
          <w:sz w:val="22"/>
          <w:szCs w:val="22"/>
        </w:rPr>
      </w:pPr>
      <w:r>
        <w:rPr>
          <w:noProof/>
        </w:rPr>
        <w:drawing>
          <wp:inline distT="0" distB="0" distL="0" distR="0" wp14:anchorId="591866CC" wp14:editId="1508C8E4">
            <wp:extent cx="5265420" cy="2998170"/>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7962" r="253"/>
                    <a:stretch/>
                  </pic:blipFill>
                  <pic:spPr bwMode="auto">
                    <a:xfrm>
                      <a:off x="0" y="0"/>
                      <a:ext cx="5283803" cy="3008637"/>
                    </a:xfrm>
                    <a:prstGeom prst="rect">
                      <a:avLst/>
                    </a:prstGeom>
                    <a:ln>
                      <a:noFill/>
                    </a:ln>
                    <a:extLst>
                      <a:ext uri="{53640926-AAD7-44D8-BBD7-CCE9431645EC}">
                        <a14:shadowObscured xmlns:a14="http://schemas.microsoft.com/office/drawing/2010/main"/>
                      </a:ext>
                    </a:extLst>
                  </pic:spPr>
                </pic:pic>
              </a:graphicData>
            </a:graphic>
          </wp:inline>
        </w:drawing>
      </w:r>
    </w:p>
    <w:p w14:paraId="5B1DCCDD" w14:textId="202AE4F4" w:rsidR="005678BC" w:rsidRPr="00F05A23" w:rsidRDefault="005678BC" w:rsidP="00F05A23">
      <w:pPr>
        <w:pStyle w:val="TreAkapitu"/>
        <w:ind w:firstLine="0"/>
        <w:jc w:val="center"/>
        <w:rPr>
          <w:sz w:val="20"/>
        </w:rPr>
      </w:pPr>
      <w:bookmarkStart w:id="89" w:name="_Hlk79659755"/>
      <w:r w:rsidRPr="00F05A23">
        <w:rPr>
          <w:sz w:val="20"/>
        </w:rPr>
        <w:t>Źródło: Krzysztof Wołowicz, „Wpływ sytuacji gospodarczej na korzystanie z pożyczek i kredytów” na podstawie danych GUS, KNF</w:t>
      </w:r>
    </w:p>
    <w:bookmarkEnd w:id="89"/>
    <w:p w14:paraId="449673EF" w14:textId="77777777" w:rsidR="00F05A23" w:rsidRDefault="00F05A23" w:rsidP="00D85950">
      <w:pPr>
        <w:pStyle w:val="TreAkapitu"/>
        <w:rPr>
          <w:sz w:val="22"/>
        </w:rPr>
      </w:pPr>
    </w:p>
    <w:p w14:paraId="0DB5B23F" w14:textId="7D5A5AA9" w:rsidR="00537E44" w:rsidRDefault="00D85950" w:rsidP="00537E44">
      <w:pPr>
        <w:pStyle w:val="TreAkapitu"/>
        <w:jc w:val="left"/>
        <w:rPr>
          <w:szCs w:val="24"/>
        </w:rPr>
      </w:pPr>
      <w:r w:rsidRPr="00F05A23">
        <w:rPr>
          <w:szCs w:val="24"/>
        </w:rPr>
        <w:t xml:space="preserve">Patrząc na wykres </w:t>
      </w:r>
      <w:r w:rsidR="00967057">
        <w:rPr>
          <w:szCs w:val="24"/>
        </w:rPr>
        <w:t xml:space="preserve">stosunku </w:t>
      </w:r>
      <w:r w:rsidRPr="00F05A23">
        <w:rPr>
          <w:szCs w:val="24"/>
        </w:rPr>
        <w:t xml:space="preserve">dynamiki kredytów konsumpcyjnych </w:t>
      </w:r>
      <w:r w:rsidR="00967057">
        <w:rPr>
          <w:szCs w:val="24"/>
        </w:rPr>
        <w:t>na</w:t>
      </w:r>
      <w:r w:rsidRPr="00F05A23">
        <w:rPr>
          <w:szCs w:val="24"/>
        </w:rPr>
        <w:t xml:space="preserve"> poziom inflacji możemy zauważyć, iż wzrost inflacji oddziałuje negatywnie na poziom zaciągniętych kredytów konsumpcyjnych. Wynika to z wyżej wspomnianej przy</w:t>
      </w:r>
      <w:r w:rsidR="00F05A23" w:rsidRPr="00F05A23">
        <w:rPr>
          <w:szCs w:val="24"/>
        </w:rPr>
        <w:t>czyny, jaką jest wzrost stopy procentowej spowodowany inflacją, co z kolei przekłada się na w</w:t>
      </w:r>
      <w:r w:rsidR="00F05A23">
        <w:rPr>
          <w:szCs w:val="24"/>
        </w:rPr>
        <w:t xml:space="preserve">yższe </w:t>
      </w:r>
      <w:r w:rsidR="00F05A23" w:rsidRPr="00F05A23">
        <w:rPr>
          <w:szCs w:val="24"/>
        </w:rPr>
        <w:t>oprocentowanie, a zatem mniejszy popyt na kredyty</w:t>
      </w:r>
      <w:r w:rsidR="00F05A23">
        <w:rPr>
          <w:szCs w:val="24"/>
        </w:rPr>
        <w:t>.</w:t>
      </w:r>
      <w:r w:rsidR="00832ED4">
        <w:rPr>
          <w:szCs w:val="24"/>
        </w:rPr>
        <w:t xml:space="preserve"> </w:t>
      </w:r>
      <w:r w:rsidR="00DB24F6">
        <w:rPr>
          <w:szCs w:val="24"/>
        </w:rPr>
        <w:t>Na skutek spadku</w:t>
      </w:r>
      <w:r w:rsidR="00832ED4">
        <w:rPr>
          <w:szCs w:val="24"/>
        </w:rPr>
        <w:t xml:space="preserve"> inflacj</w:t>
      </w:r>
      <w:r w:rsidR="00DB24F6">
        <w:rPr>
          <w:szCs w:val="24"/>
        </w:rPr>
        <w:t>i</w:t>
      </w:r>
      <w:r w:rsidR="00832ED4">
        <w:rPr>
          <w:szCs w:val="24"/>
        </w:rPr>
        <w:t xml:space="preserve"> </w:t>
      </w:r>
      <w:r w:rsidR="00724EFA">
        <w:rPr>
          <w:szCs w:val="24"/>
        </w:rPr>
        <w:t>stopa procentowa może ulec</w:t>
      </w:r>
      <w:r w:rsidR="00832ED4">
        <w:rPr>
          <w:szCs w:val="24"/>
        </w:rPr>
        <w:t xml:space="preserve"> obniżeni</w:t>
      </w:r>
      <w:r w:rsidR="00724EFA">
        <w:rPr>
          <w:szCs w:val="24"/>
        </w:rPr>
        <w:t>u</w:t>
      </w:r>
      <w:r w:rsidR="00832ED4">
        <w:rPr>
          <w:szCs w:val="24"/>
        </w:rPr>
        <w:t xml:space="preserve">, co </w:t>
      </w:r>
      <w:r w:rsidR="006A1FED">
        <w:rPr>
          <w:szCs w:val="24"/>
        </w:rPr>
        <w:t xml:space="preserve">w konsekwencji </w:t>
      </w:r>
      <w:r w:rsidR="00832ED4">
        <w:rPr>
          <w:szCs w:val="24"/>
        </w:rPr>
        <w:t xml:space="preserve">sprzyja </w:t>
      </w:r>
      <w:r w:rsidR="008F1AB3">
        <w:rPr>
          <w:szCs w:val="24"/>
        </w:rPr>
        <w:t>do zaciągani</w:t>
      </w:r>
      <w:r w:rsidR="006A1FED">
        <w:rPr>
          <w:szCs w:val="24"/>
        </w:rPr>
        <w:t>a</w:t>
      </w:r>
      <w:r w:rsidR="00832ED4">
        <w:rPr>
          <w:szCs w:val="24"/>
        </w:rPr>
        <w:t xml:space="preserve"> zobowiązań finansowych.</w:t>
      </w:r>
      <w:r w:rsidR="00724EFA">
        <w:rPr>
          <w:szCs w:val="24"/>
        </w:rPr>
        <w:t xml:space="preserve"> </w:t>
      </w:r>
    </w:p>
    <w:p w14:paraId="0E5508BF" w14:textId="77777777" w:rsidR="0014613B" w:rsidRDefault="0014613B" w:rsidP="00537E44">
      <w:pPr>
        <w:pStyle w:val="TreAkapitu"/>
        <w:jc w:val="left"/>
        <w:rPr>
          <w:szCs w:val="24"/>
        </w:rPr>
      </w:pPr>
    </w:p>
    <w:p w14:paraId="6FACF3A1" w14:textId="61338F67" w:rsidR="00724EFA" w:rsidRPr="00724EFA" w:rsidRDefault="00724EFA" w:rsidP="00724EFA">
      <w:pPr>
        <w:pStyle w:val="Legenda"/>
        <w:ind w:firstLine="709"/>
        <w:jc w:val="left"/>
        <w:rPr>
          <w:b w:val="0"/>
          <w:bCs w:val="0"/>
        </w:rPr>
      </w:pPr>
      <w:bookmarkStart w:id="90" w:name="_Toc91667875"/>
      <w:r w:rsidRPr="00724EFA">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6</w:t>
      </w:r>
      <w:r w:rsidR="001D0F84">
        <w:rPr>
          <w:b w:val="0"/>
          <w:bCs w:val="0"/>
        </w:rPr>
        <w:fldChar w:fldCharType="end"/>
      </w:r>
      <w:r w:rsidRPr="00724EFA">
        <w:rPr>
          <w:b w:val="0"/>
          <w:bCs w:val="0"/>
        </w:rPr>
        <w:t>. Kredyty konsumpcyjne w sektorze bankowym i stopa referencyjna NBP</w:t>
      </w:r>
      <w:bookmarkEnd w:id="90"/>
    </w:p>
    <w:p w14:paraId="4EA4A8BB" w14:textId="31EEC2C8" w:rsidR="008C687E" w:rsidRPr="00F05A23" w:rsidRDefault="00724EFA" w:rsidP="008C687E">
      <w:pPr>
        <w:pStyle w:val="TreAkapitu"/>
        <w:ind w:firstLine="0"/>
        <w:jc w:val="center"/>
        <w:rPr>
          <w:sz w:val="20"/>
        </w:rPr>
      </w:pPr>
      <w:r>
        <w:rPr>
          <w:noProof/>
        </w:rPr>
        <w:drawing>
          <wp:inline distT="0" distB="0" distL="0" distR="0" wp14:anchorId="74D1ECB7" wp14:editId="0D0F8A6E">
            <wp:extent cx="5760085" cy="339661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085" cy="3396615"/>
                    </a:xfrm>
                    <a:prstGeom prst="rect">
                      <a:avLst/>
                    </a:prstGeom>
                  </pic:spPr>
                </pic:pic>
              </a:graphicData>
            </a:graphic>
          </wp:inline>
        </w:drawing>
      </w:r>
      <w:r w:rsidR="008C687E" w:rsidRPr="008C687E">
        <w:rPr>
          <w:sz w:val="20"/>
        </w:rPr>
        <w:t xml:space="preserve"> </w:t>
      </w:r>
      <w:r w:rsidR="008C687E" w:rsidRPr="00F05A23">
        <w:rPr>
          <w:sz w:val="20"/>
        </w:rPr>
        <w:t>Źródło: Krzysztof Wołowicz, „Wpływ sytuacji gospodarczej na korzystanie z pożyczek i kredytów” na podstawie danych GUS, KNF</w:t>
      </w:r>
    </w:p>
    <w:p w14:paraId="3F946982" w14:textId="1DE9EB26" w:rsidR="00724EFA" w:rsidRDefault="00724EFA" w:rsidP="00537E44">
      <w:pPr>
        <w:pStyle w:val="TreAkapitu"/>
        <w:jc w:val="left"/>
        <w:rPr>
          <w:szCs w:val="24"/>
        </w:rPr>
      </w:pPr>
    </w:p>
    <w:p w14:paraId="5D0E25A4" w14:textId="7C5D4E81" w:rsidR="00506DA9" w:rsidRDefault="00537E44" w:rsidP="00537E44">
      <w:pPr>
        <w:pStyle w:val="TreAkapitu"/>
        <w:jc w:val="left"/>
        <w:rPr>
          <w:szCs w:val="24"/>
        </w:rPr>
      </w:pPr>
      <w:r>
        <w:rPr>
          <w:szCs w:val="24"/>
        </w:rPr>
        <w:t>Kolejnym ekonomicznym czynnikiem, mającym wpływ na organizację stanowi stopa bezrobocia. Jest to miara, która mówi jaki procent udziału w ilości ludności czynnej zawodowo stanowią bezrobotni.</w:t>
      </w:r>
      <w:r w:rsidR="00D05A7B">
        <w:rPr>
          <w:szCs w:val="24"/>
        </w:rPr>
        <w:t xml:space="preserve"> </w:t>
      </w:r>
      <w:r w:rsidR="00506DA9">
        <w:rPr>
          <w:szCs w:val="24"/>
        </w:rPr>
        <w:t>W raz ze wzrostem oddziałuje na stan gospodarki kraju, hamując jej rozwój, co za tym idzie wzrasta poziom inflacji.</w:t>
      </w:r>
      <w:r w:rsidR="002F7517">
        <w:rPr>
          <w:szCs w:val="24"/>
        </w:rPr>
        <w:t xml:space="preserve"> </w:t>
      </w:r>
    </w:p>
    <w:p w14:paraId="5A54DC09" w14:textId="048A1E23" w:rsidR="002F7517" w:rsidRDefault="00506DA9" w:rsidP="002F7517">
      <w:pPr>
        <w:pStyle w:val="TreAkapitu"/>
        <w:ind w:firstLine="0"/>
      </w:pPr>
      <w:r>
        <w:br w:type="page"/>
      </w:r>
    </w:p>
    <w:p w14:paraId="3E5527DB" w14:textId="1A1A6487" w:rsidR="00506DA9" w:rsidRPr="00D421EE" w:rsidRDefault="00506DA9" w:rsidP="00506DA9">
      <w:pPr>
        <w:pStyle w:val="Legenda"/>
        <w:rPr>
          <w:b w:val="0"/>
          <w:bCs w:val="0"/>
        </w:rPr>
      </w:pPr>
      <w:bookmarkStart w:id="91" w:name="_Toc91667876"/>
      <w:r w:rsidRPr="00D421EE">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7</w:t>
      </w:r>
      <w:r w:rsidR="001D0F84">
        <w:rPr>
          <w:b w:val="0"/>
          <w:bCs w:val="0"/>
        </w:rPr>
        <w:fldChar w:fldCharType="end"/>
      </w:r>
      <w:r w:rsidRPr="00D421EE">
        <w:rPr>
          <w:b w:val="0"/>
          <w:bCs w:val="0"/>
        </w:rPr>
        <w:t>. Zmiana dynamiki kredytów konsumpcyjnych a stopa bezrobocia (%, r/r)</w:t>
      </w:r>
      <w:bookmarkEnd w:id="91"/>
    </w:p>
    <w:p w14:paraId="63E6C324" w14:textId="6D2D496C" w:rsidR="00506DA9" w:rsidRDefault="00506DA9" w:rsidP="00506DA9">
      <w:pPr>
        <w:pStyle w:val="TreAkapitu"/>
        <w:jc w:val="center"/>
        <w:rPr>
          <w:sz w:val="22"/>
          <w:szCs w:val="22"/>
        </w:rPr>
      </w:pPr>
      <w:r>
        <w:rPr>
          <w:noProof/>
        </w:rPr>
        <w:drawing>
          <wp:inline distT="0" distB="0" distL="0" distR="0" wp14:anchorId="71C5E30E" wp14:editId="283E48E6">
            <wp:extent cx="5150339" cy="2991887"/>
            <wp:effectExtent l="0" t="0" r="0" b="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065" r="-144"/>
                    <a:stretch/>
                  </pic:blipFill>
                  <pic:spPr bwMode="auto">
                    <a:xfrm>
                      <a:off x="0" y="0"/>
                      <a:ext cx="5194167" cy="3017347"/>
                    </a:xfrm>
                    <a:prstGeom prst="rect">
                      <a:avLst/>
                    </a:prstGeom>
                    <a:ln>
                      <a:noFill/>
                    </a:ln>
                    <a:extLst>
                      <a:ext uri="{53640926-AAD7-44D8-BBD7-CCE9431645EC}">
                        <a14:shadowObscured xmlns:a14="http://schemas.microsoft.com/office/drawing/2010/main"/>
                      </a:ext>
                    </a:extLst>
                  </pic:spPr>
                </pic:pic>
              </a:graphicData>
            </a:graphic>
          </wp:inline>
        </w:drawing>
      </w:r>
    </w:p>
    <w:p w14:paraId="37124DED" w14:textId="77777777" w:rsidR="00F643C4" w:rsidRPr="00F05A23" w:rsidRDefault="00F643C4" w:rsidP="00F643C4">
      <w:pPr>
        <w:pStyle w:val="TreAkapitu"/>
        <w:ind w:firstLine="0"/>
        <w:jc w:val="center"/>
        <w:rPr>
          <w:sz w:val="20"/>
        </w:rPr>
      </w:pPr>
      <w:r w:rsidRPr="00F05A23">
        <w:rPr>
          <w:sz w:val="20"/>
        </w:rPr>
        <w:t>Źródło: Krzysztof Wołowicz, „Wpływ sytuacji gospodarczej na korzystanie z pożyczek i kredytów” na podstawie danych GUS, KNF</w:t>
      </w:r>
    </w:p>
    <w:p w14:paraId="7D66B4E2" w14:textId="77777777" w:rsidR="00F643C4" w:rsidRPr="007D5C73" w:rsidRDefault="00F643C4" w:rsidP="00506DA9">
      <w:pPr>
        <w:pStyle w:val="TreAkapitu"/>
        <w:jc w:val="center"/>
        <w:rPr>
          <w:sz w:val="22"/>
          <w:szCs w:val="22"/>
        </w:rPr>
      </w:pPr>
    </w:p>
    <w:p w14:paraId="26D919F7" w14:textId="3383770F" w:rsidR="00506DA9" w:rsidRDefault="00506DA9" w:rsidP="00506DA9">
      <w:pPr>
        <w:pStyle w:val="TreAkapitu"/>
        <w:rPr>
          <w:szCs w:val="24"/>
        </w:rPr>
      </w:pPr>
      <w:r>
        <w:rPr>
          <w:szCs w:val="24"/>
        </w:rPr>
        <w:t xml:space="preserve">Rozpatrując powyższy wykres widzimy pewną zależność pomiędzy stopą bezrobocia, a popytem na kredyty konsumpcyjne. Tak jak w przypadku inflacji, wzrost bezrobocia również oddziałuje niekorzystnie na zainteresowanie kredytami konsumpcyjnymi. </w:t>
      </w:r>
      <w:r w:rsidR="0053597F">
        <w:rPr>
          <w:szCs w:val="24"/>
        </w:rPr>
        <w:t>Nie zawsze status osoby bezrobotnej wiąże się z brakiem generowania jakichkolwiek przychodów, jednakże na ogół borykają się z trudną sytuacją finansową. Występuje wtedy niepokój o przyszłą stabilność dochodów, a zatem</w:t>
      </w:r>
      <w:r w:rsidR="008517BD">
        <w:rPr>
          <w:szCs w:val="24"/>
        </w:rPr>
        <w:t xml:space="preserve"> również</w:t>
      </w:r>
      <w:r w:rsidR="0053597F">
        <w:rPr>
          <w:szCs w:val="24"/>
        </w:rPr>
        <w:t xml:space="preserve"> </w:t>
      </w:r>
      <w:r w:rsidR="00F643C4">
        <w:rPr>
          <w:szCs w:val="24"/>
        </w:rPr>
        <w:t>obawa przed brakiem możliwości spłaty</w:t>
      </w:r>
      <w:r w:rsidR="0053597F">
        <w:rPr>
          <w:szCs w:val="24"/>
        </w:rPr>
        <w:t>.</w:t>
      </w:r>
    </w:p>
    <w:p w14:paraId="557B4287" w14:textId="72889B29" w:rsidR="001257E3" w:rsidRDefault="001257E3" w:rsidP="00506DA9">
      <w:pPr>
        <w:pStyle w:val="TreAkapitu"/>
        <w:rPr>
          <w:szCs w:val="24"/>
        </w:rPr>
      </w:pPr>
      <w:r>
        <w:rPr>
          <w:szCs w:val="24"/>
        </w:rPr>
        <w:t xml:space="preserve">Zestawiając czynniki wchodzące w skład makrootoczenia ekonomicznego należy ponadto uwzględnić zdolność kredytową.  </w:t>
      </w:r>
      <w:r w:rsidR="002F7517">
        <w:rPr>
          <w:szCs w:val="24"/>
        </w:rPr>
        <w:t>Jest to zdolność do terminowej spłaty długu wraz z odsetkami i opłatami</w:t>
      </w:r>
      <w:r w:rsidR="00DE2412">
        <w:rPr>
          <w:szCs w:val="24"/>
        </w:rPr>
        <w:t>, określonymi w umowie</w:t>
      </w:r>
      <w:r w:rsidR="002F7517">
        <w:rPr>
          <w:szCs w:val="24"/>
        </w:rPr>
        <w:t>.</w:t>
      </w:r>
      <w:r w:rsidR="00DE2412">
        <w:rPr>
          <w:szCs w:val="24"/>
        </w:rPr>
        <w:t xml:space="preserve"> </w:t>
      </w:r>
      <w:r w:rsidR="002F7517">
        <w:rPr>
          <w:szCs w:val="24"/>
        </w:rPr>
        <w:t>Jej wartość obliczana jest na podstawie wielu czynników takich jak uzyskiwane dochody, miesięczny koszt utrzymania,</w:t>
      </w:r>
      <w:r w:rsidR="00A507E2">
        <w:rPr>
          <w:szCs w:val="24"/>
        </w:rPr>
        <w:t xml:space="preserve"> forma zatrudnienia,</w:t>
      </w:r>
      <w:r w:rsidR="002F7517">
        <w:rPr>
          <w:szCs w:val="24"/>
        </w:rPr>
        <w:t xml:space="preserve"> obecne zadłużenia</w:t>
      </w:r>
      <w:r w:rsidR="003A4AD9">
        <w:rPr>
          <w:szCs w:val="24"/>
        </w:rPr>
        <w:t xml:space="preserve">, wiek, liczba osób na utrzymaniu, status majątkowy czy historia kredytowa. </w:t>
      </w:r>
      <w:r w:rsidR="00A507E2">
        <w:rPr>
          <w:szCs w:val="24"/>
        </w:rPr>
        <w:t xml:space="preserve">Na jej podstawie bank decyduje o </w:t>
      </w:r>
      <w:r w:rsidR="001F750B">
        <w:rPr>
          <w:szCs w:val="24"/>
        </w:rPr>
        <w:t>przyznaniu bądź odmowie</w:t>
      </w:r>
      <w:r w:rsidR="00A507E2">
        <w:rPr>
          <w:szCs w:val="24"/>
        </w:rPr>
        <w:t xml:space="preserve"> pomocy finansowej</w:t>
      </w:r>
      <w:r w:rsidR="00E76C44">
        <w:rPr>
          <w:szCs w:val="24"/>
        </w:rPr>
        <w:t>.</w:t>
      </w:r>
      <w:r w:rsidR="00A507E2">
        <w:rPr>
          <w:szCs w:val="24"/>
        </w:rPr>
        <w:t xml:space="preserve"> </w:t>
      </w:r>
    </w:p>
    <w:p w14:paraId="5A823D09" w14:textId="1E10B8B7" w:rsidR="00537E44" w:rsidRDefault="00780526" w:rsidP="007C6A43">
      <w:pPr>
        <w:pStyle w:val="TreAkapitu"/>
        <w:rPr>
          <w:szCs w:val="24"/>
        </w:rPr>
      </w:pPr>
      <w:r w:rsidRPr="00780526">
        <w:rPr>
          <w:szCs w:val="24"/>
        </w:rPr>
        <w:t xml:space="preserve">Zdolność kredytowa studentów zazwyczaj jest na niskim poziomie. Będąc młodym studentem banki mogą przestrzegać </w:t>
      </w:r>
      <w:r w:rsidR="007C6A43">
        <w:rPr>
          <w:szCs w:val="24"/>
        </w:rPr>
        <w:t>ich</w:t>
      </w:r>
      <w:r w:rsidRPr="00780526">
        <w:rPr>
          <w:szCs w:val="24"/>
        </w:rPr>
        <w:t xml:space="preserve"> jako ryzykownych klientów ze względu na nieukształtowaną sytuację zawodową oraz brak stabilnego zatrudnienia. Ma na to wpływ między innymi to, że większość studentów nie posiada stałej pracy, a jedynie prace dorywcze na umowach cywilno-prawnych (umowy zlecenie, o dzieło). Znaczenie posiadają również cechy osobowe takie jak wiek, stan cywilny czy wiek. Ponadto zazwyczaj studenci nie posiadają żadnej historii kredytowej.</w:t>
      </w:r>
    </w:p>
    <w:p w14:paraId="31C1455D" w14:textId="79F0741B" w:rsidR="008262B8" w:rsidRDefault="00BD5D6F" w:rsidP="00BD5D6F">
      <w:pPr>
        <w:pStyle w:val="TreAkapitu"/>
        <w:rPr>
          <w:szCs w:val="24"/>
        </w:rPr>
      </w:pPr>
      <w:r w:rsidRPr="00BD5D6F">
        <w:rPr>
          <w:szCs w:val="24"/>
        </w:rPr>
        <w:lastRenderedPageBreak/>
        <w:t xml:space="preserve">Zaletą rozwiązania jakim są pożyczki społecznościowe </w:t>
      </w:r>
      <w:r w:rsidR="00BA7EF8">
        <w:rPr>
          <w:szCs w:val="24"/>
        </w:rPr>
        <w:t xml:space="preserve">jest fakt, iż </w:t>
      </w:r>
      <w:r w:rsidRPr="00BD5D6F">
        <w:rPr>
          <w:szCs w:val="24"/>
        </w:rPr>
        <w:t xml:space="preserve">wzrost stopy procentowej nie ma znaczenia, ponieważ oprocentowanie nie jest ustalane przez bank centralny, a pożyczkobiorcę, Natomiast wzrost inflacji ze względu na wyższe ceny dóbr może powodować brak środków do życia, co z kolei przyczynia się do konieczności zaciągnięcia pożyczki. </w:t>
      </w:r>
      <w:r w:rsidR="00BE0DE5">
        <w:rPr>
          <w:szCs w:val="24"/>
        </w:rPr>
        <w:t>Osoby bezrobotne niechętnie będą decydowały się na zobowiązania finansowe, z racji na ich trudną sytuacje finansową. Z drugiej strony nagłe sytuacje mogą wymusić potrzebę zaciągnięcia pomocy finansowej.</w:t>
      </w:r>
      <w:r w:rsidR="008262B8">
        <w:rPr>
          <w:szCs w:val="24"/>
        </w:rPr>
        <w:t xml:space="preserve"> </w:t>
      </w:r>
      <w:r w:rsidR="00C55D66">
        <w:rPr>
          <w:szCs w:val="24"/>
        </w:rPr>
        <w:t>Kolejnym a</w:t>
      </w:r>
      <w:r w:rsidR="007C6A43">
        <w:rPr>
          <w:szCs w:val="24"/>
        </w:rPr>
        <w:t xml:space="preserve">tutem </w:t>
      </w:r>
      <w:r w:rsidR="00D35080">
        <w:rPr>
          <w:szCs w:val="24"/>
        </w:rPr>
        <w:t xml:space="preserve">zaproponowanej koncepcji systemu jest to, że jest dedykowany dla społeczności studenckiej, przez co zdolność kredytowa nie jest wyliczana </w:t>
      </w:r>
      <w:r w:rsidR="00676797">
        <w:rPr>
          <w:szCs w:val="24"/>
        </w:rPr>
        <w:t xml:space="preserve">tak </w:t>
      </w:r>
      <w:r w:rsidR="00D35080">
        <w:rPr>
          <w:szCs w:val="24"/>
        </w:rPr>
        <w:t>jak w przypadku kredytów udzielanych w tradycyjnych bankach, gdzie student ma bardzo niskie szanse na otrzymanie pomocy finansowej.</w:t>
      </w:r>
    </w:p>
    <w:p w14:paraId="18418FCE" w14:textId="26369247" w:rsidR="00676797" w:rsidRDefault="00676797" w:rsidP="00676797">
      <w:pPr>
        <w:pStyle w:val="TreAkapitu"/>
        <w:ind w:firstLine="0"/>
        <w:rPr>
          <w:szCs w:val="24"/>
        </w:rPr>
      </w:pPr>
    </w:p>
    <w:p w14:paraId="1696695D" w14:textId="6EDC7B27" w:rsidR="00676797" w:rsidRPr="00676797" w:rsidRDefault="00676797" w:rsidP="00A55904">
      <w:pPr>
        <w:pStyle w:val="TreAkapitu"/>
        <w:numPr>
          <w:ilvl w:val="0"/>
          <w:numId w:val="16"/>
        </w:numPr>
        <w:rPr>
          <w:szCs w:val="24"/>
        </w:rPr>
      </w:pPr>
      <w:r>
        <w:rPr>
          <w:b/>
          <w:bCs/>
          <w:szCs w:val="24"/>
        </w:rPr>
        <w:t>Czynniki społeczno-kulturowe</w:t>
      </w:r>
    </w:p>
    <w:p w14:paraId="1B6D8773" w14:textId="15AE9FDA" w:rsidR="00676797" w:rsidRDefault="00676797" w:rsidP="00D61712">
      <w:pPr>
        <w:pStyle w:val="TreAkapitu"/>
        <w:rPr>
          <w:szCs w:val="24"/>
        </w:rPr>
      </w:pPr>
      <w:r>
        <w:rPr>
          <w:szCs w:val="24"/>
        </w:rPr>
        <w:t xml:space="preserve">Otoczenie społeczno-kulturowe </w:t>
      </w:r>
      <w:r w:rsidR="00682E54">
        <w:rPr>
          <w:szCs w:val="24"/>
        </w:rPr>
        <w:t>jest powiązane z czynnikiem ludzkim i obejmuje takie</w:t>
      </w:r>
      <w:r w:rsidR="00D61712">
        <w:rPr>
          <w:szCs w:val="24"/>
        </w:rPr>
        <w:t xml:space="preserve"> </w:t>
      </w:r>
      <w:r w:rsidR="00682E54">
        <w:rPr>
          <w:szCs w:val="24"/>
        </w:rPr>
        <w:t xml:space="preserve">aspekty jak </w:t>
      </w:r>
      <w:r w:rsidR="009D1E0C">
        <w:rPr>
          <w:szCs w:val="24"/>
        </w:rPr>
        <w:t xml:space="preserve">faza rozwoju demograficznego społeczeństwa, </w:t>
      </w:r>
      <w:r w:rsidR="00682E54">
        <w:rPr>
          <w:szCs w:val="24"/>
        </w:rPr>
        <w:t>postęp cywilizacyjny, styl życia</w:t>
      </w:r>
      <w:r w:rsidR="00D61712">
        <w:rPr>
          <w:szCs w:val="24"/>
        </w:rPr>
        <w:t xml:space="preserve"> konsumentów</w:t>
      </w:r>
      <w:r w:rsidR="00682E54">
        <w:rPr>
          <w:szCs w:val="24"/>
        </w:rPr>
        <w:t>, konsumpcjonizm, poziom wykształcenia oraz popyt na określone produkty i usługi.</w:t>
      </w:r>
    </w:p>
    <w:p w14:paraId="65EF7BF5" w14:textId="77777777" w:rsidR="00BC625D" w:rsidRDefault="001F3744" w:rsidP="00D61712">
      <w:pPr>
        <w:pStyle w:val="TreAkapitu"/>
        <w:rPr>
          <w:szCs w:val="24"/>
        </w:rPr>
      </w:pPr>
      <w:r>
        <w:rPr>
          <w:szCs w:val="24"/>
        </w:rPr>
        <w:t xml:space="preserve">Spółka YOLO S.A., zajmująca się pożyczkami konsumenckimi przeprowadziła badanie dotyczące kwot pożyczek, celów pożyczkowych oraz udział osób z danej grupy wiekowej. </w:t>
      </w:r>
    </w:p>
    <w:p w14:paraId="35D4D9F1" w14:textId="77777777" w:rsidR="00BC625D" w:rsidRDefault="00BC625D" w:rsidP="00AA1EEF">
      <w:pPr>
        <w:pStyle w:val="TreAkapitu"/>
        <w:jc w:val="center"/>
        <w:rPr>
          <w:szCs w:val="24"/>
        </w:rPr>
      </w:pPr>
      <w:r>
        <w:rPr>
          <w:noProof/>
          <w:szCs w:val="24"/>
        </w:rPr>
        <w:drawing>
          <wp:inline distT="0" distB="0" distL="0" distR="0" wp14:anchorId="79A190D4" wp14:editId="787F5619">
            <wp:extent cx="4053840" cy="2689860"/>
            <wp:effectExtent l="0" t="0" r="0" b="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3840" cy="2689860"/>
                    </a:xfrm>
                    <a:prstGeom prst="rect">
                      <a:avLst/>
                    </a:prstGeom>
                    <a:noFill/>
                    <a:ln>
                      <a:noFill/>
                    </a:ln>
                  </pic:spPr>
                </pic:pic>
              </a:graphicData>
            </a:graphic>
          </wp:inline>
        </w:drawing>
      </w:r>
    </w:p>
    <w:p w14:paraId="67372F3B" w14:textId="6AB3C99F" w:rsidR="00802FB8" w:rsidRDefault="001F3744" w:rsidP="00AA1EEF">
      <w:pPr>
        <w:pStyle w:val="TreAkapitu"/>
        <w:rPr>
          <w:szCs w:val="24"/>
        </w:rPr>
      </w:pPr>
      <w:r>
        <w:rPr>
          <w:szCs w:val="24"/>
        </w:rPr>
        <w:t>Według ankiety kwotą o jaką najczęściej wnioskują pożyczkobiorcy jest to przedział od 2 00</w:t>
      </w:r>
      <w:r w:rsidR="00F91643">
        <w:rPr>
          <w:szCs w:val="24"/>
        </w:rPr>
        <w:t>1</w:t>
      </w:r>
      <w:r>
        <w:rPr>
          <w:szCs w:val="24"/>
        </w:rPr>
        <w:t xml:space="preserve"> do 4 000 zł, który stanowi 37% udziału ankietowanych.</w:t>
      </w:r>
      <w:r w:rsidR="00BC625D">
        <w:rPr>
          <w:szCs w:val="24"/>
        </w:rPr>
        <w:t xml:space="preserve"> </w:t>
      </w:r>
      <w:r w:rsidR="00B517FB">
        <w:rPr>
          <w:szCs w:val="24"/>
        </w:rPr>
        <w:t xml:space="preserve">Rozpatrując powyższy wykres, jednakże uwzględniający </w:t>
      </w:r>
      <w:r w:rsidR="0088479D">
        <w:rPr>
          <w:szCs w:val="24"/>
        </w:rPr>
        <w:t xml:space="preserve">udział </w:t>
      </w:r>
      <w:r w:rsidR="00B517FB">
        <w:rPr>
          <w:szCs w:val="24"/>
        </w:rPr>
        <w:t>grup wiekow</w:t>
      </w:r>
      <w:r w:rsidR="0088479D">
        <w:rPr>
          <w:szCs w:val="24"/>
        </w:rPr>
        <w:t>ych</w:t>
      </w:r>
      <w:r w:rsidR="00B517FB">
        <w:rPr>
          <w:szCs w:val="24"/>
        </w:rPr>
        <w:t xml:space="preserve"> nasuwają się pewne wnioski.</w:t>
      </w:r>
    </w:p>
    <w:p w14:paraId="20ACB9BC" w14:textId="6190D1BD" w:rsidR="00B517FB" w:rsidRDefault="00B517FB" w:rsidP="00B517FB">
      <w:pPr>
        <w:pStyle w:val="TreAkapitu"/>
        <w:jc w:val="center"/>
        <w:rPr>
          <w:szCs w:val="24"/>
        </w:rPr>
      </w:pPr>
      <w:r>
        <w:rPr>
          <w:noProof/>
          <w:szCs w:val="24"/>
        </w:rPr>
        <w:lastRenderedPageBreak/>
        <w:drawing>
          <wp:inline distT="0" distB="0" distL="0" distR="0" wp14:anchorId="1B54DEE6" wp14:editId="48170647">
            <wp:extent cx="5692140" cy="356616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2140" cy="3566160"/>
                    </a:xfrm>
                    <a:prstGeom prst="rect">
                      <a:avLst/>
                    </a:prstGeom>
                    <a:noFill/>
                    <a:ln>
                      <a:noFill/>
                    </a:ln>
                  </pic:spPr>
                </pic:pic>
              </a:graphicData>
            </a:graphic>
          </wp:inline>
        </w:drawing>
      </w:r>
    </w:p>
    <w:p w14:paraId="170491E9" w14:textId="255E4FEB" w:rsidR="00676797" w:rsidRDefault="00676797" w:rsidP="00BD5D6F">
      <w:pPr>
        <w:pStyle w:val="TreAkapitu"/>
        <w:rPr>
          <w:szCs w:val="24"/>
        </w:rPr>
      </w:pPr>
    </w:p>
    <w:p w14:paraId="1169F256" w14:textId="6D2130A6" w:rsidR="004E4B92" w:rsidRDefault="00653D84" w:rsidP="00AA1EEF">
      <w:pPr>
        <w:pStyle w:val="TreAkapitu"/>
        <w:rPr>
          <w:szCs w:val="24"/>
        </w:rPr>
      </w:pPr>
      <w:r>
        <w:rPr>
          <w:szCs w:val="24"/>
        </w:rPr>
        <w:t>Dominujący przedział wiekowy stanowi 31-40 lat, gdzie jedynie przy kwocie 4001 zł – 6000 zł uległ on grupie obejmującej przedział 41-50 lat, która stanowiła 41% udziału. W pozostałych przedziałach kwotowych stanowi on największą część. Powodem tego zjawiska może być fakt, iż ludzie w tym wieku zazwyczaj są już stabilni finansowo i nie będą borykać się z problem</w:t>
      </w:r>
      <w:r w:rsidR="004E4B92">
        <w:rPr>
          <w:szCs w:val="24"/>
        </w:rPr>
        <w:t>em</w:t>
      </w:r>
      <w:r>
        <w:rPr>
          <w:szCs w:val="24"/>
        </w:rPr>
        <w:t xml:space="preserve"> uregulowania długu. </w:t>
      </w:r>
    </w:p>
    <w:p w14:paraId="2E2CADA8" w14:textId="28828D15" w:rsidR="00676797" w:rsidRDefault="00653D84" w:rsidP="00AA1EEF">
      <w:pPr>
        <w:pStyle w:val="TreAkapitu"/>
        <w:rPr>
          <w:szCs w:val="24"/>
        </w:rPr>
      </w:pPr>
      <w:r>
        <w:rPr>
          <w:szCs w:val="24"/>
        </w:rPr>
        <w:t xml:space="preserve">Kolejnym wnioskiem wynikającym z przeprowadzonego badania jest </w:t>
      </w:r>
      <w:r w:rsidR="004E4B92">
        <w:rPr>
          <w:szCs w:val="24"/>
        </w:rPr>
        <w:t>to, że młodzi ludzie najchętniej zaciągają pożyczek o niskich kwotach (1000 – 2000 zł). Niekoniecznie wiąże się to z innymi potrzebami konsumenckimi, jednakże w przeciwieństwie do starszych grup wiekowych, brak stabilności finansowej młodego klienta może wiązać się z większym ryzykiem związanym z udzieleniem pożyczki, a zatem udzieleniem mu mniejszej kwoty.</w:t>
      </w:r>
    </w:p>
    <w:p w14:paraId="07D3606A" w14:textId="77777777" w:rsidR="00ED1DD0" w:rsidRDefault="0034660C" w:rsidP="00AA1EEF">
      <w:pPr>
        <w:pStyle w:val="TreAkapitu"/>
        <w:rPr>
          <w:szCs w:val="24"/>
        </w:rPr>
      </w:pPr>
      <w:r>
        <w:rPr>
          <w:szCs w:val="24"/>
        </w:rPr>
        <w:t xml:space="preserve">W przedziałach wiekowych 51-60 lat oraz powyżej 61 lat obserwujemy znaczący spadek aktywności. Może to świadczyć o tym, że ludzie w podeszłym wieku </w:t>
      </w:r>
      <w:r w:rsidR="00B60C27">
        <w:rPr>
          <w:szCs w:val="24"/>
        </w:rPr>
        <w:t>niechętnie</w:t>
      </w:r>
      <w:r w:rsidR="00ED1DD0">
        <w:rPr>
          <w:szCs w:val="24"/>
        </w:rPr>
        <w:t xml:space="preserve"> </w:t>
      </w:r>
      <w:r w:rsidR="00B60C27">
        <w:rPr>
          <w:szCs w:val="24"/>
        </w:rPr>
        <w:t>zaciągają pożyczek, ze względu na brak zaufania do takich usług.</w:t>
      </w:r>
    </w:p>
    <w:p w14:paraId="336B2F2E" w14:textId="53266679" w:rsidR="004E4B92" w:rsidRDefault="00ED1DD0" w:rsidP="00F91643">
      <w:pPr>
        <w:pStyle w:val="TreAkapitu"/>
        <w:jc w:val="left"/>
        <w:rPr>
          <w:szCs w:val="24"/>
        </w:rPr>
      </w:pPr>
      <w:r>
        <w:rPr>
          <w:noProof/>
          <w:szCs w:val="24"/>
        </w:rPr>
        <w:lastRenderedPageBreak/>
        <w:drawing>
          <wp:inline distT="0" distB="0" distL="0" distR="0" wp14:anchorId="6FBAF2A7" wp14:editId="36589BC0">
            <wp:extent cx="5753100" cy="3230880"/>
            <wp:effectExtent l="0" t="0" r="0" b="7620"/>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0880"/>
                    </a:xfrm>
                    <a:prstGeom prst="rect">
                      <a:avLst/>
                    </a:prstGeom>
                    <a:noFill/>
                    <a:ln>
                      <a:noFill/>
                    </a:ln>
                  </pic:spPr>
                </pic:pic>
              </a:graphicData>
            </a:graphic>
          </wp:inline>
        </w:drawing>
      </w:r>
    </w:p>
    <w:p w14:paraId="033610FE" w14:textId="0FB821F7" w:rsidR="00ED1DD0" w:rsidRDefault="00ED1DD0" w:rsidP="00AA1EEF">
      <w:pPr>
        <w:pStyle w:val="TreAkapitu"/>
        <w:rPr>
          <w:szCs w:val="24"/>
        </w:rPr>
      </w:pPr>
      <w:r>
        <w:rPr>
          <w:szCs w:val="24"/>
        </w:rPr>
        <w:t xml:space="preserve">Mogłoby się wydawać, że potrzeby pożyczkobiorców mogą diametralnie od siebie odbiegać, jednakże powyższy wykres przedstawiający cele pożyczkowe z uwzględnieniem wieku pokazuje, iż w każdej grupie wiekowej </w:t>
      </w:r>
      <w:r w:rsidR="00AB227A">
        <w:rPr>
          <w:szCs w:val="24"/>
        </w:rPr>
        <w:t xml:space="preserve">jednym z </w:t>
      </w:r>
      <w:r>
        <w:rPr>
          <w:szCs w:val="24"/>
        </w:rPr>
        <w:t>najczęstszy</w:t>
      </w:r>
      <w:r w:rsidR="00AB227A">
        <w:rPr>
          <w:szCs w:val="24"/>
        </w:rPr>
        <w:t>ch</w:t>
      </w:r>
      <w:r>
        <w:rPr>
          <w:szCs w:val="24"/>
        </w:rPr>
        <w:t xml:space="preserve"> powod</w:t>
      </w:r>
      <w:r w:rsidR="00AB227A">
        <w:rPr>
          <w:szCs w:val="24"/>
        </w:rPr>
        <w:t>ów</w:t>
      </w:r>
      <w:r>
        <w:rPr>
          <w:szCs w:val="24"/>
        </w:rPr>
        <w:t xml:space="preserve"> zaciągnięcia pożyczki są bieżące wydatki. </w:t>
      </w:r>
      <w:r w:rsidR="00AB227A">
        <w:rPr>
          <w:szCs w:val="24"/>
        </w:rPr>
        <w:t>Spory udział procentowy również odnotował cel jakim jest remont. Na przyjemności takie jak wakacje, koncerty czy odzież najczęściej zadłużają się młodzi ludzie z przedziału 20-30 lat.  Natomiast wydatki na dzieci odnotowały swój największy udział w grupie 31-40 lat. Jest to spowodowane tym, że ludzie w tym wieku najczęściej posiadają dzieci w wieku szkolnym, co wiąże się z licznymi wydatkami.</w:t>
      </w:r>
    </w:p>
    <w:p w14:paraId="7AEE1620" w14:textId="4CB2AE22" w:rsidR="004A43CB" w:rsidRDefault="00685353" w:rsidP="00D46BAA">
      <w:pPr>
        <w:pStyle w:val="TreAkapitu"/>
        <w:tabs>
          <w:tab w:val="left" w:pos="2116"/>
        </w:tabs>
        <w:rPr>
          <w:szCs w:val="24"/>
        </w:rPr>
      </w:pPr>
      <w:r>
        <w:rPr>
          <w:szCs w:val="24"/>
        </w:rPr>
        <w:t xml:space="preserve">Powyższe badanie przeprowadzone przez spółkę YOLO S.A. brały pod uwagę </w:t>
      </w:r>
      <w:r w:rsidR="00D46BAA">
        <w:rPr>
          <w:szCs w:val="24"/>
        </w:rPr>
        <w:t>odpowiedzi przez każdą grupę wiekową oraz nie uwzględniały statusu społecznego. W celu zestawienia ogólnych wyników z wynikami otrzymanymi od studentów zostanie wykorzystane badanie Barometr Providenta, które ma za zadanie lepsze zrozumienie decyzji finansowych konsumentów oraz ich zachowań.</w:t>
      </w:r>
      <w:r w:rsidR="00B570E3">
        <w:rPr>
          <w:szCs w:val="24"/>
        </w:rPr>
        <w:t xml:space="preserve"> Badanie zostało zrealizowane przez firmę DANAE </w:t>
      </w:r>
      <w:r w:rsidR="00B570E3" w:rsidRPr="00B570E3">
        <w:rPr>
          <w:szCs w:val="24"/>
        </w:rPr>
        <w:t>w dniach 11-15.09.2019 na ogólnopolskiej próbie n=920 studentów I i II stopnia.</w:t>
      </w:r>
    </w:p>
    <w:p w14:paraId="2E050B57" w14:textId="77777777" w:rsidR="006A4B75" w:rsidRDefault="006A4B75" w:rsidP="006A4B75">
      <w:pPr>
        <w:pStyle w:val="TreAkapitu"/>
        <w:ind w:firstLine="0"/>
        <w:rPr>
          <w:szCs w:val="24"/>
        </w:rPr>
      </w:pPr>
    </w:p>
    <w:p w14:paraId="06363BF5" w14:textId="492510DF" w:rsidR="00EA5997" w:rsidRDefault="00EA5997" w:rsidP="006A4B75">
      <w:pPr>
        <w:pStyle w:val="TreAkapitu"/>
        <w:rPr>
          <w:szCs w:val="24"/>
        </w:rPr>
      </w:pPr>
      <w:r>
        <w:rPr>
          <w:szCs w:val="24"/>
        </w:rPr>
        <w:t>Rozpoczęcie studiów wiąże się najczęściej z koniecznością opuszczenia domu rodzinnego i przeprowadzki do innego miasta. Dla wielu studentów jest to pierwsza styczność samodzielnego zarządzania budżetem</w:t>
      </w:r>
      <w:r w:rsidR="00CC543D">
        <w:rPr>
          <w:szCs w:val="24"/>
        </w:rPr>
        <w:t xml:space="preserve">, który </w:t>
      </w:r>
      <w:r w:rsidR="00D8019D">
        <w:rPr>
          <w:szCs w:val="24"/>
        </w:rPr>
        <w:t>jak</w:t>
      </w:r>
      <w:r w:rsidR="00CC543D">
        <w:rPr>
          <w:szCs w:val="24"/>
        </w:rPr>
        <w:t xml:space="preserve"> wykazało badanie w 59% nie przekracza on 1500 zł netto.</w:t>
      </w:r>
      <w:r w:rsidR="00D91052">
        <w:rPr>
          <w:szCs w:val="24"/>
        </w:rPr>
        <w:t xml:space="preserve"> Średnia dochodów studenckich wynosi 1518, 72 zł. </w:t>
      </w:r>
    </w:p>
    <w:p w14:paraId="5CDD6DED" w14:textId="7C00E06A" w:rsidR="0006653A" w:rsidRPr="0006653A" w:rsidRDefault="0006653A" w:rsidP="0006653A">
      <w:pPr>
        <w:pStyle w:val="Legenda"/>
        <w:rPr>
          <w:b w:val="0"/>
          <w:bCs w:val="0"/>
        </w:rPr>
      </w:pPr>
      <w:bookmarkStart w:id="92" w:name="_Toc91667877"/>
      <w:r w:rsidRPr="0006653A">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8</w:t>
      </w:r>
      <w:r w:rsidR="001D0F84">
        <w:rPr>
          <w:b w:val="0"/>
          <w:bCs w:val="0"/>
        </w:rPr>
        <w:fldChar w:fldCharType="end"/>
      </w:r>
      <w:r w:rsidRPr="0006653A">
        <w:rPr>
          <w:b w:val="0"/>
          <w:bCs w:val="0"/>
        </w:rPr>
        <w:t>. Główne źródła dochodu studentów</w:t>
      </w:r>
      <w:bookmarkEnd w:id="92"/>
      <w:r w:rsidR="00C63212">
        <w:rPr>
          <w:b w:val="0"/>
          <w:bCs w:val="0"/>
        </w:rPr>
        <w:br/>
      </w:r>
    </w:p>
    <w:p w14:paraId="56B76F2B" w14:textId="6735234C" w:rsidR="0006653A" w:rsidRDefault="001423F1" w:rsidP="0006653A">
      <w:pPr>
        <w:pStyle w:val="TreAkapitu"/>
        <w:keepNext/>
        <w:jc w:val="center"/>
      </w:pPr>
      <w:r>
        <w:rPr>
          <w:noProof/>
        </w:rPr>
        <w:drawing>
          <wp:inline distT="0" distB="0" distL="0" distR="0" wp14:anchorId="18058128" wp14:editId="005BD2F2">
            <wp:extent cx="5402580" cy="2804160"/>
            <wp:effectExtent l="0" t="0" r="0" b="0"/>
            <wp:docPr id="24" name="Wykres 24">
              <a:extLst xmlns:a="http://schemas.openxmlformats.org/drawingml/2006/main">
                <a:ext uri="{FF2B5EF4-FFF2-40B4-BE49-F238E27FC236}">
                  <a16:creationId xmlns:a16="http://schemas.microsoft.com/office/drawing/2014/main" id="{1F7D90E0-2E4E-4FCA-8350-77AE4514D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A1BB245" w14:textId="3A82722D" w:rsidR="00054DBB" w:rsidRPr="002B1062" w:rsidRDefault="0006653A" w:rsidP="002B1062">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77254835" w14:textId="77777777" w:rsidR="001423F1" w:rsidRDefault="001423F1" w:rsidP="00054DBB">
      <w:pPr>
        <w:pStyle w:val="TreAkapitu"/>
        <w:jc w:val="center"/>
        <w:rPr>
          <w:szCs w:val="24"/>
        </w:rPr>
      </w:pPr>
    </w:p>
    <w:p w14:paraId="2E1CC834" w14:textId="6FEB049B" w:rsidR="006624C1" w:rsidRDefault="006624C1" w:rsidP="006624C1">
      <w:pPr>
        <w:pStyle w:val="TreAkapitu"/>
        <w:rPr>
          <w:szCs w:val="24"/>
        </w:rPr>
      </w:pPr>
      <w:r>
        <w:rPr>
          <w:szCs w:val="24"/>
        </w:rPr>
        <w:t>Według przeprowadzonego badania najczęstszym źródłem dochodu u studentów jest praca dorywcza. Podejmuje się</w:t>
      </w:r>
      <w:r w:rsidR="00974138">
        <w:rPr>
          <w:szCs w:val="24"/>
        </w:rPr>
        <w:t xml:space="preserve"> jej</w:t>
      </w:r>
      <w:r>
        <w:rPr>
          <w:szCs w:val="24"/>
        </w:rPr>
        <w:t xml:space="preserve"> ponad </w:t>
      </w:r>
      <w:r w:rsidR="005B170C">
        <w:rPr>
          <w:szCs w:val="24"/>
        </w:rPr>
        <w:t>połowa</w:t>
      </w:r>
      <w:r>
        <w:rPr>
          <w:szCs w:val="24"/>
        </w:rPr>
        <w:t xml:space="preserve"> badanych – 53%</w:t>
      </w:r>
      <w:r w:rsidR="007B6534">
        <w:rPr>
          <w:szCs w:val="24"/>
        </w:rPr>
        <w:t xml:space="preserve">. </w:t>
      </w:r>
      <w:r>
        <w:rPr>
          <w:szCs w:val="24"/>
        </w:rPr>
        <w:t>Następne z kolei źródło dochodów stanowi wsparcie od rodziny</w:t>
      </w:r>
      <w:r w:rsidR="005B170C">
        <w:rPr>
          <w:szCs w:val="24"/>
        </w:rPr>
        <w:t xml:space="preserve">, które otrzymuje 45% studentów. </w:t>
      </w:r>
      <w:r w:rsidR="007B6534">
        <w:rPr>
          <w:szCs w:val="24"/>
        </w:rPr>
        <w:t>Natomiast stałą pracę posiada 26% badanych. Forma zatrudnienia najczęściej zależy od trybu studiów. Studenci dzienni częściej podejmują się prac dorywczych, zaś studenci zaoczeni preferują stabilne wynagrodzenie.</w:t>
      </w:r>
      <w:r w:rsidR="00125F6D">
        <w:rPr>
          <w:szCs w:val="24"/>
        </w:rPr>
        <w:t xml:space="preserve"> Badanie wykazało, że jednym z głównych źródeł dochodów jest również stypendium naukowe. Otrzymuje je 24%</w:t>
      </w:r>
      <w:r w:rsidR="00A145FD">
        <w:rPr>
          <w:szCs w:val="24"/>
        </w:rPr>
        <w:t xml:space="preserve"> wyróżniających się</w:t>
      </w:r>
      <w:r w:rsidR="00125F6D">
        <w:rPr>
          <w:szCs w:val="24"/>
        </w:rPr>
        <w:t xml:space="preserve"> studentów, którzy osiągają </w:t>
      </w:r>
      <w:r w:rsidR="00230109">
        <w:rPr>
          <w:szCs w:val="24"/>
        </w:rPr>
        <w:t>szczególne</w:t>
      </w:r>
      <w:r w:rsidR="00CE4DBD">
        <w:rPr>
          <w:szCs w:val="24"/>
        </w:rPr>
        <w:t xml:space="preserve"> </w:t>
      </w:r>
      <w:r w:rsidR="00A145FD">
        <w:rPr>
          <w:szCs w:val="24"/>
        </w:rPr>
        <w:t xml:space="preserve"> wyniki w nauce.</w:t>
      </w:r>
      <w:r w:rsidR="00B249E3">
        <w:rPr>
          <w:szCs w:val="24"/>
        </w:rPr>
        <w:t xml:space="preserve"> Suma procentowa </w:t>
      </w:r>
      <w:r w:rsidR="00EA3DF9">
        <w:rPr>
          <w:szCs w:val="24"/>
        </w:rPr>
        <w:t xml:space="preserve">odpowiedzi przekracza 100%, ponieważ spora część studentów wskazała w odpowiedzi więcej niż jedno źródło dochodu. </w:t>
      </w:r>
    </w:p>
    <w:p w14:paraId="261CAFA4" w14:textId="611B9D5B" w:rsidR="00330200" w:rsidRDefault="00330200" w:rsidP="006624C1">
      <w:pPr>
        <w:pStyle w:val="TreAkapitu"/>
        <w:rPr>
          <w:szCs w:val="24"/>
        </w:rPr>
      </w:pPr>
      <w:r>
        <w:rPr>
          <w:szCs w:val="24"/>
        </w:rPr>
        <w:t>W pytaniu odnośnie najważniejszych wydatków</w:t>
      </w:r>
      <w:r w:rsidR="00343955">
        <w:rPr>
          <w:szCs w:val="24"/>
        </w:rPr>
        <w:t xml:space="preserve">, jakimi są obciążeni </w:t>
      </w:r>
      <w:r>
        <w:rPr>
          <w:szCs w:val="24"/>
        </w:rPr>
        <w:t>studenci wskazywali najczęściej na koszty związane z wyżywieniem (</w:t>
      </w:r>
      <w:r w:rsidR="00361563">
        <w:rPr>
          <w:szCs w:val="24"/>
        </w:rPr>
        <w:t xml:space="preserve">średnio </w:t>
      </w:r>
      <w:r>
        <w:rPr>
          <w:szCs w:val="24"/>
        </w:rPr>
        <w:t>804,60 zł), zakwaterowaniem (</w:t>
      </w:r>
      <w:r w:rsidR="00361563">
        <w:rPr>
          <w:szCs w:val="24"/>
        </w:rPr>
        <w:t xml:space="preserve">średnio </w:t>
      </w:r>
      <w:r>
        <w:rPr>
          <w:szCs w:val="24"/>
        </w:rPr>
        <w:t>544,50 zł) oraz rachunkami (</w:t>
      </w:r>
      <w:r w:rsidR="00361563">
        <w:rPr>
          <w:szCs w:val="24"/>
        </w:rPr>
        <w:t xml:space="preserve">średnio </w:t>
      </w:r>
      <w:r>
        <w:rPr>
          <w:szCs w:val="24"/>
        </w:rPr>
        <w:t>492,30 zł)</w:t>
      </w:r>
      <w:r w:rsidR="00CB1FFB">
        <w:rPr>
          <w:szCs w:val="24"/>
        </w:rPr>
        <w:t xml:space="preserve">. </w:t>
      </w:r>
    </w:p>
    <w:p w14:paraId="724854AE" w14:textId="77777777" w:rsidR="00B249E3" w:rsidRDefault="00B249E3" w:rsidP="00012142">
      <w:pPr>
        <w:pStyle w:val="TreAkapitu"/>
        <w:jc w:val="center"/>
        <w:rPr>
          <w:noProof/>
          <w:szCs w:val="24"/>
        </w:rPr>
      </w:pPr>
    </w:p>
    <w:p w14:paraId="0B0F2ECC" w14:textId="50E87E61" w:rsidR="00371542" w:rsidRPr="00FE42D3" w:rsidRDefault="00371542" w:rsidP="00371542">
      <w:pPr>
        <w:pStyle w:val="Legenda"/>
        <w:rPr>
          <w:b w:val="0"/>
          <w:bCs w:val="0"/>
        </w:rPr>
      </w:pPr>
      <w:bookmarkStart w:id="93" w:name="_Toc91667878"/>
      <w:r w:rsidRPr="00FE42D3">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19</w:t>
      </w:r>
      <w:r w:rsidR="001D0F84">
        <w:rPr>
          <w:b w:val="0"/>
          <w:bCs w:val="0"/>
        </w:rPr>
        <w:fldChar w:fldCharType="end"/>
      </w:r>
      <w:r w:rsidRPr="00FE42D3">
        <w:rPr>
          <w:b w:val="0"/>
          <w:bCs w:val="0"/>
        </w:rPr>
        <w:t>. Najważniejsze wydatki studentów</w:t>
      </w:r>
      <w:bookmarkEnd w:id="93"/>
    </w:p>
    <w:p w14:paraId="4C47AF5F" w14:textId="6082F630" w:rsidR="00371542" w:rsidRPr="00371542" w:rsidRDefault="00371542" w:rsidP="00371542">
      <w:pPr>
        <w:pStyle w:val="Legenda"/>
        <w:rPr>
          <w:b w:val="0"/>
          <w:bCs w:val="0"/>
        </w:rPr>
      </w:pPr>
    </w:p>
    <w:p w14:paraId="6A7F73F1" w14:textId="37EAE686" w:rsidR="00BF1698" w:rsidRDefault="00B249E3" w:rsidP="00012142">
      <w:pPr>
        <w:pStyle w:val="TreAkapitu"/>
        <w:jc w:val="center"/>
        <w:rPr>
          <w:szCs w:val="24"/>
        </w:rPr>
      </w:pPr>
      <w:r>
        <w:rPr>
          <w:noProof/>
        </w:rPr>
        <w:drawing>
          <wp:inline distT="0" distB="0" distL="0" distR="0" wp14:anchorId="5F02AB88" wp14:editId="5DB8383F">
            <wp:extent cx="4322618" cy="3131128"/>
            <wp:effectExtent l="0" t="0" r="0" b="0"/>
            <wp:docPr id="57" name="Wykres 57">
              <a:extLst xmlns:a="http://schemas.openxmlformats.org/drawingml/2006/main">
                <a:ext uri="{FF2B5EF4-FFF2-40B4-BE49-F238E27FC236}">
                  <a16:creationId xmlns:a16="http://schemas.microsoft.com/office/drawing/2014/main" id="{C99940A5-E83A-4E27-A5D5-3F346318B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430501"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541CC12D" w14:textId="77777777" w:rsidR="00196A53" w:rsidRDefault="00196A53" w:rsidP="00196A53">
      <w:pPr>
        <w:pStyle w:val="TreAkapitu"/>
        <w:rPr>
          <w:szCs w:val="24"/>
        </w:rPr>
      </w:pPr>
    </w:p>
    <w:p w14:paraId="7B708991" w14:textId="0423D030" w:rsidR="00196A53" w:rsidRDefault="00196A53" w:rsidP="00196A53">
      <w:pPr>
        <w:pStyle w:val="TreAkapitu"/>
        <w:rPr>
          <w:szCs w:val="24"/>
        </w:rPr>
      </w:pPr>
      <w:r>
        <w:rPr>
          <w:szCs w:val="24"/>
        </w:rPr>
        <w:t>Ponadto dodatkowymi wydatkami na jakie wydają pieniądze</w:t>
      </w:r>
      <w:r w:rsidR="003B3080">
        <w:rPr>
          <w:szCs w:val="24"/>
        </w:rPr>
        <w:t xml:space="preserve"> studenci najczę</w:t>
      </w:r>
      <w:r w:rsidR="00371542">
        <w:rPr>
          <w:szCs w:val="24"/>
        </w:rPr>
        <w:t>ś</w:t>
      </w:r>
      <w:r w:rsidR="003B3080">
        <w:rPr>
          <w:szCs w:val="24"/>
        </w:rPr>
        <w:t>ciej</w:t>
      </w:r>
      <w:r>
        <w:rPr>
          <w:szCs w:val="24"/>
        </w:rPr>
        <w:t xml:space="preserve"> typowali samochód i jego utrzymanie, edukację, rozrywkę oraz ubrania. </w:t>
      </w:r>
    </w:p>
    <w:p w14:paraId="499A8091" w14:textId="77777777" w:rsidR="00196A53" w:rsidRDefault="00196A53" w:rsidP="00012142">
      <w:pPr>
        <w:pStyle w:val="TreAkapitu"/>
        <w:jc w:val="center"/>
        <w:rPr>
          <w:szCs w:val="24"/>
        </w:rPr>
      </w:pPr>
    </w:p>
    <w:p w14:paraId="35BCF5BB" w14:textId="282BD2B9" w:rsidR="00371542" w:rsidRPr="00371542" w:rsidRDefault="00371542" w:rsidP="00371542">
      <w:pPr>
        <w:pStyle w:val="Legenda"/>
        <w:rPr>
          <w:b w:val="0"/>
          <w:bCs w:val="0"/>
        </w:rPr>
      </w:pPr>
      <w:bookmarkStart w:id="94" w:name="_Toc91667879"/>
      <w:r w:rsidRPr="0037154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0</w:t>
      </w:r>
      <w:r w:rsidR="001D0F84">
        <w:rPr>
          <w:b w:val="0"/>
          <w:bCs w:val="0"/>
        </w:rPr>
        <w:fldChar w:fldCharType="end"/>
      </w:r>
      <w:r w:rsidRPr="00371542">
        <w:rPr>
          <w:b w:val="0"/>
          <w:bCs w:val="0"/>
        </w:rPr>
        <w:t xml:space="preserve">. </w:t>
      </w:r>
      <w:r>
        <w:rPr>
          <w:b w:val="0"/>
          <w:bCs w:val="0"/>
        </w:rPr>
        <w:t>N</w:t>
      </w:r>
      <w:r w:rsidRPr="00371542">
        <w:rPr>
          <w:b w:val="0"/>
          <w:bCs w:val="0"/>
        </w:rPr>
        <w:t>ajczęściej wskazywane przez studentów dodatkowe wydatki</w:t>
      </w:r>
      <w:bookmarkEnd w:id="94"/>
      <w:r w:rsidRPr="00371542">
        <w:rPr>
          <w:b w:val="0"/>
          <w:bCs w:val="0"/>
        </w:rPr>
        <w:t xml:space="preserve"> </w:t>
      </w:r>
      <w:r w:rsidR="00FE42D3">
        <w:rPr>
          <w:b w:val="0"/>
          <w:bCs w:val="0"/>
        </w:rPr>
        <w:br/>
      </w:r>
    </w:p>
    <w:p w14:paraId="07317D27" w14:textId="77777777" w:rsidR="00196A53" w:rsidRDefault="00BF1698" w:rsidP="00012142">
      <w:pPr>
        <w:pStyle w:val="TreAkapitu"/>
        <w:jc w:val="center"/>
        <w:rPr>
          <w:noProof/>
          <w:szCs w:val="24"/>
        </w:rPr>
      </w:pPr>
      <w:r>
        <w:rPr>
          <w:noProof/>
        </w:rPr>
        <w:drawing>
          <wp:inline distT="0" distB="0" distL="0" distR="0" wp14:anchorId="4D665724" wp14:editId="7F52BAC7">
            <wp:extent cx="4474845" cy="2923310"/>
            <wp:effectExtent l="0" t="0" r="0" b="0"/>
            <wp:docPr id="201" name="Wykres 201">
              <a:extLst xmlns:a="http://schemas.openxmlformats.org/drawingml/2006/main">
                <a:ext uri="{FF2B5EF4-FFF2-40B4-BE49-F238E27FC236}">
                  <a16:creationId xmlns:a16="http://schemas.microsoft.com/office/drawing/2014/main" id="{2E0F2AB5-6745-4F63-A733-76307996C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noProof/>
          <w:szCs w:val="24"/>
        </w:rPr>
        <w:t xml:space="preserve"> </w:t>
      </w:r>
    </w:p>
    <w:p w14:paraId="109AE85C"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0ADBAA11" w14:textId="77777777" w:rsidR="00EC1558" w:rsidRPr="005478B5" w:rsidRDefault="00EC1558" w:rsidP="00B302DA">
      <w:pPr>
        <w:pStyle w:val="TreAkapitu"/>
        <w:ind w:firstLine="0"/>
        <w:jc w:val="left"/>
        <w:rPr>
          <w:szCs w:val="24"/>
        </w:rPr>
      </w:pPr>
    </w:p>
    <w:p w14:paraId="5410CCA1" w14:textId="698A0F30" w:rsidR="00EC1558" w:rsidRDefault="00EC1558" w:rsidP="00A55904">
      <w:pPr>
        <w:pStyle w:val="TreAkapitu"/>
        <w:numPr>
          <w:ilvl w:val="0"/>
          <w:numId w:val="16"/>
        </w:numPr>
        <w:jc w:val="left"/>
        <w:rPr>
          <w:b/>
          <w:bCs/>
          <w:szCs w:val="24"/>
        </w:rPr>
      </w:pPr>
      <w:r w:rsidRPr="00EC1558">
        <w:rPr>
          <w:b/>
          <w:bCs/>
          <w:szCs w:val="24"/>
        </w:rPr>
        <w:t>Czynniki technologiczne</w:t>
      </w:r>
    </w:p>
    <w:p w14:paraId="20AB6C4E" w14:textId="77777777" w:rsidR="00795BD7" w:rsidRDefault="007C72BC" w:rsidP="00AA1EEF">
      <w:pPr>
        <w:pStyle w:val="TreAkapitu"/>
        <w:rPr>
          <w:szCs w:val="24"/>
        </w:rPr>
      </w:pPr>
      <w:r>
        <w:rPr>
          <w:szCs w:val="24"/>
        </w:rPr>
        <w:t xml:space="preserve">Są to czynniki, które są narzucane przez współczesne innowacje. Mają na celu ułatwienie i </w:t>
      </w:r>
      <w:r w:rsidR="00795BD7">
        <w:rPr>
          <w:szCs w:val="24"/>
        </w:rPr>
        <w:t xml:space="preserve">usprawnienie pracy w przedsiębiorstwach. Postępujące zmiany technologiczne mogą przyczynić się zarówno do rozwoju nowych branż, jak i upadku. </w:t>
      </w:r>
      <w:r w:rsidR="00795BD7" w:rsidRPr="00795BD7">
        <w:rPr>
          <w:szCs w:val="24"/>
        </w:rPr>
        <w:t xml:space="preserve">Technika stwarza kolejne możliwości, przez co determinuje do przeznaczania budżetu na jej rozwój i badania. </w:t>
      </w:r>
      <w:r w:rsidR="00795BD7">
        <w:rPr>
          <w:szCs w:val="24"/>
        </w:rPr>
        <w:t>W ciągu ostatnich lat mogliśmy zauważyć znaczący rozwój gospodarki opartej na technologiach cyfrowych.</w:t>
      </w:r>
    </w:p>
    <w:p w14:paraId="70759175" w14:textId="2FAB5318" w:rsidR="007C72BC" w:rsidRPr="007C72BC" w:rsidRDefault="000C36B4" w:rsidP="00AA1EEF">
      <w:pPr>
        <w:pStyle w:val="TreAkapitu"/>
        <w:rPr>
          <w:szCs w:val="24"/>
        </w:rPr>
      </w:pPr>
      <w:r>
        <w:rPr>
          <w:szCs w:val="24"/>
        </w:rPr>
        <w:t>Olbrzymią rolę w kształtowaniu historii pożyczek odegrał Internet. Niegdyś</w:t>
      </w:r>
      <w:r w:rsidR="00795BD7">
        <w:rPr>
          <w:szCs w:val="24"/>
        </w:rPr>
        <w:t xml:space="preserve"> </w:t>
      </w:r>
      <w:r>
        <w:rPr>
          <w:szCs w:val="24"/>
        </w:rPr>
        <w:t xml:space="preserve">aby otrzymać pomoc finansową była konieczność fizycznego stawiennictwa w instytucji finansowej. W dzisiejszych czasach dzięki rozwoju technologii </w:t>
      </w:r>
      <w:r w:rsidR="00AA1EEF">
        <w:rPr>
          <w:szCs w:val="24"/>
        </w:rPr>
        <w:t xml:space="preserve">możemy ubiegać się o dodatkowe pieniądze bez wychodzenia z domu. Zaletą takiego rozwiązania jest szybszy czas realizacji pożyczki oraz wygoda, przez co klienci cenią sobie komfort usługi. </w:t>
      </w:r>
    </w:p>
    <w:p w14:paraId="5A83AA95" w14:textId="258500E0" w:rsidR="00884B9A" w:rsidRDefault="00884B9A" w:rsidP="008C687E">
      <w:pPr>
        <w:pStyle w:val="TreAkapitu"/>
        <w:rPr>
          <w:szCs w:val="24"/>
        </w:rPr>
      </w:pPr>
    </w:p>
    <w:p w14:paraId="21AC2549" w14:textId="6C061B00" w:rsidR="000E3576" w:rsidRDefault="000E3576" w:rsidP="00D340D5">
      <w:pPr>
        <w:pStyle w:val="Nagwek2"/>
      </w:pPr>
      <w:bookmarkStart w:id="95" w:name="_Toc8601575"/>
      <w:bookmarkStart w:id="96" w:name="_Toc91668276"/>
      <w:r>
        <w:t>Analiza interesariuszy</w:t>
      </w:r>
      <w:bookmarkEnd w:id="95"/>
      <w:bookmarkEnd w:id="96"/>
    </w:p>
    <w:p w14:paraId="38D0864F" w14:textId="50651888" w:rsidR="00F4495C" w:rsidRPr="00373038" w:rsidRDefault="00F4495C" w:rsidP="00F4495C">
      <w:pPr>
        <w:spacing w:after="0" w:line="360" w:lineRule="auto"/>
        <w:ind w:firstLine="709"/>
        <w:jc w:val="both"/>
        <w:rPr>
          <w:rFonts w:cs="Times New Roman"/>
        </w:rPr>
      </w:pPr>
      <w:r w:rsidRPr="00373038">
        <w:rPr>
          <w:rFonts w:cs="Times New Roman"/>
        </w:rPr>
        <w:t>Wnikliwe poznanie oraz zinterpretowanie otoczenia biznesowego wiążą się z dokonaniem odpowiedniej analizy przedsiębiorstwa. Jednym z wielu sposobów badania makrootoczenia jest przeprowadzenie prawidłowej analizy interesariuszy, która przedstawia poziom wpływów na dany projekt oraz w jakim stopniu wywierana jest zależność osób zintegrowanych z daną jednostką. Kształtowanie strategii przedsiębiorstwa powiązane jest z odpowiedni</w:t>
      </w:r>
      <w:r w:rsidR="00A31AA0">
        <w:rPr>
          <w:rFonts w:cs="Times New Roman"/>
        </w:rPr>
        <w:t>ą</w:t>
      </w:r>
      <w:r w:rsidRPr="00373038">
        <w:rPr>
          <w:rFonts w:cs="Times New Roman"/>
        </w:rPr>
        <w:t xml:space="preserve"> analizą poszczególnych grup interesariuszy.</w:t>
      </w:r>
      <w:r>
        <w:rPr>
          <w:rFonts w:cs="Times New Roman"/>
        </w:rPr>
        <w:t xml:space="preserve"> Jednym z głównych celów jest zdefiniowanie potencjalnych zagrożeń dla danego rynku oraz ich eliminacja.</w:t>
      </w:r>
      <w:r w:rsidRPr="00373038">
        <w:rPr>
          <w:rFonts w:cs="Times New Roman"/>
        </w:rPr>
        <w:t xml:space="preserve"> </w:t>
      </w:r>
    </w:p>
    <w:p w14:paraId="14AF4EA9" w14:textId="707A7933" w:rsidR="00C0048E" w:rsidRDefault="00F4495C" w:rsidP="004614DF">
      <w:pPr>
        <w:spacing w:after="0" w:line="360" w:lineRule="auto"/>
        <w:ind w:firstLine="709"/>
        <w:jc w:val="both"/>
        <w:rPr>
          <w:rFonts w:cs="Times New Roman"/>
        </w:rPr>
      </w:pPr>
      <w:r w:rsidRPr="00373038">
        <w:rPr>
          <w:rFonts w:cs="Times New Roman"/>
        </w:rPr>
        <w:t xml:space="preserve">Interesariusze – </w:t>
      </w:r>
      <w:r w:rsidRPr="00373038">
        <w:rPr>
          <w:rFonts w:cs="Times New Roman"/>
          <w:i/>
          <w:iCs/>
        </w:rPr>
        <w:t>stakeholders</w:t>
      </w:r>
      <w:r w:rsidRPr="00373038">
        <w:rPr>
          <w:rFonts w:cs="Times New Roman"/>
        </w:rPr>
        <w:t xml:space="preserve"> – są to osoby, których interesy są w znacznym stopniu powiązane z przedsięwzięciem jednocześnie posiadając możliwość oddziaływania na główne procesy. </w:t>
      </w:r>
      <w:r>
        <w:rPr>
          <w:rFonts w:cs="Times New Roman"/>
        </w:rPr>
        <w:t xml:space="preserve">Podstawowym podziałem są grupy interesariuszy zewnętrznych oraz wewnętrznych. </w:t>
      </w:r>
      <w:r w:rsidRPr="00373038">
        <w:rPr>
          <w:rFonts w:cs="Times New Roman"/>
        </w:rPr>
        <w:t xml:space="preserve">Wyróżnia się </w:t>
      </w:r>
      <w:r>
        <w:rPr>
          <w:rFonts w:cs="Times New Roman"/>
        </w:rPr>
        <w:t xml:space="preserve">również </w:t>
      </w:r>
      <w:r w:rsidRPr="00373038">
        <w:rPr>
          <w:rFonts w:cs="Times New Roman"/>
        </w:rPr>
        <w:t>oddziaływanie pozytywne, które ma na celu popierać dany projekt jak i negatywne, które skutkuje uniemożliwieniem realizacji założeń. Zarządzanie projektem zależy od stopnia zaangażowania interesariuszy w projekt.</w:t>
      </w:r>
    </w:p>
    <w:p w14:paraId="25889F34" w14:textId="77777777" w:rsidR="004614DF" w:rsidRPr="004614DF" w:rsidRDefault="004614DF" w:rsidP="004614DF">
      <w:pPr>
        <w:pStyle w:val="TreAkapitu"/>
        <w:rPr>
          <w:lang w:eastAsia="en-US"/>
        </w:rPr>
      </w:pPr>
    </w:p>
    <w:p w14:paraId="2039451C" w14:textId="3F3EBB2D" w:rsidR="00AC0E72" w:rsidRPr="00373405" w:rsidRDefault="00AC0E72" w:rsidP="00AC0E72">
      <w:pPr>
        <w:pStyle w:val="Legenda"/>
        <w:rPr>
          <w:b w:val="0"/>
          <w:bCs w:val="0"/>
        </w:rPr>
      </w:pPr>
      <w:bookmarkStart w:id="97" w:name="_Toc91667880"/>
      <w:r w:rsidRPr="00373405">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1</w:t>
      </w:r>
      <w:r w:rsidR="001D0F84">
        <w:rPr>
          <w:b w:val="0"/>
          <w:bCs w:val="0"/>
        </w:rPr>
        <w:fldChar w:fldCharType="end"/>
      </w:r>
      <w:r w:rsidRPr="00373405">
        <w:rPr>
          <w:b w:val="0"/>
          <w:bCs w:val="0"/>
        </w:rPr>
        <w:t>. Diagram interesariuszy</w:t>
      </w:r>
      <w:bookmarkEnd w:id="97"/>
    </w:p>
    <w:p w14:paraId="28B068A9" w14:textId="447D424F" w:rsidR="00AC0E72" w:rsidRDefault="00C0048E" w:rsidP="003B3ED2">
      <w:pPr>
        <w:pStyle w:val="TreAkapitu"/>
        <w:jc w:val="center"/>
        <w:rPr>
          <w:lang w:eastAsia="en-US"/>
        </w:rPr>
      </w:pPr>
      <w:r>
        <w:rPr>
          <w:noProof/>
        </w:rPr>
        <w:lastRenderedPageBreak/>
        <w:drawing>
          <wp:anchor distT="0" distB="0" distL="114300" distR="114300" simplePos="0" relativeHeight="251554304" behindDoc="1" locked="0" layoutInCell="1" allowOverlap="1" wp14:anchorId="2DBC1EE6" wp14:editId="23D4501E">
            <wp:simplePos x="0" y="0"/>
            <wp:positionH relativeFrom="column">
              <wp:posOffset>-252095</wp:posOffset>
            </wp:positionH>
            <wp:positionV relativeFrom="paragraph">
              <wp:posOffset>318770</wp:posOffset>
            </wp:positionV>
            <wp:extent cx="6252210" cy="4168140"/>
            <wp:effectExtent l="0" t="0" r="0" b="0"/>
            <wp:wrapTight wrapText="bothSides">
              <wp:wrapPolygon edited="0">
                <wp:start x="0" y="0"/>
                <wp:lineTo x="0" y="21521"/>
                <wp:lineTo x="21521" y="21521"/>
                <wp:lineTo x="21521" y="0"/>
                <wp:lineTo x="0" y="0"/>
              </wp:wrapPolygon>
            </wp:wrapTight>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252210" cy="4168140"/>
                    </a:xfrm>
                    <a:prstGeom prst="rect">
                      <a:avLst/>
                    </a:prstGeom>
                  </pic:spPr>
                </pic:pic>
              </a:graphicData>
            </a:graphic>
          </wp:anchor>
        </w:drawing>
      </w:r>
    </w:p>
    <w:p w14:paraId="579CE380" w14:textId="3B0EDE91" w:rsidR="00F4495C" w:rsidRDefault="00AC0E72" w:rsidP="00033E4D">
      <w:pPr>
        <w:pStyle w:val="TreAkapitu"/>
        <w:jc w:val="left"/>
        <w:rPr>
          <w:i/>
          <w:iCs/>
          <w:sz w:val="20"/>
          <w:lang w:eastAsia="en-US"/>
        </w:rPr>
      </w:pPr>
      <w:r w:rsidRPr="00AC0E72">
        <w:rPr>
          <w:i/>
          <w:iCs/>
          <w:sz w:val="20"/>
          <w:lang w:eastAsia="en-US"/>
        </w:rPr>
        <w:t>Źródło: BABOK® Guide, wersja 2.0</w:t>
      </w:r>
    </w:p>
    <w:p w14:paraId="00AFEDC0" w14:textId="77777777" w:rsidR="00714C98" w:rsidRDefault="00714C98" w:rsidP="00033E4D">
      <w:pPr>
        <w:pStyle w:val="TreAkapitu"/>
        <w:jc w:val="left"/>
        <w:rPr>
          <w:sz w:val="20"/>
          <w:lang w:eastAsia="en-US"/>
        </w:rPr>
      </w:pPr>
    </w:p>
    <w:p w14:paraId="3EAF9DA8" w14:textId="77777777" w:rsidR="00944D0B" w:rsidRDefault="00944D0B" w:rsidP="00714C98">
      <w:pPr>
        <w:pStyle w:val="TreAkapitu"/>
        <w:rPr>
          <w:szCs w:val="24"/>
          <w:lang w:eastAsia="en-US"/>
        </w:rPr>
      </w:pPr>
    </w:p>
    <w:p w14:paraId="3656309B" w14:textId="77777777" w:rsidR="00795E3F" w:rsidRDefault="00944D0B" w:rsidP="00714C98">
      <w:pPr>
        <w:pStyle w:val="TreAkapitu"/>
        <w:rPr>
          <w:szCs w:val="24"/>
          <w:lang w:eastAsia="en-US"/>
        </w:rPr>
      </w:pPr>
      <w:r>
        <w:rPr>
          <w:szCs w:val="24"/>
          <w:lang w:eastAsia="en-US"/>
        </w:rPr>
        <w:t xml:space="preserve">W pierwszej kolejności określeni zostają interesariuszy wewnętrzni, którzy stanowią zespól projektowy i osoby zaangażowane w opracowywanie rozwiązania. </w:t>
      </w:r>
      <w:r w:rsidR="00615160">
        <w:rPr>
          <w:szCs w:val="24"/>
          <w:lang w:eastAsia="en-US"/>
        </w:rPr>
        <w:t xml:space="preserve">Z racji </w:t>
      </w:r>
      <w:r w:rsidR="00775172">
        <w:rPr>
          <w:szCs w:val="24"/>
          <w:lang w:eastAsia="en-US"/>
        </w:rPr>
        <w:t>tego</w:t>
      </w:r>
      <w:r w:rsidR="00615160">
        <w:rPr>
          <w:szCs w:val="24"/>
          <w:lang w:eastAsia="en-US"/>
        </w:rPr>
        <w:t>,</w:t>
      </w:r>
      <w:r w:rsidR="00775172">
        <w:rPr>
          <w:szCs w:val="24"/>
          <w:lang w:eastAsia="en-US"/>
        </w:rPr>
        <w:t xml:space="preserve"> że</w:t>
      </w:r>
      <w:r w:rsidR="00615160">
        <w:rPr>
          <w:szCs w:val="24"/>
          <w:lang w:eastAsia="en-US"/>
        </w:rPr>
        <w:t xml:space="preserve"> s</w:t>
      </w:r>
      <w:r w:rsidR="00033E4D">
        <w:rPr>
          <w:szCs w:val="24"/>
          <w:lang w:eastAsia="en-US"/>
        </w:rPr>
        <w:t>ystem tworzony jest w ramach pracy inżynierskiej</w:t>
      </w:r>
      <w:r w:rsidR="00775172">
        <w:rPr>
          <w:szCs w:val="24"/>
          <w:lang w:eastAsia="en-US"/>
        </w:rPr>
        <w:t xml:space="preserve">, </w:t>
      </w:r>
      <w:r w:rsidR="00033E4D">
        <w:rPr>
          <w:szCs w:val="24"/>
          <w:lang w:eastAsia="en-US"/>
        </w:rPr>
        <w:t xml:space="preserve">zespół projektowy </w:t>
      </w:r>
      <w:r w:rsidR="003B3ED2">
        <w:rPr>
          <w:szCs w:val="24"/>
          <w:lang w:eastAsia="en-US"/>
        </w:rPr>
        <w:t xml:space="preserve">składa się z </w:t>
      </w:r>
      <w:r w:rsidR="00033E4D">
        <w:rPr>
          <w:szCs w:val="24"/>
          <w:lang w:eastAsia="en-US"/>
        </w:rPr>
        <w:t xml:space="preserve"> jedn</w:t>
      </w:r>
      <w:r w:rsidR="003B3ED2">
        <w:rPr>
          <w:szCs w:val="24"/>
          <w:lang w:eastAsia="en-US"/>
        </w:rPr>
        <w:t>ej</w:t>
      </w:r>
      <w:r w:rsidR="00033E4D">
        <w:rPr>
          <w:szCs w:val="24"/>
          <w:lang w:eastAsia="en-US"/>
        </w:rPr>
        <w:t xml:space="preserve"> osob</w:t>
      </w:r>
      <w:r w:rsidR="003B3ED2">
        <w:rPr>
          <w:szCs w:val="24"/>
          <w:lang w:eastAsia="en-US"/>
        </w:rPr>
        <w:t>y</w:t>
      </w:r>
      <w:r w:rsidR="00661692">
        <w:rPr>
          <w:szCs w:val="24"/>
          <w:lang w:eastAsia="en-US"/>
        </w:rPr>
        <w:t xml:space="preserve"> – autor</w:t>
      </w:r>
      <w:r w:rsidR="003B3ED2">
        <w:rPr>
          <w:szCs w:val="24"/>
          <w:lang w:eastAsia="en-US"/>
        </w:rPr>
        <w:t>a</w:t>
      </w:r>
      <w:r w:rsidR="00661692">
        <w:rPr>
          <w:szCs w:val="24"/>
          <w:lang w:eastAsia="en-US"/>
        </w:rPr>
        <w:t xml:space="preserve"> pracy</w:t>
      </w:r>
      <w:r w:rsidR="00033E4D">
        <w:rPr>
          <w:szCs w:val="24"/>
          <w:lang w:eastAsia="en-US"/>
        </w:rPr>
        <w:t>, któr</w:t>
      </w:r>
      <w:r w:rsidR="00661692">
        <w:rPr>
          <w:szCs w:val="24"/>
          <w:lang w:eastAsia="en-US"/>
        </w:rPr>
        <w:t>y</w:t>
      </w:r>
      <w:r w:rsidR="00033E4D">
        <w:rPr>
          <w:szCs w:val="24"/>
          <w:lang w:eastAsia="en-US"/>
        </w:rPr>
        <w:t xml:space="preserve"> </w:t>
      </w:r>
      <w:r w:rsidR="00D71E98">
        <w:rPr>
          <w:szCs w:val="24"/>
          <w:lang w:eastAsia="en-US"/>
        </w:rPr>
        <w:t>sprawuje w nim wszystkie role</w:t>
      </w:r>
      <w:r w:rsidR="00033E4D">
        <w:rPr>
          <w:szCs w:val="24"/>
          <w:lang w:eastAsia="en-US"/>
        </w:rPr>
        <w:t xml:space="preserve">. </w:t>
      </w:r>
    </w:p>
    <w:p w14:paraId="1079B9C2" w14:textId="2F3BAC23" w:rsidR="008E71C6" w:rsidRDefault="003B3ED2" w:rsidP="00714C98">
      <w:pPr>
        <w:pStyle w:val="TreAkapitu"/>
        <w:rPr>
          <w:szCs w:val="24"/>
          <w:lang w:eastAsia="en-US"/>
        </w:rPr>
      </w:pPr>
      <w:r>
        <w:rPr>
          <w:szCs w:val="24"/>
          <w:lang w:eastAsia="en-US"/>
        </w:rPr>
        <w:t>Przechodząc do ogółu, dotknięta jednostką organizacyjną stanowi społeczność studencka, ponieważ użytkownikami końcowymi są studenci zaciągający pomocy finansowej dla zaspokajania własnych potrzeb. Swój udział w ramach organizacji mogą odgrywać rolę samorządy studenckie</w:t>
      </w:r>
      <w:r w:rsidR="004F540E">
        <w:rPr>
          <w:szCs w:val="24"/>
          <w:lang w:eastAsia="en-US"/>
        </w:rPr>
        <w:t>, reprezentujące poszczególne uczelnie.</w:t>
      </w:r>
      <w:r w:rsidR="000E3289">
        <w:rPr>
          <w:szCs w:val="24"/>
          <w:lang w:eastAsia="en-US"/>
        </w:rPr>
        <w:t xml:space="preserve"> </w:t>
      </w:r>
      <w:r w:rsidR="004F540E">
        <w:rPr>
          <w:szCs w:val="24"/>
          <w:lang w:eastAsia="en-US"/>
        </w:rPr>
        <w:t>Z ich strony istnieje możliwość pomocy</w:t>
      </w:r>
      <w:r w:rsidR="00CE4BE5">
        <w:rPr>
          <w:szCs w:val="24"/>
          <w:lang w:eastAsia="en-US"/>
        </w:rPr>
        <w:t xml:space="preserve"> </w:t>
      </w:r>
      <w:r w:rsidR="004F540E">
        <w:rPr>
          <w:szCs w:val="24"/>
          <w:lang w:eastAsia="en-US"/>
        </w:rPr>
        <w:t xml:space="preserve">rozwoju systemu poprzez rozpowszechnianie </w:t>
      </w:r>
      <w:r w:rsidR="000E3289">
        <w:rPr>
          <w:szCs w:val="24"/>
          <w:lang w:eastAsia="en-US"/>
        </w:rPr>
        <w:t xml:space="preserve">wniosków dla </w:t>
      </w:r>
      <w:r w:rsidR="00764D5A">
        <w:rPr>
          <w:szCs w:val="24"/>
          <w:lang w:eastAsia="en-US"/>
        </w:rPr>
        <w:t xml:space="preserve">najbardziej potrzebujących </w:t>
      </w:r>
      <w:r w:rsidR="000E3289">
        <w:rPr>
          <w:szCs w:val="24"/>
          <w:lang w:eastAsia="en-US"/>
        </w:rPr>
        <w:t>wsparcia</w:t>
      </w:r>
      <w:r w:rsidR="004F540E">
        <w:rPr>
          <w:szCs w:val="24"/>
          <w:lang w:eastAsia="en-US"/>
        </w:rPr>
        <w:t xml:space="preserve">. Ponadto </w:t>
      </w:r>
      <w:r w:rsidR="006D4A0B">
        <w:rPr>
          <w:szCs w:val="24"/>
          <w:lang w:eastAsia="en-US"/>
        </w:rPr>
        <w:t>P</w:t>
      </w:r>
      <w:r w:rsidR="000E3289">
        <w:rPr>
          <w:szCs w:val="24"/>
          <w:lang w:eastAsia="en-US"/>
        </w:rPr>
        <w:t xml:space="preserve">aństwo udziela uczelniom dotacji finansowej na pomoc materialną dla studentów.  Decyzję do kogo trafią środki podejmuje rektor uczelni w porozumieniu z samorządem, zatem to też może mieć istotny wpływ na przyznawanie </w:t>
      </w:r>
      <w:r w:rsidR="004F5C3B">
        <w:rPr>
          <w:szCs w:val="24"/>
          <w:lang w:eastAsia="en-US"/>
        </w:rPr>
        <w:t>pożyczek w ramach systemu</w:t>
      </w:r>
      <w:r w:rsidR="000E3289">
        <w:rPr>
          <w:szCs w:val="24"/>
          <w:lang w:eastAsia="en-US"/>
        </w:rPr>
        <w:t>.</w:t>
      </w:r>
    </w:p>
    <w:p w14:paraId="5FF5B4B6" w14:textId="49BD048D" w:rsidR="00C72FE7" w:rsidRPr="00C3038C" w:rsidRDefault="008E71C6" w:rsidP="00C3038C">
      <w:pPr>
        <w:pStyle w:val="TreAkapitu"/>
        <w:rPr>
          <w:szCs w:val="24"/>
          <w:lang w:eastAsia="en-US"/>
        </w:rPr>
      </w:pPr>
      <w:r>
        <w:rPr>
          <w:szCs w:val="24"/>
          <w:lang w:eastAsia="en-US"/>
        </w:rPr>
        <w:lastRenderedPageBreak/>
        <w:t xml:space="preserve">Z kolei interesariuszami zewnętrznymi będą instytucje finansowe, które stanowią konkurencję. </w:t>
      </w:r>
      <w:r w:rsidR="00D1323F">
        <w:rPr>
          <w:szCs w:val="24"/>
          <w:lang w:eastAsia="en-US"/>
        </w:rPr>
        <w:t xml:space="preserve">Mogą oddziaływać negatywnie poprzez próby przedstawiania korzystniejszej oferty. W następnej kolejności występują organy regulacyjne. Istnieje ryzyko wprowadzenia nowych kwestii prawnych, które będą uniemożliwiały </w:t>
      </w:r>
      <w:r w:rsidR="00396627">
        <w:rPr>
          <w:szCs w:val="24"/>
          <w:lang w:eastAsia="en-US"/>
        </w:rPr>
        <w:t xml:space="preserve">proces obsługi pożyczki, jaki założony był pierwotnie. Spowoduje to konieczność zmian, które mogą niekorzystnie wpłynąć na działanie systemu. </w:t>
      </w:r>
    </w:p>
    <w:p w14:paraId="5415DB1E" w14:textId="136DCE8E" w:rsidR="006C6B56" w:rsidRDefault="006C6B56" w:rsidP="00D340D5">
      <w:pPr>
        <w:pStyle w:val="Nagwek2"/>
      </w:pPr>
      <w:bookmarkStart w:id="98" w:name="_Toc8601578"/>
      <w:bookmarkStart w:id="99" w:name="_Toc91668277"/>
      <w:r>
        <w:t>Role biznesowe i a</w:t>
      </w:r>
      <w:r w:rsidR="00484566">
        <w:t>ktorzy biznesowi</w:t>
      </w:r>
      <w:bookmarkEnd w:id="98"/>
      <w:bookmarkEnd w:id="99"/>
    </w:p>
    <w:p w14:paraId="7699E91C" w14:textId="6BA9BAEB" w:rsidR="00A70E73" w:rsidRDefault="00A70E73" w:rsidP="00A70E73">
      <w:pPr>
        <w:pStyle w:val="TreAkapitu"/>
      </w:pPr>
      <w:r>
        <w:t>Aktorem biznesowym nazywamy podmiot, który wchodzi w interakcje z organizacją. Reprezentuje on rolę odgrywaną względem biznesu</w:t>
      </w:r>
      <w:r w:rsidR="009D1D79">
        <w:t xml:space="preserve">, przez co wskazuje jakie byty korzystają z funkcji, które dostarcza organizacja. Z kolei rolą biznesową jest odpowiedzialność za wywoływanie określonego zachowania, do której może być przypisany aktor biznesowy. Pozwala na kategoryzowanie aktorów biznesowych biorąc pod uwagę to, jaką zajmują oni pozycje w procesie biznesowym oraz jakie czynności w nim wykonują. </w:t>
      </w:r>
    </w:p>
    <w:p w14:paraId="56B2E662" w14:textId="77777777" w:rsidR="00926F42" w:rsidRPr="00926F42" w:rsidRDefault="00926F42" w:rsidP="00926F42">
      <w:pPr>
        <w:pStyle w:val="TreAkapitu"/>
      </w:pPr>
    </w:p>
    <w:p w14:paraId="29973AE2" w14:textId="1B55EC2D" w:rsidR="00F11FBB" w:rsidRDefault="006C6B56" w:rsidP="006565FD">
      <w:pPr>
        <w:pStyle w:val="Nagwek3"/>
      </w:pPr>
      <w:bookmarkStart w:id="100" w:name="_Toc8601580"/>
      <w:bookmarkStart w:id="101" w:name="_Toc91668279"/>
      <w:r>
        <w:t>Mapa aktorów biznesowych</w:t>
      </w:r>
      <w:bookmarkEnd w:id="100"/>
      <w:bookmarkEnd w:id="101"/>
    </w:p>
    <w:p w14:paraId="3A9BE6C9" w14:textId="77777777" w:rsidR="00A903B4" w:rsidRPr="009D1D79" w:rsidRDefault="00A903B4" w:rsidP="00A903B4">
      <w:pPr>
        <w:pStyle w:val="TreAkapitu"/>
        <w:rPr>
          <w:szCs w:val="24"/>
        </w:rPr>
      </w:pPr>
      <w:r>
        <w:rPr>
          <w:szCs w:val="24"/>
        </w:rPr>
        <w:t>Opracowywany system obsługi mikropożyczek cechuje się prostotą. Możemy wyróżnić jeden typ aktora biznesowego o nazwie „Student”.  Przypisane zostały do niego dwie role biznesowe – „Pożyczkodawca” oraz „Pożyczkobiorca”. Wynika to z faktu, iż każdy student może pełnić obie role i wykonywać działania, które wchodzą w zakres roli pożyczkodawcy jak i pożyczkobiorcy.</w:t>
      </w:r>
    </w:p>
    <w:p w14:paraId="5201B7CB" w14:textId="77777777" w:rsidR="00A903B4" w:rsidRPr="00A70E73" w:rsidRDefault="00A903B4" w:rsidP="00A903B4">
      <w:pPr>
        <w:pStyle w:val="TreAkapitu"/>
        <w:ind w:firstLine="0"/>
      </w:pPr>
    </w:p>
    <w:p w14:paraId="26F4BAAB" w14:textId="15EDADD0" w:rsidR="00A903B4" w:rsidRPr="00831802" w:rsidRDefault="00A903B4" w:rsidP="00A903B4">
      <w:pPr>
        <w:pStyle w:val="Legenda"/>
        <w:rPr>
          <w:b w:val="0"/>
          <w:bCs w:val="0"/>
        </w:rPr>
      </w:pPr>
      <w:bookmarkStart w:id="102" w:name="_Toc91667881"/>
      <w:r w:rsidRPr="0083180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2</w:t>
      </w:r>
      <w:r w:rsidR="001D0F84">
        <w:rPr>
          <w:b w:val="0"/>
          <w:bCs w:val="0"/>
        </w:rPr>
        <w:fldChar w:fldCharType="end"/>
      </w:r>
      <w:r w:rsidRPr="00831802">
        <w:rPr>
          <w:b w:val="0"/>
          <w:bCs w:val="0"/>
        </w:rPr>
        <w:t>. Aktorzy oraz role biznesowe</w:t>
      </w:r>
      <w:bookmarkEnd w:id="102"/>
    </w:p>
    <w:p w14:paraId="15A9F662" w14:textId="77777777" w:rsidR="00A903B4" w:rsidRDefault="00A903B4" w:rsidP="00A903B4">
      <w:pPr>
        <w:pStyle w:val="TreAkapitu"/>
        <w:jc w:val="center"/>
      </w:pPr>
      <w:r>
        <w:rPr>
          <w:noProof/>
        </w:rPr>
        <w:drawing>
          <wp:inline distT="0" distB="0" distL="0" distR="0" wp14:anchorId="49BF6D02" wp14:editId="61A41D32">
            <wp:extent cx="5175606" cy="182118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a:extLst>
                        <a:ext uri="{28A0092B-C50C-407E-A947-70E740481C1C}">
                          <a14:useLocalDpi xmlns:a14="http://schemas.microsoft.com/office/drawing/2010/main" val="0"/>
                        </a:ext>
                      </a:extLst>
                    </a:blip>
                    <a:srcRect l="1" r="-1972" b="49002"/>
                    <a:stretch/>
                  </pic:blipFill>
                  <pic:spPr bwMode="auto">
                    <a:xfrm>
                      <a:off x="0" y="0"/>
                      <a:ext cx="5195242" cy="1828090"/>
                    </a:xfrm>
                    <a:prstGeom prst="rect">
                      <a:avLst/>
                    </a:prstGeom>
                    <a:noFill/>
                    <a:ln>
                      <a:noFill/>
                    </a:ln>
                    <a:extLst>
                      <a:ext uri="{53640926-AAD7-44D8-BBD7-CCE9431645EC}">
                        <a14:shadowObscured xmlns:a14="http://schemas.microsoft.com/office/drawing/2010/main"/>
                      </a:ext>
                    </a:extLst>
                  </pic:spPr>
                </pic:pic>
              </a:graphicData>
            </a:graphic>
          </wp:inline>
        </w:drawing>
      </w:r>
    </w:p>
    <w:p w14:paraId="345DD349" w14:textId="2C512FA9" w:rsidR="00A903B4" w:rsidRDefault="00A903B4" w:rsidP="00A903B4">
      <w:pPr>
        <w:pStyle w:val="TreAkapitu"/>
        <w:jc w:val="left"/>
        <w:rPr>
          <w:sz w:val="20"/>
        </w:rPr>
      </w:pPr>
      <w:r w:rsidRPr="004614DF">
        <w:rPr>
          <w:sz w:val="20"/>
        </w:rPr>
        <w:t>Źródło: Opracowanie własne</w:t>
      </w:r>
    </w:p>
    <w:p w14:paraId="419E41E2" w14:textId="6F524C9F" w:rsidR="00B711A8" w:rsidRDefault="00B711A8" w:rsidP="00A903B4">
      <w:pPr>
        <w:pStyle w:val="TreAkapitu"/>
        <w:jc w:val="left"/>
        <w:rPr>
          <w:sz w:val="20"/>
        </w:rPr>
      </w:pPr>
    </w:p>
    <w:p w14:paraId="4A76414F" w14:textId="77777777" w:rsidR="00B711A8" w:rsidRDefault="00B711A8" w:rsidP="00B711A8">
      <w:pPr>
        <w:pStyle w:val="Nagwek3"/>
      </w:pPr>
      <w:bookmarkStart w:id="103" w:name="_Toc8601579"/>
      <w:bookmarkStart w:id="104" w:name="_Toc91668278"/>
      <w:r>
        <w:lastRenderedPageBreak/>
        <w:t>Katalog ról biznesowych i odpowiedzialności</w:t>
      </w:r>
      <w:bookmarkEnd w:id="103"/>
      <w:bookmarkEnd w:id="104"/>
    </w:p>
    <w:p w14:paraId="35B445AC" w14:textId="77777777" w:rsidR="00B711A8" w:rsidRPr="00B14963" w:rsidRDefault="00B711A8" w:rsidP="00B711A8">
      <w:pPr>
        <w:pStyle w:val="Legenda"/>
        <w:rPr>
          <w:b w:val="0"/>
          <w:bCs w:val="0"/>
        </w:rPr>
      </w:pPr>
      <w:r w:rsidRPr="00B14963">
        <w:rPr>
          <w:b w:val="0"/>
          <w:bCs w:val="0"/>
        </w:rPr>
        <w:t xml:space="preserve">Tabela </w:t>
      </w:r>
      <w:r w:rsidRPr="00B14963">
        <w:rPr>
          <w:b w:val="0"/>
          <w:bCs w:val="0"/>
        </w:rPr>
        <w:fldChar w:fldCharType="begin"/>
      </w:r>
      <w:r w:rsidRPr="00B14963">
        <w:rPr>
          <w:b w:val="0"/>
          <w:bCs w:val="0"/>
        </w:rPr>
        <w:instrText xml:space="preserve"> SEQ Tabela \* ARABIC </w:instrText>
      </w:r>
      <w:r w:rsidRPr="00B14963">
        <w:rPr>
          <w:b w:val="0"/>
          <w:bCs w:val="0"/>
        </w:rPr>
        <w:fldChar w:fldCharType="separate"/>
      </w:r>
      <w:r w:rsidRPr="00B14963">
        <w:rPr>
          <w:b w:val="0"/>
          <w:bCs w:val="0"/>
          <w:noProof/>
        </w:rPr>
        <w:t>4</w:t>
      </w:r>
      <w:r w:rsidRPr="00B14963">
        <w:rPr>
          <w:b w:val="0"/>
          <w:bCs w:val="0"/>
        </w:rPr>
        <w:fldChar w:fldCharType="end"/>
      </w:r>
      <w:r w:rsidRPr="00B14963">
        <w:rPr>
          <w:b w:val="0"/>
          <w:bCs w:val="0"/>
        </w:rPr>
        <w:t>. Katalog ról biznesowych</w:t>
      </w:r>
    </w:p>
    <w:tbl>
      <w:tblPr>
        <w:tblStyle w:val="Tabela-Siatka"/>
        <w:tblW w:w="0" w:type="auto"/>
        <w:jc w:val="center"/>
        <w:tblLook w:val="04A0" w:firstRow="1" w:lastRow="0" w:firstColumn="1" w:lastColumn="0" w:noHBand="0" w:noVBand="1"/>
      </w:tblPr>
      <w:tblGrid>
        <w:gridCol w:w="1101"/>
        <w:gridCol w:w="1842"/>
        <w:gridCol w:w="4678"/>
      </w:tblGrid>
      <w:tr w:rsidR="00B711A8" w14:paraId="3201CCB2" w14:textId="77777777" w:rsidTr="00CD6647">
        <w:trPr>
          <w:jc w:val="center"/>
        </w:trPr>
        <w:tc>
          <w:tcPr>
            <w:tcW w:w="1101" w:type="dxa"/>
            <w:shd w:val="clear" w:color="auto" w:fill="BFBFBF" w:themeFill="background1" w:themeFillShade="BF"/>
          </w:tcPr>
          <w:p w14:paraId="5FE1A662" w14:textId="77777777" w:rsidR="00B711A8" w:rsidRPr="006F2063" w:rsidRDefault="00B711A8" w:rsidP="00CD6647">
            <w:pPr>
              <w:pStyle w:val="TreAkapitu"/>
              <w:ind w:firstLine="0"/>
              <w:rPr>
                <w:b/>
                <w:bCs/>
              </w:rPr>
            </w:pPr>
            <w:r w:rsidRPr="006F2063">
              <w:rPr>
                <w:b/>
                <w:bCs/>
              </w:rPr>
              <w:t>ID</w:t>
            </w:r>
          </w:p>
        </w:tc>
        <w:tc>
          <w:tcPr>
            <w:tcW w:w="1842" w:type="dxa"/>
            <w:shd w:val="clear" w:color="auto" w:fill="BFBFBF" w:themeFill="background1" w:themeFillShade="BF"/>
          </w:tcPr>
          <w:p w14:paraId="6EB8E1B4" w14:textId="77777777" w:rsidR="00B711A8" w:rsidRPr="006F2063" w:rsidRDefault="00B711A8" w:rsidP="00CD6647">
            <w:pPr>
              <w:pStyle w:val="TreAkapitu"/>
              <w:ind w:firstLine="0"/>
              <w:rPr>
                <w:b/>
                <w:bCs/>
              </w:rPr>
            </w:pPr>
            <w:r w:rsidRPr="006F2063">
              <w:rPr>
                <w:b/>
                <w:bCs/>
              </w:rPr>
              <w:t>Nazwa</w:t>
            </w:r>
          </w:p>
        </w:tc>
        <w:tc>
          <w:tcPr>
            <w:tcW w:w="4678" w:type="dxa"/>
            <w:shd w:val="clear" w:color="auto" w:fill="BFBFBF" w:themeFill="background1" w:themeFillShade="BF"/>
          </w:tcPr>
          <w:p w14:paraId="45B7AA01" w14:textId="77777777" w:rsidR="00B711A8" w:rsidRPr="006F2063" w:rsidRDefault="00B711A8" w:rsidP="00CD6647">
            <w:pPr>
              <w:pStyle w:val="TreAkapitu"/>
              <w:ind w:firstLine="0"/>
              <w:rPr>
                <w:b/>
                <w:bCs/>
              </w:rPr>
            </w:pPr>
            <w:r w:rsidRPr="006F2063">
              <w:rPr>
                <w:b/>
                <w:bCs/>
              </w:rPr>
              <w:t>Opis</w:t>
            </w:r>
          </w:p>
        </w:tc>
      </w:tr>
      <w:tr w:rsidR="00B711A8" w14:paraId="095C8ED0" w14:textId="77777777" w:rsidTr="00CD6647">
        <w:trPr>
          <w:jc w:val="center"/>
        </w:trPr>
        <w:tc>
          <w:tcPr>
            <w:tcW w:w="1101" w:type="dxa"/>
          </w:tcPr>
          <w:p w14:paraId="0A168476" w14:textId="77777777" w:rsidR="00B711A8" w:rsidRDefault="00B711A8" w:rsidP="00CD6647">
            <w:pPr>
              <w:pStyle w:val="TreAkapitu"/>
              <w:ind w:firstLine="0"/>
            </w:pPr>
            <w:r>
              <w:t>ROL001</w:t>
            </w:r>
          </w:p>
        </w:tc>
        <w:tc>
          <w:tcPr>
            <w:tcW w:w="1842" w:type="dxa"/>
          </w:tcPr>
          <w:p w14:paraId="1CE45466" w14:textId="77777777" w:rsidR="00B711A8" w:rsidRDefault="00B711A8" w:rsidP="00CD6647">
            <w:pPr>
              <w:pStyle w:val="TreAkapitu"/>
              <w:ind w:firstLine="0"/>
            </w:pPr>
            <w:r>
              <w:t>Pożyczkodawca</w:t>
            </w:r>
          </w:p>
        </w:tc>
        <w:tc>
          <w:tcPr>
            <w:tcW w:w="4678" w:type="dxa"/>
          </w:tcPr>
          <w:p w14:paraId="7E868300" w14:textId="77777777" w:rsidR="00B711A8" w:rsidRDefault="00B711A8" w:rsidP="00CD6647">
            <w:pPr>
              <w:pStyle w:val="TreAkapitu"/>
              <w:ind w:firstLine="0"/>
            </w:pPr>
            <w:r>
              <w:t>Student upoważniony do udzielania pożyczki</w:t>
            </w:r>
          </w:p>
        </w:tc>
      </w:tr>
      <w:tr w:rsidR="00B711A8" w14:paraId="032FC308" w14:textId="77777777" w:rsidTr="00CD6647">
        <w:trPr>
          <w:jc w:val="center"/>
        </w:trPr>
        <w:tc>
          <w:tcPr>
            <w:tcW w:w="1101" w:type="dxa"/>
          </w:tcPr>
          <w:p w14:paraId="3EDF861F" w14:textId="77777777" w:rsidR="00B711A8" w:rsidRDefault="00B711A8" w:rsidP="00CD6647">
            <w:pPr>
              <w:pStyle w:val="TreAkapitu"/>
              <w:ind w:firstLine="0"/>
            </w:pPr>
            <w:r>
              <w:t>ROL002</w:t>
            </w:r>
          </w:p>
        </w:tc>
        <w:tc>
          <w:tcPr>
            <w:tcW w:w="1842" w:type="dxa"/>
          </w:tcPr>
          <w:p w14:paraId="202934D2" w14:textId="77777777" w:rsidR="00B711A8" w:rsidRDefault="00B711A8" w:rsidP="00CD6647">
            <w:pPr>
              <w:pStyle w:val="TreAkapitu"/>
              <w:ind w:firstLine="0"/>
            </w:pPr>
            <w:r>
              <w:t>Pożyczkobiorca</w:t>
            </w:r>
          </w:p>
        </w:tc>
        <w:tc>
          <w:tcPr>
            <w:tcW w:w="4678" w:type="dxa"/>
          </w:tcPr>
          <w:p w14:paraId="67DC22CB" w14:textId="77777777" w:rsidR="00B711A8" w:rsidRDefault="00B711A8" w:rsidP="00CD6647">
            <w:pPr>
              <w:pStyle w:val="TreAkapitu"/>
              <w:ind w:firstLine="0"/>
            </w:pPr>
            <w:r>
              <w:t>Student upoważniony do zaciągania pożyczki</w:t>
            </w:r>
          </w:p>
        </w:tc>
      </w:tr>
    </w:tbl>
    <w:p w14:paraId="121A343C" w14:textId="6166095F" w:rsidR="00A903B4" w:rsidRPr="00477E52" w:rsidRDefault="00B711A8" w:rsidP="00477E52">
      <w:pPr>
        <w:pStyle w:val="TreAkapitu"/>
        <w:rPr>
          <w:sz w:val="20"/>
          <w:szCs w:val="16"/>
        </w:rPr>
      </w:pPr>
      <w:r w:rsidRPr="00B14963">
        <w:rPr>
          <w:sz w:val="20"/>
          <w:szCs w:val="16"/>
        </w:rPr>
        <w:t>Źródło: opracowanie własne</w:t>
      </w:r>
    </w:p>
    <w:p w14:paraId="0ADC5F50" w14:textId="476B5449" w:rsidR="00AD1C85" w:rsidRDefault="00AD1C85" w:rsidP="00D340D5">
      <w:pPr>
        <w:pStyle w:val="Nagwek2"/>
      </w:pPr>
      <w:bookmarkStart w:id="105" w:name="_Toc8601581"/>
      <w:bookmarkStart w:id="106" w:name="_Toc91668280"/>
      <w:r>
        <w:t>Obiekty / encje biznesowe</w:t>
      </w:r>
      <w:bookmarkEnd w:id="105"/>
      <w:bookmarkEnd w:id="106"/>
    </w:p>
    <w:p w14:paraId="7B8D492F" w14:textId="780A64B0" w:rsidR="00E559A8" w:rsidRPr="00E559A8" w:rsidRDefault="00E559A8" w:rsidP="00E559A8">
      <w:pPr>
        <w:pStyle w:val="TreAkapitu"/>
      </w:pPr>
      <w:r>
        <w:t>W systemie zachodzi potrzeba przechowywania danych o pewnych obiektach, które charakteryzują się pewnymi cechami i właściwościami</w:t>
      </w:r>
      <w:r w:rsidR="00B551BD">
        <w:t xml:space="preserve">. </w:t>
      </w:r>
      <w:r w:rsidR="00C52372">
        <w:t xml:space="preserve">Podstawowym obiektem stanowiącym </w:t>
      </w:r>
      <w:r w:rsidR="00933203">
        <w:t>źródło wszelkich procesów w systemie jest „Student”</w:t>
      </w:r>
      <w:r w:rsidR="002F3CF3">
        <w:t xml:space="preserve">, który </w:t>
      </w:r>
      <w:r w:rsidR="00AA644C">
        <w:t xml:space="preserve">może pełnić rolę „Pożyczkodawca” lub „Pożyczkobiorca” oraz </w:t>
      </w:r>
      <w:r w:rsidR="002F3CF3">
        <w:t xml:space="preserve">posiada dane adresowe zapisane w obiekcie „Adres”. </w:t>
      </w:r>
      <w:r w:rsidR="00AA447F">
        <w:t>System ponadto musi gromadzić dane dotyczące wniosków oraz pożyczek.</w:t>
      </w:r>
    </w:p>
    <w:p w14:paraId="434141DA" w14:textId="1111445D" w:rsidR="00AD1C85" w:rsidRDefault="00AD1C85" w:rsidP="00D340D5">
      <w:pPr>
        <w:pStyle w:val="Nagwek3"/>
      </w:pPr>
      <w:bookmarkStart w:id="107" w:name="_Toc8601582"/>
      <w:bookmarkStart w:id="108" w:name="_Toc91668281"/>
      <w:r>
        <w:t>Model konceptualny</w:t>
      </w:r>
      <w:r w:rsidR="000F5E03">
        <w:t xml:space="preserve"> - diagramy klas poziom konceptualny</w:t>
      </w:r>
      <w:bookmarkEnd w:id="107"/>
      <w:bookmarkEnd w:id="108"/>
    </w:p>
    <w:p w14:paraId="5E784C2C" w14:textId="6890F370" w:rsidR="002924AF" w:rsidRPr="002924AF" w:rsidRDefault="002924AF" w:rsidP="002924AF">
      <w:pPr>
        <w:pStyle w:val="TreAkapitu"/>
      </w:pPr>
      <w:r>
        <w:t xml:space="preserve">Poniższy </w:t>
      </w:r>
      <w:r w:rsidR="00BE5705">
        <w:t xml:space="preserve">diagram </w:t>
      </w:r>
      <w:r>
        <w:t>model</w:t>
      </w:r>
      <w:r w:rsidR="00BE5705">
        <w:t>u konceptualnego</w:t>
      </w:r>
      <w:r>
        <w:t xml:space="preserve"> tworzy podstawę schematu, na której</w:t>
      </w:r>
      <w:r w:rsidR="00C52372">
        <w:t xml:space="preserve"> będzie się</w:t>
      </w:r>
      <w:r>
        <w:t xml:space="preserve"> opierać przetwarzanie danych. Obiekty reprezentowane są w uniwersalnym modelu niezależnym od modelu implementacyjnego.</w:t>
      </w:r>
      <w:r w:rsidR="00E5280C">
        <w:t xml:space="preserve"> Na tym etapie koncepcje biznesowe oraz wymagania są rozważane bez uwzględnienia aspektów technologicznych.</w:t>
      </w:r>
    </w:p>
    <w:p w14:paraId="28F5ED26" w14:textId="5C453C46" w:rsidR="000F59C8" w:rsidRPr="000F59C8" w:rsidRDefault="000F59C8" w:rsidP="000F59C8">
      <w:pPr>
        <w:pStyle w:val="Legenda"/>
        <w:jc w:val="both"/>
        <w:rPr>
          <w:b w:val="0"/>
          <w:bCs w:val="0"/>
        </w:rPr>
      </w:pPr>
      <w:bookmarkStart w:id="109" w:name="_Toc91667882"/>
      <w:r w:rsidRPr="000F59C8">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3</w:t>
      </w:r>
      <w:r w:rsidR="001D0F84">
        <w:rPr>
          <w:b w:val="0"/>
          <w:bCs w:val="0"/>
        </w:rPr>
        <w:fldChar w:fldCharType="end"/>
      </w:r>
      <w:r w:rsidRPr="000F59C8">
        <w:rPr>
          <w:b w:val="0"/>
          <w:bCs w:val="0"/>
        </w:rPr>
        <w:t>. Diagram klas – poziom konceptualny</w:t>
      </w:r>
      <w:bookmarkEnd w:id="109"/>
    </w:p>
    <w:p w14:paraId="11DF9D9B" w14:textId="31E516A0" w:rsidR="00BC4EDD" w:rsidRDefault="00797019" w:rsidP="000F2C75">
      <w:pPr>
        <w:pStyle w:val="TreAkapitu"/>
        <w:jc w:val="left"/>
      </w:pPr>
      <w:r>
        <w:rPr>
          <w:noProof/>
        </w:rPr>
        <w:drawing>
          <wp:inline distT="0" distB="0" distL="0" distR="0" wp14:anchorId="3CA1D32A" wp14:editId="5A72B133">
            <wp:extent cx="4998720" cy="3516048"/>
            <wp:effectExtent l="0" t="0" r="0" b="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06477" cy="3521504"/>
                    </a:xfrm>
                    <a:prstGeom prst="rect">
                      <a:avLst/>
                    </a:prstGeom>
                  </pic:spPr>
                </pic:pic>
              </a:graphicData>
            </a:graphic>
          </wp:inline>
        </w:drawing>
      </w:r>
    </w:p>
    <w:p w14:paraId="3D13C017" w14:textId="4A162055" w:rsidR="00F4330B" w:rsidRPr="00F4330B" w:rsidRDefault="00F4330B" w:rsidP="00BC4EDD">
      <w:pPr>
        <w:pStyle w:val="TreAkapitu"/>
        <w:rPr>
          <w:sz w:val="20"/>
          <w:szCs w:val="16"/>
        </w:rPr>
      </w:pPr>
      <w:r w:rsidRPr="00F4330B">
        <w:rPr>
          <w:sz w:val="20"/>
          <w:szCs w:val="16"/>
        </w:rPr>
        <w:t>Źródło: Opracowanie własne</w:t>
      </w:r>
    </w:p>
    <w:p w14:paraId="32984C3B" w14:textId="792C11F2" w:rsidR="008F1523" w:rsidRPr="008F1523" w:rsidRDefault="00AD1C85" w:rsidP="008F1523">
      <w:pPr>
        <w:pStyle w:val="Nagwek3"/>
      </w:pPr>
      <w:bookmarkStart w:id="110" w:name="_Toc91668282"/>
      <w:bookmarkStart w:id="111" w:name="_Toc8601588"/>
      <w:r>
        <w:lastRenderedPageBreak/>
        <w:t>Maszyn</w:t>
      </w:r>
      <w:r w:rsidR="004E71EB">
        <w:t>y</w:t>
      </w:r>
      <w:r>
        <w:t xml:space="preserve"> stanow</w:t>
      </w:r>
      <w:r w:rsidR="004E71EB">
        <w:t>e</w:t>
      </w:r>
      <w:bookmarkEnd w:id="110"/>
    </w:p>
    <w:bookmarkEnd w:id="111"/>
    <w:p w14:paraId="3CA4467D" w14:textId="31B94EEB" w:rsidR="00F351C1" w:rsidRPr="006D48A0" w:rsidRDefault="008F1523" w:rsidP="00C07615">
      <w:pPr>
        <w:pStyle w:val="TreAkapitu"/>
      </w:pPr>
      <w:r w:rsidRPr="008F1523">
        <w:t>Wyróżnione obiekty w systemie mogą być przestrzegane jako automat skończony, czyli inaczej jako maszyna stanowa. Jest to graf skierowany posiadający skończoną liczbę wierzchołków, które informują w jakim stanie aktualnie znajduje się obiekt. Z kolei łuki opisują przejścia pomiędzy stanami, wynikające z wystąpienia pewnych zdarzeń.</w:t>
      </w:r>
      <w:r>
        <w:t xml:space="preserve"> </w:t>
      </w:r>
      <w:r w:rsidR="00F351C1">
        <w:t xml:space="preserve">Na diagramie poniżej przedstawiono maszynę stanową obiektu </w:t>
      </w:r>
      <w:r w:rsidR="00F351C1">
        <w:rPr>
          <w:i/>
          <w:iCs/>
        </w:rPr>
        <w:t>Wniosek</w:t>
      </w:r>
      <w:r w:rsidR="00F351C1">
        <w:t xml:space="preserve">. Zanim rozpocznie się proces składania wniosku o pożyczkę </w:t>
      </w:r>
      <w:r w:rsidR="00F351C1" w:rsidRPr="00F351C1">
        <w:rPr>
          <w:i/>
          <w:iCs/>
        </w:rPr>
        <w:t>Wniosek</w:t>
      </w:r>
      <w:r w:rsidR="00F351C1">
        <w:t xml:space="preserve"> przyjmuje stan</w:t>
      </w:r>
      <w:r w:rsidR="00F351C1" w:rsidRPr="00F351C1">
        <w:rPr>
          <w:i/>
          <w:iCs/>
        </w:rPr>
        <w:t xml:space="preserve"> Niezłożony</w:t>
      </w:r>
      <w:r w:rsidR="00F351C1">
        <w:t xml:space="preserve">. Po dokonaniu złożenia wniosku przechodzi w stan </w:t>
      </w:r>
      <w:r w:rsidR="00F351C1">
        <w:rPr>
          <w:i/>
          <w:iCs/>
        </w:rPr>
        <w:t>Złożony</w:t>
      </w:r>
      <w:r w:rsidR="00F351C1">
        <w:t xml:space="preserve">, a następnie jest on weryfikowany, zatem znajduję się w stanie </w:t>
      </w:r>
      <w:r w:rsidR="00F351C1">
        <w:rPr>
          <w:i/>
          <w:iCs/>
        </w:rPr>
        <w:t>Weryfikowany</w:t>
      </w:r>
      <w:r w:rsidR="00F351C1">
        <w:t xml:space="preserve">. </w:t>
      </w:r>
      <w:r w:rsidR="006D48A0">
        <w:t xml:space="preserve">Następnie umieszczony jest węzeł wyboru, który posiada dwa wyjścia. W przypadku zaakceptowania wniosku przechodzi on w stan </w:t>
      </w:r>
      <w:r w:rsidR="006D48A0">
        <w:rPr>
          <w:i/>
          <w:iCs/>
        </w:rPr>
        <w:t>Zaakceptowany</w:t>
      </w:r>
      <w:r w:rsidR="006D48A0">
        <w:t xml:space="preserve">, natomiast jeśli wniosek został odrzucony przyjmuje stan </w:t>
      </w:r>
      <w:r w:rsidR="006D48A0">
        <w:rPr>
          <w:i/>
          <w:iCs/>
        </w:rPr>
        <w:t>Odrzucony</w:t>
      </w:r>
      <w:r w:rsidR="006D48A0">
        <w:t xml:space="preserve">. Odrzucony wniosek wymaga jego ponownego złożenia, </w:t>
      </w:r>
      <w:r w:rsidR="004975BA">
        <w:t>tym samym</w:t>
      </w:r>
      <w:r w:rsidR="006D48A0">
        <w:t xml:space="preserve"> przechodzi w stan </w:t>
      </w:r>
      <w:r w:rsidR="006D48A0">
        <w:rPr>
          <w:i/>
          <w:iCs/>
        </w:rPr>
        <w:t>Niezłożony</w:t>
      </w:r>
      <w:r w:rsidR="006D48A0">
        <w:t xml:space="preserve">. Zaakceptowany wniosek po chwili pojawia się jako dostępny do udzielenia pożyczki przez pożyczkodawcę i przyjmuje stan </w:t>
      </w:r>
      <w:r w:rsidR="006D48A0">
        <w:rPr>
          <w:i/>
          <w:iCs/>
        </w:rPr>
        <w:t>Wystawiony.</w:t>
      </w:r>
    </w:p>
    <w:p w14:paraId="5F21DBB2" w14:textId="77777777" w:rsidR="00B551BD" w:rsidRPr="00B551BD" w:rsidRDefault="00B551BD" w:rsidP="00B551BD">
      <w:pPr>
        <w:pStyle w:val="TreAkapitu"/>
      </w:pPr>
    </w:p>
    <w:p w14:paraId="1D2A2ABB" w14:textId="08C733CA" w:rsidR="00576078" w:rsidRDefault="00576078" w:rsidP="00576078">
      <w:pPr>
        <w:pStyle w:val="Legenda"/>
        <w:rPr>
          <w:b w:val="0"/>
          <w:bCs w:val="0"/>
          <w:i/>
          <w:iCs/>
        </w:rPr>
      </w:pPr>
      <w:bookmarkStart w:id="112" w:name="_Toc91667883"/>
      <w:r w:rsidRPr="00576078">
        <w:rPr>
          <w:b w:val="0"/>
          <w:bCs w:val="0"/>
        </w:rPr>
        <w:t>R</w:t>
      </w:r>
      <w:r w:rsidR="00082676">
        <w:rPr>
          <w:b w:val="0"/>
          <w:bCs w:val="0"/>
        </w:rPr>
        <w:t>y</w:t>
      </w:r>
      <w:r w:rsidRPr="00576078">
        <w:rPr>
          <w:b w:val="0"/>
          <w:bCs w:val="0"/>
        </w:rPr>
        <w:t xml:space="preserve">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4</w:t>
      </w:r>
      <w:r w:rsidR="001D0F84">
        <w:rPr>
          <w:b w:val="0"/>
          <w:bCs w:val="0"/>
        </w:rPr>
        <w:fldChar w:fldCharType="end"/>
      </w:r>
      <w:r w:rsidRPr="00576078">
        <w:rPr>
          <w:b w:val="0"/>
          <w:bCs w:val="0"/>
        </w:rPr>
        <w:t xml:space="preserve">. Maszyna stanowa obiektu </w:t>
      </w:r>
      <w:r w:rsidRPr="00576078">
        <w:rPr>
          <w:b w:val="0"/>
          <w:bCs w:val="0"/>
          <w:i/>
          <w:iCs/>
        </w:rPr>
        <w:t>Wniosek</w:t>
      </w:r>
      <w:bookmarkEnd w:id="112"/>
    </w:p>
    <w:p w14:paraId="433C6B94" w14:textId="6ACD326A" w:rsidR="00286404" w:rsidRPr="00286404" w:rsidRDefault="00286404" w:rsidP="00286404">
      <w:r>
        <w:rPr>
          <w:noProof/>
        </w:rPr>
        <w:drawing>
          <wp:inline distT="0" distB="0" distL="0" distR="0" wp14:anchorId="5D140477" wp14:editId="2DB49CD2">
            <wp:extent cx="6058241" cy="2103120"/>
            <wp:effectExtent l="0" t="0" r="0" b="0"/>
            <wp:docPr id="51"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058866" cy="2103337"/>
                    </a:xfrm>
                    <a:prstGeom prst="rect">
                      <a:avLst/>
                    </a:prstGeom>
                  </pic:spPr>
                </pic:pic>
              </a:graphicData>
            </a:graphic>
          </wp:inline>
        </w:drawing>
      </w:r>
    </w:p>
    <w:p w14:paraId="69C9D172" w14:textId="2776BFCC" w:rsidR="00576078" w:rsidRDefault="00576078" w:rsidP="00576078">
      <w:pPr>
        <w:pStyle w:val="TreAkapitu"/>
        <w:jc w:val="left"/>
        <w:rPr>
          <w:sz w:val="20"/>
          <w:szCs w:val="16"/>
        </w:rPr>
      </w:pPr>
      <w:r w:rsidRPr="00576078">
        <w:rPr>
          <w:sz w:val="20"/>
          <w:szCs w:val="16"/>
        </w:rPr>
        <w:t>Źródło: opracowanie własne</w:t>
      </w:r>
    </w:p>
    <w:p w14:paraId="11A8B52D" w14:textId="17E45899" w:rsidR="004E71EB" w:rsidRDefault="004E71EB" w:rsidP="00576078">
      <w:pPr>
        <w:pStyle w:val="TreAkapitu"/>
        <w:jc w:val="left"/>
        <w:rPr>
          <w:sz w:val="20"/>
          <w:szCs w:val="16"/>
        </w:rPr>
      </w:pPr>
    </w:p>
    <w:p w14:paraId="2E27A127" w14:textId="5AD8A555" w:rsidR="004E71EB" w:rsidRDefault="00E63349" w:rsidP="00E63349">
      <w:pPr>
        <w:pStyle w:val="TreAkapitu"/>
        <w:rPr>
          <w:i/>
          <w:iCs/>
        </w:rPr>
      </w:pPr>
      <w:r>
        <w:t xml:space="preserve">Druga maszyna stanowa została opracowana dla obiektu </w:t>
      </w:r>
      <w:r>
        <w:rPr>
          <w:i/>
          <w:iCs/>
        </w:rPr>
        <w:t>Pożyczka</w:t>
      </w:r>
      <w:r>
        <w:t>. Po ówczesnym wystawieniu wniosku i wybraniu konkretnej oferty</w:t>
      </w:r>
      <w:r w:rsidR="00D47444">
        <w:t xml:space="preserve"> przez pożyczkodawcę</w:t>
      </w:r>
      <w:r>
        <w:t xml:space="preserve"> </w:t>
      </w:r>
      <w:r>
        <w:rPr>
          <w:i/>
          <w:iCs/>
        </w:rPr>
        <w:t>Pożyczka</w:t>
      </w:r>
      <w:r>
        <w:t xml:space="preserve"> znajduję się w stanie </w:t>
      </w:r>
      <w:r>
        <w:rPr>
          <w:i/>
          <w:iCs/>
        </w:rPr>
        <w:t>Oczekująca na wpłatę</w:t>
      </w:r>
      <w:r>
        <w:t>. Gdy następuje wpłata ustalonej kwoty</w:t>
      </w:r>
      <w:r w:rsidR="00FA1C76">
        <w:t>,</w:t>
      </w:r>
      <w:r>
        <w:t xml:space="preserve"> pożyczkobiorca otrzymuje pożyczkę, dlatego też przechodzi w stan </w:t>
      </w:r>
      <w:r>
        <w:rPr>
          <w:i/>
          <w:iCs/>
        </w:rPr>
        <w:t>Otrzymana</w:t>
      </w:r>
      <w:r>
        <w:t xml:space="preserve">. Każda zawarta pożyczka posiada określony termin zwrotu zawarty w umowie, jednakże może dojść do sytuacji, kiedy pożyczkobiorca nie będzie w stanie spłacić </w:t>
      </w:r>
      <w:r w:rsidR="00255554" w:rsidRPr="00255554">
        <w:t>zobowiązań</w:t>
      </w:r>
      <w:r w:rsidR="00255554">
        <w:t xml:space="preserve"> na czas. W takim wypadku może poprosić pożyczkodawcę o przedłużenie terminu. Jeśli otrzyma na to zgodę, </w:t>
      </w:r>
      <w:r w:rsidR="00255554">
        <w:rPr>
          <w:i/>
          <w:iCs/>
        </w:rPr>
        <w:t>Pożyczka</w:t>
      </w:r>
      <w:r w:rsidR="00255554">
        <w:t xml:space="preserve"> </w:t>
      </w:r>
      <w:r w:rsidR="00255554">
        <w:lastRenderedPageBreak/>
        <w:t xml:space="preserve">przejdzie w stan </w:t>
      </w:r>
      <w:r w:rsidR="00255554">
        <w:rPr>
          <w:i/>
          <w:iCs/>
        </w:rPr>
        <w:t>Przedłużona</w:t>
      </w:r>
      <w:r w:rsidR="00255554">
        <w:t xml:space="preserve">. </w:t>
      </w:r>
      <w:r w:rsidR="00DB2AAF">
        <w:t xml:space="preserve">Po dokonaniu zwrotu </w:t>
      </w:r>
      <w:r w:rsidR="00FA1C76" w:rsidRPr="00FA1C76">
        <w:rPr>
          <w:i/>
          <w:iCs/>
        </w:rPr>
        <w:t>Pożyczka</w:t>
      </w:r>
      <w:r w:rsidR="00FA1C76">
        <w:t xml:space="preserve"> </w:t>
      </w:r>
      <w:r w:rsidR="00DB2AAF" w:rsidRPr="00FA1C76">
        <w:t>znajduje</w:t>
      </w:r>
      <w:r w:rsidR="00DB2AAF">
        <w:t xml:space="preserve"> się w stanie </w:t>
      </w:r>
      <w:r w:rsidR="00DB2AAF">
        <w:rPr>
          <w:i/>
          <w:iCs/>
        </w:rPr>
        <w:t>Zwrócona</w:t>
      </w:r>
      <w:r w:rsidR="00DB2AAF">
        <w:t xml:space="preserve">, a następnie proces jest finalizowany, toteż obiekt występuje w stanie </w:t>
      </w:r>
      <w:r w:rsidR="00DB2AAF">
        <w:rPr>
          <w:i/>
          <w:iCs/>
        </w:rPr>
        <w:t>Zakończona.</w:t>
      </w:r>
    </w:p>
    <w:p w14:paraId="4D8F8917" w14:textId="77777777" w:rsidR="00FA1C76" w:rsidRPr="00DB2AAF" w:rsidRDefault="00FA1C76" w:rsidP="00E63349">
      <w:pPr>
        <w:pStyle w:val="TreAkapitu"/>
        <w:rPr>
          <w:i/>
          <w:iCs/>
        </w:rPr>
      </w:pPr>
    </w:p>
    <w:p w14:paraId="013848CC" w14:textId="47D65A1D" w:rsidR="00E879D7" w:rsidRPr="004E71EB" w:rsidRDefault="00E879D7" w:rsidP="00E879D7">
      <w:pPr>
        <w:pStyle w:val="Legenda"/>
        <w:rPr>
          <w:b w:val="0"/>
          <w:bCs w:val="0"/>
        </w:rPr>
      </w:pPr>
      <w:bookmarkStart w:id="113" w:name="_Toc91667884"/>
      <w:r w:rsidRPr="004E71EB">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5</w:t>
      </w:r>
      <w:r w:rsidR="001D0F84">
        <w:rPr>
          <w:b w:val="0"/>
          <w:bCs w:val="0"/>
        </w:rPr>
        <w:fldChar w:fldCharType="end"/>
      </w:r>
      <w:r w:rsidRPr="004E71EB">
        <w:rPr>
          <w:b w:val="0"/>
          <w:bCs w:val="0"/>
        </w:rPr>
        <w:t xml:space="preserve">. Maszyna stanowa obiektu </w:t>
      </w:r>
      <w:r w:rsidRPr="004E71EB">
        <w:rPr>
          <w:b w:val="0"/>
          <w:bCs w:val="0"/>
          <w:i/>
          <w:iCs/>
        </w:rPr>
        <w:t>Pożyczka</w:t>
      </w:r>
      <w:bookmarkEnd w:id="113"/>
    </w:p>
    <w:p w14:paraId="05908EA3" w14:textId="4C4B802E" w:rsidR="00E879D7" w:rsidRDefault="00E879D7" w:rsidP="00E879D7">
      <w:pPr>
        <w:pStyle w:val="TreAkapitu"/>
        <w:ind w:firstLine="0"/>
        <w:jc w:val="left"/>
        <w:rPr>
          <w:sz w:val="20"/>
          <w:szCs w:val="16"/>
        </w:rPr>
      </w:pPr>
      <w:r>
        <w:rPr>
          <w:noProof/>
        </w:rPr>
        <w:drawing>
          <wp:inline distT="0" distB="0" distL="0" distR="0" wp14:anchorId="078152DC" wp14:editId="04F0EF39">
            <wp:extent cx="6417160" cy="1432560"/>
            <wp:effectExtent l="0" t="0" r="0" b="0"/>
            <wp:docPr id="35"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453783" cy="1440736"/>
                    </a:xfrm>
                    <a:prstGeom prst="rect">
                      <a:avLst/>
                    </a:prstGeom>
                  </pic:spPr>
                </pic:pic>
              </a:graphicData>
            </a:graphic>
          </wp:inline>
        </w:drawing>
      </w:r>
    </w:p>
    <w:p w14:paraId="2EBCF931" w14:textId="5931E23E" w:rsidR="004E71EB" w:rsidRPr="00233FBF" w:rsidRDefault="00E879D7" w:rsidP="00233FBF">
      <w:pPr>
        <w:pStyle w:val="TreAkapitu"/>
        <w:ind w:firstLine="0"/>
        <w:jc w:val="left"/>
        <w:rPr>
          <w:sz w:val="20"/>
          <w:szCs w:val="16"/>
        </w:rPr>
      </w:pPr>
      <w:r w:rsidRPr="00576078">
        <w:rPr>
          <w:sz w:val="20"/>
          <w:szCs w:val="16"/>
        </w:rPr>
        <w:t>Źródło: opracowanie własne</w:t>
      </w:r>
    </w:p>
    <w:p w14:paraId="66595A6C" w14:textId="79A57C3B" w:rsidR="007C1D90" w:rsidRDefault="007C1D90" w:rsidP="00D340D5">
      <w:pPr>
        <w:pStyle w:val="Nagwek2"/>
      </w:pPr>
      <w:bookmarkStart w:id="114" w:name="_Toc8601592"/>
      <w:bookmarkStart w:id="115" w:name="_Toc91668283"/>
      <w:r>
        <w:t>P</w:t>
      </w:r>
      <w:r w:rsidR="00423A96">
        <w:t>rocesy biznesowe</w:t>
      </w:r>
      <w:bookmarkEnd w:id="114"/>
      <w:bookmarkEnd w:id="115"/>
    </w:p>
    <w:p w14:paraId="5C9BD519" w14:textId="42E10657" w:rsidR="00CC2294" w:rsidRPr="00CB05FE" w:rsidRDefault="00CB05FE" w:rsidP="00CC2294">
      <w:pPr>
        <w:pStyle w:val="TreAkapitu"/>
        <w:rPr>
          <w:i/>
          <w:iCs/>
        </w:rPr>
      </w:pPr>
      <w:r>
        <w:t xml:space="preserve">Procesy biznesowe stanowią ciąg uporządkowanych oraz powiązanych ze sobą działań realizowanych w organizacji, które prowadzą do osiągnięcia wyznaczonego </w:t>
      </w:r>
      <w:r w:rsidR="00FC664C">
        <w:t>celu biznesowego</w:t>
      </w:r>
      <w:r>
        <w:t>.</w:t>
      </w:r>
      <w:r w:rsidR="00B46F37">
        <w:t xml:space="preserve"> </w:t>
      </w:r>
      <w:r w:rsidR="00827D6C">
        <w:t>W</w:t>
      </w:r>
      <w:r w:rsidR="00827D6C" w:rsidRPr="00827D6C">
        <w:t xml:space="preserve">ynika </w:t>
      </w:r>
      <w:r w:rsidR="00827D6C">
        <w:t xml:space="preserve">on </w:t>
      </w:r>
      <w:r w:rsidR="00827D6C" w:rsidRPr="00827D6C">
        <w:t xml:space="preserve">z potrzeb klientów, a jego </w:t>
      </w:r>
      <w:r w:rsidR="000E51A3">
        <w:t>rezultatem</w:t>
      </w:r>
      <w:r w:rsidR="00827D6C" w:rsidRPr="00827D6C">
        <w:t xml:space="preserve"> jest </w:t>
      </w:r>
      <w:r w:rsidR="009F0121">
        <w:t xml:space="preserve">ich </w:t>
      </w:r>
      <w:r w:rsidR="00827D6C" w:rsidRPr="00827D6C">
        <w:t>zaspokojenie</w:t>
      </w:r>
      <w:r w:rsidR="009F0121">
        <w:t xml:space="preserve">. </w:t>
      </w:r>
      <w:r w:rsidR="00FD31ED">
        <w:t>P</w:t>
      </w:r>
      <w:r w:rsidR="00FD31ED" w:rsidRPr="00FD31ED">
        <w:t xml:space="preserve">roces biznesowy można podzielić na podprocesy o własnych atrybutach, które </w:t>
      </w:r>
      <w:r w:rsidR="00493184">
        <w:t>mają wpływ na wynik</w:t>
      </w:r>
      <w:r w:rsidR="00FD31ED" w:rsidRPr="00FD31ED">
        <w:t xml:space="preserve"> procesu nadrzędnego.</w:t>
      </w:r>
    </w:p>
    <w:p w14:paraId="0CEED035" w14:textId="0E476462" w:rsidR="007775D4" w:rsidRDefault="00423A96" w:rsidP="00D340D5">
      <w:pPr>
        <w:pStyle w:val="Nagwek3"/>
      </w:pPr>
      <w:bookmarkStart w:id="116" w:name="_Toc8601593"/>
      <w:bookmarkStart w:id="117" w:name="_Toc91668284"/>
      <w:r>
        <w:t>Mapa procesów biznesowych</w:t>
      </w:r>
      <w:bookmarkEnd w:id="116"/>
      <w:bookmarkEnd w:id="117"/>
    </w:p>
    <w:p w14:paraId="0E7ECA72" w14:textId="189AD92D" w:rsidR="00CC2294" w:rsidRPr="000D5DCE" w:rsidRDefault="00CC2294" w:rsidP="00CC2294">
      <w:pPr>
        <w:pStyle w:val="Legenda"/>
        <w:ind w:firstLine="709"/>
        <w:jc w:val="both"/>
        <w:rPr>
          <w:b w:val="0"/>
          <w:bCs w:val="0"/>
        </w:rPr>
      </w:pPr>
      <w:bookmarkStart w:id="118" w:name="_Toc91667885"/>
      <w:r w:rsidRPr="000D5DCE">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6</w:t>
      </w:r>
      <w:r w:rsidR="001D0F84">
        <w:rPr>
          <w:b w:val="0"/>
          <w:bCs w:val="0"/>
        </w:rPr>
        <w:fldChar w:fldCharType="end"/>
      </w:r>
      <w:r w:rsidRPr="000D5DCE">
        <w:rPr>
          <w:b w:val="0"/>
          <w:bCs w:val="0"/>
        </w:rPr>
        <w:t>. Procesy główne</w:t>
      </w:r>
      <w:bookmarkEnd w:id="118"/>
    </w:p>
    <w:p w14:paraId="31293143" w14:textId="77777777" w:rsidR="00CC2294" w:rsidRDefault="00CC2294" w:rsidP="00CC2294">
      <w:pPr>
        <w:pStyle w:val="TreAkapitu"/>
      </w:pPr>
      <w:r>
        <w:rPr>
          <w:noProof/>
        </w:rPr>
        <w:drawing>
          <wp:inline distT="0" distB="0" distL="0" distR="0" wp14:anchorId="654EB698" wp14:editId="17BFD34B">
            <wp:extent cx="3290455" cy="1594079"/>
            <wp:effectExtent l="0" t="0" r="0" b="0"/>
            <wp:docPr id="11" name="Obraz 1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descr="Obraz zawierający tekst&#10;&#10;Opis wygenerowany automatyczni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97402" cy="1597445"/>
                    </a:xfrm>
                    <a:prstGeom prst="rect">
                      <a:avLst/>
                    </a:prstGeom>
                    <a:noFill/>
                    <a:ln>
                      <a:noFill/>
                    </a:ln>
                  </pic:spPr>
                </pic:pic>
              </a:graphicData>
            </a:graphic>
          </wp:inline>
        </w:drawing>
      </w:r>
    </w:p>
    <w:p w14:paraId="14539383" w14:textId="77777777" w:rsidR="00CC2294" w:rsidRPr="00C36D8E" w:rsidRDefault="00CC2294" w:rsidP="00CC2294">
      <w:pPr>
        <w:pStyle w:val="TreAkapitu"/>
        <w:rPr>
          <w:sz w:val="20"/>
          <w:szCs w:val="16"/>
        </w:rPr>
      </w:pPr>
      <w:r w:rsidRPr="00C36D8E">
        <w:rPr>
          <w:sz w:val="20"/>
          <w:szCs w:val="16"/>
        </w:rPr>
        <w:t>Źródło: Opracowanie własne</w:t>
      </w:r>
    </w:p>
    <w:p w14:paraId="63E2CA7B" w14:textId="77777777" w:rsidR="00CC2294" w:rsidRPr="00CC2294" w:rsidRDefault="00CC2294" w:rsidP="00CC2294">
      <w:pPr>
        <w:pStyle w:val="TreAkapitu"/>
      </w:pPr>
    </w:p>
    <w:p w14:paraId="40B6351B" w14:textId="77777777" w:rsidR="0042534A" w:rsidRDefault="007775D4" w:rsidP="00D340D5">
      <w:pPr>
        <w:pStyle w:val="Nagwek3"/>
      </w:pPr>
      <w:bookmarkStart w:id="119" w:name="_Toc8601594"/>
      <w:bookmarkStart w:id="120" w:name="_Toc91668285"/>
      <w:r>
        <w:t>Macierz CRUD dla relacji PROCES-OBIEKT/ENCJA</w:t>
      </w:r>
      <w:bookmarkEnd w:id="119"/>
      <w:bookmarkEnd w:id="120"/>
    </w:p>
    <w:p w14:paraId="6CF0A022" w14:textId="0397E876" w:rsidR="00BC4EDD" w:rsidRDefault="0042534A" w:rsidP="000F6057">
      <w:pPr>
        <w:pStyle w:val="Nagwek3"/>
      </w:pPr>
      <w:bookmarkStart w:id="121" w:name="_Toc8601595"/>
      <w:bookmarkStart w:id="122" w:name="_Toc91668286"/>
      <w:r>
        <w:t>Macierz RACI dla relacji ROLA</w:t>
      </w:r>
      <w:r w:rsidR="00B11C87">
        <w:t xml:space="preserve"> BIZNESOWA</w:t>
      </w:r>
      <w:r>
        <w:t>-PROCES BIZNESOWY</w:t>
      </w:r>
      <w:bookmarkEnd w:id="121"/>
      <w:bookmarkEnd w:id="122"/>
    </w:p>
    <w:p w14:paraId="75BD9F2D" w14:textId="77777777" w:rsidR="00EE50DB" w:rsidRPr="00EE50DB" w:rsidRDefault="00EE50DB" w:rsidP="00EE50DB">
      <w:pPr>
        <w:pStyle w:val="TreAkapitu"/>
      </w:pPr>
    </w:p>
    <w:p w14:paraId="27AF6FEE" w14:textId="694ADE5A" w:rsidR="001B5C6B" w:rsidRDefault="00CF6E05" w:rsidP="001B5C6B">
      <w:pPr>
        <w:pStyle w:val="Nagwek3"/>
        <w:rPr>
          <w:bCs/>
          <w:i/>
          <w:iCs/>
        </w:rPr>
      </w:pPr>
      <w:bookmarkStart w:id="123" w:name="_Toc8601596"/>
      <w:bookmarkStart w:id="124" w:name="_Toc91668287"/>
      <w:r>
        <w:lastRenderedPageBreak/>
        <w:t xml:space="preserve">Proces </w:t>
      </w:r>
      <w:bookmarkEnd w:id="123"/>
      <w:r w:rsidR="009B4869">
        <w:t xml:space="preserve">- </w:t>
      </w:r>
      <w:r w:rsidR="009B4869" w:rsidRPr="009B4869">
        <w:rPr>
          <w:bCs/>
          <w:i/>
          <w:iCs/>
        </w:rPr>
        <w:t>obsługa pożyczki</w:t>
      </w:r>
      <w:bookmarkEnd w:id="124"/>
    </w:p>
    <w:p w14:paraId="78411F13" w14:textId="5D2C9DF5" w:rsidR="001B5C6B" w:rsidRDefault="001B5C6B" w:rsidP="001B5C6B">
      <w:pPr>
        <w:pStyle w:val="TreAkapitu"/>
        <w:rPr>
          <w:bCs/>
          <w:szCs w:val="24"/>
        </w:rPr>
      </w:pPr>
      <w:r w:rsidRPr="002714D8">
        <w:rPr>
          <w:bCs/>
          <w:szCs w:val="24"/>
        </w:rPr>
        <w:t>Poniższy diagram przedstawia jeden z głównych procesów biznesowych występujących w systemie obsługi mikropożyczek. Jest to ogólny, uporządkowany przepływ działań</w:t>
      </w:r>
      <w:r w:rsidR="00253BEB" w:rsidRPr="002714D8">
        <w:rPr>
          <w:bCs/>
          <w:szCs w:val="24"/>
        </w:rPr>
        <w:t xml:space="preserve">, które prowadzą do osiągnięcia określonego celu – zrealizowanie obsługi pożyczki. Proces ten </w:t>
      </w:r>
      <w:r w:rsidR="000A21F8" w:rsidRPr="002714D8">
        <w:rPr>
          <w:bCs/>
          <w:szCs w:val="24"/>
        </w:rPr>
        <w:t>zawiera podprocesy</w:t>
      </w:r>
      <w:r w:rsidR="00253BEB" w:rsidRPr="002714D8">
        <w:rPr>
          <w:bCs/>
          <w:szCs w:val="24"/>
        </w:rPr>
        <w:t>, które zostały zdekomponowane, w celu przedstawienia</w:t>
      </w:r>
      <w:r w:rsidR="00407137" w:rsidRPr="002714D8">
        <w:rPr>
          <w:bCs/>
          <w:szCs w:val="24"/>
        </w:rPr>
        <w:t xml:space="preserve"> </w:t>
      </w:r>
      <w:r w:rsidR="00253BEB" w:rsidRPr="002714D8">
        <w:rPr>
          <w:bCs/>
          <w:szCs w:val="24"/>
        </w:rPr>
        <w:t>szczegółów</w:t>
      </w:r>
      <w:r w:rsidR="00407137" w:rsidRPr="002714D8">
        <w:rPr>
          <w:bCs/>
          <w:szCs w:val="24"/>
        </w:rPr>
        <w:t xml:space="preserve"> realizacj</w:t>
      </w:r>
      <w:r w:rsidR="000A21F8" w:rsidRPr="002714D8">
        <w:rPr>
          <w:bCs/>
          <w:szCs w:val="24"/>
        </w:rPr>
        <w:t>i</w:t>
      </w:r>
      <w:r w:rsidR="00253BEB" w:rsidRPr="002714D8">
        <w:rPr>
          <w:bCs/>
          <w:szCs w:val="24"/>
        </w:rPr>
        <w:t xml:space="preserve"> danych czynności.</w:t>
      </w:r>
    </w:p>
    <w:p w14:paraId="4A4B5446" w14:textId="0D1A20AE" w:rsidR="00430514" w:rsidRPr="00430514" w:rsidRDefault="00FD5B84" w:rsidP="008E2067">
      <w:pPr>
        <w:pStyle w:val="TreAkapitu"/>
        <w:ind w:firstLine="0"/>
      </w:pPr>
      <w:r>
        <w:rPr>
          <w:noProof/>
        </w:rPr>
        <w:pict w14:anchorId="268E7FF8">
          <v:shape id="Text Box 4" o:spid="_x0000_s1028" type="#_x0000_t202" style="position:absolute;left:0;text-align:left;margin-left:-66.25pt;margin-top:13.1pt;width:559.65pt;height:15.2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" stroked="f">
            <v:textbox style="mso-next-textbox:#Text Box 4" inset="0,0,0,0">
              <w:txbxContent>
                <w:p w14:paraId="233E6C94" w14:textId="6C5EC20C" w:rsidR="00430514" w:rsidRPr="00430514" w:rsidRDefault="00430514" w:rsidP="00430514">
                  <w:pPr>
                    <w:pStyle w:val="Legenda"/>
                    <w:rPr>
                      <w:b w:val="0"/>
                      <w:bCs w:val="0"/>
                      <w:noProof/>
                      <w:sz w:val="28"/>
                      <w:szCs w:val="22"/>
                    </w:rPr>
                  </w:pPr>
                  <w:bookmarkStart w:id="125" w:name="_Toc91667886"/>
                  <w:r w:rsidRPr="0043051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7</w:t>
                  </w:r>
                  <w:r w:rsidR="001D0F84">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25"/>
                </w:p>
              </w:txbxContent>
            </v:textbox>
          </v:shape>
        </w:pict>
      </w:r>
    </w:p>
    <w:p w14:paraId="73F287D4" w14:textId="3E645993" w:rsidR="005F6216" w:rsidRDefault="00A83F46" w:rsidP="00292CC2">
      <w:pPr>
        <w:pStyle w:val="TreAkapitu"/>
      </w:pPr>
      <w:r>
        <w:rPr>
          <w:noProof/>
        </w:rPr>
        <w:drawing>
          <wp:anchor distT="0" distB="0" distL="114300" distR="114300" simplePos="0" relativeHeight="251557376" behindDoc="1" locked="0" layoutInCell="1" allowOverlap="1" wp14:anchorId="259E50D7" wp14:editId="147B670A">
            <wp:simplePos x="0" y="0"/>
            <wp:positionH relativeFrom="column">
              <wp:posOffset>-66675</wp:posOffset>
            </wp:positionH>
            <wp:positionV relativeFrom="paragraph">
              <wp:posOffset>121285</wp:posOffset>
            </wp:positionV>
            <wp:extent cx="6248400" cy="2318385"/>
            <wp:effectExtent l="0" t="0" r="0" b="0"/>
            <wp:wrapTight wrapText="bothSides">
              <wp:wrapPolygon edited="0">
                <wp:start x="0" y="0"/>
                <wp:lineTo x="0" y="21476"/>
                <wp:lineTo x="21534" y="21476"/>
                <wp:lineTo x="21534" y="0"/>
                <wp:lineTo x="0" y="0"/>
              </wp:wrapPolygon>
            </wp:wrapTight>
            <wp:docPr id="5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48400" cy="2318385"/>
                    </a:xfrm>
                    <a:prstGeom prst="rect">
                      <a:avLst/>
                    </a:prstGeom>
                  </pic:spPr>
                </pic:pic>
              </a:graphicData>
            </a:graphic>
            <wp14:sizeRelH relativeFrom="margin">
              <wp14:pctWidth>0</wp14:pctWidth>
            </wp14:sizeRelH>
            <wp14:sizeRelV relativeFrom="margin">
              <wp14:pctHeight>0</wp14:pctHeight>
            </wp14:sizeRelV>
          </wp:anchor>
        </w:drawing>
      </w:r>
    </w:p>
    <w:p w14:paraId="40346244" w14:textId="2ACD363E" w:rsidR="00994E94" w:rsidRPr="00430514" w:rsidRDefault="00430514" w:rsidP="008959AD">
      <w:pPr>
        <w:pStyle w:val="TreAkapitu"/>
        <w:ind w:firstLine="0"/>
        <w:rPr>
          <w:sz w:val="20"/>
        </w:rPr>
      </w:pPr>
      <w:r w:rsidRPr="00430514">
        <w:rPr>
          <w:sz w:val="20"/>
        </w:rPr>
        <w:t>Źródło: Opracowanie własne</w:t>
      </w:r>
    </w:p>
    <w:p w14:paraId="3801CD36" w14:textId="2A1F9389" w:rsidR="003E0759" w:rsidRPr="009B4869" w:rsidRDefault="00571C6D" w:rsidP="003E0759">
      <w:pPr>
        <w:pStyle w:val="Nagwek3"/>
      </w:pPr>
      <w:bookmarkStart w:id="126" w:name="_Toc8601597"/>
      <w:bookmarkStart w:id="127" w:name="_Toc91668288"/>
      <w:r w:rsidRPr="009B4869">
        <w:t>Podp</w:t>
      </w:r>
      <w:r w:rsidR="00CF6E05" w:rsidRPr="009B4869">
        <w:t xml:space="preserve">roces </w:t>
      </w:r>
      <w:bookmarkEnd w:id="126"/>
      <w:r w:rsidR="009B4869" w:rsidRPr="009B4869">
        <w:t xml:space="preserve">– </w:t>
      </w:r>
      <w:r w:rsidR="009B4869" w:rsidRPr="009B4869">
        <w:rPr>
          <w:i/>
          <w:iCs/>
        </w:rPr>
        <w:t>Złożenie wniosku o pożyczkę</w:t>
      </w:r>
      <w:bookmarkEnd w:id="127"/>
    </w:p>
    <w:p w14:paraId="469F7573" w14:textId="26777092" w:rsidR="003E0759" w:rsidRPr="003E0759" w:rsidRDefault="003E0759" w:rsidP="003E0759">
      <w:pPr>
        <w:pStyle w:val="TreAkapitu"/>
      </w:pPr>
      <w:r>
        <w:t xml:space="preserve">Proces obsługi pożyczki został zdekomponowany na podprocesy. Poniżej przedstawiono diagram </w:t>
      </w:r>
      <w:r w:rsidR="00A867FC">
        <w:t>1 poziomu pod</w:t>
      </w:r>
      <w:r>
        <w:t xml:space="preserve">procesu biznesowego - </w:t>
      </w:r>
      <w:r w:rsidRPr="003E0759">
        <w:rPr>
          <w:i/>
          <w:iCs/>
        </w:rPr>
        <w:t>Złożenie wniosku o pożyczkę</w:t>
      </w:r>
    </w:p>
    <w:p w14:paraId="2E5B1AC7" w14:textId="5B63374F" w:rsidR="00994E94" w:rsidRPr="00994E94" w:rsidRDefault="00F65468" w:rsidP="00994E94">
      <w:pPr>
        <w:pStyle w:val="Legenda"/>
        <w:rPr>
          <w:b w:val="0"/>
          <w:bCs w:val="0"/>
          <w:i/>
          <w:iCs/>
        </w:rPr>
      </w:pPr>
      <w:bookmarkStart w:id="128" w:name="_Toc91667887"/>
      <w:r>
        <w:rPr>
          <w:noProof/>
        </w:rPr>
        <w:drawing>
          <wp:anchor distT="0" distB="0" distL="114300" distR="114300" simplePos="0" relativeHeight="251584000" behindDoc="1" locked="0" layoutInCell="1" allowOverlap="1" wp14:anchorId="112F9C14" wp14:editId="4AF89B94">
            <wp:simplePos x="0" y="0"/>
            <wp:positionH relativeFrom="column">
              <wp:posOffset>-287655</wp:posOffset>
            </wp:positionH>
            <wp:positionV relativeFrom="paragraph">
              <wp:posOffset>281940</wp:posOffset>
            </wp:positionV>
            <wp:extent cx="6341110" cy="3006725"/>
            <wp:effectExtent l="0" t="0" r="0" b="0"/>
            <wp:wrapTight wrapText="bothSides">
              <wp:wrapPolygon edited="0">
                <wp:start x="0" y="0"/>
                <wp:lineTo x="0" y="21486"/>
                <wp:lineTo x="21544" y="21486"/>
                <wp:lineTo x="21544" y="0"/>
                <wp:lineTo x="0" y="0"/>
              </wp:wrapPolygon>
            </wp:wrapTight>
            <wp:docPr id="54"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6341110" cy="3006725"/>
                    </a:xfrm>
                    <a:prstGeom prst="rect">
                      <a:avLst/>
                    </a:prstGeom>
                  </pic:spPr>
                </pic:pic>
              </a:graphicData>
            </a:graphic>
            <wp14:sizeRelH relativeFrom="margin">
              <wp14:pctWidth>0</wp14:pctWidth>
            </wp14:sizeRelH>
            <wp14:sizeRelV relativeFrom="margin">
              <wp14:pctHeight>0</wp14:pctHeight>
            </wp14:sizeRelV>
          </wp:anchor>
        </w:drawing>
      </w:r>
      <w:r w:rsidR="00BC6B53" w:rsidRPr="00BC6B5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8</w:t>
      </w:r>
      <w:r w:rsidR="001D0F84">
        <w:rPr>
          <w:b w:val="0"/>
          <w:bCs w:val="0"/>
        </w:rPr>
        <w:fldChar w:fldCharType="end"/>
      </w:r>
      <w:r w:rsidR="00BC6B53" w:rsidRPr="00BC6B53">
        <w:rPr>
          <w:b w:val="0"/>
          <w:bCs w:val="0"/>
        </w:rPr>
        <w:t xml:space="preserve">. Diagram </w:t>
      </w:r>
      <w:r w:rsidR="009B4869">
        <w:rPr>
          <w:b w:val="0"/>
          <w:bCs w:val="0"/>
        </w:rPr>
        <w:t>pod</w:t>
      </w:r>
      <w:r w:rsidR="00BC6B53" w:rsidRPr="00BC6B53">
        <w:rPr>
          <w:b w:val="0"/>
          <w:bCs w:val="0"/>
        </w:rPr>
        <w:t xml:space="preserve">procesu biznesowego – </w:t>
      </w:r>
      <w:bookmarkStart w:id="129" w:name="_Hlk85191410"/>
      <w:r w:rsidR="00BC6B53" w:rsidRPr="00BC6B53">
        <w:rPr>
          <w:b w:val="0"/>
          <w:bCs w:val="0"/>
          <w:i/>
          <w:iCs/>
        </w:rPr>
        <w:t>Złożenie wniosku o pożyczkę</w:t>
      </w:r>
      <w:bookmarkEnd w:id="128"/>
      <w:bookmarkEnd w:id="129"/>
    </w:p>
    <w:p w14:paraId="1D46AF8D" w14:textId="1B9C320D" w:rsidR="00994E94" w:rsidRDefault="00994E94" w:rsidP="00994E94">
      <w:pPr>
        <w:pStyle w:val="TreAkapitu"/>
        <w:jc w:val="left"/>
      </w:pPr>
      <w:r w:rsidRPr="00CF77FA">
        <w:rPr>
          <w:sz w:val="20"/>
          <w:szCs w:val="16"/>
        </w:rPr>
        <w:lastRenderedPageBreak/>
        <w:t>Źródło: Opracowanie własne</w:t>
      </w:r>
    </w:p>
    <w:p w14:paraId="5904DF47" w14:textId="382C8B6C" w:rsidR="006C66F6" w:rsidRDefault="006C66F6" w:rsidP="00D340D5">
      <w:pPr>
        <w:pStyle w:val="Nagwek2"/>
      </w:pPr>
      <w:bookmarkStart w:id="130" w:name="_Toc8601600"/>
      <w:bookmarkStart w:id="131" w:name="_Toc91668289"/>
      <w:r>
        <w:t>R</w:t>
      </w:r>
      <w:r w:rsidR="00372962">
        <w:t>e</w:t>
      </w:r>
      <w:r>
        <w:t>guły biznesowe</w:t>
      </w:r>
      <w:bookmarkEnd w:id="130"/>
      <w:bookmarkEnd w:id="131"/>
    </w:p>
    <w:p w14:paraId="6AFCB37F" w14:textId="09E4C981" w:rsidR="008570A1" w:rsidRDefault="008570A1" w:rsidP="008570A1">
      <w:pPr>
        <w:pStyle w:val="TreAkapitu"/>
      </w:pPr>
      <w:r>
        <w:t>Reguły biznesowe</w:t>
      </w:r>
      <w:r w:rsidR="00E32A12">
        <w:t xml:space="preserve"> (ang. </w:t>
      </w:r>
      <w:r w:rsidR="00E32A12" w:rsidRPr="00E32A12">
        <w:rPr>
          <w:i/>
          <w:iCs/>
        </w:rPr>
        <w:t>Business rule</w:t>
      </w:r>
      <w:r w:rsidR="00E32A12">
        <w:rPr>
          <w:i/>
          <w:iCs/>
        </w:rPr>
        <w:t>s</w:t>
      </w:r>
      <w:r w:rsidR="00E32A12">
        <w:t>)</w:t>
      </w:r>
      <w:r>
        <w:t xml:space="preserve"> stanowią ograniczenia specyficzne, które dotyczą funkcjonowania całego obszaru organizacji. Mają wpływ na zachowanie organizacji poprzez definiowanie lub ograniczanie pewnych aspektów biznesu. </w:t>
      </w:r>
      <w:r w:rsidR="009711B5">
        <w:t>Celem reguł biznesowych jest zdefiniowanie struktury biznesowej lub kontrolowanie wpływu na zachowania bizne</w:t>
      </w:r>
      <w:r w:rsidR="008A48C4">
        <w:t>s</w:t>
      </w:r>
      <w:r w:rsidR="009711B5">
        <w:t>owe.</w:t>
      </w:r>
      <w:r>
        <w:t xml:space="preserve"> </w:t>
      </w:r>
      <w:r w:rsidR="008A48C4">
        <w:t>Ponadto pozwalają zapobiegać niepożądanym przez organizacje sytuacjom praz zapewniają spójność decyzji biznesowych w ramach podjętych działań w organizacji.</w:t>
      </w:r>
    </w:p>
    <w:p w14:paraId="43E2BA16" w14:textId="77777777" w:rsidR="008C13CA" w:rsidRDefault="008C13CA" w:rsidP="00B57417">
      <w:pPr>
        <w:pStyle w:val="TreAkapitu"/>
        <w:ind w:firstLine="0"/>
      </w:pPr>
    </w:p>
    <w:p w14:paraId="49FF71CB" w14:textId="6B961BCD" w:rsidR="00B0111F" w:rsidRPr="00B0111F" w:rsidRDefault="00B0111F" w:rsidP="00B0111F">
      <w:pPr>
        <w:pStyle w:val="Legenda"/>
        <w:rPr>
          <w:b w:val="0"/>
          <w:bCs w:val="0"/>
        </w:rPr>
      </w:pPr>
      <w:r w:rsidRPr="00B0111F">
        <w:rPr>
          <w:b w:val="0"/>
          <w:bCs w:val="0"/>
        </w:rPr>
        <w:t xml:space="preserve">Tabela </w:t>
      </w:r>
      <w:r w:rsidRPr="00B0111F">
        <w:rPr>
          <w:b w:val="0"/>
          <w:bCs w:val="0"/>
        </w:rPr>
        <w:fldChar w:fldCharType="begin"/>
      </w:r>
      <w:r w:rsidRPr="00B0111F">
        <w:rPr>
          <w:b w:val="0"/>
          <w:bCs w:val="0"/>
        </w:rPr>
        <w:instrText xml:space="preserve"> SEQ Tabela \* ARABIC </w:instrText>
      </w:r>
      <w:r w:rsidRPr="00B0111F">
        <w:rPr>
          <w:b w:val="0"/>
          <w:bCs w:val="0"/>
        </w:rPr>
        <w:fldChar w:fldCharType="separate"/>
      </w:r>
      <w:r w:rsidR="00B14963">
        <w:rPr>
          <w:b w:val="0"/>
          <w:bCs w:val="0"/>
          <w:noProof/>
        </w:rPr>
        <w:t>5</w:t>
      </w:r>
      <w:r w:rsidRPr="00B0111F">
        <w:rPr>
          <w:b w:val="0"/>
          <w:bCs w:val="0"/>
        </w:rPr>
        <w:fldChar w:fldCharType="end"/>
      </w:r>
      <w:r w:rsidRPr="00B0111F">
        <w:rPr>
          <w:b w:val="0"/>
          <w:bCs w:val="0"/>
        </w:rPr>
        <w:t>. Reguły biznesow</w:t>
      </w:r>
      <w:r w:rsidR="002919B1">
        <w:rPr>
          <w:b w:val="0"/>
          <w:bCs w:val="0"/>
        </w:rPr>
        <w:t>e</w:t>
      </w:r>
      <w:r w:rsidRPr="00B0111F">
        <w:rPr>
          <w:b w:val="0"/>
          <w:bCs w:val="0"/>
        </w:rPr>
        <w:t xml:space="preserve"> w zakresie polityki obsługi pożyczki</w:t>
      </w:r>
    </w:p>
    <w:tbl>
      <w:tblPr>
        <w:tblStyle w:val="Tabela-Siatka"/>
        <w:tblW w:w="9128" w:type="dxa"/>
        <w:tblInd w:w="259" w:type="dxa"/>
        <w:tblLook w:val="04A0" w:firstRow="1" w:lastRow="0" w:firstColumn="1" w:lastColumn="0" w:noHBand="0" w:noVBand="1"/>
      </w:tblPr>
      <w:tblGrid>
        <w:gridCol w:w="1101"/>
        <w:gridCol w:w="8027"/>
      </w:tblGrid>
      <w:tr w:rsidR="008C13CA" w14:paraId="433DCE5D" w14:textId="77777777" w:rsidTr="00310846">
        <w:trPr>
          <w:trHeight w:val="427"/>
        </w:trPr>
        <w:tc>
          <w:tcPr>
            <w:tcW w:w="9128" w:type="dxa"/>
            <w:gridSpan w:val="2"/>
            <w:shd w:val="clear" w:color="auto" w:fill="BFBFBF" w:themeFill="background1" w:themeFillShade="BF"/>
          </w:tcPr>
          <w:p w14:paraId="009084A8" w14:textId="5F3B1353" w:rsidR="008C13CA" w:rsidRPr="00BF6AE5" w:rsidRDefault="008C13CA" w:rsidP="008C13CA">
            <w:pPr>
              <w:pStyle w:val="TreAkapitu"/>
              <w:ind w:firstLine="0"/>
              <w:jc w:val="center"/>
              <w:rPr>
                <w:b/>
                <w:bCs/>
              </w:rPr>
            </w:pPr>
            <w:r w:rsidRPr="00BF6AE5">
              <w:rPr>
                <w:b/>
                <w:bCs/>
              </w:rPr>
              <w:t>Polityka obsługi pożyczki</w:t>
            </w:r>
          </w:p>
        </w:tc>
      </w:tr>
      <w:tr w:rsidR="008C13CA" w14:paraId="26D40DBA" w14:textId="77777777" w:rsidTr="00310846">
        <w:tc>
          <w:tcPr>
            <w:tcW w:w="1101" w:type="dxa"/>
            <w:shd w:val="clear" w:color="auto" w:fill="BFBFBF" w:themeFill="background1" w:themeFillShade="BF"/>
          </w:tcPr>
          <w:p w14:paraId="35229B81" w14:textId="314EC913" w:rsidR="008C13CA" w:rsidRPr="00CC64E6" w:rsidRDefault="008C13CA" w:rsidP="0036730E">
            <w:pPr>
              <w:pStyle w:val="TreAkapitu"/>
              <w:ind w:firstLine="0"/>
              <w:rPr>
                <w:b/>
                <w:bCs/>
              </w:rPr>
            </w:pPr>
            <w:r w:rsidRPr="00CC64E6">
              <w:rPr>
                <w:b/>
                <w:bCs/>
              </w:rPr>
              <w:t>ID</w:t>
            </w:r>
          </w:p>
        </w:tc>
        <w:tc>
          <w:tcPr>
            <w:tcW w:w="8027" w:type="dxa"/>
            <w:shd w:val="clear" w:color="auto" w:fill="BFBFBF" w:themeFill="background1" w:themeFillShade="BF"/>
          </w:tcPr>
          <w:p w14:paraId="0BB48161" w14:textId="45EFEDD5" w:rsidR="008C13CA" w:rsidRPr="00CC64E6" w:rsidRDefault="008C13CA" w:rsidP="0036730E">
            <w:pPr>
              <w:pStyle w:val="TreAkapitu"/>
              <w:ind w:firstLine="0"/>
              <w:rPr>
                <w:b/>
                <w:bCs/>
              </w:rPr>
            </w:pPr>
            <w:r w:rsidRPr="00CC64E6">
              <w:rPr>
                <w:b/>
                <w:bCs/>
              </w:rPr>
              <w:t>Opis</w:t>
            </w:r>
          </w:p>
        </w:tc>
      </w:tr>
      <w:tr w:rsidR="008C13CA" w14:paraId="028B93BC" w14:textId="77777777" w:rsidTr="00310846">
        <w:tc>
          <w:tcPr>
            <w:tcW w:w="1101" w:type="dxa"/>
          </w:tcPr>
          <w:p w14:paraId="301F67D9" w14:textId="469E42C3" w:rsidR="008C13CA" w:rsidRPr="00BF6AE5" w:rsidRDefault="008C13CA" w:rsidP="008C13CA">
            <w:pPr>
              <w:pStyle w:val="TreAkapitu"/>
              <w:ind w:firstLine="0"/>
            </w:pPr>
            <w:r w:rsidRPr="00BF6AE5">
              <w:t>RB001</w:t>
            </w:r>
          </w:p>
        </w:tc>
        <w:tc>
          <w:tcPr>
            <w:tcW w:w="8027" w:type="dxa"/>
          </w:tcPr>
          <w:p w14:paraId="3FDFAA0D" w14:textId="2B700180" w:rsidR="008C13CA" w:rsidRDefault="008C13CA" w:rsidP="008C13CA">
            <w:pPr>
              <w:pStyle w:val="TreAkapitu"/>
              <w:ind w:firstLine="0"/>
            </w:pPr>
            <w:r w:rsidRPr="00373FAF">
              <w:t>Nadanie uprawnień do zaciągnięcia lub udzielenia pożyczki przez studenta odbywa się po pomyślnej weryfikacji danych</w:t>
            </w:r>
          </w:p>
        </w:tc>
      </w:tr>
      <w:tr w:rsidR="008C13CA" w14:paraId="0E893969" w14:textId="77777777" w:rsidTr="00310846">
        <w:tc>
          <w:tcPr>
            <w:tcW w:w="1101" w:type="dxa"/>
          </w:tcPr>
          <w:p w14:paraId="3FAF5310" w14:textId="2AAE9794" w:rsidR="008C13CA" w:rsidRPr="00BF6AE5" w:rsidRDefault="008C13CA" w:rsidP="008C13CA">
            <w:pPr>
              <w:pStyle w:val="TreAkapitu"/>
              <w:ind w:firstLine="0"/>
            </w:pPr>
            <w:r w:rsidRPr="00BF6AE5">
              <w:t>RB002</w:t>
            </w:r>
          </w:p>
        </w:tc>
        <w:tc>
          <w:tcPr>
            <w:tcW w:w="8027" w:type="dxa"/>
          </w:tcPr>
          <w:p w14:paraId="44125665" w14:textId="02F66292" w:rsidR="008C13CA" w:rsidRDefault="008C13CA" w:rsidP="008C13CA">
            <w:pPr>
              <w:pStyle w:val="TreAkapitu"/>
              <w:ind w:firstLine="0"/>
            </w:pPr>
            <w:r w:rsidRPr="00373FAF">
              <w:t>Pożyczkobiorca wystawiając wniosek o pożyczkę ustala warunki pożyczki – kwotę, czas spłaty, ilość rat, oprocentowanie, opis pożyczki</w:t>
            </w:r>
          </w:p>
        </w:tc>
      </w:tr>
      <w:tr w:rsidR="008C13CA" w14:paraId="4134ED37" w14:textId="77777777" w:rsidTr="00310846">
        <w:tc>
          <w:tcPr>
            <w:tcW w:w="1101" w:type="dxa"/>
          </w:tcPr>
          <w:p w14:paraId="416C2705" w14:textId="3A21155F" w:rsidR="008C13CA" w:rsidRPr="00BF6AE5" w:rsidRDefault="008C13CA" w:rsidP="008C13CA">
            <w:pPr>
              <w:pStyle w:val="TreAkapitu"/>
              <w:ind w:firstLine="0"/>
            </w:pPr>
            <w:r w:rsidRPr="00BF6AE5">
              <w:t>RB003</w:t>
            </w:r>
          </w:p>
        </w:tc>
        <w:tc>
          <w:tcPr>
            <w:tcW w:w="8027" w:type="dxa"/>
          </w:tcPr>
          <w:p w14:paraId="6D21B54B" w14:textId="41303110" w:rsidR="008C13CA" w:rsidRDefault="008C13CA" w:rsidP="008C13CA">
            <w:pPr>
              <w:pStyle w:val="TreAkapitu"/>
              <w:ind w:firstLine="0"/>
            </w:pPr>
            <w:r w:rsidRPr="00373FAF">
              <w:t>Wykonanie operacji wystawienia wniosku o pożyczkę możliwe jest jedynie w przypadku, kiedy student nie posiada zadłużeń</w:t>
            </w:r>
          </w:p>
        </w:tc>
      </w:tr>
      <w:tr w:rsidR="008C13CA" w14:paraId="177F671A" w14:textId="77777777" w:rsidTr="00310846">
        <w:tc>
          <w:tcPr>
            <w:tcW w:w="1101" w:type="dxa"/>
          </w:tcPr>
          <w:p w14:paraId="267D3145" w14:textId="335F7880" w:rsidR="008C13CA" w:rsidRPr="00BF6AE5" w:rsidRDefault="008C13CA" w:rsidP="008C13CA">
            <w:pPr>
              <w:pStyle w:val="TreAkapitu"/>
              <w:ind w:firstLine="0"/>
            </w:pPr>
            <w:r w:rsidRPr="00BF6AE5">
              <w:t>RB004</w:t>
            </w:r>
          </w:p>
        </w:tc>
        <w:tc>
          <w:tcPr>
            <w:tcW w:w="8027" w:type="dxa"/>
          </w:tcPr>
          <w:p w14:paraId="2BD7F930" w14:textId="1DFE73FE" w:rsidR="008C13CA" w:rsidRDefault="008C13CA" w:rsidP="008C13CA">
            <w:pPr>
              <w:pStyle w:val="TreAkapitu"/>
              <w:ind w:firstLine="0"/>
            </w:pPr>
            <w:r w:rsidRPr="00EE33CB">
              <w:t>Pożyczkobiorca może wnioskować o przedłużenie terminu spłaty</w:t>
            </w:r>
          </w:p>
        </w:tc>
      </w:tr>
      <w:tr w:rsidR="008C13CA" w14:paraId="223DF0DC" w14:textId="77777777" w:rsidTr="00310846">
        <w:tc>
          <w:tcPr>
            <w:tcW w:w="1101" w:type="dxa"/>
          </w:tcPr>
          <w:p w14:paraId="0DA320EC" w14:textId="0DED78A3" w:rsidR="008C13CA" w:rsidRPr="00BF6AE5" w:rsidRDefault="008C13CA" w:rsidP="008C13CA">
            <w:pPr>
              <w:pStyle w:val="TreAkapitu"/>
              <w:ind w:firstLine="0"/>
            </w:pPr>
            <w:r w:rsidRPr="00BF6AE5">
              <w:t>RB005</w:t>
            </w:r>
          </w:p>
        </w:tc>
        <w:tc>
          <w:tcPr>
            <w:tcW w:w="8027" w:type="dxa"/>
          </w:tcPr>
          <w:p w14:paraId="4632B45B" w14:textId="45B49CE2" w:rsidR="008C13CA" w:rsidRDefault="008C13CA" w:rsidP="008C13CA">
            <w:pPr>
              <w:pStyle w:val="TreAkapitu"/>
              <w:ind w:firstLine="0"/>
            </w:pPr>
            <w:r w:rsidRPr="00EE33CB">
              <w:t>Rating studenta jest odpowiednio zwiększany po spłacie pożyczki</w:t>
            </w:r>
          </w:p>
        </w:tc>
      </w:tr>
      <w:tr w:rsidR="008C13CA" w14:paraId="3D270B48" w14:textId="77777777" w:rsidTr="00310846">
        <w:tc>
          <w:tcPr>
            <w:tcW w:w="1101" w:type="dxa"/>
          </w:tcPr>
          <w:p w14:paraId="3D4DEDAE" w14:textId="45971724" w:rsidR="008C13CA" w:rsidRPr="00BF6AE5" w:rsidRDefault="008C13CA" w:rsidP="008C13CA">
            <w:pPr>
              <w:pStyle w:val="TreAkapitu"/>
              <w:ind w:firstLine="0"/>
            </w:pPr>
            <w:r w:rsidRPr="00BF6AE5">
              <w:t>RB006</w:t>
            </w:r>
          </w:p>
        </w:tc>
        <w:tc>
          <w:tcPr>
            <w:tcW w:w="8027" w:type="dxa"/>
          </w:tcPr>
          <w:p w14:paraId="71A40A2B" w14:textId="3CF35A20" w:rsidR="008C13CA" w:rsidRDefault="008C13CA" w:rsidP="008C13CA">
            <w:pPr>
              <w:pStyle w:val="TreAkapitu"/>
              <w:ind w:firstLine="0"/>
            </w:pPr>
            <w:r w:rsidRPr="00EE33CB">
              <w:t>Maksymalna kwota pożyczki jest zwiększana wraz ze wzrostem ratingu studenta</w:t>
            </w:r>
          </w:p>
        </w:tc>
      </w:tr>
      <w:tr w:rsidR="008C13CA" w14:paraId="1A8E3A60" w14:textId="77777777" w:rsidTr="00310846">
        <w:trPr>
          <w:trHeight w:val="395"/>
        </w:trPr>
        <w:tc>
          <w:tcPr>
            <w:tcW w:w="1101" w:type="dxa"/>
          </w:tcPr>
          <w:p w14:paraId="28986CBF" w14:textId="76B35795" w:rsidR="008C13CA" w:rsidRPr="00BF6AE5" w:rsidRDefault="008C13CA" w:rsidP="008C13CA">
            <w:pPr>
              <w:pStyle w:val="TreAkapitu"/>
              <w:ind w:firstLine="0"/>
            </w:pPr>
            <w:r w:rsidRPr="00BF6AE5">
              <w:t>RB007</w:t>
            </w:r>
          </w:p>
        </w:tc>
        <w:tc>
          <w:tcPr>
            <w:tcW w:w="8027" w:type="dxa"/>
          </w:tcPr>
          <w:p w14:paraId="1E3C221F" w14:textId="77777777" w:rsidR="008C13CA" w:rsidRDefault="008C13CA" w:rsidP="008C13CA">
            <w:pPr>
              <w:pStyle w:val="TreAkapitu"/>
              <w:ind w:firstLine="0"/>
            </w:pPr>
            <w:r>
              <w:t>W przypadku braku spłaty w wyznaczonym terminie naliczane zostają odsetki</w:t>
            </w:r>
          </w:p>
          <w:p w14:paraId="7A90A81C" w14:textId="77777777" w:rsidR="008C13CA" w:rsidRPr="00EE33CB" w:rsidRDefault="008C13CA" w:rsidP="008C13CA">
            <w:pPr>
              <w:pStyle w:val="TreAkapitu"/>
              <w:ind w:firstLine="0"/>
            </w:pPr>
          </w:p>
        </w:tc>
      </w:tr>
    </w:tbl>
    <w:p w14:paraId="714A1DE9" w14:textId="1586E1D3" w:rsidR="008C13CA" w:rsidRDefault="00B0111F" w:rsidP="0059578A">
      <w:pPr>
        <w:pStyle w:val="TreAkapitu"/>
        <w:ind w:firstLine="0"/>
        <w:rPr>
          <w:sz w:val="20"/>
          <w:szCs w:val="16"/>
        </w:rPr>
      </w:pPr>
      <w:r w:rsidRPr="00B0111F">
        <w:rPr>
          <w:sz w:val="20"/>
          <w:szCs w:val="16"/>
        </w:rPr>
        <w:t>Źródło: opracowanie własne</w:t>
      </w:r>
    </w:p>
    <w:p w14:paraId="72921904" w14:textId="69D6A596" w:rsidR="00B362F5" w:rsidRDefault="00B362F5" w:rsidP="0059578A">
      <w:pPr>
        <w:pStyle w:val="TreAkapitu"/>
        <w:ind w:firstLine="0"/>
        <w:rPr>
          <w:sz w:val="20"/>
          <w:szCs w:val="16"/>
        </w:rPr>
      </w:pPr>
    </w:p>
    <w:p w14:paraId="394A4E7C" w14:textId="48E33703" w:rsidR="00B362F5" w:rsidRDefault="00B362F5" w:rsidP="0059578A">
      <w:pPr>
        <w:pStyle w:val="TreAkapitu"/>
        <w:ind w:firstLine="0"/>
        <w:rPr>
          <w:sz w:val="20"/>
          <w:szCs w:val="16"/>
        </w:rPr>
      </w:pPr>
    </w:p>
    <w:p w14:paraId="10A65757" w14:textId="280D4429" w:rsidR="00B362F5" w:rsidRDefault="00B362F5" w:rsidP="0059578A">
      <w:pPr>
        <w:pStyle w:val="TreAkapitu"/>
        <w:ind w:firstLine="0"/>
        <w:rPr>
          <w:sz w:val="20"/>
          <w:szCs w:val="16"/>
        </w:rPr>
      </w:pPr>
    </w:p>
    <w:p w14:paraId="1FFC9836" w14:textId="386815C0" w:rsidR="00ED0D6F" w:rsidRDefault="00ED0D6F" w:rsidP="0059578A">
      <w:pPr>
        <w:pStyle w:val="TreAkapitu"/>
        <w:ind w:firstLine="0"/>
        <w:rPr>
          <w:sz w:val="20"/>
          <w:szCs w:val="16"/>
        </w:rPr>
      </w:pPr>
    </w:p>
    <w:p w14:paraId="0C174131" w14:textId="732CB17D" w:rsidR="00ED0D6F" w:rsidRDefault="00ED0D6F" w:rsidP="0059578A">
      <w:pPr>
        <w:pStyle w:val="TreAkapitu"/>
        <w:ind w:firstLine="0"/>
        <w:rPr>
          <w:sz w:val="20"/>
          <w:szCs w:val="16"/>
        </w:rPr>
      </w:pPr>
    </w:p>
    <w:p w14:paraId="14A20D90" w14:textId="27EEF840" w:rsidR="00ED0D6F" w:rsidRDefault="00ED0D6F" w:rsidP="0059578A">
      <w:pPr>
        <w:pStyle w:val="TreAkapitu"/>
        <w:ind w:firstLine="0"/>
        <w:rPr>
          <w:sz w:val="20"/>
          <w:szCs w:val="16"/>
        </w:rPr>
      </w:pPr>
    </w:p>
    <w:p w14:paraId="15B665CD" w14:textId="116C25F1" w:rsidR="00ED0D6F" w:rsidRDefault="00ED0D6F" w:rsidP="0059578A">
      <w:pPr>
        <w:pStyle w:val="TreAkapitu"/>
        <w:ind w:firstLine="0"/>
        <w:rPr>
          <w:sz w:val="20"/>
          <w:szCs w:val="16"/>
        </w:rPr>
      </w:pPr>
    </w:p>
    <w:p w14:paraId="7CF8586D" w14:textId="5E65518B" w:rsidR="00ED0D6F" w:rsidRDefault="00ED0D6F" w:rsidP="0059578A">
      <w:pPr>
        <w:pStyle w:val="TreAkapitu"/>
        <w:ind w:firstLine="0"/>
        <w:rPr>
          <w:sz w:val="20"/>
          <w:szCs w:val="16"/>
        </w:rPr>
      </w:pPr>
    </w:p>
    <w:p w14:paraId="6FF63CC0" w14:textId="54858A3C" w:rsidR="00ED0D6F" w:rsidRDefault="00ED0D6F" w:rsidP="0059578A">
      <w:pPr>
        <w:pStyle w:val="TreAkapitu"/>
        <w:ind w:firstLine="0"/>
        <w:rPr>
          <w:sz w:val="20"/>
          <w:szCs w:val="16"/>
        </w:rPr>
      </w:pPr>
    </w:p>
    <w:p w14:paraId="1E014FF1" w14:textId="77777777" w:rsidR="00ED0D6F" w:rsidRPr="00B0111F" w:rsidRDefault="00ED0D6F" w:rsidP="0059578A">
      <w:pPr>
        <w:pStyle w:val="TreAkapitu"/>
        <w:ind w:firstLine="0"/>
        <w:rPr>
          <w:sz w:val="20"/>
          <w:szCs w:val="16"/>
        </w:rPr>
      </w:pPr>
    </w:p>
    <w:p w14:paraId="00E670E7" w14:textId="7E63C6D3" w:rsidR="0036730E" w:rsidRPr="00E32A12" w:rsidRDefault="00430514" w:rsidP="003655B2">
      <w:pPr>
        <w:pStyle w:val="Legenda"/>
        <w:jc w:val="left"/>
        <w:rPr>
          <w:b w:val="0"/>
          <w:bCs w:val="0"/>
        </w:rPr>
      </w:pPr>
      <w:bookmarkStart w:id="132" w:name="_Toc91667888"/>
      <w:r w:rsidRPr="00430514">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29</w:t>
      </w:r>
      <w:r w:rsidR="001D0F84">
        <w:rPr>
          <w:b w:val="0"/>
          <w:bCs w:val="0"/>
        </w:rPr>
        <w:fldChar w:fldCharType="end"/>
      </w:r>
      <w:r w:rsidRPr="00430514">
        <w:rPr>
          <w:b w:val="0"/>
          <w:bCs w:val="0"/>
        </w:rPr>
        <w:t>. Reguł</w:t>
      </w:r>
      <w:r w:rsidR="00F66792">
        <w:rPr>
          <w:b w:val="0"/>
          <w:bCs w:val="0"/>
        </w:rPr>
        <w:t>y</w:t>
      </w:r>
      <w:r w:rsidRPr="00430514">
        <w:rPr>
          <w:b w:val="0"/>
          <w:bCs w:val="0"/>
        </w:rPr>
        <w:t xml:space="preserve"> biznesow</w:t>
      </w:r>
      <w:r w:rsidR="006956AD">
        <w:rPr>
          <w:b w:val="0"/>
          <w:bCs w:val="0"/>
        </w:rPr>
        <w:t>e</w:t>
      </w:r>
      <w:r w:rsidRPr="00430514">
        <w:rPr>
          <w:b w:val="0"/>
          <w:bCs w:val="0"/>
        </w:rPr>
        <w:t xml:space="preserve"> </w:t>
      </w:r>
      <w:r w:rsidR="006D1C1F">
        <w:rPr>
          <w:b w:val="0"/>
          <w:bCs w:val="0"/>
        </w:rPr>
        <w:t>wchodzące w zakres polityki obsługi pożyczki</w:t>
      </w:r>
      <w:bookmarkEnd w:id="132"/>
      <w:r w:rsidR="006956AD">
        <w:rPr>
          <w:b w:val="0"/>
          <w:bCs w:val="0"/>
        </w:rPr>
        <w:br/>
      </w:r>
    </w:p>
    <w:p w14:paraId="19419BE6" w14:textId="27C9F921" w:rsidR="003655B2" w:rsidRDefault="003655B2" w:rsidP="004855EE">
      <w:pPr>
        <w:pStyle w:val="TreAkapitu"/>
        <w:ind w:left="1134" w:firstLine="0"/>
      </w:pPr>
    </w:p>
    <w:p w14:paraId="66925EE9" w14:textId="0A673AC3" w:rsidR="003655B2" w:rsidRPr="003655B2" w:rsidRDefault="002B64CB" w:rsidP="003655B2">
      <w:pPr>
        <w:rPr>
          <w:lang w:eastAsia="pl-PL"/>
        </w:rPr>
      </w:pPr>
      <w:r>
        <w:rPr>
          <w:noProof/>
          <w:sz w:val="20"/>
          <w:szCs w:val="16"/>
        </w:rPr>
        <w:drawing>
          <wp:anchor distT="0" distB="0" distL="114300" distR="114300" simplePos="0" relativeHeight="251687424" behindDoc="0" locked="0" layoutInCell="1" allowOverlap="1" wp14:anchorId="7FF45A20" wp14:editId="64EBA435">
            <wp:simplePos x="0" y="0"/>
            <wp:positionH relativeFrom="column">
              <wp:posOffset>1756410</wp:posOffset>
            </wp:positionH>
            <wp:positionV relativeFrom="paragraph">
              <wp:posOffset>3810</wp:posOffset>
            </wp:positionV>
            <wp:extent cx="2818765" cy="6012180"/>
            <wp:effectExtent l="0" t="0" r="0" b="0"/>
            <wp:wrapSquare wrapText="bothSides"/>
            <wp:docPr id="46"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18765" cy="6012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C932DD" w14:textId="77777777" w:rsidR="003655B2" w:rsidRPr="003655B2" w:rsidRDefault="003655B2" w:rsidP="003655B2">
      <w:pPr>
        <w:rPr>
          <w:lang w:eastAsia="pl-PL"/>
        </w:rPr>
      </w:pPr>
    </w:p>
    <w:p w14:paraId="0082A24B" w14:textId="77777777" w:rsidR="003655B2" w:rsidRPr="003655B2" w:rsidRDefault="003655B2" w:rsidP="003655B2">
      <w:pPr>
        <w:rPr>
          <w:lang w:eastAsia="pl-PL"/>
        </w:rPr>
      </w:pPr>
    </w:p>
    <w:p w14:paraId="375544FE" w14:textId="77777777" w:rsidR="003655B2" w:rsidRPr="003655B2" w:rsidRDefault="003655B2" w:rsidP="003655B2">
      <w:pPr>
        <w:rPr>
          <w:lang w:eastAsia="pl-PL"/>
        </w:rPr>
      </w:pPr>
    </w:p>
    <w:p w14:paraId="2AED11B2" w14:textId="77777777" w:rsidR="003655B2" w:rsidRPr="003655B2" w:rsidRDefault="003655B2" w:rsidP="003655B2">
      <w:pPr>
        <w:rPr>
          <w:lang w:eastAsia="pl-PL"/>
        </w:rPr>
      </w:pPr>
    </w:p>
    <w:p w14:paraId="3BEA51BF" w14:textId="77777777" w:rsidR="003655B2" w:rsidRPr="003655B2" w:rsidRDefault="003655B2" w:rsidP="003655B2">
      <w:pPr>
        <w:rPr>
          <w:lang w:eastAsia="pl-PL"/>
        </w:rPr>
      </w:pPr>
    </w:p>
    <w:p w14:paraId="1944CC59" w14:textId="77777777" w:rsidR="003655B2" w:rsidRPr="003655B2" w:rsidRDefault="003655B2" w:rsidP="003655B2">
      <w:pPr>
        <w:rPr>
          <w:lang w:eastAsia="pl-PL"/>
        </w:rPr>
      </w:pPr>
    </w:p>
    <w:p w14:paraId="2885B1A1" w14:textId="77777777" w:rsidR="003655B2" w:rsidRPr="003655B2" w:rsidRDefault="003655B2" w:rsidP="003655B2">
      <w:pPr>
        <w:rPr>
          <w:lang w:eastAsia="pl-PL"/>
        </w:rPr>
      </w:pPr>
    </w:p>
    <w:p w14:paraId="05805344" w14:textId="77777777" w:rsidR="003655B2" w:rsidRPr="003655B2" w:rsidRDefault="003655B2" w:rsidP="003655B2">
      <w:pPr>
        <w:rPr>
          <w:lang w:eastAsia="pl-PL"/>
        </w:rPr>
      </w:pPr>
    </w:p>
    <w:p w14:paraId="52228DF4" w14:textId="77777777" w:rsidR="003655B2" w:rsidRPr="003655B2" w:rsidRDefault="003655B2" w:rsidP="003655B2">
      <w:pPr>
        <w:rPr>
          <w:lang w:eastAsia="pl-PL"/>
        </w:rPr>
      </w:pPr>
    </w:p>
    <w:p w14:paraId="0652DCFA" w14:textId="77777777" w:rsidR="003655B2" w:rsidRPr="003655B2" w:rsidRDefault="003655B2" w:rsidP="003655B2">
      <w:pPr>
        <w:rPr>
          <w:lang w:eastAsia="pl-PL"/>
        </w:rPr>
      </w:pPr>
    </w:p>
    <w:p w14:paraId="36756E5E" w14:textId="77777777" w:rsidR="003655B2" w:rsidRPr="003655B2" w:rsidRDefault="003655B2" w:rsidP="003655B2">
      <w:pPr>
        <w:rPr>
          <w:lang w:eastAsia="pl-PL"/>
        </w:rPr>
      </w:pPr>
    </w:p>
    <w:p w14:paraId="7954F2C9" w14:textId="77777777" w:rsidR="003655B2" w:rsidRDefault="003655B2" w:rsidP="004855EE">
      <w:pPr>
        <w:pStyle w:val="TreAkapitu"/>
        <w:ind w:left="1134" w:firstLine="0"/>
      </w:pPr>
    </w:p>
    <w:p w14:paraId="698A57E2" w14:textId="77777777" w:rsidR="003655B2" w:rsidRDefault="003655B2" w:rsidP="004855EE">
      <w:pPr>
        <w:pStyle w:val="TreAkapitu"/>
        <w:ind w:left="1134" w:firstLine="0"/>
      </w:pPr>
    </w:p>
    <w:p w14:paraId="0FFDCDB5" w14:textId="3546012A" w:rsidR="00C54C7D" w:rsidRDefault="003655B2" w:rsidP="008307B5">
      <w:pPr>
        <w:pStyle w:val="TreAkapitu"/>
        <w:ind w:left="1134" w:firstLine="0"/>
        <w:rPr>
          <w:sz w:val="20"/>
          <w:szCs w:val="16"/>
        </w:rPr>
      </w:pPr>
      <w:r>
        <w:br w:type="textWrapping" w:clear="all"/>
      </w:r>
      <w:r w:rsidR="00430514">
        <w:br/>
      </w:r>
      <w:r w:rsidR="00430514" w:rsidRPr="00430514">
        <w:rPr>
          <w:sz w:val="20"/>
          <w:szCs w:val="16"/>
        </w:rPr>
        <w:t>Źródło: Opracowanie własne</w:t>
      </w:r>
    </w:p>
    <w:p w14:paraId="59A7762F" w14:textId="77777777" w:rsidR="002B64CB" w:rsidRPr="008307B5" w:rsidRDefault="002B64CB" w:rsidP="008307B5">
      <w:pPr>
        <w:pStyle w:val="TreAkapitu"/>
        <w:ind w:left="1134" w:firstLine="0"/>
        <w:rPr>
          <w:sz w:val="20"/>
          <w:szCs w:val="16"/>
        </w:rPr>
      </w:pPr>
    </w:p>
    <w:p w14:paraId="2AF6965D" w14:textId="13D396C5" w:rsidR="004117E0" w:rsidRDefault="00977CD5" w:rsidP="00D340D5">
      <w:pPr>
        <w:pStyle w:val="Nagwek2"/>
      </w:pPr>
      <w:bookmarkStart w:id="133" w:name="_Toc8601601"/>
      <w:bookmarkStart w:id="134" w:name="_Toc91668290"/>
      <w:r>
        <w:t>P</w:t>
      </w:r>
      <w:r w:rsidR="00A047B0">
        <w:t>otrzeb</w:t>
      </w:r>
      <w:r>
        <w:t>y</w:t>
      </w:r>
      <w:r w:rsidR="00A047B0">
        <w:t xml:space="preserve"> biznesow</w:t>
      </w:r>
      <w:r w:rsidR="004F01AA">
        <w:t>e</w:t>
      </w:r>
      <w:bookmarkEnd w:id="133"/>
      <w:bookmarkEnd w:id="134"/>
    </w:p>
    <w:p w14:paraId="6FB4C8A3" w14:textId="67B04927" w:rsidR="00854F51" w:rsidRDefault="00E545B2" w:rsidP="00E545B2">
      <w:pPr>
        <w:pStyle w:val="TreAkapitu"/>
      </w:pPr>
      <w:r>
        <w:t>Aby prawidłowo określić i opisać wymagania należy dogłębnie zrozumieć stojące za nimi potrzeby.</w:t>
      </w:r>
      <w:r w:rsidR="003E3318">
        <w:t xml:space="preserve"> </w:t>
      </w:r>
      <w:r w:rsidR="00C34711" w:rsidRPr="00C34711">
        <w:t>Wyrażają cel, który musi być osiągnięty i uzasadniają podjęte czynności.</w:t>
      </w:r>
      <w:r w:rsidR="00936D36">
        <w:t xml:space="preserve"> </w:t>
      </w:r>
      <w:r w:rsidR="00936D36" w:rsidRPr="00936D36">
        <w:t xml:space="preserve">Potrzeby </w:t>
      </w:r>
      <w:r w:rsidR="00741B06">
        <w:t xml:space="preserve">biznesowe </w:t>
      </w:r>
      <w:r w:rsidR="00936D36" w:rsidRPr="00936D36">
        <w:t xml:space="preserve">określają wymagania związane z realizacją celu biznesowego na wysokim poziomie abstrakcji. </w:t>
      </w:r>
      <w:r w:rsidR="00936D36">
        <w:t>M</w:t>
      </w:r>
      <w:r>
        <w:t xml:space="preserve">ogą powodować zmiany poprzez motywowanie </w:t>
      </w:r>
      <w:r>
        <w:lastRenderedPageBreak/>
        <w:t xml:space="preserve">interesariuszy do działania. </w:t>
      </w:r>
      <w:r w:rsidR="00B57483">
        <w:t>Specyfikacja potrzeb biznesowych zawiera określenie wymagań, przez co staje się jednym z artefaktów analizy biznesowej.</w:t>
      </w:r>
    </w:p>
    <w:p w14:paraId="23771606" w14:textId="77777777" w:rsidR="00936D36" w:rsidRPr="00E545B2" w:rsidRDefault="00936D36" w:rsidP="00E545B2">
      <w:pPr>
        <w:pStyle w:val="TreAkapitu"/>
      </w:pPr>
    </w:p>
    <w:p w14:paraId="40AB7544" w14:textId="2A094C1C" w:rsidR="00936D36" w:rsidRDefault="00936D36" w:rsidP="00936D36">
      <w:pPr>
        <w:pStyle w:val="Legenda"/>
      </w:pPr>
      <w:bookmarkStart w:id="135" w:name="_Toc91667889"/>
      <w:r>
        <w:t xml:space="preserve">Rysunek </w:t>
      </w:r>
      <w:fldSimple w:instr=" SEQ Rysunek \* ARABIC ">
        <w:r w:rsidR="001D0F84">
          <w:rPr>
            <w:noProof/>
          </w:rPr>
          <w:t>30</w:t>
        </w:r>
      </w:fldSimple>
      <w:r>
        <w:t>. Cykl specyfikacji potrzeb biznesowych</w:t>
      </w:r>
      <w:bookmarkEnd w:id="135"/>
    </w:p>
    <w:p w14:paraId="230A222E" w14:textId="226DEF7D" w:rsidR="00010B0E" w:rsidRDefault="00010B0E" w:rsidP="00936D36">
      <w:pPr>
        <w:pStyle w:val="TreAkapitu"/>
        <w:jc w:val="center"/>
      </w:pPr>
      <w:r>
        <w:rPr>
          <w:noProof/>
        </w:rPr>
        <w:drawing>
          <wp:inline distT="0" distB="0" distL="0" distR="0" wp14:anchorId="3CAF2052" wp14:editId="3F07732D">
            <wp:extent cx="4745182" cy="4235813"/>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57883" cy="4247151"/>
                    </a:xfrm>
                    <a:prstGeom prst="rect">
                      <a:avLst/>
                    </a:prstGeom>
                  </pic:spPr>
                </pic:pic>
              </a:graphicData>
            </a:graphic>
          </wp:inline>
        </w:drawing>
      </w:r>
    </w:p>
    <w:p w14:paraId="6E895524" w14:textId="5CCB6296" w:rsidR="00936D36" w:rsidRDefault="00936D36" w:rsidP="00936D36">
      <w:pPr>
        <w:pStyle w:val="TreAkapitu"/>
        <w:jc w:val="left"/>
        <w:rPr>
          <w:sz w:val="20"/>
          <w:lang w:val="en-US"/>
        </w:rPr>
      </w:pPr>
      <w:r w:rsidRPr="00936D36">
        <w:rPr>
          <w:sz w:val="20"/>
          <w:lang w:val="en-US"/>
        </w:rPr>
        <w:t>Źródło: A Guide to the Business Analysis Body of Knowledge®</w:t>
      </w:r>
      <w:r w:rsidR="00A80002">
        <w:rPr>
          <w:sz w:val="20"/>
          <w:lang w:val="en-US"/>
        </w:rPr>
        <w:t xml:space="preserve"> v3</w:t>
      </w:r>
    </w:p>
    <w:p w14:paraId="33EF863F" w14:textId="06FDF79B" w:rsidR="00E32A12" w:rsidRDefault="00E32A12" w:rsidP="00936D36">
      <w:pPr>
        <w:pStyle w:val="TreAkapitu"/>
        <w:jc w:val="left"/>
        <w:rPr>
          <w:sz w:val="20"/>
          <w:lang w:val="en-US"/>
        </w:rPr>
      </w:pPr>
    </w:p>
    <w:p w14:paraId="5810AB2E" w14:textId="53ADDADC" w:rsidR="00E32A12" w:rsidRPr="003B2AAC" w:rsidRDefault="003B2AAC" w:rsidP="00936D36">
      <w:pPr>
        <w:pStyle w:val="TreAkapitu"/>
        <w:jc w:val="left"/>
        <w:rPr>
          <w:szCs w:val="24"/>
        </w:rPr>
      </w:pPr>
      <w:r w:rsidRPr="003B2AAC">
        <w:rPr>
          <w:szCs w:val="24"/>
        </w:rPr>
        <w:t>W tym przypadku potrzebą j</w:t>
      </w:r>
      <w:r>
        <w:rPr>
          <w:szCs w:val="24"/>
        </w:rPr>
        <w:t xml:space="preserve">est utworzenie systemu obsługi mikropożyczek, który będzie wykorzystywał technologie blockchain oraz media społecznościowe. </w:t>
      </w:r>
      <w:r w:rsidR="000F2A71">
        <w:rPr>
          <w:szCs w:val="24"/>
        </w:rPr>
        <w:t xml:space="preserve">Jest to cel nadrzędny projektu, który ma zostać osiągnięty. Mając zdefiniowaną potrzebę możemy wówczas przejść do określania poszczególnych wymagań.  </w:t>
      </w:r>
    </w:p>
    <w:p w14:paraId="3B97C979" w14:textId="15B3C2BA" w:rsidR="00D536E8" w:rsidRDefault="00D536E8" w:rsidP="00D536E8">
      <w:pPr>
        <w:pStyle w:val="TreAkapitu"/>
        <w:ind w:firstLine="0"/>
        <w:jc w:val="left"/>
        <w:rPr>
          <w:sz w:val="20"/>
        </w:rPr>
      </w:pPr>
    </w:p>
    <w:p w14:paraId="2C420448" w14:textId="77777777" w:rsidR="00AF5FEF" w:rsidRPr="003B2AAC" w:rsidRDefault="00AF5FEF" w:rsidP="00D536E8">
      <w:pPr>
        <w:pStyle w:val="TreAkapitu"/>
        <w:ind w:firstLine="0"/>
        <w:jc w:val="left"/>
        <w:rPr>
          <w:sz w:val="20"/>
        </w:rPr>
      </w:pPr>
    </w:p>
    <w:p w14:paraId="50F33305" w14:textId="4901EFBE" w:rsidR="00090F3B" w:rsidRDefault="00D11CAA" w:rsidP="00D340D5">
      <w:pPr>
        <w:pStyle w:val="Nagwek3"/>
      </w:pPr>
      <w:bookmarkStart w:id="136" w:name="_Toc490182404"/>
      <w:bookmarkStart w:id="137" w:name="_Toc496365798"/>
      <w:bookmarkStart w:id="138" w:name="_Toc8601602"/>
      <w:bookmarkStart w:id="139" w:name="_Toc91668291"/>
      <w:bookmarkStart w:id="140" w:name="_Hlk84930011"/>
      <w:bookmarkEnd w:id="136"/>
      <w:bookmarkEnd w:id="137"/>
      <w:r>
        <w:t>Wymagania biznesowe</w:t>
      </w:r>
      <w:bookmarkEnd w:id="138"/>
      <w:bookmarkEnd w:id="139"/>
    </w:p>
    <w:bookmarkEnd w:id="140"/>
    <w:p w14:paraId="6A571873" w14:textId="0D305FAC" w:rsidR="00A41705" w:rsidRPr="00A41705" w:rsidRDefault="002B775C" w:rsidP="002B775C">
      <w:pPr>
        <w:pStyle w:val="TreAkapitu"/>
      </w:pPr>
      <w:r>
        <w:rPr>
          <w:rStyle w:val="Odwoanieprzypisudolnego"/>
        </w:rPr>
        <w:footnoteReference w:id="3"/>
      </w:r>
      <w:r w:rsidR="00A41705" w:rsidRPr="00A41705">
        <w:t xml:space="preserve">Wymagania biznesowe (ang. </w:t>
      </w:r>
      <w:r w:rsidR="001771CE">
        <w:t>B</w:t>
      </w:r>
      <w:r w:rsidR="00A41705" w:rsidRPr="00A41705">
        <w:t xml:space="preserve">usiness </w:t>
      </w:r>
      <w:r w:rsidR="00FF3374" w:rsidRPr="00FF3374">
        <w:t>requirements</w:t>
      </w:r>
      <w:r w:rsidR="00A41705">
        <w:t>) definiują oczekiwania i rezultaty, których zrealizowanie prze</w:t>
      </w:r>
      <w:r w:rsidR="00A80002">
        <w:t>kłada</w:t>
      </w:r>
      <w:r w:rsidR="00A41705">
        <w:t xml:space="preserve"> się na osiągnięci</w:t>
      </w:r>
      <w:r w:rsidR="00C25628">
        <w:t>e</w:t>
      </w:r>
      <w:r w:rsidR="00A41705">
        <w:t xml:space="preserve"> celów biznesowych założonych </w:t>
      </w:r>
      <w:r w:rsidR="00A41705">
        <w:lastRenderedPageBreak/>
        <w:t>przez organizację.</w:t>
      </w:r>
      <w:r>
        <w:t xml:space="preserve"> </w:t>
      </w:r>
      <w:r w:rsidRPr="002B775C">
        <w:t>Mogą dotyczyć całości</w:t>
      </w:r>
      <w:r>
        <w:t xml:space="preserve"> </w:t>
      </w:r>
      <w:r w:rsidRPr="002B775C">
        <w:t>przedsiębiorstwa, obszaru biznesowego lub konkretnej inicjatywy</w:t>
      </w:r>
      <w:r>
        <w:t>.</w:t>
      </w:r>
    </w:p>
    <w:p w14:paraId="2AAED1B7" w14:textId="354E04E1" w:rsidR="001018C0" w:rsidRDefault="001018C0" w:rsidP="007B607D">
      <w:pPr>
        <w:pStyle w:val="TreAkapitu"/>
        <w:ind w:firstLine="0"/>
      </w:pPr>
      <w:bookmarkStart w:id="141" w:name="_Hlk84929971"/>
      <w:r>
        <w:t xml:space="preserve"> </w:t>
      </w:r>
    </w:p>
    <w:p w14:paraId="76629C13" w14:textId="2912010D" w:rsidR="008F4E10" w:rsidRPr="008F4E10" w:rsidRDefault="008F4E10" w:rsidP="008F4E10">
      <w:pPr>
        <w:pStyle w:val="Legenda"/>
        <w:rPr>
          <w:b w:val="0"/>
          <w:bCs w:val="0"/>
        </w:rPr>
      </w:pPr>
      <w:r w:rsidRPr="008F4E10">
        <w:rPr>
          <w:b w:val="0"/>
          <w:bCs w:val="0"/>
        </w:rPr>
        <w:t xml:space="preserve">Tabela </w:t>
      </w:r>
      <w:r w:rsidRPr="008F4E10">
        <w:rPr>
          <w:b w:val="0"/>
          <w:bCs w:val="0"/>
        </w:rPr>
        <w:fldChar w:fldCharType="begin"/>
      </w:r>
      <w:r w:rsidRPr="008F4E10">
        <w:rPr>
          <w:b w:val="0"/>
          <w:bCs w:val="0"/>
        </w:rPr>
        <w:instrText xml:space="preserve"> SEQ Tabela \* ARABIC </w:instrText>
      </w:r>
      <w:r w:rsidRPr="008F4E10">
        <w:rPr>
          <w:b w:val="0"/>
          <w:bCs w:val="0"/>
        </w:rPr>
        <w:fldChar w:fldCharType="separate"/>
      </w:r>
      <w:r w:rsidR="00B14963">
        <w:rPr>
          <w:b w:val="0"/>
          <w:bCs w:val="0"/>
          <w:noProof/>
        </w:rPr>
        <w:t>6</w:t>
      </w:r>
      <w:r w:rsidRPr="008F4E10">
        <w:rPr>
          <w:b w:val="0"/>
          <w:bCs w:val="0"/>
        </w:rPr>
        <w:fldChar w:fldCharType="end"/>
      </w:r>
      <w:r w:rsidRPr="008F4E10">
        <w:rPr>
          <w:b w:val="0"/>
          <w:bCs w:val="0"/>
        </w:rPr>
        <w:t>. Wymagania biznesowe</w:t>
      </w:r>
    </w:p>
    <w:tbl>
      <w:tblPr>
        <w:tblStyle w:val="Tabelasiatki1jasna"/>
        <w:tblW w:w="7908" w:type="dxa"/>
        <w:jc w:val="center"/>
        <w:tblLook w:val="04A0" w:firstRow="1" w:lastRow="0" w:firstColumn="1" w:lastColumn="0" w:noHBand="0" w:noVBand="1"/>
      </w:tblPr>
      <w:tblGrid>
        <w:gridCol w:w="3089"/>
        <w:gridCol w:w="3685"/>
        <w:gridCol w:w="1134"/>
      </w:tblGrid>
      <w:tr w:rsidR="00B538AD" w14:paraId="33111FFA" w14:textId="77777777" w:rsidTr="00B538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53BF810A" w14:textId="77777777" w:rsidR="00B538AD" w:rsidRDefault="00B538AD" w:rsidP="00A35EF9">
            <w:pPr>
              <w:pStyle w:val="TreAkapitu"/>
              <w:ind w:firstLine="0"/>
            </w:pPr>
            <w:r>
              <w:t>Typ</w:t>
            </w:r>
          </w:p>
        </w:tc>
        <w:tc>
          <w:tcPr>
            <w:tcW w:w="3685" w:type="dxa"/>
            <w:shd w:val="clear" w:color="auto" w:fill="BFBFBF" w:themeFill="background1" w:themeFillShade="BF"/>
          </w:tcPr>
          <w:p w14:paraId="74C64BC0"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7654ECE6"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538AD" w14:paraId="73E0D4DE"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3048D5E" w14:textId="10620BAA" w:rsidR="00B538AD" w:rsidRPr="006075CD" w:rsidRDefault="00B538AD" w:rsidP="00B538AD">
            <w:pPr>
              <w:pStyle w:val="TreAkapitu"/>
              <w:ind w:firstLine="0"/>
            </w:pPr>
            <w:r w:rsidRPr="001828BF">
              <w:t>«Wymaganie biznesowe»</w:t>
            </w:r>
          </w:p>
        </w:tc>
        <w:tc>
          <w:tcPr>
            <w:tcW w:w="3685" w:type="dxa"/>
          </w:tcPr>
          <w:p w14:paraId="50B016EE" w14:textId="7AAB42CF"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1. Ograniczenie czynności związanych z procesem udzielania pożyczki</w:t>
            </w:r>
          </w:p>
        </w:tc>
        <w:tc>
          <w:tcPr>
            <w:tcW w:w="1134" w:type="dxa"/>
          </w:tcPr>
          <w:p w14:paraId="0E6C82C1" w14:textId="7FD4234B"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1</w:t>
            </w:r>
          </w:p>
        </w:tc>
      </w:tr>
      <w:tr w:rsidR="00B538AD" w14:paraId="25831DC5"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3532FAE" w14:textId="15F85444" w:rsidR="00B538AD" w:rsidRPr="006075CD" w:rsidRDefault="00B538AD" w:rsidP="00B538AD">
            <w:pPr>
              <w:pStyle w:val="TreAkapitu"/>
              <w:ind w:firstLine="0"/>
            </w:pPr>
            <w:r w:rsidRPr="001828BF">
              <w:t>«Wymaganie biznesowe»</w:t>
            </w:r>
          </w:p>
        </w:tc>
        <w:tc>
          <w:tcPr>
            <w:tcW w:w="3685" w:type="dxa"/>
          </w:tcPr>
          <w:p w14:paraId="7958D064" w14:textId="7D62AE44"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2. Zapewnienie możliwości zaciągnięcia jak i udzielenia pożyczki, eliminując strony trzecie.</w:t>
            </w:r>
          </w:p>
        </w:tc>
        <w:tc>
          <w:tcPr>
            <w:tcW w:w="1134" w:type="dxa"/>
          </w:tcPr>
          <w:p w14:paraId="5F3F96A5" w14:textId="260FDE21"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2</w:t>
            </w:r>
          </w:p>
        </w:tc>
      </w:tr>
      <w:tr w:rsidR="00B538AD" w14:paraId="7E03E604"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219E2A3" w14:textId="1BE9AAFD" w:rsidR="00B538AD" w:rsidRPr="006075CD" w:rsidRDefault="00B538AD" w:rsidP="00B538AD">
            <w:pPr>
              <w:pStyle w:val="TreAkapitu"/>
              <w:ind w:firstLine="0"/>
            </w:pPr>
            <w:r w:rsidRPr="001828BF">
              <w:t>«Wymaganie biznesowe»</w:t>
            </w:r>
          </w:p>
        </w:tc>
        <w:tc>
          <w:tcPr>
            <w:tcW w:w="3685" w:type="dxa"/>
          </w:tcPr>
          <w:p w14:paraId="2618596A" w14:textId="0430B2A6"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3. Ograniczenie fizycznego kontaktu z pracownikiem bankowym lub inną osobą fizyczną, będącą pożyczkobiorcą tudzież pożyczkodawcą</w:t>
            </w:r>
          </w:p>
        </w:tc>
        <w:tc>
          <w:tcPr>
            <w:tcW w:w="1134" w:type="dxa"/>
          </w:tcPr>
          <w:p w14:paraId="0F2AF4F4" w14:textId="4AB44227"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3</w:t>
            </w:r>
          </w:p>
        </w:tc>
      </w:tr>
      <w:tr w:rsidR="00B538AD" w14:paraId="19A10683"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69C1C30" w14:textId="420D32EA" w:rsidR="00B538AD" w:rsidRPr="006075CD" w:rsidRDefault="00B538AD" w:rsidP="00B538AD">
            <w:pPr>
              <w:pStyle w:val="TreAkapitu"/>
              <w:ind w:firstLine="0"/>
            </w:pPr>
            <w:r w:rsidRPr="001828BF">
              <w:t>«Wymaganie biznesowe»</w:t>
            </w:r>
          </w:p>
        </w:tc>
        <w:tc>
          <w:tcPr>
            <w:tcW w:w="3685" w:type="dxa"/>
          </w:tcPr>
          <w:p w14:paraId="5DF25DA3" w14:textId="166B9D4A"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4. Ograniczenie czynności związanych z tworzeniem papierowej dokumentacji</w:t>
            </w:r>
          </w:p>
        </w:tc>
        <w:tc>
          <w:tcPr>
            <w:tcW w:w="1134" w:type="dxa"/>
          </w:tcPr>
          <w:p w14:paraId="35FF2E53" w14:textId="30CAC2CE"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4</w:t>
            </w:r>
          </w:p>
        </w:tc>
      </w:tr>
    </w:tbl>
    <w:p w14:paraId="7586E9AD" w14:textId="5C503BFE" w:rsidR="00B538AD" w:rsidRPr="008F4E10" w:rsidRDefault="008F4E10" w:rsidP="008F4E10">
      <w:pPr>
        <w:pStyle w:val="TreAkapitu"/>
        <w:ind w:left="1418" w:firstLine="0"/>
        <w:jc w:val="left"/>
        <w:rPr>
          <w:sz w:val="20"/>
          <w:szCs w:val="16"/>
        </w:rPr>
      </w:pPr>
      <w:r w:rsidRPr="008F4E10">
        <w:rPr>
          <w:sz w:val="20"/>
          <w:szCs w:val="16"/>
        </w:rPr>
        <w:t>Źródło: Opracowanie własne</w:t>
      </w:r>
    </w:p>
    <w:p w14:paraId="4329DA63" w14:textId="47E38604" w:rsidR="00D47349" w:rsidRPr="007A29D9" w:rsidRDefault="00D47349" w:rsidP="001018C0">
      <w:pPr>
        <w:pStyle w:val="TreAkapitu"/>
        <w:ind w:left="1418" w:firstLine="0"/>
      </w:pPr>
    </w:p>
    <w:p w14:paraId="1CF91A5D" w14:textId="44587A2C" w:rsidR="00122EA5" w:rsidRDefault="00D11CAA" w:rsidP="00D340D5">
      <w:pPr>
        <w:pStyle w:val="Nagwek3"/>
      </w:pPr>
      <w:bookmarkStart w:id="142" w:name="_Toc8601603"/>
      <w:bookmarkStart w:id="143" w:name="_Toc91668292"/>
      <w:bookmarkStart w:id="144" w:name="_Hlk84930003"/>
      <w:bookmarkEnd w:id="141"/>
      <w:r>
        <w:t xml:space="preserve">Wymagania </w:t>
      </w:r>
      <w:bookmarkEnd w:id="142"/>
      <w:r w:rsidR="00465C87">
        <w:t>interesariuszy</w:t>
      </w:r>
      <w:bookmarkEnd w:id="143"/>
    </w:p>
    <w:bookmarkEnd w:id="144"/>
    <w:p w14:paraId="34F9F8F0" w14:textId="6B88DE11" w:rsidR="00A34457" w:rsidRPr="001771CE" w:rsidRDefault="001771CE" w:rsidP="002F2871">
      <w:pPr>
        <w:pStyle w:val="TreAkapitu"/>
        <w:ind w:left="709"/>
      </w:pPr>
      <w:r>
        <w:t xml:space="preserve">Wymagania interesariuszy (ang. </w:t>
      </w:r>
      <w:r w:rsidRPr="001771CE">
        <w:t xml:space="preserve">Stakeholder requirements) opisują potrzeby </w:t>
      </w:r>
      <w:r>
        <w:t>konkretnych grup,</w:t>
      </w:r>
      <w:r w:rsidRPr="001771CE">
        <w:t xml:space="preserve"> któr</w:t>
      </w:r>
      <w:r>
        <w:t xml:space="preserve">e muszą być dostarczone interesariuszom w celu spełnienia wymagań biznesowych. </w:t>
      </w:r>
    </w:p>
    <w:p w14:paraId="62E950C7" w14:textId="0360D062" w:rsidR="00D41814" w:rsidRDefault="00D41814" w:rsidP="007A29D9">
      <w:pPr>
        <w:pStyle w:val="TreAkapitu"/>
        <w:ind w:left="993" w:firstLine="0"/>
      </w:pPr>
      <w:bookmarkStart w:id="145" w:name="_Hlk84929977"/>
    </w:p>
    <w:p w14:paraId="2F37F08A" w14:textId="475ED5E2" w:rsidR="00284577" w:rsidRPr="00284577" w:rsidRDefault="00284577" w:rsidP="00284577">
      <w:pPr>
        <w:pStyle w:val="Legenda"/>
        <w:rPr>
          <w:b w:val="0"/>
          <w:bCs w:val="0"/>
        </w:rPr>
      </w:pPr>
      <w:r w:rsidRPr="00284577">
        <w:rPr>
          <w:b w:val="0"/>
          <w:bCs w:val="0"/>
        </w:rPr>
        <w:t xml:space="preserve">Tabela </w:t>
      </w:r>
      <w:r w:rsidRPr="00284577">
        <w:rPr>
          <w:b w:val="0"/>
          <w:bCs w:val="0"/>
        </w:rPr>
        <w:fldChar w:fldCharType="begin"/>
      </w:r>
      <w:r w:rsidRPr="00284577">
        <w:rPr>
          <w:b w:val="0"/>
          <w:bCs w:val="0"/>
        </w:rPr>
        <w:instrText xml:space="preserve"> SEQ Tabela \* ARABIC </w:instrText>
      </w:r>
      <w:r w:rsidRPr="00284577">
        <w:rPr>
          <w:b w:val="0"/>
          <w:bCs w:val="0"/>
        </w:rPr>
        <w:fldChar w:fldCharType="separate"/>
      </w:r>
      <w:r w:rsidR="00B14963">
        <w:rPr>
          <w:b w:val="0"/>
          <w:bCs w:val="0"/>
          <w:noProof/>
        </w:rPr>
        <w:t>7</w:t>
      </w:r>
      <w:r w:rsidRPr="00284577">
        <w:rPr>
          <w:b w:val="0"/>
          <w:bCs w:val="0"/>
        </w:rPr>
        <w:fldChar w:fldCharType="end"/>
      </w:r>
      <w:r w:rsidRPr="00284577">
        <w:rPr>
          <w:b w:val="0"/>
          <w:bCs w:val="0"/>
        </w:rPr>
        <w:t>. Wymagania interesariuszy</w:t>
      </w:r>
    </w:p>
    <w:tbl>
      <w:tblPr>
        <w:tblStyle w:val="Tabelasiatki1jasna"/>
        <w:tblW w:w="7908" w:type="dxa"/>
        <w:jc w:val="center"/>
        <w:tblLook w:val="04A0" w:firstRow="1" w:lastRow="0" w:firstColumn="1" w:lastColumn="0" w:noHBand="0" w:noVBand="1"/>
      </w:tblPr>
      <w:tblGrid>
        <w:gridCol w:w="3089"/>
        <w:gridCol w:w="3685"/>
        <w:gridCol w:w="1134"/>
      </w:tblGrid>
      <w:tr w:rsidR="00401D4F" w14:paraId="5AA0322D" w14:textId="77777777" w:rsidTr="00401D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00AC02BF" w14:textId="5E87E99E" w:rsidR="00401D4F" w:rsidRDefault="00401D4F" w:rsidP="00A35EF9">
            <w:pPr>
              <w:pStyle w:val="TreAkapitu"/>
              <w:ind w:firstLine="0"/>
            </w:pPr>
            <w:r>
              <w:t>Typ</w:t>
            </w:r>
          </w:p>
        </w:tc>
        <w:tc>
          <w:tcPr>
            <w:tcW w:w="3685" w:type="dxa"/>
            <w:shd w:val="clear" w:color="auto" w:fill="BFBFBF" w:themeFill="background1" w:themeFillShade="BF"/>
          </w:tcPr>
          <w:p w14:paraId="61F1FE40"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1BB3C52E"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401D4F" w14:paraId="0070B34B"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7CEF672" w14:textId="5A662CBA" w:rsidR="00401D4F" w:rsidRPr="00C06E72" w:rsidRDefault="00401D4F" w:rsidP="00401D4F">
            <w:pPr>
              <w:pStyle w:val="TreAkapitu"/>
              <w:ind w:firstLine="0"/>
            </w:pPr>
            <w:r w:rsidRPr="00C06E72">
              <w:t>«Wymagani</w:t>
            </w:r>
            <w:r w:rsidR="00284577" w:rsidRPr="00C06E72">
              <w:t>a</w:t>
            </w:r>
            <w:r w:rsidRPr="00C06E72">
              <w:t xml:space="preserve"> interesariuszy»</w:t>
            </w:r>
          </w:p>
        </w:tc>
        <w:tc>
          <w:tcPr>
            <w:tcW w:w="3685" w:type="dxa"/>
          </w:tcPr>
          <w:p w14:paraId="79D121DE" w14:textId="45A0BA4A"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dokonywać weryfikacji w celu sprawdzenia prawidłowości podanych danych osobowych</w:t>
            </w:r>
          </w:p>
        </w:tc>
        <w:tc>
          <w:tcPr>
            <w:tcW w:w="1134" w:type="dxa"/>
          </w:tcPr>
          <w:p w14:paraId="670D332A" w14:textId="60702A31"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t>WI-001</w:t>
            </w:r>
          </w:p>
        </w:tc>
      </w:tr>
      <w:tr w:rsidR="00284577" w14:paraId="4106D838"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B68D703" w14:textId="7AE646C1" w:rsidR="00284577" w:rsidRPr="00C06E72" w:rsidRDefault="00284577" w:rsidP="00284577">
            <w:pPr>
              <w:pStyle w:val="TreAkapitu"/>
              <w:ind w:firstLine="0"/>
            </w:pPr>
            <w:r w:rsidRPr="00C06E72">
              <w:t>«Wymagania interesariuszy»</w:t>
            </w:r>
          </w:p>
        </w:tc>
        <w:tc>
          <w:tcPr>
            <w:tcW w:w="3685" w:type="dxa"/>
          </w:tcPr>
          <w:p w14:paraId="200D3F2C" w14:textId="08FC4BE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 xml:space="preserve">Rozwiązanie powinno zapewnić możliwość ponownego wykorzystania danych osobowych studenta </w:t>
            </w:r>
            <w:r w:rsidRPr="002177AC">
              <w:lastRenderedPageBreak/>
              <w:t>gromadzonych w przetwarzanych zbiorach danych</w:t>
            </w:r>
          </w:p>
        </w:tc>
        <w:tc>
          <w:tcPr>
            <w:tcW w:w="1134" w:type="dxa"/>
          </w:tcPr>
          <w:p w14:paraId="373D2D7D" w14:textId="5024519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lastRenderedPageBreak/>
              <w:t>WI-002</w:t>
            </w:r>
          </w:p>
        </w:tc>
      </w:tr>
      <w:tr w:rsidR="00284577" w14:paraId="31CCAFC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F0D4144" w14:textId="6C6F2BD3" w:rsidR="00284577" w:rsidRPr="00C06E72" w:rsidRDefault="00284577" w:rsidP="00284577">
            <w:pPr>
              <w:pStyle w:val="TreAkapitu"/>
              <w:ind w:firstLine="0"/>
            </w:pPr>
            <w:r w:rsidRPr="00C06E72">
              <w:t>«Wymagania interesariuszy»</w:t>
            </w:r>
          </w:p>
        </w:tc>
        <w:tc>
          <w:tcPr>
            <w:tcW w:w="3685" w:type="dxa"/>
          </w:tcPr>
          <w:p w14:paraId="1A8DC73D" w14:textId="4D33AF8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niemożliwić utworzenie nowego wniosku w przypadku niespełnionych wymagań.</w:t>
            </w:r>
          </w:p>
        </w:tc>
        <w:tc>
          <w:tcPr>
            <w:tcW w:w="1134" w:type="dxa"/>
          </w:tcPr>
          <w:p w14:paraId="4C213A76" w14:textId="0267279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3</w:t>
            </w:r>
          </w:p>
        </w:tc>
      </w:tr>
      <w:tr w:rsidR="00284577" w14:paraId="4DAC6B27"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F06E143" w14:textId="651849B8" w:rsidR="00284577" w:rsidRPr="00C06E72" w:rsidRDefault="00284577" w:rsidP="00284577">
            <w:pPr>
              <w:pStyle w:val="TreAkapitu"/>
              <w:ind w:firstLine="0"/>
            </w:pPr>
            <w:r w:rsidRPr="00C06E72">
              <w:t>«Wymagania interesariuszy»</w:t>
            </w:r>
          </w:p>
        </w:tc>
        <w:tc>
          <w:tcPr>
            <w:tcW w:w="3685" w:type="dxa"/>
          </w:tcPr>
          <w:p w14:paraId="45FCB21D" w14:textId="4188E8A3"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eliminować koszty, które poniósłby student korzystając z usług instytucji finansowych</w:t>
            </w:r>
          </w:p>
        </w:tc>
        <w:tc>
          <w:tcPr>
            <w:tcW w:w="1134" w:type="dxa"/>
          </w:tcPr>
          <w:p w14:paraId="0A49D63C" w14:textId="46584A90"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4</w:t>
            </w:r>
          </w:p>
        </w:tc>
      </w:tr>
      <w:tr w:rsidR="00284577" w14:paraId="415200F5"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277D8D9" w14:textId="3DF716B2" w:rsidR="00284577" w:rsidRPr="00C06E72" w:rsidRDefault="00284577" w:rsidP="00284577">
            <w:pPr>
              <w:pStyle w:val="TreAkapitu"/>
              <w:ind w:firstLine="0"/>
            </w:pPr>
            <w:r w:rsidRPr="00C06E72">
              <w:t>«Wymagania interesariuszy»</w:t>
            </w:r>
          </w:p>
        </w:tc>
        <w:tc>
          <w:tcPr>
            <w:tcW w:w="3685" w:type="dxa"/>
          </w:tcPr>
          <w:p w14:paraId="5AC6DCD0" w14:textId="611C4004"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historii pożyczek innego studenta</w:t>
            </w:r>
          </w:p>
        </w:tc>
        <w:tc>
          <w:tcPr>
            <w:tcW w:w="1134" w:type="dxa"/>
          </w:tcPr>
          <w:p w14:paraId="1A120B8E" w14:textId="31F3E45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5</w:t>
            </w:r>
          </w:p>
        </w:tc>
      </w:tr>
      <w:tr w:rsidR="00284577" w14:paraId="18F6B982"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280DC161" w14:textId="50E92E31" w:rsidR="00284577" w:rsidRPr="00C06E72" w:rsidRDefault="00284577" w:rsidP="00284577">
            <w:pPr>
              <w:pStyle w:val="TreAkapitu"/>
              <w:ind w:firstLine="0"/>
            </w:pPr>
            <w:r w:rsidRPr="00C06E72">
              <w:t>«Wymagania interesariuszy»</w:t>
            </w:r>
          </w:p>
        </w:tc>
        <w:tc>
          <w:tcPr>
            <w:tcW w:w="3685" w:type="dxa"/>
          </w:tcPr>
          <w:p w14:paraId="32C07092" w14:textId="5CE4A49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ać przegląd profilu użytkowników</w:t>
            </w:r>
          </w:p>
        </w:tc>
        <w:tc>
          <w:tcPr>
            <w:tcW w:w="1134" w:type="dxa"/>
          </w:tcPr>
          <w:p w14:paraId="1BAB62B7" w14:textId="0AC1E3F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6</w:t>
            </w:r>
          </w:p>
        </w:tc>
      </w:tr>
      <w:tr w:rsidR="00284577" w14:paraId="1176776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07FAF3E6" w14:textId="729DFB4C" w:rsidR="00284577" w:rsidRPr="00C06E72" w:rsidRDefault="00284577" w:rsidP="00284577">
            <w:pPr>
              <w:pStyle w:val="TreAkapitu"/>
              <w:ind w:firstLine="0"/>
            </w:pPr>
            <w:r w:rsidRPr="00C06E72">
              <w:t>«Wymagania interesariuszy»</w:t>
            </w:r>
          </w:p>
        </w:tc>
        <w:tc>
          <w:tcPr>
            <w:tcW w:w="3685" w:type="dxa"/>
          </w:tcPr>
          <w:p w14:paraId="416B642B" w14:textId="5DABDD5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dostępnych wniosków</w:t>
            </w:r>
          </w:p>
        </w:tc>
        <w:tc>
          <w:tcPr>
            <w:tcW w:w="1134" w:type="dxa"/>
          </w:tcPr>
          <w:p w14:paraId="4FEEA681" w14:textId="2F09818F"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7</w:t>
            </w:r>
          </w:p>
        </w:tc>
      </w:tr>
    </w:tbl>
    <w:p w14:paraId="78535285" w14:textId="26A69931" w:rsidR="00401D4F" w:rsidRDefault="003340E1" w:rsidP="007A29D9">
      <w:pPr>
        <w:pStyle w:val="TreAkapitu"/>
        <w:ind w:left="993" w:firstLine="0"/>
        <w:rPr>
          <w:sz w:val="20"/>
          <w:szCs w:val="16"/>
        </w:rPr>
      </w:pPr>
      <w:r w:rsidRPr="003340E1">
        <w:rPr>
          <w:sz w:val="20"/>
          <w:szCs w:val="16"/>
        </w:rPr>
        <w:t>Źródło: opracowanie własne</w:t>
      </w:r>
    </w:p>
    <w:p w14:paraId="604FBF25" w14:textId="77777777" w:rsidR="009E690F" w:rsidRPr="003340E1" w:rsidRDefault="009E690F" w:rsidP="007A29D9">
      <w:pPr>
        <w:pStyle w:val="TreAkapitu"/>
        <w:ind w:left="993" w:firstLine="0"/>
        <w:rPr>
          <w:sz w:val="20"/>
          <w:szCs w:val="16"/>
        </w:rPr>
      </w:pPr>
    </w:p>
    <w:p w14:paraId="218946A1" w14:textId="042A38A7" w:rsidR="00D06FF9" w:rsidRPr="00D06FF9" w:rsidRDefault="00244440" w:rsidP="003B3080">
      <w:pPr>
        <w:pStyle w:val="Nagwek2"/>
      </w:pPr>
      <w:bookmarkStart w:id="146" w:name="_Toc91668293"/>
      <w:bookmarkEnd w:id="145"/>
      <w:r>
        <w:t>Diagram</w:t>
      </w:r>
      <w:r w:rsidR="00DE49E9">
        <w:t>y</w:t>
      </w:r>
      <w:r>
        <w:t xml:space="preserve"> wymagań</w:t>
      </w:r>
      <w:bookmarkEnd w:id="146"/>
    </w:p>
    <w:p w14:paraId="4BB8BF70" w14:textId="3FD1A8AA" w:rsidR="00A45F96" w:rsidRPr="00D47349" w:rsidRDefault="00A45F96" w:rsidP="00A45F96">
      <w:pPr>
        <w:pStyle w:val="Legenda"/>
        <w:rPr>
          <w:b w:val="0"/>
          <w:bCs w:val="0"/>
        </w:rPr>
      </w:pPr>
      <w:bookmarkStart w:id="147" w:name="_Toc91667890"/>
      <w:r w:rsidRPr="00D47349">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1</w:t>
      </w:r>
      <w:r w:rsidR="001D0F84">
        <w:rPr>
          <w:b w:val="0"/>
          <w:bCs w:val="0"/>
        </w:rPr>
        <w:fldChar w:fldCharType="end"/>
      </w:r>
      <w:r w:rsidRPr="00D47349">
        <w:rPr>
          <w:b w:val="0"/>
          <w:bCs w:val="0"/>
        </w:rPr>
        <w:t>. Diagram wymagań biznesowych</w:t>
      </w:r>
      <w:bookmarkEnd w:id="147"/>
    </w:p>
    <w:p w14:paraId="0994FBF0" w14:textId="58E9F7D2" w:rsidR="00A45F96" w:rsidRDefault="00A45F96" w:rsidP="00A45F96">
      <w:pPr>
        <w:pStyle w:val="TreAkapitu"/>
        <w:ind w:left="1418" w:firstLine="0"/>
        <w:jc w:val="left"/>
      </w:pPr>
      <w:r>
        <w:rPr>
          <w:noProof/>
        </w:rPr>
        <w:drawing>
          <wp:inline distT="0" distB="0" distL="0" distR="0" wp14:anchorId="3391EE45" wp14:editId="1BDA4ABC">
            <wp:extent cx="5036185" cy="3924935"/>
            <wp:effectExtent l="0" t="0" r="0" b="0"/>
            <wp:docPr id="47" name="Obraz 4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Obraz 47" descr="Obraz zawierający tekst&#10;&#10;Opis wygenerowany automatycznie"/>
                    <pic:cNvPicPr/>
                  </pic:nvPicPr>
                  <pic:blipFill>
                    <a:blip r:embed="rId54">
                      <a:extLst>
                        <a:ext uri="{28A0092B-C50C-407E-A947-70E740481C1C}">
                          <a14:useLocalDpi xmlns:a14="http://schemas.microsoft.com/office/drawing/2010/main" val="0"/>
                        </a:ext>
                      </a:extLst>
                    </a:blip>
                    <a:stretch>
                      <a:fillRect/>
                    </a:stretch>
                  </pic:blipFill>
                  <pic:spPr>
                    <a:xfrm>
                      <a:off x="0" y="0"/>
                      <a:ext cx="5036185" cy="3924935"/>
                    </a:xfrm>
                    <a:prstGeom prst="rect">
                      <a:avLst/>
                    </a:prstGeom>
                  </pic:spPr>
                </pic:pic>
              </a:graphicData>
            </a:graphic>
          </wp:inline>
        </w:drawing>
      </w:r>
    </w:p>
    <w:p w14:paraId="22D506FC" w14:textId="586F2DE7" w:rsidR="00C41C32" w:rsidRPr="00D06FF9" w:rsidRDefault="00C41C32" w:rsidP="00D06FF9">
      <w:pPr>
        <w:pStyle w:val="TreAkapitu"/>
        <w:ind w:left="1418" w:firstLine="0"/>
        <w:rPr>
          <w:sz w:val="20"/>
          <w:szCs w:val="16"/>
        </w:rPr>
      </w:pPr>
      <w:r w:rsidRPr="00D47349">
        <w:rPr>
          <w:sz w:val="20"/>
          <w:szCs w:val="16"/>
        </w:rPr>
        <w:t>Źródło: Opracowanie własne</w:t>
      </w:r>
    </w:p>
    <w:p w14:paraId="4413EEB0" w14:textId="77777777" w:rsidR="00A45F96" w:rsidRPr="00A45F96" w:rsidRDefault="00A45F96" w:rsidP="00A45F96">
      <w:pPr>
        <w:pStyle w:val="TreAkapitu"/>
      </w:pPr>
    </w:p>
    <w:p w14:paraId="3169FC75" w14:textId="5E75C69C" w:rsidR="00A45F96" w:rsidRPr="00D47349" w:rsidRDefault="00A45F96" w:rsidP="00A45F96">
      <w:pPr>
        <w:pStyle w:val="Legenda"/>
        <w:rPr>
          <w:b w:val="0"/>
          <w:bCs w:val="0"/>
        </w:rPr>
      </w:pPr>
      <w:bookmarkStart w:id="148" w:name="_Toc91667891"/>
      <w:r w:rsidRPr="00D47349">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2</w:t>
      </w:r>
      <w:r w:rsidR="001D0F84">
        <w:rPr>
          <w:b w:val="0"/>
          <w:bCs w:val="0"/>
        </w:rPr>
        <w:fldChar w:fldCharType="end"/>
      </w:r>
      <w:r w:rsidRPr="00D47349">
        <w:rPr>
          <w:b w:val="0"/>
          <w:bCs w:val="0"/>
        </w:rPr>
        <w:t>. Diagram wymagań interesariuszy</w:t>
      </w:r>
      <w:bookmarkEnd w:id="148"/>
    </w:p>
    <w:p w14:paraId="4A06F310" w14:textId="77777777" w:rsidR="00A45F96" w:rsidRDefault="00A45F96" w:rsidP="00A45F96">
      <w:pPr>
        <w:pStyle w:val="TreAkapitu"/>
        <w:ind w:left="993" w:firstLine="0"/>
        <w:jc w:val="left"/>
      </w:pPr>
      <w:r>
        <w:rPr>
          <w:noProof/>
        </w:rPr>
        <w:drawing>
          <wp:inline distT="0" distB="0" distL="0" distR="0" wp14:anchorId="14D46019" wp14:editId="2071C96B">
            <wp:extent cx="5760085" cy="4587875"/>
            <wp:effectExtent l="0" t="0" r="0" b="0"/>
            <wp:docPr id="45"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4587875"/>
                    </a:xfrm>
                    <a:prstGeom prst="rect">
                      <a:avLst/>
                    </a:prstGeom>
                  </pic:spPr>
                </pic:pic>
              </a:graphicData>
            </a:graphic>
          </wp:inline>
        </w:drawing>
      </w:r>
    </w:p>
    <w:p w14:paraId="07A78F7F" w14:textId="77777777" w:rsidR="00A45F96" w:rsidRDefault="00A45F96" w:rsidP="00A45F96">
      <w:pPr>
        <w:pStyle w:val="TreAkapitu"/>
        <w:ind w:left="709"/>
        <w:rPr>
          <w:sz w:val="20"/>
          <w:szCs w:val="16"/>
        </w:rPr>
      </w:pPr>
      <w:r w:rsidRPr="00D47349">
        <w:rPr>
          <w:sz w:val="20"/>
          <w:szCs w:val="16"/>
        </w:rPr>
        <w:t>Źródło: opracowanie własne</w:t>
      </w:r>
    </w:p>
    <w:p w14:paraId="4238B714" w14:textId="77777777" w:rsidR="00A45F96" w:rsidRPr="00A40D0C" w:rsidRDefault="00A45F96" w:rsidP="00A45F96">
      <w:pPr>
        <w:pStyle w:val="TreAkapitu"/>
        <w:tabs>
          <w:tab w:val="left" w:pos="950"/>
        </w:tabs>
        <w:ind w:firstLine="0"/>
        <w:rPr>
          <w:sz w:val="20"/>
          <w:szCs w:val="16"/>
        </w:rPr>
      </w:pPr>
    </w:p>
    <w:p w14:paraId="151067C7" w14:textId="77777777" w:rsidR="00A45F96" w:rsidRPr="00A45F96" w:rsidRDefault="00A45F96" w:rsidP="00A45F96">
      <w:pPr>
        <w:pStyle w:val="TreAkapitu"/>
      </w:pPr>
    </w:p>
    <w:p w14:paraId="3763595A" w14:textId="77777777" w:rsidR="00A45F96" w:rsidRPr="00A45F96" w:rsidRDefault="00A45F96" w:rsidP="00A45F96">
      <w:pPr>
        <w:pStyle w:val="TreAkapitu"/>
      </w:pPr>
    </w:p>
    <w:p w14:paraId="26C728FF" w14:textId="26DB3816" w:rsidR="00C11318" w:rsidRDefault="00C11318" w:rsidP="00C11318">
      <w:pPr>
        <w:pStyle w:val="Legenda"/>
        <w:rPr>
          <w:b w:val="0"/>
          <w:bCs w:val="0"/>
        </w:rPr>
      </w:pPr>
      <w:bookmarkStart w:id="149" w:name="_Toc91667892"/>
      <w:r w:rsidRPr="00C11318">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3</w:t>
      </w:r>
      <w:r w:rsidR="001D0F84">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1</w:t>
      </w:r>
      <w:bookmarkEnd w:id="149"/>
    </w:p>
    <w:p w14:paraId="40925621" w14:textId="0BBC6B71" w:rsidR="004406AA" w:rsidRPr="004406AA" w:rsidRDefault="004406AA" w:rsidP="004406AA">
      <w:r>
        <w:rPr>
          <w:noProof/>
        </w:rPr>
        <w:drawing>
          <wp:inline distT="0" distB="0" distL="0" distR="0" wp14:anchorId="56729216" wp14:editId="4848CD69">
            <wp:extent cx="5760085" cy="4811395"/>
            <wp:effectExtent l="0" t="0" r="0"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4811395"/>
                    </a:xfrm>
                    <a:prstGeom prst="rect">
                      <a:avLst/>
                    </a:prstGeom>
                  </pic:spPr>
                </pic:pic>
              </a:graphicData>
            </a:graphic>
          </wp:inline>
        </w:drawing>
      </w:r>
    </w:p>
    <w:p w14:paraId="2685D543" w14:textId="77533ECF" w:rsidR="00C11318" w:rsidRPr="00962547" w:rsidRDefault="00C11318" w:rsidP="003A004F">
      <w:pPr>
        <w:pStyle w:val="TreAkapitu"/>
        <w:ind w:firstLine="0"/>
      </w:pPr>
      <w:r w:rsidRPr="00C11318">
        <w:rPr>
          <w:sz w:val="20"/>
          <w:szCs w:val="16"/>
        </w:rPr>
        <w:t>Źródło: Opracowanie własne</w:t>
      </w:r>
    </w:p>
    <w:p w14:paraId="6C3D4624" w14:textId="64C09FE9" w:rsidR="00C11318" w:rsidRPr="00C11318" w:rsidRDefault="00C11318" w:rsidP="00C11318">
      <w:pPr>
        <w:pStyle w:val="Legenda"/>
        <w:rPr>
          <w:b w:val="0"/>
          <w:bCs w:val="0"/>
        </w:rPr>
      </w:pPr>
      <w:bookmarkStart w:id="150" w:name="_Toc91667893"/>
      <w:r w:rsidRPr="00C11318">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4</w:t>
      </w:r>
      <w:r w:rsidR="001D0F84">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2</w:t>
      </w:r>
      <w:bookmarkEnd w:id="150"/>
    </w:p>
    <w:p w14:paraId="6FA4F9A1" w14:textId="2888E2E1" w:rsidR="00C11318" w:rsidRPr="00244440" w:rsidRDefault="004406AA" w:rsidP="004406AA">
      <w:pPr>
        <w:pStyle w:val="TreAkapitu"/>
        <w:jc w:val="center"/>
      </w:pPr>
      <w:r>
        <w:rPr>
          <w:noProof/>
        </w:rPr>
        <w:drawing>
          <wp:inline distT="0" distB="0" distL="0" distR="0" wp14:anchorId="2674A55C" wp14:editId="2BFD102F">
            <wp:extent cx="3848100" cy="3390900"/>
            <wp:effectExtent l="0" t="0" r="0" b="0"/>
            <wp:docPr id="44"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48100" cy="3390900"/>
                    </a:xfrm>
                    <a:prstGeom prst="rect">
                      <a:avLst/>
                    </a:prstGeom>
                  </pic:spPr>
                </pic:pic>
              </a:graphicData>
            </a:graphic>
          </wp:inline>
        </w:drawing>
      </w:r>
      <w:r w:rsidR="00C11318">
        <w:br/>
      </w:r>
      <w:r w:rsidR="00C11318" w:rsidRPr="00C11318">
        <w:rPr>
          <w:sz w:val="20"/>
          <w:szCs w:val="16"/>
        </w:rPr>
        <w:t>Źródło: Opracowanie własne</w:t>
      </w:r>
    </w:p>
    <w:p w14:paraId="3DFBCDD9" w14:textId="3AB8D95D" w:rsidR="00090F3B" w:rsidRDefault="00566991" w:rsidP="00C958C8">
      <w:pPr>
        <w:pStyle w:val="Nagwek2"/>
      </w:pPr>
      <w:bookmarkStart w:id="151" w:name="_Toc490182427"/>
      <w:bookmarkStart w:id="152" w:name="_Toc496365821"/>
      <w:bookmarkStart w:id="153" w:name="_Toc490182428"/>
      <w:bookmarkStart w:id="154" w:name="_Toc8601604"/>
      <w:bookmarkStart w:id="155" w:name="_Toc91668294"/>
      <w:bookmarkEnd w:id="151"/>
      <w:bookmarkEnd w:id="152"/>
      <w:r w:rsidRPr="00CB1632">
        <w:t>Wnioski</w:t>
      </w:r>
      <w:bookmarkStart w:id="156" w:name="_Ref473452508"/>
      <w:bookmarkStart w:id="157" w:name="_Ref479794691"/>
      <w:bookmarkStart w:id="158" w:name="_Ref479794768"/>
      <w:bookmarkStart w:id="159" w:name="_Toc490182429"/>
      <w:bookmarkEnd w:id="153"/>
      <w:bookmarkEnd w:id="154"/>
      <w:bookmarkEnd w:id="155"/>
    </w:p>
    <w:p w14:paraId="58016482" w14:textId="17AB0A3A" w:rsidR="001F0479" w:rsidRDefault="00457A70" w:rsidP="009F0EE4">
      <w:pPr>
        <w:pStyle w:val="TreAkapitu"/>
      </w:pPr>
      <w:r>
        <w:t xml:space="preserve">Analiza biznesowa jest to obszerna, wieloetapowa oraz wieloaspektowa dziedzina. </w:t>
      </w:r>
      <w:r w:rsidR="00471D23">
        <w:t xml:space="preserve">Dzięki przeprowadzonej analizie biznesowej </w:t>
      </w:r>
      <w:r>
        <w:t>została określona</w:t>
      </w:r>
      <w:r w:rsidR="00471D23">
        <w:t xml:space="preserve"> </w:t>
      </w:r>
      <w:r>
        <w:t>potrzeba</w:t>
      </w:r>
      <w:r w:rsidR="009D5DE9">
        <w:t xml:space="preserve">. </w:t>
      </w:r>
      <w:r>
        <w:t>Mając zdefiniowaną potrzeb</w:t>
      </w:r>
      <w:r w:rsidR="009D5DE9">
        <w:t>ę</w:t>
      </w:r>
      <w:r>
        <w:t xml:space="preserve">, na jej podstawie zostały opracowane wymagania, </w:t>
      </w:r>
      <w:r w:rsidR="009D5DE9">
        <w:t xml:space="preserve">które pozwalają na jej zaspokojenie. Opierając się na analizie otoczenia oraz interesariuszy uzyskano motywację biznesową dla poszczególnych działań organizacji. </w:t>
      </w:r>
      <w:r w:rsidR="00EE0CEB">
        <w:t>Wdrożone zostały</w:t>
      </w:r>
      <w:r w:rsidR="00141E0F">
        <w:t xml:space="preserve"> reguły biznesowe, które wprowadzają pewne ograniczenia oraz zapobiegają niechcianym przez organizacje sytuacjom.</w:t>
      </w:r>
    </w:p>
    <w:p w14:paraId="74F22148" w14:textId="1AF9C0CD" w:rsidR="001F0479" w:rsidRDefault="001F0479" w:rsidP="001603F0">
      <w:pPr>
        <w:pStyle w:val="TreAkapitu"/>
        <w:ind w:firstLine="0"/>
        <w:rPr>
          <w:b/>
          <w:bCs/>
        </w:rPr>
      </w:pPr>
    </w:p>
    <w:p w14:paraId="7A663EAD" w14:textId="62514209" w:rsidR="00DE49E9" w:rsidRDefault="00DE49E9" w:rsidP="001603F0">
      <w:pPr>
        <w:pStyle w:val="TreAkapitu"/>
        <w:ind w:firstLine="0"/>
        <w:rPr>
          <w:b/>
          <w:bCs/>
        </w:rPr>
      </w:pPr>
    </w:p>
    <w:p w14:paraId="625F4755" w14:textId="1DB0A431" w:rsidR="00DE49E9" w:rsidRDefault="00DE49E9" w:rsidP="001603F0">
      <w:pPr>
        <w:pStyle w:val="TreAkapitu"/>
        <w:ind w:firstLine="0"/>
        <w:rPr>
          <w:b/>
          <w:bCs/>
        </w:rPr>
      </w:pPr>
    </w:p>
    <w:p w14:paraId="1C97B994" w14:textId="7AB9C728" w:rsidR="00DE49E9" w:rsidRDefault="00DE49E9" w:rsidP="001603F0">
      <w:pPr>
        <w:pStyle w:val="TreAkapitu"/>
        <w:ind w:firstLine="0"/>
        <w:rPr>
          <w:b/>
          <w:bCs/>
        </w:rPr>
      </w:pPr>
    </w:p>
    <w:p w14:paraId="441A332E" w14:textId="46121305" w:rsidR="00DE49E9" w:rsidRDefault="00DE49E9" w:rsidP="001603F0">
      <w:pPr>
        <w:pStyle w:val="TreAkapitu"/>
        <w:ind w:firstLine="0"/>
        <w:rPr>
          <w:b/>
          <w:bCs/>
        </w:rPr>
      </w:pPr>
    </w:p>
    <w:p w14:paraId="3E708B85" w14:textId="3B946C6F" w:rsidR="00DE49E9" w:rsidRDefault="00DE49E9" w:rsidP="001603F0">
      <w:pPr>
        <w:pStyle w:val="TreAkapitu"/>
        <w:ind w:firstLine="0"/>
        <w:rPr>
          <w:b/>
          <w:bCs/>
        </w:rPr>
      </w:pPr>
    </w:p>
    <w:p w14:paraId="4810AC1A" w14:textId="7E0133C6" w:rsidR="00DE49E9" w:rsidRDefault="00DE49E9" w:rsidP="001603F0">
      <w:pPr>
        <w:pStyle w:val="TreAkapitu"/>
        <w:ind w:firstLine="0"/>
        <w:rPr>
          <w:b/>
          <w:bCs/>
        </w:rPr>
      </w:pPr>
    </w:p>
    <w:p w14:paraId="0F2C1C95" w14:textId="676C5995" w:rsidR="00DE49E9" w:rsidRDefault="00DE49E9" w:rsidP="001603F0">
      <w:pPr>
        <w:pStyle w:val="TreAkapitu"/>
        <w:ind w:firstLine="0"/>
        <w:rPr>
          <w:b/>
          <w:bCs/>
        </w:rPr>
      </w:pPr>
    </w:p>
    <w:p w14:paraId="42B5A9A2" w14:textId="2A443313" w:rsidR="00ED4479" w:rsidRDefault="00ED4479" w:rsidP="001603F0">
      <w:pPr>
        <w:pStyle w:val="TreAkapitu"/>
        <w:ind w:firstLine="0"/>
        <w:rPr>
          <w:b/>
          <w:bCs/>
        </w:rPr>
      </w:pPr>
    </w:p>
    <w:p w14:paraId="15681D92" w14:textId="55D70012" w:rsidR="00ED4479" w:rsidRDefault="00ED4479" w:rsidP="001603F0">
      <w:pPr>
        <w:pStyle w:val="TreAkapitu"/>
        <w:ind w:firstLine="0"/>
        <w:rPr>
          <w:b/>
          <w:bCs/>
        </w:rPr>
      </w:pPr>
    </w:p>
    <w:p w14:paraId="342A9213" w14:textId="77777777" w:rsidR="00ED4479" w:rsidRPr="001603F0" w:rsidRDefault="00ED4479" w:rsidP="001603F0">
      <w:pPr>
        <w:pStyle w:val="TreAkapitu"/>
        <w:ind w:firstLine="0"/>
        <w:rPr>
          <w:b/>
          <w:bCs/>
        </w:rPr>
      </w:pPr>
    </w:p>
    <w:p w14:paraId="0014E4DD" w14:textId="77777777" w:rsidR="002D2259" w:rsidRDefault="002D2259" w:rsidP="00D340D5">
      <w:pPr>
        <w:pStyle w:val="Nagwek1"/>
      </w:pPr>
      <w:bookmarkStart w:id="160" w:name="_Toc8601605"/>
      <w:bookmarkStart w:id="161" w:name="_Toc91668295"/>
      <w:bookmarkStart w:id="162" w:name="_Ref479794748"/>
      <w:bookmarkStart w:id="163" w:name="_Toc490182468"/>
      <w:bookmarkEnd w:id="156"/>
      <w:bookmarkEnd w:id="157"/>
      <w:bookmarkEnd w:id="158"/>
      <w:bookmarkEnd w:id="159"/>
      <w:r>
        <w:lastRenderedPageBreak/>
        <w:t>ANALIZA SYSTEM</w:t>
      </w:r>
      <w:r w:rsidR="004F16B5">
        <w:t>U INFORMATYCZNEGO</w:t>
      </w:r>
      <w:bookmarkEnd w:id="160"/>
      <w:bookmarkEnd w:id="161"/>
    </w:p>
    <w:p w14:paraId="3C9C9C65" w14:textId="1AC9AEB2" w:rsidR="002D2259" w:rsidRDefault="002D2259" w:rsidP="00D340D5">
      <w:pPr>
        <w:pStyle w:val="Nagwek2"/>
      </w:pPr>
      <w:bookmarkStart w:id="164" w:name="_Toc8601606"/>
      <w:bookmarkStart w:id="165" w:name="_Toc91668296"/>
      <w:r w:rsidRPr="00327C91">
        <w:t>Wprowadzenie</w:t>
      </w:r>
      <w:bookmarkEnd w:id="164"/>
      <w:bookmarkEnd w:id="165"/>
    </w:p>
    <w:p w14:paraId="463FA4D3" w14:textId="16206EB0" w:rsidR="00213345" w:rsidRPr="00213345" w:rsidRDefault="006A4311" w:rsidP="00213345">
      <w:pPr>
        <w:pStyle w:val="TreAkapitu"/>
      </w:pPr>
      <w:r>
        <w:t xml:space="preserve">Analiza systemu informatycznego </w:t>
      </w:r>
      <w:r w:rsidR="00172173">
        <w:t>jest kluczowym etapem w cyklu wytwarzania oprogramowania.</w:t>
      </w:r>
      <w:r w:rsidR="004878D3">
        <w:t xml:space="preserve"> </w:t>
      </w:r>
      <w:r w:rsidR="007D4CE8">
        <w:t xml:space="preserve">Polega na systematycznym badaniu systemu w celu określenia wymagań dotyczących informacji oraz procesów, jakie zachodzą w systemie oraz określenie między nimi relacji. </w:t>
      </w:r>
      <w:r w:rsidR="004878D3">
        <w:t>Prowadzi do specyfikacji obserwowalnego zachowania systemu</w:t>
      </w:r>
      <w:r w:rsidR="008F5E11">
        <w:t xml:space="preserve"> oraz</w:t>
      </w:r>
      <w:r w:rsidR="004878D3">
        <w:t xml:space="preserve"> </w:t>
      </w:r>
      <w:r w:rsidR="00EE4F7F">
        <w:t>o</w:t>
      </w:r>
      <w:r w:rsidR="00172173">
        <w:t>kreśla co system ma robić, aby spełniać potrzeby użytkownika. Podczas analizy definiowane są wymagania systemowe</w:t>
      </w:r>
      <w:r w:rsidR="00985DB4">
        <w:t xml:space="preserve"> zgodnie z postawionymi celami</w:t>
      </w:r>
      <w:r w:rsidR="00172173">
        <w:t xml:space="preserve"> oraz zakres funkcjonalności systemu. </w:t>
      </w:r>
      <w:r w:rsidR="007D4CE8">
        <w:t xml:space="preserve"> </w:t>
      </w:r>
    </w:p>
    <w:p w14:paraId="5F28ABAD" w14:textId="19B468FD" w:rsidR="002D2259" w:rsidRDefault="000323F5" w:rsidP="00D340D5">
      <w:pPr>
        <w:pStyle w:val="Nagwek2"/>
      </w:pPr>
      <w:bookmarkStart w:id="166" w:name="_Toc8601607"/>
      <w:bookmarkStart w:id="167" w:name="_Toc91668297"/>
      <w:r>
        <w:t>W</w:t>
      </w:r>
      <w:r w:rsidR="00801E35">
        <w:t>ymaga</w:t>
      </w:r>
      <w:r>
        <w:t>nia</w:t>
      </w:r>
      <w:r w:rsidR="00801E35">
        <w:t xml:space="preserve"> funkcjonaln</w:t>
      </w:r>
      <w:r>
        <w:t>e</w:t>
      </w:r>
      <w:bookmarkEnd w:id="166"/>
      <w:bookmarkEnd w:id="167"/>
    </w:p>
    <w:p w14:paraId="392C7905" w14:textId="05B720F7" w:rsidR="00B9213B" w:rsidRPr="00B9213B" w:rsidRDefault="00B9213B" w:rsidP="00B9213B">
      <w:pPr>
        <w:pStyle w:val="TreAkapitu"/>
      </w:pPr>
      <w:r>
        <w:t xml:space="preserve">Wymagania funkcjonalne </w:t>
      </w:r>
      <w:r w:rsidR="00D764CD">
        <w:t xml:space="preserve">opisują jakie funkcje ma oferować system oraz jak system ma reagować na poszczególne zdarzenia </w:t>
      </w:r>
      <w:r w:rsidR="009F0EE4">
        <w:t>czy</w:t>
      </w:r>
      <w:r w:rsidR="00D764CD">
        <w:t xml:space="preserve"> dane wejściowe. P</w:t>
      </w:r>
      <w:r>
        <w:t xml:space="preserve">odczas analizy systemu informatycznego określają czego potrzebuje organizacja, aby osiągnąć swoje cele biznesowe, wynikające z wymagań biznesowych. Ponadto </w:t>
      </w:r>
      <w:r w:rsidR="00D764CD">
        <w:t>definiują</w:t>
      </w:r>
      <w:r>
        <w:t xml:space="preserve"> czego potrzebuje użytkownik, co </w:t>
      </w:r>
      <w:r w:rsidR="00D764CD">
        <w:t>z kolei wynika z wymagań użytkownika.</w:t>
      </w:r>
    </w:p>
    <w:p w14:paraId="364F0349" w14:textId="7F072D0C" w:rsidR="00905937" w:rsidRDefault="00905937" w:rsidP="00D340D5">
      <w:pPr>
        <w:pStyle w:val="Nagwek3"/>
      </w:pPr>
      <w:bookmarkStart w:id="168" w:name="_Toc8601608"/>
      <w:bookmarkStart w:id="169" w:name="_Toc91668298"/>
      <w:r>
        <w:t>Obszary funkcjonalne systemu</w:t>
      </w:r>
      <w:bookmarkEnd w:id="168"/>
      <w:bookmarkEnd w:id="169"/>
    </w:p>
    <w:p w14:paraId="51583466" w14:textId="3F78EBD0" w:rsidR="0078056F" w:rsidRPr="0078056F" w:rsidRDefault="0078056F" w:rsidP="0078056F">
      <w:pPr>
        <w:pStyle w:val="TreAkapitu"/>
      </w:pPr>
      <w:r>
        <w:t>Wymagania funkcjonalne mogą dotyczyć różnych aspektów systemu. Na skutek tego w systemie obsługi mikropożyczek zostały wyróżnione 3 obszary funkcjonalne:</w:t>
      </w:r>
    </w:p>
    <w:p w14:paraId="6896E6C2" w14:textId="17BBB875" w:rsidR="00B943FF" w:rsidRPr="0013523D" w:rsidRDefault="00B943FF" w:rsidP="00A55904">
      <w:pPr>
        <w:pStyle w:val="Nagwek2"/>
        <w:numPr>
          <w:ilvl w:val="0"/>
          <w:numId w:val="17"/>
        </w:numPr>
        <w:rPr>
          <w:b w:val="0"/>
          <w:bCs/>
          <w:sz w:val="24"/>
          <w:szCs w:val="20"/>
        </w:rPr>
      </w:pPr>
      <w:bookmarkStart w:id="170" w:name="_Toc91668299"/>
      <w:r w:rsidRPr="0013523D">
        <w:rPr>
          <w:b w:val="0"/>
          <w:bCs/>
          <w:sz w:val="24"/>
          <w:szCs w:val="20"/>
        </w:rPr>
        <w:t>zarządzanie kontem</w:t>
      </w:r>
      <w:bookmarkEnd w:id="170"/>
    </w:p>
    <w:p w14:paraId="6856A7BD" w14:textId="3F215455" w:rsidR="00B943FF" w:rsidRPr="0013523D" w:rsidRDefault="00F37C8F" w:rsidP="00A55904">
      <w:pPr>
        <w:pStyle w:val="Nagwek2"/>
        <w:numPr>
          <w:ilvl w:val="0"/>
          <w:numId w:val="17"/>
        </w:numPr>
        <w:rPr>
          <w:b w:val="0"/>
          <w:bCs/>
          <w:sz w:val="24"/>
          <w:szCs w:val="20"/>
        </w:rPr>
      </w:pPr>
      <w:bookmarkStart w:id="171" w:name="_Toc91668300"/>
      <w:r w:rsidRPr="0013523D">
        <w:rPr>
          <w:b w:val="0"/>
          <w:bCs/>
          <w:sz w:val="24"/>
          <w:szCs w:val="20"/>
        </w:rPr>
        <w:t>obsługa</w:t>
      </w:r>
      <w:r w:rsidR="00B943FF" w:rsidRPr="0013523D">
        <w:rPr>
          <w:b w:val="0"/>
          <w:bCs/>
          <w:sz w:val="24"/>
          <w:szCs w:val="20"/>
        </w:rPr>
        <w:t xml:space="preserve"> pożyczki</w:t>
      </w:r>
      <w:bookmarkEnd w:id="171"/>
    </w:p>
    <w:p w14:paraId="0E2773AC" w14:textId="05151B5F" w:rsidR="00B943FF" w:rsidRDefault="00606D1E" w:rsidP="00A55904">
      <w:pPr>
        <w:pStyle w:val="Nagwek2"/>
        <w:numPr>
          <w:ilvl w:val="0"/>
          <w:numId w:val="17"/>
        </w:numPr>
        <w:rPr>
          <w:b w:val="0"/>
          <w:bCs/>
          <w:sz w:val="24"/>
          <w:szCs w:val="20"/>
        </w:rPr>
      </w:pPr>
      <w:bookmarkStart w:id="172" w:name="_Toc91668301"/>
      <w:r w:rsidRPr="0013523D">
        <w:rPr>
          <w:b w:val="0"/>
          <w:bCs/>
          <w:sz w:val="24"/>
          <w:szCs w:val="20"/>
        </w:rPr>
        <w:t>zarządzanie wnioskiem o pożyczkę</w:t>
      </w:r>
      <w:bookmarkEnd w:id="172"/>
    </w:p>
    <w:p w14:paraId="62772C6E" w14:textId="7147B284" w:rsidR="00B43EB8" w:rsidRPr="00B43EB8" w:rsidRDefault="00B43EB8" w:rsidP="00B43EB8">
      <w:pPr>
        <w:pStyle w:val="Legenda"/>
        <w:rPr>
          <w:b w:val="0"/>
          <w:bCs w:val="0"/>
        </w:rPr>
      </w:pPr>
      <w:r w:rsidRPr="00B43EB8">
        <w:rPr>
          <w:b w:val="0"/>
          <w:bCs w:val="0"/>
        </w:rPr>
        <w:t xml:space="preserve">Tabela </w:t>
      </w:r>
      <w:r w:rsidRPr="00B43EB8">
        <w:rPr>
          <w:b w:val="0"/>
          <w:bCs w:val="0"/>
        </w:rPr>
        <w:fldChar w:fldCharType="begin"/>
      </w:r>
      <w:r w:rsidRPr="00B43EB8">
        <w:rPr>
          <w:b w:val="0"/>
          <w:bCs w:val="0"/>
        </w:rPr>
        <w:instrText xml:space="preserve"> SEQ Tabela \* ARABIC </w:instrText>
      </w:r>
      <w:r w:rsidRPr="00B43EB8">
        <w:rPr>
          <w:b w:val="0"/>
          <w:bCs w:val="0"/>
        </w:rPr>
        <w:fldChar w:fldCharType="separate"/>
      </w:r>
      <w:r w:rsidR="00B14963">
        <w:rPr>
          <w:b w:val="0"/>
          <w:bCs w:val="0"/>
          <w:noProof/>
        </w:rPr>
        <w:t>8</w:t>
      </w:r>
      <w:r w:rsidRPr="00B43EB8">
        <w:rPr>
          <w:b w:val="0"/>
          <w:bCs w:val="0"/>
        </w:rPr>
        <w:fldChar w:fldCharType="end"/>
      </w:r>
      <w:r w:rsidRPr="00B43EB8">
        <w:rPr>
          <w:b w:val="0"/>
          <w:bCs w:val="0"/>
        </w:rPr>
        <w:t>. Obszary funkcjonalne systemu</w:t>
      </w:r>
    </w:p>
    <w:tbl>
      <w:tblPr>
        <w:tblStyle w:val="Tabela-Siatka"/>
        <w:tblW w:w="0" w:type="auto"/>
        <w:jc w:val="center"/>
        <w:tblLook w:val="04A0" w:firstRow="1" w:lastRow="0" w:firstColumn="1" w:lastColumn="0" w:noHBand="0" w:noVBand="1"/>
      </w:tblPr>
      <w:tblGrid>
        <w:gridCol w:w="1254"/>
        <w:gridCol w:w="4830"/>
      </w:tblGrid>
      <w:tr w:rsidR="00E523ED" w14:paraId="325C56E4" w14:textId="77777777" w:rsidTr="00DF1E3D">
        <w:trPr>
          <w:trHeight w:val="778"/>
          <w:jc w:val="center"/>
        </w:trPr>
        <w:tc>
          <w:tcPr>
            <w:tcW w:w="1254" w:type="dxa"/>
            <w:shd w:val="clear" w:color="auto" w:fill="BFBFBF" w:themeFill="background1" w:themeFillShade="BF"/>
          </w:tcPr>
          <w:p w14:paraId="125FD8E0" w14:textId="7EB68184" w:rsidR="00E523ED" w:rsidRPr="00B43EB8" w:rsidRDefault="00E523ED" w:rsidP="00B43EB8">
            <w:pPr>
              <w:pStyle w:val="TreAkapitu"/>
              <w:ind w:firstLine="0"/>
              <w:jc w:val="center"/>
              <w:rPr>
                <w:b/>
                <w:bCs/>
              </w:rPr>
            </w:pPr>
            <w:r w:rsidRPr="00B43EB8">
              <w:rPr>
                <w:b/>
                <w:bCs/>
              </w:rPr>
              <w:t>Obszar</w:t>
            </w:r>
          </w:p>
        </w:tc>
        <w:tc>
          <w:tcPr>
            <w:tcW w:w="4830" w:type="dxa"/>
            <w:shd w:val="clear" w:color="auto" w:fill="BFBFBF" w:themeFill="background1" w:themeFillShade="BF"/>
          </w:tcPr>
          <w:p w14:paraId="020FC745" w14:textId="1947EA87" w:rsidR="00E523ED" w:rsidRPr="00B43EB8" w:rsidRDefault="00E523ED" w:rsidP="00E523ED">
            <w:pPr>
              <w:pStyle w:val="TreAkapitu"/>
              <w:ind w:firstLine="0"/>
              <w:rPr>
                <w:b/>
                <w:bCs/>
              </w:rPr>
            </w:pPr>
            <w:r w:rsidRPr="00B43EB8">
              <w:rPr>
                <w:b/>
                <w:bCs/>
              </w:rPr>
              <w:t>Nazwa</w:t>
            </w:r>
            <w:r w:rsidR="00B43EB8">
              <w:rPr>
                <w:b/>
                <w:bCs/>
              </w:rPr>
              <w:t xml:space="preserve"> obszaru funkcjonalnego</w:t>
            </w:r>
          </w:p>
        </w:tc>
      </w:tr>
      <w:tr w:rsidR="00E523ED" w14:paraId="39309B43" w14:textId="77777777" w:rsidTr="00DF1E3D">
        <w:trPr>
          <w:trHeight w:val="801"/>
          <w:jc w:val="center"/>
        </w:trPr>
        <w:tc>
          <w:tcPr>
            <w:tcW w:w="1254" w:type="dxa"/>
          </w:tcPr>
          <w:p w14:paraId="1B7E44D8" w14:textId="3F85648C" w:rsidR="00E523ED" w:rsidRDefault="000700E1" w:rsidP="00B43EB8">
            <w:pPr>
              <w:pStyle w:val="TreAkapitu"/>
              <w:ind w:firstLine="0"/>
              <w:jc w:val="center"/>
            </w:pPr>
            <w:r>
              <w:t>ZK</w:t>
            </w:r>
          </w:p>
        </w:tc>
        <w:tc>
          <w:tcPr>
            <w:tcW w:w="4830" w:type="dxa"/>
          </w:tcPr>
          <w:p w14:paraId="5623DF0B" w14:textId="2F847D0B" w:rsidR="00E523ED" w:rsidRDefault="00E523ED" w:rsidP="00E523ED">
            <w:pPr>
              <w:pStyle w:val="TreAkapitu"/>
              <w:ind w:firstLine="0"/>
            </w:pPr>
            <w:r w:rsidRPr="008A226B">
              <w:rPr>
                <w:bCs/>
              </w:rPr>
              <w:t>zarządzanie kontem</w:t>
            </w:r>
          </w:p>
        </w:tc>
      </w:tr>
      <w:tr w:rsidR="00E523ED" w14:paraId="6BE71BE1" w14:textId="77777777" w:rsidTr="00DF1E3D">
        <w:trPr>
          <w:trHeight w:val="778"/>
          <w:jc w:val="center"/>
        </w:trPr>
        <w:tc>
          <w:tcPr>
            <w:tcW w:w="1254" w:type="dxa"/>
          </w:tcPr>
          <w:p w14:paraId="18C13342" w14:textId="635DDF3F" w:rsidR="00E523ED" w:rsidRDefault="000700E1" w:rsidP="00B43EB8">
            <w:pPr>
              <w:pStyle w:val="TreAkapitu"/>
              <w:ind w:firstLine="0"/>
              <w:jc w:val="center"/>
            </w:pPr>
            <w:r>
              <w:t>OP</w:t>
            </w:r>
          </w:p>
        </w:tc>
        <w:tc>
          <w:tcPr>
            <w:tcW w:w="4830" w:type="dxa"/>
          </w:tcPr>
          <w:p w14:paraId="46D81D41" w14:textId="08BDD0C9" w:rsidR="00E523ED" w:rsidRDefault="00E523ED" w:rsidP="00E523ED">
            <w:pPr>
              <w:pStyle w:val="TreAkapitu"/>
              <w:ind w:firstLine="0"/>
            </w:pPr>
            <w:r w:rsidRPr="008A226B">
              <w:rPr>
                <w:bCs/>
              </w:rPr>
              <w:t>obsługa pożyczki</w:t>
            </w:r>
          </w:p>
        </w:tc>
      </w:tr>
      <w:tr w:rsidR="00E523ED" w14:paraId="6DA883A6" w14:textId="77777777" w:rsidTr="00DF1E3D">
        <w:trPr>
          <w:trHeight w:val="778"/>
          <w:jc w:val="center"/>
        </w:trPr>
        <w:tc>
          <w:tcPr>
            <w:tcW w:w="1254" w:type="dxa"/>
          </w:tcPr>
          <w:p w14:paraId="151E8601" w14:textId="7256146B" w:rsidR="00E523ED" w:rsidRDefault="000700E1" w:rsidP="00B43EB8">
            <w:pPr>
              <w:pStyle w:val="TreAkapitu"/>
              <w:ind w:firstLine="0"/>
              <w:jc w:val="center"/>
            </w:pPr>
            <w:r>
              <w:t>ZW</w:t>
            </w:r>
          </w:p>
        </w:tc>
        <w:tc>
          <w:tcPr>
            <w:tcW w:w="4830" w:type="dxa"/>
          </w:tcPr>
          <w:p w14:paraId="4F077F39" w14:textId="74FF74ED" w:rsidR="00E523ED" w:rsidRDefault="00E523ED" w:rsidP="00E523ED">
            <w:pPr>
              <w:pStyle w:val="TreAkapitu"/>
              <w:ind w:firstLine="0"/>
            </w:pPr>
            <w:r w:rsidRPr="008A226B">
              <w:rPr>
                <w:bCs/>
              </w:rPr>
              <w:t>zarządzanie wnioskiem o pożyczkę</w:t>
            </w:r>
          </w:p>
        </w:tc>
      </w:tr>
    </w:tbl>
    <w:p w14:paraId="15C7D159" w14:textId="45DAD8E4" w:rsidR="00E523ED" w:rsidRDefault="00B43EB8" w:rsidP="00B43EB8">
      <w:pPr>
        <w:pStyle w:val="TreAkapitu"/>
        <w:ind w:left="2127" w:firstLine="0"/>
        <w:rPr>
          <w:sz w:val="20"/>
          <w:szCs w:val="16"/>
        </w:rPr>
      </w:pPr>
      <w:r w:rsidRPr="00B43EB8">
        <w:rPr>
          <w:sz w:val="20"/>
          <w:szCs w:val="16"/>
        </w:rPr>
        <w:t>Źródło: opracowanie własne</w:t>
      </w:r>
    </w:p>
    <w:p w14:paraId="01B3D094" w14:textId="77777777" w:rsidR="00735742" w:rsidRPr="00B43EB8" w:rsidRDefault="00735742" w:rsidP="00565488">
      <w:pPr>
        <w:pStyle w:val="TreAkapitu"/>
        <w:ind w:firstLine="0"/>
        <w:rPr>
          <w:sz w:val="20"/>
          <w:szCs w:val="16"/>
        </w:rPr>
      </w:pPr>
    </w:p>
    <w:p w14:paraId="103DCF87" w14:textId="470481B2" w:rsidR="000323F5" w:rsidRDefault="000323F5" w:rsidP="00D340D5">
      <w:pPr>
        <w:pStyle w:val="Nagwek3"/>
      </w:pPr>
      <w:bookmarkStart w:id="173" w:name="_Toc8601609"/>
      <w:bookmarkStart w:id="174" w:name="_Toc91668302"/>
      <w:bookmarkStart w:id="175" w:name="_Hlk84929994"/>
      <w:r>
        <w:lastRenderedPageBreak/>
        <w:t>Wymagania funkcjonalne w obszarze A</w:t>
      </w:r>
      <w:bookmarkEnd w:id="173"/>
      <w:bookmarkEnd w:id="174"/>
    </w:p>
    <w:p w14:paraId="12F05D96" w14:textId="72305566" w:rsidR="00735742" w:rsidRPr="00735742" w:rsidRDefault="00735742" w:rsidP="00735742">
      <w:pPr>
        <w:pStyle w:val="TreAkapitu"/>
      </w:pPr>
      <w:r>
        <w:t>Wymagania funkcjonalne w obszarze obsługi pożyczki obejmują:</w:t>
      </w:r>
    </w:p>
    <w:p w14:paraId="1AC5EE54" w14:textId="77777777" w:rsidR="006075CD" w:rsidRDefault="006075CD" w:rsidP="001836BD">
      <w:pPr>
        <w:pStyle w:val="TreAkapitu"/>
      </w:pPr>
      <w:bookmarkStart w:id="176" w:name="_Hlk84929988"/>
      <w:bookmarkEnd w:id="175"/>
    </w:p>
    <w:p w14:paraId="42DB7516" w14:textId="0281134D" w:rsidR="00C50798" w:rsidRPr="00C50798" w:rsidRDefault="00C50798" w:rsidP="00C50798">
      <w:pPr>
        <w:pStyle w:val="Legenda"/>
        <w:rPr>
          <w:b w:val="0"/>
          <w:bCs w:val="0"/>
        </w:rPr>
      </w:pPr>
      <w:r w:rsidRPr="00C50798">
        <w:rPr>
          <w:b w:val="0"/>
          <w:bCs w:val="0"/>
        </w:rPr>
        <w:t xml:space="preserve">Tabela </w:t>
      </w:r>
      <w:r w:rsidRPr="00C50798">
        <w:rPr>
          <w:b w:val="0"/>
          <w:bCs w:val="0"/>
        </w:rPr>
        <w:fldChar w:fldCharType="begin"/>
      </w:r>
      <w:r w:rsidRPr="00C50798">
        <w:rPr>
          <w:b w:val="0"/>
          <w:bCs w:val="0"/>
        </w:rPr>
        <w:instrText xml:space="preserve"> SEQ Tabela \* ARABIC </w:instrText>
      </w:r>
      <w:r w:rsidRPr="00C50798">
        <w:rPr>
          <w:b w:val="0"/>
          <w:bCs w:val="0"/>
        </w:rPr>
        <w:fldChar w:fldCharType="separate"/>
      </w:r>
      <w:r w:rsidR="00B14963">
        <w:rPr>
          <w:b w:val="0"/>
          <w:bCs w:val="0"/>
          <w:noProof/>
        </w:rPr>
        <w:t>9</w:t>
      </w:r>
      <w:r w:rsidRPr="00C50798">
        <w:rPr>
          <w:b w:val="0"/>
          <w:bCs w:val="0"/>
        </w:rPr>
        <w:fldChar w:fldCharType="end"/>
      </w:r>
      <w:r w:rsidRPr="00C50798">
        <w:rPr>
          <w:b w:val="0"/>
          <w:bCs w:val="0"/>
        </w:rPr>
        <w:t xml:space="preserve">. Wymagania funkcjonalne w obszarze </w:t>
      </w:r>
      <w:r>
        <w:rPr>
          <w:b w:val="0"/>
          <w:bCs w:val="0"/>
        </w:rPr>
        <w:t>obsługi pożyczki</w:t>
      </w:r>
    </w:p>
    <w:tbl>
      <w:tblPr>
        <w:tblStyle w:val="Tabelasiatki1jasna"/>
        <w:tblW w:w="8215" w:type="dxa"/>
        <w:jc w:val="center"/>
        <w:tblLook w:val="04A0" w:firstRow="1" w:lastRow="0" w:firstColumn="1" w:lastColumn="0" w:noHBand="0" w:noVBand="1"/>
      </w:tblPr>
      <w:tblGrid>
        <w:gridCol w:w="876"/>
        <w:gridCol w:w="1926"/>
        <w:gridCol w:w="4438"/>
        <w:gridCol w:w="975"/>
      </w:tblGrid>
      <w:tr w:rsidR="006075CD" w14:paraId="4FB6318A" w14:textId="77777777" w:rsidTr="005C6C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EF14CCC" w14:textId="77777777" w:rsidR="006075CD" w:rsidRDefault="006075CD" w:rsidP="00A35EF9">
            <w:pPr>
              <w:pStyle w:val="TreAkapitu"/>
              <w:ind w:firstLine="0"/>
            </w:pPr>
            <w:r>
              <w:t>Numer</w:t>
            </w:r>
          </w:p>
        </w:tc>
        <w:tc>
          <w:tcPr>
            <w:tcW w:w="1926" w:type="dxa"/>
            <w:shd w:val="clear" w:color="auto" w:fill="BFBFBF" w:themeFill="background1" w:themeFillShade="BF"/>
          </w:tcPr>
          <w:p w14:paraId="2A1BECAD"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4438" w:type="dxa"/>
            <w:shd w:val="clear" w:color="auto" w:fill="BFBFBF" w:themeFill="background1" w:themeFillShade="BF"/>
          </w:tcPr>
          <w:p w14:paraId="0C537607"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75" w:type="dxa"/>
            <w:shd w:val="clear" w:color="auto" w:fill="BFBFBF" w:themeFill="background1" w:themeFillShade="BF"/>
          </w:tcPr>
          <w:p w14:paraId="78E3A176"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075CD" w14:paraId="1CC50DD7"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B9756C6" w14:textId="71DC6B6F" w:rsidR="006075CD" w:rsidRPr="007B73E3" w:rsidRDefault="006075CD" w:rsidP="006075CD">
            <w:pPr>
              <w:pStyle w:val="TreAkapitu"/>
              <w:ind w:firstLine="0"/>
              <w:rPr>
                <w:b w:val="0"/>
                <w:bCs w:val="0"/>
              </w:rPr>
            </w:pPr>
            <w:r>
              <w:rPr>
                <w:b w:val="0"/>
                <w:bCs w:val="0"/>
              </w:rPr>
              <w:t>1</w:t>
            </w:r>
          </w:p>
        </w:tc>
        <w:tc>
          <w:tcPr>
            <w:tcW w:w="1926" w:type="dxa"/>
          </w:tcPr>
          <w:p w14:paraId="17E8A307"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52C306C1" w14:textId="58A7F475"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o</w:t>
            </w:r>
            <w:r w:rsidR="006075CD" w:rsidRPr="00D92C89">
              <w:t>bsług</w:t>
            </w:r>
            <w:r>
              <w:t>i</w:t>
            </w:r>
            <w:r w:rsidR="006075CD" w:rsidRPr="00D92C89">
              <w:t xml:space="preserve"> pożyczki</w:t>
            </w:r>
          </w:p>
        </w:tc>
        <w:tc>
          <w:tcPr>
            <w:tcW w:w="975" w:type="dxa"/>
          </w:tcPr>
          <w:p w14:paraId="1EE6F155" w14:textId="2871EC0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1</w:t>
            </w:r>
          </w:p>
        </w:tc>
      </w:tr>
      <w:tr w:rsidR="006075CD" w14:paraId="3084D5AB"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EB0C147" w14:textId="51396734" w:rsidR="006075CD" w:rsidRPr="007B73E3" w:rsidRDefault="006075CD" w:rsidP="006075CD">
            <w:pPr>
              <w:pStyle w:val="TreAkapitu"/>
              <w:ind w:firstLine="0"/>
              <w:rPr>
                <w:b w:val="0"/>
                <w:bCs w:val="0"/>
              </w:rPr>
            </w:pPr>
            <w:r>
              <w:rPr>
                <w:b w:val="0"/>
                <w:bCs w:val="0"/>
              </w:rPr>
              <w:t>1.1</w:t>
            </w:r>
          </w:p>
        </w:tc>
        <w:tc>
          <w:tcPr>
            <w:tcW w:w="1926" w:type="dxa"/>
          </w:tcPr>
          <w:p w14:paraId="6DF3A844"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378B32FD" w14:textId="4D31FC7E"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zegląd dostępnych wniosków o pożyczkę</w:t>
            </w:r>
          </w:p>
        </w:tc>
        <w:tc>
          <w:tcPr>
            <w:tcW w:w="975" w:type="dxa"/>
          </w:tcPr>
          <w:p w14:paraId="722FD82B" w14:textId="600B72C9"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2</w:t>
            </w:r>
          </w:p>
        </w:tc>
      </w:tr>
      <w:tr w:rsidR="006075CD" w14:paraId="3AE39608"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305D843" w14:textId="023CE930" w:rsidR="006075CD" w:rsidRPr="007B73E3" w:rsidRDefault="006075CD" w:rsidP="006075CD">
            <w:pPr>
              <w:pStyle w:val="TreAkapitu"/>
              <w:ind w:firstLine="0"/>
              <w:rPr>
                <w:b w:val="0"/>
                <w:bCs w:val="0"/>
              </w:rPr>
            </w:pPr>
            <w:r>
              <w:rPr>
                <w:b w:val="0"/>
                <w:bCs w:val="0"/>
              </w:rPr>
              <w:t>1.2</w:t>
            </w:r>
          </w:p>
        </w:tc>
        <w:tc>
          <w:tcPr>
            <w:tcW w:w="1926" w:type="dxa"/>
          </w:tcPr>
          <w:p w14:paraId="424665B2"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1B8321C" w14:textId="6EFEADAB"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z</w:t>
            </w:r>
            <w:r w:rsidR="006075CD" w:rsidRPr="00D92C89">
              <w:t>łożenie wniosku o pożyczkę</w:t>
            </w:r>
          </w:p>
        </w:tc>
        <w:tc>
          <w:tcPr>
            <w:tcW w:w="975" w:type="dxa"/>
          </w:tcPr>
          <w:p w14:paraId="32672AD9" w14:textId="49DA57D2"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3</w:t>
            </w:r>
          </w:p>
        </w:tc>
      </w:tr>
      <w:tr w:rsidR="006075CD" w14:paraId="4444E799"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7FF8A85" w14:textId="708CCF42" w:rsidR="006075CD" w:rsidRPr="007B73E3" w:rsidRDefault="006075CD" w:rsidP="006075CD">
            <w:pPr>
              <w:pStyle w:val="TreAkapitu"/>
              <w:ind w:firstLine="0"/>
              <w:rPr>
                <w:b w:val="0"/>
                <w:bCs w:val="0"/>
              </w:rPr>
            </w:pPr>
            <w:r>
              <w:rPr>
                <w:b w:val="0"/>
                <w:bCs w:val="0"/>
              </w:rPr>
              <w:t>1.</w:t>
            </w:r>
            <w:r w:rsidR="009D58F4">
              <w:rPr>
                <w:b w:val="0"/>
                <w:bCs w:val="0"/>
              </w:rPr>
              <w:t>2.1</w:t>
            </w:r>
          </w:p>
        </w:tc>
        <w:tc>
          <w:tcPr>
            <w:tcW w:w="1926" w:type="dxa"/>
          </w:tcPr>
          <w:p w14:paraId="3171F373"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7B95422A" w14:textId="22EE6B3E" w:rsidR="006075CD" w:rsidRDefault="004E32F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wymaga p</w:t>
            </w:r>
            <w:r w:rsidR="006075CD" w:rsidRPr="00D92C89">
              <w:t>odani</w:t>
            </w:r>
            <w:r>
              <w:t>a</w:t>
            </w:r>
            <w:r w:rsidR="006075CD" w:rsidRPr="00D92C89">
              <w:t xml:space="preserve"> warunków pożyczki - kwota, czas, oprocentowanie, rodzaj spłaty, opis wniosku</w:t>
            </w:r>
          </w:p>
        </w:tc>
        <w:tc>
          <w:tcPr>
            <w:tcW w:w="975" w:type="dxa"/>
          </w:tcPr>
          <w:p w14:paraId="281838B9" w14:textId="0E4C69C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4</w:t>
            </w:r>
          </w:p>
        </w:tc>
      </w:tr>
      <w:tr w:rsidR="006075CD" w14:paraId="78CD92C3"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65996FB" w14:textId="661BEA9B" w:rsidR="006075CD" w:rsidRDefault="006075CD" w:rsidP="006075CD">
            <w:pPr>
              <w:pStyle w:val="TreAkapitu"/>
              <w:ind w:firstLine="0"/>
              <w:rPr>
                <w:b w:val="0"/>
                <w:bCs w:val="0"/>
              </w:rPr>
            </w:pPr>
            <w:r>
              <w:rPr>
                <w:b w:val="0"/>
                <w:bCs w:val="0"/>
              </w:rPr>
              <w:t>1.</w:t>
            </w:r>
            <w:r w:rsidR="009D58F4">
              <w:rPr>
                <w:b w:val="0"/>
                <w:bCs w:val="0"/>
              </w:rPr>
              <w:t>2.2</w:t>
            </w:r>
          </w:p>
        </w:tc>
        <w:tc>
          <w:tcPr>
            <w:tcW w:w="1926" w:type="dxa"/>
          </w:tcPr>
          <w:p w14:paraId="16020BF4" w14:textId="254A7DAA"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67915147" w14:textId="2A7EABBE"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w</w:t>
            </w:r>
            <w:r w:rsidR="006075CD" w:rsidRPr="00D92C89">
              <w:t>eryfikacj</w:t>
            </w:r>
            <w:r>
              <w:t xml:space="preserve">i spełnienia warunków </w:t>
            </w:r>
            <w:r w:rsidR="00B842BB">
              <w:t xml:space="preserve">przyznania </w:t>
            </w:r>
            <w:r>
              <w:t>pożyczki</w:t>
            </w:r>
            <w:r w:rsidR="00B842BB">
              <w:t xml:space="preserve"> </w:t>
            </w:r>
          </w:p>
        </w:tc>
        <w:tc>
          <w:tcPr>
            <w:tcW w:w="975" w:type="dxa"/>
          </w:tcPr>
          <w:p w14:paraId="4CE7EF21" w14:textId="5C38E0B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5</w:t>
            </w:r>
          </w:p>
        </w:tc>
      </w:tr>
      <w:tr w:rsidR="006075CD" w14:paraId="466DA70A"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927B7BF" w14:textId="13476A5E" w:rsidR="006075CD" w:rsidRDefault="006075CD" w:rsidP="006075CD">
            <w:pPr>
              <w:pStyle w:val="TreAkapitu"/>
              <w:ind w:firstLine="0"/>
              <w:rPr>
                <w:b w:val="0"/>
                <w:bCs w:val="0"/>
              </w:rPr>
            </w:pPr>
            <w:r>
              <w:rPr>
                <w:b w:val="0"/>
                <w:bCs w:val="0"/>
              </w:rPr>
              <w:t>1.</w:t>
            </w:r>
            <w:r w:rsidR="009272FA">
              <w:rPr>
                <w:b w:val="0"/>
                <w:bCs w:val="0"/>
              </w:rPr>
              <w:t>3</w:t>
            </w:r>
          </w:p>
        </w:tc>
        <w:tc>
          <w:tcPr>
            <w:tcW w:w="1926" w:type="dxa"/>
          </w:tcPr>
          <w:p w14:paraId="03C112BA" w14:textId="35C39F8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0F81242" w14:textId="17B9A21F"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267DBA">
              <w:t xml:space="preserve">umożliwia </w:t>
            </w:r>
            <w:r w:rsidR="00B842BB">
              <w:t xml:space="preserve">proces </w:t>
            </w:r>
            <w:r w:rsidR="00267DBA">
              <w:t>u</w:t>
            </w:r>
            <w:r w:rsidR="006075CD" w:rsidRPr="00D92C89">
              <w:t>dzieleni</w:t>
            </w:r>
            <w:r w:rsidR="00B842BB">
              <w:t>a</w:t>
            </w:r>
            <w:r w:rsidR="006075CD" w:rsidRPr="00D92C89">
              <w:t xml:space="preserve"> pożyczki</w:t>
            </w:r>
          </w:p>
        </w:tc>
        <w:tc>
          <w:tcPr>
            <w:tcW w:w="975" w:type="dxa"/>
          </w:tcPr>
          <w:p w14:paraId="67E139A7" w14:textId="10170140"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6</w:t>
            </w:r>
          </w:p>
        </w:tc>
      </w:tr>
      <w:tr w:rsidR="006075CD" w14:paraId="2CDF6F76"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B94839" w14:textId="61A2386E" w:rsidR="006075CD" w:rsidRDefault="006075CD" w:rsidP="006075CD">
            <w:pPr>
              <w:pStyle w:val="TreAkapitu"/>
              <w:ind w:firstLine="0"/>
              <w:rPr>
                <w:b w:val="0"/>
                <w:bCs w:val="0"/>
              </w:rPr>
            </w:pPr>
            <w:r>
              <w:rPr>
                <w:b w:val="0"/>
                <w:bCs w:val="0"/>
              </w:rPr>
              <w:t>1.</w:t>
            </w:r>
            <w:r w:rsidR="009272FA">
              <w:rPr>
                <w:b w:val="0"/>
                <w:bCs w:val="0"/>
              </w:rPr>
              <w:t>4</w:t>
            </w:r>
          </w:p>
        </w:tc>
        <w:tc>
          <w:tcPr>
            <w:tcW w:w="1926" w:type="dxa"/>
          </w:tcPr>
          <w:p w14:paraId="4D14A02D" w14:textId="2CCBBD6F"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B51C6A6" w14:textId="10C8F85A" w:rsidR="006075CD" w:rsidRPr="00AF41F2" w:rsidRDefault="00A6699C"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B842BB">
              <w:t>umożliwia</w:t>
            </w:r>
            <w:r>
              <w:t xml:space="preserve"> </w:t>
            </w:r>
            <w:r w:rsidR="00B842BB">
              <w:t xml:space="preserve">proces </w:t>
            </w:r>
            <w:r>
              <w:t>o</w:t>
            </w:r>
            <w:r w:rsidR="006075CD" w:rsidRPr="00D92C89">
              <w:t>trzymani</w:t>
            </w:r>
            <w:r w:rsidR="00B842BB">
              <w:t>a</w:t>
            </w:r>
            <w:r w:rsidR="006075CD" w:rsidRPr="00D92C89">
              <w:t xml:space="preserve"> pożyczki</w:t>
            </w:r>
          </w:p>
        </w:tc>
        <w:tc>
          <w:tcPr>
            <w:tcW w:w="975" w:type="dxa"/>
          </w:tcPr>
          <w:p w14:paraId="7B3EA225" w14:textId="210F997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7</w:t>
            </w:r>
          </w:p>
        </w:tc>
      </w:tr>
      <w:tr w:rsidR="006075CD" w14:paraId="64FD9F0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B91061D" w14:textId="07603286" w:rsidR="006075CD" w:rsidRDefault="006075CD" w:rsidP="006075CD">
            <w:pPr>
              <w:pStyle w:val="TreAkapitu"/>
              <w:ind w:firstLine="0"/>
              <w:rPr>
                <w:b w:val="0"/>
                <w:bCs w:val="0"/>
              </w:rPr>
            </w:pPr>
            <w:r>
              <w:rPr>
                <w:b w:val="0"/>
                <w:bCs w:val="0"/>
              </w:rPr>
              <w:t>1.</w:t>
            </w:r>
            <w:r w:rsidR="009272FA">
              <w:rPr>
                <w:b w:val="0"/>
                <w:bCs w:val="0"/>
              </w:rPr>
              <w:t>5</w:t>
            </w:r>
          </w:p>
        </w:tc>
        <w:tc>
          <w:tcPr>
            <w:tcW w:w="1926" w:type="dxa"/>
          </w:tcPr>
          <w:p w14:paraId="55A4494C" w14:textId="1F2F186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1A9CBC62" w14:textId="3F0ABE51"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ośb</w:t>
            </w:r>
            <w:r>
              <w:t>ę</w:t>
            </w:r>
            <w:r w:rsidR="006075CD" w:rsidRPr="00D92C89">
              <w:t xml:space="preserve"> o przedłużenie terminu spłaty</w:t>
            </w:r>
          </w:p>
        </w:tc>
        <w:tc>
          <w:tcPr>
            <w:tcW w:w="975" w:type="dxa"/>
          </w:tcPr>
          <w:p w14:paraId="09F3B1EE" w14:textId="12AB18C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8</w:t>
            </w:r>
          </w:p>
        </w:tc>
      </w:tr>
      <w:tr w:rsidR="006075CD" w14:paraId="486ECC9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9E4BADA" w14:textId="6ECC94D7" w:rsidR="006075CD" w:rsidRDefault="006075CD" w:rsidP="006075CD">
            <w:pPr>
              <w:pStyle w:val="TreAkapitu"/>
              <w:ind w:firstLine="0"/>
              <w:rPr>
                <w:b w:val="0"/>
                <w:bCs w:val="0"/>
              </w:rPr>
            </w:pPr>
            <w:r>
              <w:rPr>
                <w:b w:val="0"/>
                <w:bCs w:val="0"/>
              </w:rPr>
              <w:t>1.</w:t>
            </w:r>
            <w:r w:rsidR="009272FA">
              <w:rPr>
                <w:b w:val="0"/>
                <w:bCs w:val="0"/>
              </w:rPr>
              <w:t>6</w:t>
            </w:r>
          </w:p>
        </w:tc>
        <w:tc>
          <w:tcPr>
            <w:tcW w:w="1926" w:type="dxa"/>
          </w:tcPr>
          <w:p w14:paraId="46E10188" w14:textId="71CB975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41048B0F" w14:textId="1168140D"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7621F9">
              <w:t xml:space="preserve">umożliwia proces </w:t>
            </w:r>
            <w:r>
              <w:t>z</w:t>
            </w:r>
            <w:r w:rsidR="006075CD" w:rsidRPr="00D92C89">
              <w:t>wrot</w:t>
            </w:r>
            <w:r w:rsidR="007621F9">
              <w:t>u</w:t>
            </w:r>
            <w:r w:rsidR="006075CD" w:rsidRPr="00D92C89">
              <w:t xml:space="preserve"> pożyczki</w:t>
            </w:r>
          </w:p>
        </w:tc>
        <w:tc>
          <w:tcPr>
            <w:tcW w:w="975" w:type="dxa"/>
          </w:tcPr>
          <w:p w14:paraId="66579151" w14:textId="2FD201E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9</w:t>
            </w:r>
          </w:p>
        </w:tc>
      </w:tr>
    </w:tbl>
    <w:p w14:paraId="1DE2E2E7" w14:textId="68D3C4E2" w:rsidR="006075CD" w:rsidRPr="00C50798" w:rsidRDefault="00C50798" w:rsidP="001836BD">
      <w:pPr>
        <w:pStyle w:val="TreAkapitu"/>
        <w:rPr>
          <w:sz w:val="20"/>
          <w:szCs w:val="16"/>
        </w:rPr>
      </w:pPr>
      <w:r w:rsidRPr="00C50798">
        <w:rPr>
          <w:sz w:val="20"/>
          <w:szCs w:val="16"/>
        </w:rPr>
        <w:t>Źródło: opracowanie własne</w:t>
      </w:r>
    </w:p>
    <w:bookmarkEnd w:id="176"/>
    <w:p w14:paraId="643A2FE1" w14:textId="77777777" w:rsidR="001836BD" w:rsidRPr="001836BD" w:rsidRDefault="001836BD" w:rsidP="001836BD">
      <w:pPr>
        <w:pStyle w:val="TreAkapitu"/>
      </w:pPr>
    </w:p>
    <w:p w14:paraId="5262E852" w14:textId="0750EF99" w:rsidR="00B8410A" w:rsidRDefault="000323F5" w:rsidP="00735742">
      <w:pPr>
        <w:pStyle w:val="Nagwek3"/>
      </w:pPr>
      <w:bookmarkStart w:id="177" w:name="_Toc8601610"/>
      <w:bookmarkStart w:id="178" w:name="_Toc91668303"/>
      <w:bookmarkStart w:id="179" w:name="_Hlk84930024"/>
      <w:r>
        <w:t>Wymagania funkcjonalne w obszarze B</w:t>
      </w:r>
      <w:bookmarkEnd w:id="177"/>
      <w:bookmarkEnd w:id="178"/>
    </w:p>
    <w:p w14:paraId="78F2C653" w14:textId="7EE3CF3B" w:rsidR="00763A33" w:rsidRPr="00763A33" w:rsidRDefault="00763A33" w:rsidP="00763A33">
      <w:pPr>
        <w:pStyle w:val="Legenda"/>
        <w:rPr>
          <w:b w:val="0"/>
          <w:bCs w:val="0"/>
        </w:rPr>
      </w:pPr>
      <w:r w:rsidRPr="00763A33">
        <w:rPr>
          <w:b w:val="0"/>
          <w:bCs w:val="0"/>
        </w:rPr>
        <w:t xml:space="preserve">Tabela </w:t>
      </w:r>
      <w:r w:rsidRPr="00763A33">
        <w:rPr>
          <w:b w:val="0"/>
          <w:bCs w:val="0"/>
        </w:rPr>
        <w:fldChar w:fldCharType="begin"/>
      </w:r>
      <w:r w:rsidRPr="00763A33">
        <w:rPr>
          <w:b w:val="0"/>
          <w:bCs w:val="0"/>
        </w:rPr>
        <w:instrText xml:space="preserve"> SEQ Tabela \* ARABIC </w:instrText>
      </w:r>
      <w:r w:rsidRPr="00763A33">
        <w:rPr>
          <w:b w:val="0"/>
          <w:bCs w:val="0"/>
        </w:rPr>
        <w:fldChar w:fldCharType="separate"/>
      </w:r>
      <w:r w:rsidR="00B14963">
        <w:rPr>
          <w:b w:val="0"/>
          <w:bCs w:val="0"/>
          <w:noProof/>
        </w:rPr>
        <w:t>10</w:t>
      </w:r>
      <w:r w:rsidRPr="00763A33">
        <w:rPr>
          <w:b w:val="0"/>
          <w:bCs w:val="0"/>
        </w:rPr>
        <w:fldChar w:fldCharType="end"/>
      </w:r>
      <w:r w:rsidRPr="00763A33">
        <w:rPr>
          <w:b w:val="0"/>
          <w:bCs w:val="0"/>
        </w:rPr>
        <w:t>. Wymagania funkcjonalne w obszarze zarządzania kontem</w:t>
      </w:r>
    </w:p>
    <w:tbl>
      <w:tblPr>
        <w:tblStyle w:val="Tabelasiatki1jasna"/>
        <w:tblW w:w="8914" w:type="dxa"/>
        <w:jc w:val="center"/>
        <w:tblLook w:val="04A0" w:firstRow="1" w:lastRow="0" w:firstColumn="1" w:lastColumn="0" w:noHBand="0" w:noVBand="1"/>
      </w:tblPr>
      <w:tblGrid>
        <w:gridCol w:w="876"/>
        <w:gridCol w:w="1926"/>
        <w:gridCol w:w="5058"/>
        <w:gridCol w:w="1054"/>
      </w:tblGrid>
      <w:tr w:rsidR="00B8410A" w14:paraId="0E66A309" w14:textId="77777777" w:rsidTr="004E61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A2428B3" w14:textId="77777777" w:rsidR="00B8410A" w:rsidRDefault="00B8410A" w:rsidP="00A35EF9">
            <w:pPr>
              <w:pStyle w:val="TreAkapitu"/>
              <w:ind w:firstLine="0"/>
            </w:pPr>
            <w:r>
              <w:t>Numer</w:t>
            </w:r>
          </w:p>
        </w:tc>
        <w:tc>
          <w:tcPr>
            <w:tcW w:w="1926" w:type="dxa"/>
            <w:shd w:val="clear" w:color="auto" w:fill="BFBFBF" w:themeFill="background1" w:themeFillShade="BF"/>
          </w:tcPr>
          <w:p w14:paraId="583A5802"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8" w:type="dxa"/>
            <w:shd w:val="clear" w:color="auto" w:fill="BFBFBF" w:themeFill="background1" w:themeFillShade="BF"/>
          </w:tcPr>
          <w:p w14:paraId="514F1DAA"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054" w:type="dxa"/>
            <w:shd w:val="clear" w:color="auto" w:fill="BFBFBF" w:themeFill="background1" w:themeFillShade="BF"/>
          </w:tcPr>
          <w:p w14:paraId="6331F3E6"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8410A" w14:paraId="6CA0534C"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895A01" w14:textId="47ACE8BD" w:rsidR="00B8410A" w:rsidRPr="007B73E3" w:rsidRDefault="00B8410A" w:rsidP="00A35EF9">
            <w:pPr>
              <w:pStyle w:val="TreAkapitu"/>
              <w:ind w:firstLine="0"/>
              <w:rPr>
                <w:b w:val="0"/>
                <w:bCs w:val="0"/>
              </w:rPr>
            </w:pPr>
            <w:r>
              <w:rPr>
                <w:b w:val="0"/>
                <w:bCs w:val="0"/>
              </w:rPr>
              <w:t>2</w:t>
            </w:r>
          </w:p>
        </w:tc>
        <w:tc>
          <w:tcPr>
            <w:tcW w:w="1926" w:type="dxa"/>
          </w:tcPr>
          <w:p w14:paraId="3A4E81A6" w14:textId="77777777" w:rsidR="00B8410A" w:rsidRPr="006075CD"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70D09A5D" w14:textId="40CB9DE0" w:rsidR="00B8410A" w:rsidRDefault="002714D8" w:rsidP="00A35EF9">
            <w:pPr>
              <w:pStyle w:val="TreAkapitu"/>
              <w:ind w:firstLine="0"/>
              <w:cnfStyle w:val="000000000000" w:firstRow="0" w:lastRow="0" w:firstColumn="0" w:lastColumn="0" w:oddVBand="0" w:evenVBand="0" w:oddHBand="0" w:evenHBand="0" w:firstRowFirstColumn="0" w:firstRowLastColumn="0" w:lastRowFirstColumn="0" w:lastRowLastColumn="0"/>
            </w:pPr>
            <w:r>
              <w:t xml:space="preserve">System umożliwia zarządzanie kontem </w:t>
            </w:r>
          </w:p>
        </w:tc>
        <w:tc>
          <w:tcPr>
            <w:tcW w:w="1054" w:type="dxa"/>
          </w:tcPr>
          <w:p w14:paraId="0DBED28E" w14:textId="230CF7E9" w:rsidR="00B8410A"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t>WF-010</w:t>
            </w:r>
          </w:p>
        </w:tc>
      </w:tr>
      <w:tr w:rsidR="00B8410A" w14:paraId="5D394D0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DA86FE9" w14:textId="1DBDCC1F" w:rsidR="00B8410A" w:rsidRPr="007B73E3" w:rsidRDefault="00B8410A" w:rsidP="00B8410A">
            <w:pPr>
              <w:pStyle w:val="TreAkapitu"/>
              <w:ind w:firstLine="0"/>
              <w:rPr>
                <w:b w:val="0"/>
                <w:bCs w:val="0"/>
              </w:rPr>
            </w:pPr>
            <w:r>
              <w:rPr>
                <w:b w:val="0"/>
                <w:bCs w:val="0"/>
              </w:rPr>
              <w:t>2.1</w:t>
            </w:r>
          </w:p>
        </w:tc>
        <w:tc>
          <w:tcPr>
            <w:tcW w:w="1926" w:type="dxa"/>
          </w:tcPr>
          <w:p w14:paraId="21DA2DA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A169B70" w14:textId="0320B54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r</w:t>
            </w:r>
            <w:r w:rsidR="00B8410A">
              <w:t>ejestracj</w:t>
            </w:r>
            <w:r>
              <w:t>e</w:t>
            </w:r>
            <w:r w:rsidR="00441F56">
              <w:t xml:space="preserve"> konta</w:t>
            </w:r>
          </w:p>
        </w:tc>
        <w:tc>
          <w:tcPr>
            <w:tcW w:w="1054" w:type="dxa"/>
          </w:tcPr>
          <w:p w14:paraId="6055F8DE" w14:textId="7C95709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1</w:t>
            </w:r>
          </w:p>
        </w:tc>
      </w:tr>
      <w:tr w:rsidR="00B8410A" w14:paraId="7216B15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4D6427" w14:textId="3132C7D1" w:rsidR="00B8410A" w:rsidRPr="007B73E3" w:rsidRDefault="00B8410A" w:rsidP="00B8410A">
            <w:pPr>
              <w:pStyle w:val="TreAkapitu"/>
              <w:ind w:firstLine="0"/>
              <w:rPr>
                <w:b w:val="0"/>
                <w:bCs w:val="0"/>
              </w:rPr>
            </w:pPr>
            <w:r>
              <w:rPr>
                <w:b w:val="0"/>
                <w:bCs w:val="0"/>
              </w:rPr>
              <w:t>2.2</w:t>
            </w:r>
          </w:p>
        </w:tc>
        <w:tc>
          <w:tcPr>
            <w:tcW w:w="1926" w:type="dxa"/>
          </w:tcPr>
          <w:p w14:paraId="06081F1D"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9E413A" w14:textId="4B5CB5CD"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l</w:t>
            </w:r>
            <w:r w:rsidR="00B8410A">
              <w:t>ogowanie</w:t>
            </w:r>
            <w:r w:rsidR="00441F56">
              <w:t xml:space="preserve"> do konta</w:t>
            </w:r>
          </w:p>
        </w:tc>
        <w:tc>
          <w:tcPr>
            <w:tcW w:w="1054" w:type="dxa"/>
          </w:tcPr>
          <w:p w14:paraId="52390F8F" w14:textId="7869A17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2</w:t>
            </w:r>
          </w:p>
        </w:tc>
      </w:tr>
      <w:tr w:rsidR="00B8410A" w14:paraId="323DBD5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B9E84D0" w14:textId="1CD76C1B" w:rsidR="00B8410A" w:rsidRPr="007B73E3" w:rsidRDefault="00B8410A" w:rsidP="00B8410A">
            <w:pPr>
              <w:pStyle w:val="TreAkapitu"/>
              <w:ind w:firstLine="0"/>
              <w:rPr>
                <w:b w:val="0"/>
                <w:bCs w:val="0"/>
              </w:rPr>
            </w:pPr>
            <w:r>
              <w:rPr>
                <w:b w:val="0"/>
                <w:bCs w:val="0"/>
              </w:rPr>
              <w:t>2.3</w:t>
            </w:r>
          </w:p>
        </w:tc>
        <w:tc>
          <w:tcPr>
            <w:tcW w:w="1926" w:type="dxa"/>
          </w:tcPr>
          <w:p w14:paraId="3B5A058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7936138" w14:textId="4D82BB1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B8410A">
              <w:t>dycj</w:t>
            </w:r>
            <w:r w:rsidR="00615B7E">
              <w:t>e</w:t>
            </w:r>
            <w:r w:rsidR="00B8410A">
              <w:t xml:space="preserve"> profilu</w:t>
            </w:r>
          </w:p>
        </w:tc>
        <w:tc>
          <w:tcPr>
            <w:tcW w:w="1054" w:type="dxa"/>
          </w:tcPr>
          <w:p w14:paraId="3C054BE7" w14:textId="47947FC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3</w:t>
            </w:r>
          </w:p>
        </w:tc>
      </w:tr>
      <w:tr w:rsidR="00B8410A" w14:paraId="0FB79E60"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595F6C6" w14:textId="31EDDF9B" w:rsidR="00B8410A" w:rsidRDefault="00B8410A" w:rsidP="00B8410A">
            <w:pPr>
              <w:pStyle w:val="TreAkapitu"/>
              <w:ind w:firstLine="0"/>
              <w:rPr>
                <w:b w:val="0"/>
                <w:bCs w:val="0"/>
              </w:rPr>
            </w:pPr>
            <w:r>
              <w:rPr>
                <w:b w:val="0"/>
                <w:bCs w:val="0"/>
              </w:rPr>
              <w:t>2.4</w:t>
            </w:r>
          </w:p>
        </w:tc>
        <w:tc>
          <w:tcPr>
            <w:tcW w:w="1926" w:type="dxa"/>
          </w:tcPr>
          <w:p w14:paraId="6528AB92"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644AEF3B" w14:textId="19261FE0" w:rsidR="00B8410A" w:rsidRPr="00AF41F2"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dokonuje w</w:t>
            </w:r>
            <w:r w:rsidR="00B8410A" w:rsidRPr="00D92C89">
              <w:t>eryfikacj</w:t>
            </w:r>
            <w:r>
              <w:t>i</w:t>
            </w:r>
            <w:r w:rsidR="00B8410A">
              <w:t xml:space="preserve"> danych</w:t>
            </w:r>
          </w:p>
        </w:tc>
        <w:tc>
          <w:tcPr>
            <w:tcW w:w="1054" w:type="dxa"/>
          </w:tcPr>
          <w:p w14:paraId="29C8998E" w14:textId="03B7E07F"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4</w:t>
            </w:r>
          </w:p>
        </w:tc>
      </w:tr>
      <w:tr w:rsidR="00B8410A" w14:paraId="3743FEF3"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438EC9" w14:textId="00FAC79B" w:rsidR="00B8410A" w:rsidRDefault="00B8410A" w:rsidP="00B8410A">
            <w:pPr>
              <w:pStyle w:val="TreAkapitu"/>
              <w:ind w:firstLine="0"/>
              <w:rPr>
                <w:b w:val="0"/>
                <w:bCs w:val="0"/>
              </w:rPr>
            </w:pPr>
            <w:r>
              <w:rPr>
                <w:b w:val="0"/>
                <w:bCs w:val="0"/>
              </w:rPr>
              <w:t>2.5</w:t>
            </w:r>
          </w:p>
        </w:tc>
        <w:tc>
          <w:tcPr>
            <w:tcW w:w="1926" w:type="dxa"/>
          </w:tcPr>
          <w:p w14:paraId="44C97A8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6F62A5" w14:textId="2A5980B7"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rzegląd historii pożyczek</w:t>
            </w:r>
          </w:p>
        </w:tc>
        <w:tc>
          <w:tcPr>
            <w:tcW w:w="1054" w:type="dxa"/>
          </w:tcPr>
          <w:p w14:paraId="4C280B3D" w14:textId="743829B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5</w:t>
            </w:r>
          </w:p>
        </w:tc>
      </w:tr>
      <w:tr w:rsidR="00B8410A" w14:paraId="3B9CB107"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9882C6" w14:textId="3011BEDD" w:rsidR="00B8410A" w:rsidRDefault="00B8410A" w:rsidP="00B8410A">
            <w:pPr>
              <w:pStyle w:val="TreAkapitu"/>
              <w:ind w:firstLine="0"/>
              <w:rPr>
                <w:b w:val="0"/>
                <w:bCs w:val="0"/>
              </w:rPr>
            </w:pPr>
            <w:r>
              <w:rPr>
                <w:b w:val="0"/>
                <w:bCs w:val="0"/>
              </w:rPr>
              <w:t>2.6</w:t>
            </w:r>
          </w:p>
        </w:tc>
        <w:tc>
          <w:tcPr>
            <w:tcW w:w="1926" w:type="dxa"/>
          </w:tcPr>
          <w:p w14:paraId="63DDBF3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CFE9B25" w14:textId="11B3ADD6"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 xml:space="preserve">rzegląd profilu </w:t>
            </w:r>
          </w:p>
        </w:tc>
        <w:tc>
          <w:tcPr>
            <w:tcW w:w="1054" w:type="dxa"/>
          </w:tcPr>
          <w:p w14:paraId="5E92AA50" w14:textId="479D087D"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6</w:t>
            </w:r>
          </w:p>
        </w:tc>
      </w:tr>
      <w:tr w:rsidR="004E6111" w14:paraId="3991CA8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18669A" w14:textId="50815EA4" w:rsidR="004E6111" w:rsidRDefault="004E6111" w:rsidP="004E6111">
            <w:pPr>
              <w:pStyle w:val="TreAkapitu"/>
              <w:ind w:firstLine="0"/>
            </w:pPr>
            <w:r>
              <w:t>2.7</w:t>
            </w:r>
          </w:p>
        </w:tc>
        <w:tc>
          <w:tcPr>
            <w:tcW w:w="1926" w:type="dxa"/>
          </w:tcPr>
          <w:p w14:paraId="7824F5B7" w14:textId="1E3B9F88" w:rsidR="004E6111" w:rsidRPr="006075CD"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3CF3612C" w14:textId="28BF4304" w:rsidR="004E6111"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System umożliwia integrację profilu z zewnętrznym serwisem społecznościowym</w:t>
            </w:r>
          </w:p>
        </w:tc>
        <w:tc>
          <w:tcPr>
            <w:tcW w:w="1054" w:type="dxa"/>
          </w:tcPr>
          <w:p w14:paraId="5FE399D8" w14:textId="202920AB" w:rsidR="004E6111" w:rsidRPr="00CA529B"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w:t>
            </w:r>
          </w:p>
        </w:tc>
      </w:tr>
    </w:tbl>
    <w:p w14:paraId="1D08A0AE" w14:textId="671CF1D8" w:rsidR="001836BD" w:rsidRPr="00565488" w:rsidRDefault="00763A33" w:rsidP="00565488">
      <w:pPr>
        <w:pStyle w:val="TreAkapitu"/>
        <w:ind w:left="284" w:firstLine="284"/>
        <w:rPr>
          <w:sz w:val="20"/>
          <w:szCs w:val="16"/>
        </w:rPr>
      </w:pPr>
      <w:r w:rsidRPr="00763A33">
        <w:rPr>
          <w:sz w:val="20"/>
          <w:szCs w:val="16"/>
        </w:rPr>
        <w:t>Źródło: opracowanie własne</w:t>
      </w:r>
      <w:bookmarkEnd w:id="179"/>
    </w:p>
    <w:p w14:paraId="2FF8F822" w14:textId="0C56CA68" w:rsidR="000323F5" w:rsidRDefault="000323F5" w:rsidP="00D340D5">
      <w:pPr>
        <w:pStyle w:val="Nagwek3"/>
      </w:pPr>
      <w:bookmarkStart w:id="180" w:name="_Toc8601611"/>
      <w:bookmarkStart w:id="181" w:name="_Toc91668304"/>
      <w:bookmarkStart w:id="182" w:name="_Hlk84930029"/>
      <w:r>
        <w:lastRenderedPageBreak/>
        <w:t>Wymagania funkcjonalne w obszarze C</w:t>
      </w:r>
      <w:bookmarkEnd w:id="180"/>
      <w:bookmarkEnd w:id="181"/>
    </w:p>
    <w:p w14:paraId="76B849BA" w14:textId="77777777" w:rsidR="007B73E3" w:rsidRDefault="007B73E3" w:rsidP="00C96975">
      <w:pPr>
        <w:pStyle w:val="TreAkapitu"/>
        <w:ind w:left="360" w:firstLine="360"/>
      </w:pPr>
    </w:p>
    <w:p w14:paraId="41D6A930" w14:textId="7547E803" w:rsidR="007B73E3" w:rsidRPr="007B73E3" w:rsidRDefault="007B73E3" w:rsidP="007B73E3">
      <w:pPr>
        <w:pStyle w:val="Legenda"/>
        <w:rPr>
          <w:b w:val="0"/>
          <w:bCs w:val="0"/>
        </w:rPr>
      </w:pPr>
      <w:r w:rsidRPr="007B73E3">
        <w:rPr>
          <w:b w:val="0"/>
          <w:bCs w:val="0"/>
        </w:rPr>
        <w:t xml:space="preserve">Tabela </w:t>
      </w:r>
      <w:r w:rsidRPr="007B73E3">
        <w:rPr>
          <w:b w:val="0"/>
          <w:bCs w:val="0"/>
        </w:rPr>
        <w:fldChar w:fldCharType="begin"/>
      </w:r>
      <w:r w:rsidRPr="007B73E3">
        <w:rPr>
          <w:b w:val="0"/>
          <w:bCs w:val="0"/>
        </w:rPr>
        <w:instrText xml:space="preserve"> SEQ Tabela \* ARABIC </w:instrText>
      </w:r>
      <w:r w:rsidRPr="007B73E3">
        <w:rPr>
          <w:b w:val="0"/>
          <w:bCs w:val="0"/>
        </w:rPr>
        <w:fldChar w:fldCharType="separate"/>
      </w:r>
      <w:r w:rsidR="00B14963">
        <w:rPr>
          <w:b w:val="0"/>
          <w:bCs w:val="0"/>
          <w:noProof/>
        </w:rPr>
        <w:t>11</w:t>
      </w:r>
      <w:r w:rsidRPr="007B73E3">
        <w:rPr>
          <w:b w:val="0"/>
          <w:bCs w:val="0"/>
        </w:rPr>
        <w:fldChar w:fldCharType="end"/>
      </w:r>
      <w:r w:rsidRPr="007B73E3">
        <w:rPr>
          <w:b w:val="0"/>
          <w:bCs w:val="0"/>
        </w:rPr>
        <w:t>. Wymagania funkcjonalne w obszarze zarządzanie wnioskiem o po</w:t>
      </w:r>
      <w:r>
        <w:rPr>
          <w:b w:val="0"/>
          <w:bCs w:val="0"/>
        </w:rPr>
        <w:t>ż</w:t>
      </w:r>
      <w:r w:rsidRPr="007B73E3">
        <w:rPr>
          <w:b w:val="0"/>
          <w:bCs w:val="0"/>
        </w:rPr>
        <w:t>yczkę</w:t>
      </w:r>
    </w:p>
    <w:tbl>
      <w:tblPr>
        <w:tblStyle w:val="Tabelasiatki1jasna"/>
        <w:tblW w:w="8821" w:type="dxa"/>
        <w:jc w:val="center"/>
        <w:tblLook w:val="04A0" w:firstRow="1" w:lastRow="0" w:firstColumn="1" w:lastColumn="0" w:noHBand="0" w:noVBand="1"/>
      </w:tblPr>
      <w:tblGrid>
        <w:gridCol w:w="876"/>
        <w:gridCol w:w="1898"/>
        <w:gridCol w:w="5055"/>
        <w:gridCol w:w="992"/>
      </w:tblGrid>
      <w:tr w:rsidR="007B73E3" w14:paraId="20FB42F1" w14:textId="77777777" w:rsidTr="003B7C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4C792B5" w14:textId="37E9A801" w:rsidR="007B73E3" w:rsidRDefault="007B73E3" w:rsidP="00C96975">
            <w:pPr>
              <w:pStyle w:val="TreAkapitu"/>
              <w:ind w:firstLine="0"/>
            </w:pPr>
            <w:r>
              <w:t>Numer</w:t>
            </w:r>
          </w:p>
        </w:tc>
        <w:tc>
          <w:tcPr>
            <w:tcW w:w="1898" w:type="dxa"/>
            <w:shd w:val="clear" w:color="auto" w:fill="BFBFBF" w:themeFill="background1" w:themeFillShade="BF"/>
          </w:tcPr>
          <w:p w14:paraId="5C33C081" w14:textId="6D0A69D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5" w:type="dxa"/>
            <w:shd w:val="clear" w:color="auto" w:fill="BFBFBF" w:themeFill="background1" w:themeFillShade="BF"/>
          </w:tcPr>
          <w:p w14:paraId="486D0F4C" w14:textId="20CC80F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92" w:type="dxa"/>
            <w:shd w:val="clear" w:color="auto" w:fill="BFBFBF" w:themeFill="background1" w:themeFillShade="BF"/>
          </w:tcPr>
          <w:p w14:paraId="1AF0BFD0" w14:textId="66BE0E14"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B73E3" w14:paraId="2AD1574B"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E98FEB1" w14:textId="19DEFD1E" w:rsidR="007B73E3" w:rsidRPr="007B73E3" w:rsidRDefault="007B73E3" w:rsidP="008F6E1E">
            <w:pPr>
              <w:pStyle w:val="TreAkapitu"/>
              <w:ind w:firstLine="0"/>
              <w:rPr>
                <w:b w:val="0"/>
                <w:bCs w:val="0"/>
              </w:rPr>
            </w:pPr>
            <w:r>
              <w:rPr>
                <w:b w:val="0"/>
                <w:bCs w:val="0"/>
              </w:rPr>
              <w:t>3</w:t>
            </w:r>
          </w:p>
        </w:tc>
        <w:tc>
          <w:tcPr>
            <w:tcW w:w="1898" w:type="dxa"/>
          </w:tcPr>
          <w:p w14:paraId="6243C9C0" w14:textId="37540D8F"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5D9FBF69" w14:textId="4A9E52BF"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z</w:t>
            </w:r>
            <w:r w:rsidR="007B73E3" w:rsidRPr="00AF41F2">
              <w:t>arządzanie wnioskiem o pożyczkę</w:t>
            </w:r>
          </w:p>
        </w:tc>
        <w:tc>
          <w:tcPr>
            <w:tcW w:w="992" w:type="dxa"/>
          </w:tcPr>
          <w:p w14:paraId="547F183A" w14:textId="478FCF4E"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7</w:t>
            </w:r>
          </w:p>
        </w:tc>
      </w:tr>
      <w:tr w:rsidR="007B73E3" w14:paraId="7B9C824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A8DB889" w14:textId="60AEA69B" w:rsidR="007B73E3" w:rsidRPr="007B73E3" w:rsidRDefault="007B73E3" w:rsidP="008F6E1E">
            <w:pPr>
              <w:pStyle w:val="TreAkapitu"/>
              <w:ind w:firstLine="0"/>
              <w:rPr>
                <w:b w:val="0"/>
                <w:bCs w:val="0"/>
              </w:rPr>
            </w:pPr>
            <w:r>
              <w:rPr>
                <w:b w:val="0"/>
                <w:bCs w:val="0"/>
              </w:rPr>
              <w:t>3.1</w:t>
            </w:r>
          </w:p>
        </w:tc>
        <w:tc>
          <w:tcPr>
            <w:tcW w:w="1898" w:type="dxa"/>
          </w:tcPr>
          <w:p w14:paraId="3C0E9324" w14:textId="3E6F9AAD"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62F9D14" w14:textId="27CF3D82"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7B73E3" w:rsidRPr="00AF41F2">
              <w:t>sunięcie wniosku o pożyczkę</w:t>
            </w:r>
          </w:p>
        </w:tc>
        <w:tc>
          <w:tcPr>
            <w:tcW w:w="992" w:type="dxa"/>
          </w:tcPr>
          <w:p w14:paraId="3BA9C94E" w14:textId="7499C959"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8</w:t>
            </w:r>
          </w:p>
        </w:tc>
      </w:tr>
      <w:tr w:rsidR="0037638A" w14:paraId="255C6DC1"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F37AB47" w14:textId="15E55BA8" w:rsidR="0037638A" w:rsidRPr="007B73E3" w:rsidRDefault="0037638A" w:rsidP="0037638A">
            <w:pPr>
              <w:pStyle w:val="TreAkapitu"/>
              <w:ind w:firstLine="0"/>
              <w:rPr>
                <w:b w:val="0"/>
                <w:bCs w:val="0"/>
              </w:rPr>
            </w:pPr>
            <w:r>
              <w:rPr>
                <w:b w:val="0"/>
                <w:bCs w:val="0"/>
              </w:rPr>
              <w:t>3.2</w:t>
            </w:r>
          </w:p>
        </w:tc>
        <w:tc>
          <w:tcPr>
            <w:tcW w:w="1898" w:type="dxa"/>
          </w:tcPr>
          <w:p w14:paraId="3E3F1944" w14:textId="09ED49DF"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5B90B2A" w14:textId="0386FF48"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37638A" w:rsidRPr="00AF41F2">
              <w:t>dostępnienie wniosku o pożyczkę</w:t>
            </w:r>
            <w:r w:rsidR="004E6111">
              <w:t xml:space="preserve"> wykorzystując media społecznościowe</w:t>
            </w:r>
          </w:p>
        </w:tc>
        <w:tc>
          <w:tcPr>
            <w:tcW w:w="992" w:type="dxa"/>
          </w:tcPr>
          <w:p w14:paraId="76EE0C57" w14:textId="347E9B4D"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19</w:t>
            </w:r>
          </w:p>
        </w:tc>
      </w:tr>
      <w:tr w:rsidR="0037638A" w14:paraId="0D17BA1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41537CB" w14:textId="170DFFB5" w:rsidR="0037638A" w:rsidRPr="007B73E3" w:rsidRDefault="0037638A" w:rsidP="0037638A">
            <w:pPr>
              <w:pStyle w:val="TreAkapitu"/>
              <w:ind w:firstLine="0"/>
              <w:rPr>
                <w:b w:val="0"/>
                <w:bCs w:val="0"/>
              </w:rPr>
            </w:pPr>
            <w:r>
              <w:rPr>
                <w:b w:val="0"/>
                <w:bCs w:val="0"/>
              </w:rPr>
              <w:t>3.3</w:t>
            </w:r>
          </w:p>
        </w:tc>
        <w:tc>
          <w:tcPr>
            <w:tcW w:w="1898" w:type="dxa"/>
          </w:tcPr>
          <w:p w14:paraId="3E904240" w14:textId="45B2B6A2"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3F4A55BC" w14:textId="5B1C0292"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37638A" w:rsidRPr="00AF41F2">
              <w:t>dycj</w:t>
            </w:r>
            <w:r>
              <w:t>e</w:t>
            </w:r>
            <w:r w:rsidR="0037638A" w:rsidRPr="00AF41F2">
              <w:t xml:space="preserve"> opisu wniosku</w:t>
            </w:r>
          </w:p>
        </w:tc>
        <w:tc>
          <w:tcPr>
            <w:tcW w:w="992" w:type="dxa"/>
          </w:tcPr>
          <w:p w14:paraId="21C7E7E3" w14:textId="406BFD17"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20</w:t>
            </w:r>
          </w:p>
        </w:tc>
      </w:tr>
    </w:tbl>
    <w:p w14:paraId="5A6EF0C0" w14:textId="1FB3D647" w:rsidR="008F6E1E" w:rsidRDefault="007B73E3" w:rsidP="00C96975">
      <w:pPr>
        <w:pStyle w:val="TreAkapitu"/>
        <w:ind w:left="360" w:firstLine="360"/>
        <w:rPr>
          <w:sz w:val="20"/>
          <w:szCs w:val="16"/>
        </w:rPr>
      </w:pPr>
      <w:r w:rsidRPr="006D7D9B">
        <w:rPr>
          <w:sz w:val="20"/>
          <w:szCs w:val="16"/>
        </w:rPr>
        <w:t>Źródło: opracowanie własne</w:t>
      </w:r>
    </w:p>
    <w:p w14:paraId="0E5F971F" w14:textId="77777777" w:rsidR="00520C65" w:rsidRPr="006D7D9B" w:rsidRDefault="00520C65" w:rsidP="00520C65">
      <w:pPr>
        <w:pStyle w:val="TreAkapitu"/>
        <w:ind w:firstLine="0"/>
        <w:rPr>
          <w:sz w:val="20"/>
          <w:szCs w:val="16"/>
        </w:rPr>
      </w:pPr>
    </w:p>
    <w:p w14:paraId="187D14FD" w14:textId="45AA8A18" w:rsidR="000134C1" w:rsidRDefault="00801E35" w:rsidP="00D340D5">
      <w:pPr>
        <w:pStyle w:val="Nagwek2"/>
      </w:pPr>
      <w:bookmarkStart w:id="183" w:name="_Toc8601613"/>
      <w:bookmarkStart w:id="184" w:name="_Toc91668305"/>
      <w:bookmarkEnd w:id="182"/>
      <w:r>
        <w:t xml:space="preserve">Wymagania </w:t>
      </w:r>
      <w:bookmarkEnd w:id="183"/>
      <w:r w:rsidR="00696A7B">
        <w:t>niefunkcjonalne</w:t>
      </w:r>
      <w:bookmarkEnd w:id="184"/>
    </w:p>
    <w:p w14:paraId="1512EE4C" w14:textId="7C93728C" w:rsidR="005E6593" w:rsidRDefault="00696A7B" w:rsidP="00C64BB9">
      <w:pPr>
        <w:pStyle w:val="TreAkapitu"/>
      </w:pPr>
      <w:r>
        <w:t xml:space="preserve">Wymagania niefunkcjonalne </w:t>
      </w:r>
      <w:r w:rsidR="0013523D">
        <w:t>definiują</w:t>
      </w:r>
      <w:r>
        <w:t xml:space="preserve"> </w:t>
      </w:r>
      <w:r w:rsidRPr="00696A7B">
        <w:t>ograniczenia</w:t>
      </w:r>
      <w:r>
        <w:t>, przy których system powinien realizować swoje funkcje oraz jak system powinien realizować swoje zadania. Określają pożądane cechy</w:t>
      </w:r>
      <w:r w:rsidR="00B943FF">
        <w:t xml:space="preserve"> (np.</w:t>
      </w:r>
      <w:r w:rsidR="003742E5">
        <w:t xml:space="preserve"> </w:t>
      </w:r>
      <w:r w:rsidR="003742E5" w:rsidRPr="003742E5">
        <w:t>wydajność</w:t>
      </w:r>
      <w:r w:rsidR="003742E5">
        <w:t>,</w:t>
      </w:r>
      <w:r w:rsidR="003742E5" w:rsidRPr="003742E5">
        <w:t xml:space="preserve"> </w:t>
      </w:r>
      <w:r w:rsidR="003742E5">
        <w:t xml:space="preserve">rozmiar, </w:t>
      </w:r>
      <w:r w:rsidR="00B943FF">
        <w:t>niezawodność</w:t>
      </w:r>
      <w:r w:rsidR="003742E5">
        <w:t>,</w:t>
      </w:r>
      <w:r w:rsidR="00B943FF">
        <w:t xml:space="preserve"> bezpieczeństwo</w:t>
      </w:r>
      <w:r w:rsidR="003742E5">
        <w:t>, łatwość użytkowania</w:t>
      </w:r>
      <w:r w:rsidR="00B943FF">
        <w:t>)</w:t>
      </w:r>
      <w:r>
        <w:t xml:space="preserve"> tworzonego systemu, przez co mają wpływ na typ architektury systemu.</w:t>
      </w:r>
      <w:r w:rsidR="001A54BC">
        <w:t xml:space="preserve"> </w:t>
      </w:r>
    </w:p>
    <w:p w14:paraId="3F9E5B79" w14:textId="77777777" w:rsidR="00C64BB9" w:rsidRPr="00696A7B" w:rsidRDefault="00C64BB9" w:rsidP="00C64BB9">
      <w:pPr>
        <w:pStyle w:val="TreAkapitu"/>
      </w:pPr>
    </w:p>
    <w:p w14:paraId="13C6EA4C" w14:textId="3927F91D" w:rsidR="0013523D" w:rsidRDefault="00410F58" w:rsidP="00410F58">
      <w:pPr>
        <w:pStyle w:val="Nagwek3"/>
      </w:pPr>
      <w:bookmarkStart w:id="185" w:name="_Toc91668306"/>
      <w:r>
        <w:t>Wydajność</w:t>
      </w:r>
      <w:bookmarkEnd w:id="185"/>
    </w:p>
    <w:p w14:paraId="4D8CA44D" w14:textId="77777777" w:rsidR="00C64BB9" w:rsidRPr="00C64BB9" w:rsidRDefault="00C64BB9" w:rsidP="00C64BB9">
      <w:pPr>
        <w:pStyle w:val="TreAkapitu"/>
      </w:pPr>
    </w:p>
    <w:p w14:paraId="289DD66F" w14:textId="05961987"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2</w:t>
      </w:r>
      <w:r w:rsidRPr="00C64BB9">
        <w:rPr>
          <w:b w:val="0"/>
          <w:bCs w:val="0"/>
        </w:rPr>
        <w:fldChar w:fldCharType="end"/>
      </w:r>
      <w:r w:rsidRPr="00C64BB9">
        <w:rPr>
          <w:b w:val="0"/>
          <w:bCs w:val="0"/>
        </w:rPr>
        <w:t>. Wymagania niefunkcjonalne dotyczące wydajności</w:t>
      </w:r>
    </w:p>
    <w:tbl>
      <w:tblPr>
        <w:tblStyle w:val="Tabelasiatki1jasna"/>
        <w:tblW w:w="9977" w:type="dxa"/>
        <w:jc w:val="center"/>
        <w:tblLook w:val="04A0" w:firstRow="1" w:lastRow="0" w:firstColumn="1" w:lastColumn="0" w:noHBand="0" w:noVBand="1"/>
      </w:tblPr>
      <w:tblGrid>
        <w:gridCol w:w="876"/>
        <w:gridCol w:w="1915"/>
        <w:gridCol w:w="1206"/>
        <w:gridCol w:w="4846"/>
        <w:gridCol w:w="1134"/>
      </w:tblGrid>
      <w:tr w:rsidR="00933509" w14:paraId="5D3446E7" w14:textId="77777777" w:rsidTr="009335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9F0DDDE" w14:textId="77777777" w:rsidR="00933509" w:rsidRDefault="00933509" w:rsidP="00A35EF9">
            <w:pPr>
              <w:pStyle w:val="TreAkapitu"/>
              <w:ind w:firstLine="0"/>
            </w:pPr>
            <w:r>
              <w:t>Numer</w:t>
            </w:r>
          </w:p>
        </w:tc>
        <w:tc>
          <w:tcPr>
            <w:tcW w:w="1915" w:type="dxa"/>
            <w:shd w:val="clear" w:color="auto" w:fill="BFBFBF" w:themeFill="background1" w:themeFillShade="BF"/>
          </w:tcPr>
          <w:p w14:paraId="487C4339"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206" w:type="dxa"/>
            <w:shd w:val="clear" w:color="auto" w:fill="BFBFBF" w:themeFill="background1" w:themeFillShade="BF"/>
          </w:tcPr>
          <w:p w14:paraId="13F3D420" w14:textId="6700916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846" w:type="dxa"/>
            <w:shd w:val="clear" w:color="auto" w:fill="BFBFBF" w:themeFill="background1" w:themeFillShade="BF"/>
          </w:tcPr>
          <w:p w14:paraId="622BB6AD" w14:textId="622DD93D"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420BE3F0"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933509" w14:paraId="096BDBE5"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90E828" w14:textId="65DFEA0E" w:rsidR="00933509" w:rsidRPr="007B73E3" w:rsidRDefault="00933509" w:rsidP="0028565B">
            <w:pPr>
              <w:pStyle w:val="TreAkapitu"/>
              <w:ind w:firstLine="0"/>
              <w:jc w:val="center"/>
              <w:rPr>
                <w:b w:val="0"/>
                <w:bCs w:val="0"/>
              </w:rPr>
            </w:pPr>
            <w:r>
              <w:rPr>
                <w:b w:val="0"/>
                <w:bCs w:val="0"/>
              </w:rPr>
              <w:t>1</w:t>
            </w:r>
          </w:p>
        </w:tc>
        <w:tc>
          <w:tcPr>
            <w:tcW w:w="1915" w:type="dxa"/>
          </w:tcPr>
          <w:p w14:paraId="07271104" w14:textId="6A0748DB" w:rsidR="00933509" w:rsidRPr="006075CD"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206" w:type="dxa"/>
          </w:tcPr>
          <w:p w14:paraId="662C6C3B" w14:textId="6E7CCB39" w:rsidR="00933509" w:rsidRPr="008862A6"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ydajność</w:t>
            </w:r>
          </w:p>
        </w:tc>
        <w:tc>
          <w:tcPr>
            <w:tcW w:w="4846" w:type="dxa"/>
          </w:tcPr>
          <w:p w14:paraId="00C468B3" w14:textId="0C1D96BC"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8862A6">
              <w:t>Czas reakcji na zdarzenie wywołane przez użytkownika nie powinien przekroczyć 2 sekund</w:t>
            </w:r>
          </w:p>
        </w:tc>
        <w:tc>
          <w:tcPr>
            <w:tcW w:w="1134" w:type="dxa"/>
          </w:tcPr>
          <w:p w14:paraId="09F14EE2" w14:textId="7F9930C4"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1</w:t>
            </w:r>
          </w:p>
        </w:tc>
      </w:tr>
      <w:tr w:rsidR="00933509" w14:paraId="2A08F6D3"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9DF8A1E" w14:textId="0A3A985A" w:rsidR="00933509" w:rsidRPr="007B73E3" w:rsidRDefault="00933509" w:rsidP="0028565B">
            <w:pPr>
              <w:pStyle w:val="TreAkapitu"/>
              <w:ind w:firstLine="0"/>
              <w:jc w:val="center"/>
              <w:rPr>
                <w:b w:val="0"/>
                <w:bCs w:val="0"/>
              </w:rPr>
            </w:pPr>
            <w:r>
              <w:rPr>
                <w:b w:val="0"/>
                <w:bCs w:val="0"/>
              </w:rPr>
              <w:t>2</w:t>
            </w:r>
          </w:p>
        </w:tc>
        <w:tc>
          <w:tcPr>
            <w:tcW w:w="1915" w:type="dxa"/>
          </w:tcPr>
          <w:p w14:paraId="5FC25948" w14:textId="532C0882"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47B5303C" w14:textId="3058B42F"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DE80014" w14:textId="07DA9E1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Ilość przetworzonych transakcji powinna wynosić co najmniej</w:t>
            </w:r>
            <w:r w:rsidR="00871917">
              <w:t xml:space="preserve"> 1</w:t>
            </w:r>
            <w:r w:rsidR="003E360D">
              <w:t>0 na sekundę</w:t>
            </w:r>
          </w:p>
        </w:tc>
        <w:tc>
          <w:tcPr>
            <w:tcW w:w="1134" w:type="dxa"/>
          </w:tcPr>
          <w:p w14:paraId="0857C40E" w14:textId="355D08A0"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2</w:t>
            </w:r>
          </w:p>
        </w:tc>
      </w:tr>
      <w:tr w:rsidR="00933509" w14:paraId="120D407C"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4F1B6CC" w14:textId="07D39E77" w:rsidR="00933509" w:rsidRPr="007B73E3" w:rsidRDefault="00933509" w:rsidP="0028565B">
            <w:pPr>
              <w:pStyle w:val="TreAkapitu"/>
              <w:ind w:firstLine="0"/>
              <w:jc w:val="center"/>
              <w:rPr>
                <w:b w:val="0"/>
                <w:bCs w:val="0"/>
              </w:rPr>
            </w:pPr>
            <w:r>
              <w:rPr>
                <w:b w:val="0"/>
                <w:bCs w:val="0"/>
              </w:rPr>
              <w:t>3</w:t>
            </w:r>
          </w:p>
        </w:tc>
        <w:tc>
          <w:tcPr>
            <w:tcW w:w="1915" w:type="dxa"/>
          </w:tcPr>
          <w:p w14:paraId="37FE8827" w14:textId="0BC97120"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0F49E591" w14:textId="5605435E"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ABA040E" w14:textId="0D08379B"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System powinien umożliwiać na korzystanie z niej przez 1000 osób równocześnie</w:t>
            </w:r>
          </w:p>
        </w:tc>
        <w:tc>
          <w:tcPr>
            <w:tcW w:w="1134" w:type="dxa"/>
          </w:tcPr>
          <w:p w14:paraId="0D3A564B" w14:textId="7923039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3</w:t>
            </w:r>
          </w:p>
        </w:tc>
      </w:tr>
      <w:tr w:rsidR="00933509" w14:paraId="034A031B"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16F823B" w14:textId="3E11A063" w:rsidR="00933509" w:rsidRPr="007B73E3" w:rsidRDefault="00933509" w:rsidP="0028565B">
            <w:pPr>
              <w:pStyle w:val="TreAkapitu"/>
              <w:ind w:firstLine="0"/>
              <w:jc w:val="center"/>
              <w:rPr>
                <w:b w:val="0"/>
                <w:bCs w:val="0"/>
              </w:rPr>
            </w:pPr>
            <w:r>
              <w:rPr>
                <w:b w:val="0"/>
                <w:bCs w:val="0"/>
              </w:rPr>
              <w:t>4</w:t>
            </w:r>
          </w:p>
        </w:tc>
        <w:tc>
          <w:tcPr>
            <w:tcW w:w="1915" w:type="dxa"/>
          </w:tcPr>
          <w:p w14:paraId="4DE3D937" w14:textId="518656FF"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7CDBEE63" w14:textId="22F65440"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910ED45" w14:textId="20F89E4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 xml:space="preserve">System będzie dostępny dla użytkowników 24/7/365 średnio 99,5% czasu </w:t>
            </w:r>
          </w:p>
        </w:tc>
        <w:tc>
          <w:tcPr>
            <w:tcW w:w="1134" w:type="dxa"/>
          </w:tcPr>
          <w:p w14:paraId="596B452F" w14:textId="50675E8F"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4</w:t>
            </w:r>
          </w:p>
        </w:tc>
      </w:tr>
    </w:tbl>
    <w:p w14:paraId="1468F7A3" w14:textId="0196A23A" w:rsidR="0018347D" w:rsidRDefault="00C64BB9" w:rsidP="00C64BB9">
      <w:pPr>
        <w:pStyle w:val="TreAkapitu"/>
        <w:ind w:firstLine="0"/>
        <w:rPr>
          <w:sz w:val="20"/>
          <w:szCs w:val="16"/>
        </w:rPr>
      </w:pPr>
      <w:r w:rsidRPr="00C64BB9">
        <w:rPr>
          <w:sz w:val="20"/>
          <w:szCs w:val="16"/>
        </w:rPr>
        <w:t>Źródło: opracowanie własne</w:t>
      </w:r>
    </w:p>
    <w:p w14:paraId="0ADA3183" w14:textId="6FAA2908" w:rsidR="001334C9" w:rsidRDefault="001334C9" w:rsidP="00C64BB9">
      <w:pPr>
        <w:pStyle w:val="TreAkapitu"/>
        <w:ind w:firstLine="0"/>
        <w:rPr>
          <w:sz w:val="20"/>
          <w:szCs w:val="16"/>
        </w:rPr>
      </w:pPr>
    </w:p>
    <w:p w14:paraId="6DF51752" w14:textId="6E8C8D50" w:rsidR="001334C9" w:rsidRDefault="001334C9" w:rsidP="00C64BB9">
      <w:pPr>
        <w:pStyle w:val="TreAkapitu"/>
        <w:ind w:firstLine="0"/>
        <w:rPr>
          <w:sz w:val="20"/>
          <w:szCs w:val="16"/>
        </w:rPr>
      </w:pPr>
    </w:p>
    <w:p w14:paraId="21161EE4" w14:textId="77777777" w:rsidR="001334C9" w:rsidRPr="00C64BB9" w:rsidRDefault="001334C9" w:rsidP="00C64BB9">
      <w:pPr>
        <w:pStyle w:val="TreAkapitu"/>
        <w:ind w:firstLine="0"/>
        <w:rPr>
          <w:sz w:val="20"/>
          <w:szCs w:val="16"/>
        </w:rPr>
      </w:pPr>
    </w:p>
    <w:p w14:paraId="5742B425" w14:textId="0D1BCB6E" w:rsidR="000134C1" w:rsidRDefault="00410F58" w:rsidP="00D340D5">
      <w:pPr>
        <w:pStyle w:val="Nagwek3"/>
      </w:pPr>
      <w:bookmarkStart w:id="186" w:name="_Toc91668307"/>
      <w:r>
        <w:lastRenderedPageBreak/>
        <w:t>Rozmiar</w:t>
      </w:r>
      <w:bookmarkEnd w:id="186"/>
    </w:p>
    <w:p w14:paraId="79FB4D5D" w14:textId="02AE856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3</w:t>
      </w:r>
      <w:r w:rsidRPr="00C64BB9">
        <w:rPr>
          <w:b w:val="0"/>
          <w:bCs w:val="0"/>
        </w:rPr>
        <w:fldChar w:fldCharType="end"/>
      </w:r>
      <w:r w:rsidRPr="00C64BB9">
        <w:rPr>
          <w:b w:val="0"/>
          <w:bCs w:val="0"/>
        </w:rPr>
        <w:t>. Wymagania niefunkcjonalne dotyczące rozmiaru</w:t>
      </w:r>
    </w:p>
    <w:tbl>
      <w:tblPr>
        <w:tblStyle w:val="Tabelasiatki1jasna"/>
        <w:tblW w:w="9747" w:type="dxa"/>
        <w:jc w:val="center"/>
        <w:tblLook w:val="04A0" w:firstRow="1" w:lastRow="0" w:firstColumn="1" w:lastColumn="0" w:noHBand="0" w:noVBand="1"/>
      </w:tblPr>
      <w:tblGrid>
        <w:gridCol w:w="876"/>
        <w:gridCol w:w="1916"/>
        <w:gridCol w:w="1002"/>
        <w:gridCol w:w="4513"/>
        <w:gridCol w:w="1440"/>
      </w:tblGrid>
      <w:tr w:rsidR="0028565B" w14:paraId="59C5E47A" w14:textId="77777777" w:rsidTr="002856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0EB38CBE" w14:textId="77777777" w:rsidR="0028565B" w:rsidRDefault="0028565B" w:rsidP="00A35EF9">
            <w:pPr>
              <w:pStyle w:val="TreAkapitu"/>
              <w:ind w:firstLine="0"/>
            </w:pPr>
            <w:r>
              <w:t>Numer</w:t>
            </w:r>
          </w:p>
        </w:tc>
        <w:tc>
          <w:tcPr>
            <w:tcW w:w="1916" w:type="dxa"/>
            <w:shd w:val="clear" w:color="auto" w:fill="BFBFBF" w:themeFill="background1" w:themeFillShade="BF"/>
          </w:tcPr>
          <w:p w14:paraId="192B07E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002" w:type="dxa"/>
            <w:shd w:val="clear" w:color="auto" w:fill="BFBFBF" w:themeFill="background1" w:themeFillShade="BF"/>
          </w:tcPr>
          <w:p w14:paraId="46CC1EF1" w14:textId="5C1E2089"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513" w:type="dxa"/>
            <w:shd w:val="clear" w:color="auto" w:fill="BFBFBF" w:themeFill="background1" w:themeFillShade="BF"/>
          </w:tcPr>
          <w:p w14:paraId="22DAE935" w14:textId="410A64DC"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440" w:type="dxa"/>
            <w:shd w:val="clear" w:color="auto" w:fill="BFBFBF" w:themeFill="background1" w:themeFillShade="BF"/>
          </w:tcPr>
          <w:p w14:paraId="43316A40"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42DFEE8B"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7DB0440" w14:textId="399D3669" w:rsidR="0028565B" w:rsidRPr="007B73E3" w:rsidRDefault="0028565B" w:rsidP="0028565B">
            <w:pPr>
              <w:pStyle w:val="TreAkapitu"/>
              <w:ind w:firstLine="0"/>
              <w:jc w:val="center"/>
              <w:rPr>
                <w:b w:val="0"/>
                <w:bCs w:val="0"/>
              </w:rPr>
            </w:pPr>
            <w:r>
              <w:rPr>
                <w:b w:val="0"/>
                <w:bCs w:val="0"/>
              </w:rPr>
              <w:t>5</w:t>
            </w:r>
          </w:p>
        </w:tc>
        <w:tc>
          <w:tcPr>
            <w:tcW w:w="1916" w:type="dxa"/>
          </w:tcPr>
          <w:p w14:paraId="483EBC41"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002" w:type="dxa"/>
          </w:tcPr>
          <w:p w14:paraId="6C7485ED" w14:textId="7D1A8F79"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9C8DB83" w14:textId="1FCBE748"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Wymagana pamięć RAM – 1 GB</w:t>
            </w:r>
          </w:p>
        </w:tc>
        <w:tc>
          <w:tcPr>
            <w:tcW w:w="1440" w:type="dxa"/>
          </w:tcPr>
          <w:p w14:paraId="1999F886" w14:textId="666D8B4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5</w:t>
            </w:r>
          </w:p>
        </w:tc>
      </w:tr>
      <w:tr w:rsidR="0028565B" w14:paraId="7F1E0812"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3CF1760" w14:textId="49C3BEEF" w:rsidR="0028565B" w:rsidRPr="007B73E3" w:rsidRDefault="0028565B" w:rsidP="0028565B">
            <w:pPr>
              <w:pStyle w:val="TreAkapitu"/>
              <w:ind w:firstLine="0"/>
              <w:jc w:val="center"/>
              <w:rPr>
                <w:b w:val="0"/>
                <w:bCs w:val="0"/>
              </w:rPr>
            </w:pPr>
            <w:r>
              <w:rPr>
                <w:b w:val="0"/>
                <w:bCs w:val="0"/>
              </w:rPr>
              <w:t>6</w:t>
            </w:r>
          </w:p>
        </w:tc>
        <w:tc>
          <w:tcPr>
            <w:tcW w:w="1916" w:type="dxa"/>
          </w:tcPr>
          <w:p w14:paraId="5AC07F49"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002" w:type="dxa"/>
          </w:tcPr>
          <w:p w14:paraId="16E40965" w14:textId="7EFF1921"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5E00351" w14:textId="4D42CDF5"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Struktura systemu wraz z danymi nie powinna przekraczać 500 GB</w:t>
            </w:r>
          </w:p>
        </w:tc>
        <w:tc>
          <w:tcPr>
            <w:tcW w:w="1440" w:type="dxa"/>
          </w:tcPr>
          <w:p w14:paraId="1DEBEE34" w14:textId="5C19882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6</w:t>
            </w:r>
          </w:p>
        </w:tc>
      </w:tr>
    </w:tbl>
    <w:p w14:paraId="554FC347" w14:textId="68ABC8CC" w:rsidR="00877CF7" w:rsidRPr="001334C9" w:rsidRDefault="00C64BB9" w:rsidP="00FB6ADE">
      <w:pPr>
        <w:pStyle w:val="TreAkapitu"/>
        <w:ind w:firstLine="0"/>
        <w:rPr>
          <w:sz w:val="20"/>
          <w:szCs w:val="16"/>
        </w:rPr>
      </w:pPr>
      <w:r w:rsidRPr="00C64BB9">
        <w:rPr>
          <w:sz w:val="20"/>
          <w:szCs w:val="16"/>
        </w:rPr>
        <w:t>Źródło: opracowanie własne</w:t>
      </w:r>
    </w:p>
    <w:p w14:paraId="444D57A9" w14:textId="250F1E54" w:rsidR="008849BF" w:rsidRDefault="00410F58" w:rsidP="00226D65">
      <w:pPr>
        <w:pStyle w:val="Nagwek3"/>
      </w:pPr>
      <w:bookmarkStart w:id="187" w:name="_Toc91668308"/>
      <w:r>
        <w:t>Niezawodność</w:t>
      </w:r>
      <w:bookmarkEnd w:id="187"/>
    </w:p>
    <w:p w14:paraId="4437F330" w14:textId="74BEA78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4</w:t>
      </w:r>
      <w:r w:rsidRPr="00C64BB9">
        <w:rPr>
          <w:b w:val="0"/>
          <w:bCs w:val="0"/>
        </w:rPr>
        <w:fldChar w:fldCharType="end"/>
      </w:r>
      <w:r w:rsidRPr="00C64BB9">
        <w:rPr>
          <w:b w:val="0"/>
          <w:bCs w:val="0"/>
        </w:rPr>
        <w:t>. Wymagania niefunkcjonalne dotyczące niezawodności</w:t>
      </w:r>
    </w:p>
    <w:tbl>
      <w:tblPr>
        <w:tblStyle w:val="Tabelasiatki1jasna"/>
        <w:tblW w:w="9747" w:type="dxa"/>
        <w:tblLook w:val="04A0" w:firstRow="1" w:lastRow="0" w:firstColumn="1" w:lastColumn="0" w:noHBand="0" w:noVBand="1"/>
      </w:tblPr>
      <w:tblGrid>
        <w:gridCol w:w="876"/>
        <w:gridCol w:w="1914"/>
        <w:gridCol w:w="1512"/>
        <w:gridCol w:w="4115"/>
        <w:gridCol w:w="1330"/>
      </w:tblGrid>
      <w:tr w:rsidR="0028565B" w14:paraId="12204DB0" w14:textId="77777777" w:rsidTr="00C64B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6D1CB66F" w14:textId="77777777" w:rsidR="0028565B" w:rsidRDefault="0028565B" w:rsidP="00A35EF9">
            <w:pPr>
              <w:pStyle w:val="TreAkapitu"/>
              <w:ind w:firstLine="0"/>
            </w:pPr>
            <w:r>
              <w:t>Numer</w:t>
            </w:r>
          </w:p>
        </w:tc>
        <w:tc>
          <w:tcPr>
            <w:tcW w:w="1914" w:type="dxa"/>
            <w:shd w:val="clear" w:color="auto" w:fill="BFBFBF" w:themeFill="background1" w:themeFillShade="BF"/>
          </w:tcPr>
          <w:p w14:paraId="018FB2F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512" w:type="dxa"/>
            <w:shd w:val="clear" w:color="auto" w:fill="BFBFBF" w:themeFill="background1" w:themeFillShade="BF"/>
          </w:tcPr>
          <w:p w14:paraId="00D1844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115" w:type="dxa"/>
            <w:shd w:val="clear" w:color="auto" w:fill="BFBFBF" w:themeFill="background1" w:themeFillShade="BF"/>
          </w:tcPr>
          <w:p w14:paraId="00CC436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330" w:type="dxa"/>
            <w:shd w:val="clear" w:color="auto" w:fill="BFBFBF" w:themeFill="background1" w:themeFillShade="BF"/>
          </w:tcPr>
          <w:p w14:paraId="3742A0D1"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6278B53D"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7C510D16" w14:textId="186D29EB" w:rsidR="0028565B" w:rsidRPr="007B73E3" w:rsidRDefault="0028565B" w:rsidP="0028565B">
            <w:pPr>
              <w:pStyle w:val="TreAkapitu"/>
              <w:ind w:firstLine="0"/>
              <w:jc w:val="center"/>
              <w:rPr>
                <w:b w:val="0"/>
                <w:bCs w:val="0"/>
              </w:rPr>
            </w:pPr>
            <w:r>
              <w:rPr>
                <w:b w:val="0"/>
                <w:bCs w:val="0"/>
              </w:rPr>
              <w:t>7</w:t>
            </w:r>
          </w:p>
        </w:tc>
        <w:tc>
          <w:tcPr>
            <w:tcW w:w="1914" w:type="dxa"/>
          </w:tcPr>
          <w:p w14:paraId="4C6FEF04"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512" w:type="dxa"/>
          </w:tcPr>
          <w:p w14:paraId="7D314730" w14:textId="6683D65D"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6684FB5D" w14:textId="5D02019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 xml:space="preserve">Prawdopodobieństwo błędnego wykonania podczas realizacji transakcji nie powinno przekroczyć </w:t>
            </w:r>
            <w:r w:rsidR="009B61BB">
              <w:t>0.5</w:t>
            </w:r>
            <w:r w:rsidRPr="00D403B5">
              <w:t>%</w:t>
            </w:r>
          </w:p>
        </w:tc>
        <w:tc>
          <w:tcPr>
            <w:tcW w:w="1330" w:type="dxa"/>
          </w:tcPr>
          <w:p w14:paraId="16AC139A" w14:textId="1F8B53D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t>WNF-007</w:t>
            </w:r>
          </w:p>
        </w:tc>
      </w:tr>
      <w:tr w:rsidR="0028565B" w14:paraId="45D01ED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4BCDCB23" w14:textId="78BDD64A" w:rsidR="0028565B" w:rsidRPr="007B73E3" w:rsidRDefault="0028565B" w:rsidP="0028565B">
            <w:pPr>
              <w:pStyle w:val="TreAkapitu"/>
              <w:ind w:firstLine="0"/>
              <w:jc w:val="center"/>
              <w:rPr>
                <w:b w:val="0"/>
                <w:bCs w:val="0"/>
              </w:rPr>
            </w:pPr>
            <w:r>
              <w:rPr>
                <w:b w:val="0"/>
                <w:bCs w:val="0"/>
              </w:rPr>
              <w:t>8</w:t>
            </w:r>
          </w:p>
        </w:tc>
        <w:tc>
          <w:tcPr>
            <w:tcW w:w="1914" w:type="dxa"/>
          </w:tcPr>
          <w:p w14:paraId="30F6DFB9"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09F1862A" w14:textId="6B958704"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11B4B774" w14:textId="2B2553F7"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Prawdopodobieństwo utraty danych w przypadku awarii nie powinno przekroczyć 0.</w:t>
            </w:r>
            <w:r w:rsidR="00DB3A7E">
              <w:t>2</w:t>
            </w:r>
            <w:r w:rsidRPr="00D403B5">
              <w:t xml:space="preserve"> %</w:t>
            </w:r>
          </w:p>
        </w:tc>
        <w:tc>
          <w:tcPr>
            <w:tcW w:w="1330" w:type="dxa"/>
          </w:tcPr>
          <w:p w14:paraId="5CEE8779" w14:textId="490F31CE"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8</w:t>
            </w:r>
          </w:p>
        </w:tc>
      </w:tr>
      <w:tr w:rsidR="0028565B" w14:paraId="4479738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22B9C9E1" w14:textId="25D2BFF5" w:rsidR="0028565B" w:rsidRDefault="0028565B" w:rsidP="0028565B">
            <w:pPr>
              <w:pStyle w:val="TreAkapitu"/>
              <w:ind w:firstLine="0"/>
              <w:jc w:val="center"/>
              <w:rPr>
                <w:b w:val="0"/>
                <w:bCs w:val="0"/>
              </w:rPr>
            </w:pPr>
            <w:r>
              <w:rPr>
                <w:b w:val="0"/>
                <w:bCs w:val="0"/>
              </w:rPr>
              <w:t>9</w:t>
            </w:r>
          </w:p>
        </w:tc>
        <w:tc>
          <w:tcPr>
            <w:tcW w:w="1914" w:type="dxa"/>
          </w:tcPr>
          <w:p w14:paraId="4C8289FD" w14:textId="6230EB36" w:rsidR="0028565B" w:rsidRPr="00FC0A63"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46F4932A" w14:textId="6269A028"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2FBE8D72" w14:textId="24DAF9B0"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Błędy krytyczne systemu powinny zostać naprawione w przeciągu 48 godzin</w:t>
            </w:r>
          </w:p>
        </w:tc>
        <w:tc>
          <w:tcPr>
            <w:tcW w:w="1330" w:type="dxa"/>
          </w:tcPr>
          <w:p w14:paraId="3C452A6D" w14:textId="59C3EB83" w:rsidR="0028565B" w:rsidRPr="004561B5"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rsidR="005D39E5">
              <w:t>9</w:t>
            </w:r>
          </w:p>
        </w:tc>
      </w:tr>
    </w:tbl>
    <w:p w14:paraId="544B7036" w14:textId="7AAF98B0" w:rsidR="0028565B" w:rsidRPr="000D168D" w:rsidRDefault="00C64BB9" w:rsidP="000D168D">
      <w:pPr>
        <w:pStyle w:val="TreAkapitu"/>
        <w:ind w:firstLine="0"/>
        <w:rPr>
          <w:sz w:val="20"/>
          <w:szCs w:val="16"/>
        </w:rPr>
      </w:pPr>
      <w:r w:rsidRPr="00C64BB9">
        <w:rPr>
          <w:sz w:val="20"/>
          <w:szCs w:val="16"/>
        </w:rPr>
        <w:t>Źródło: opracowanie własn</w:t>
      </w:r>
      <w:r w:rsidR="000D168D">
        <w:rPr>
          <w:sz w:val="20"/>
          <w:szCs w:val="16"/>
        </w:rPr>
        <w:t>e</w:t>
      </w:r>
    </w:p>
    <w:p w14:paraId="64F2F10F" w14:textId="00F8FDE9" w:rsidR="008849BF" w:rsidRDefault="009B3579" w:rsidP="009B3579">
      <w:pPr>
        <w:pStyle w:val="Nagwek3"/>
      </w:pPr>
      <w:bookmarkStart w:id="188" w:name="_Toc91668309"/>
      <w:r>
        <w:t>Bezpieczeństwo</w:t>
      </w:r>
      <w:bookmarkEnd w:id="188"/>
    </w:p>
    <w:p w14:paraId="4DDBC216" w14:textId="075C1C36"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5</w:t>
      </w:r>
      <w:r w:rsidRPr="007D6F96">
        <w:rPr>
          <w:b w:val="0"/>
          <w:bCs w:val="0"/>
        </w:rPr>
        <w:fldChar w:fldCharType="end"/>
      </w:r>
      <w:r w:rsidRPr="007D6F96">
        <w:rPr>
          <w:b w:val="0"/>
          <w:bCs w:val="0"/>
        </w:rPr>
        <w:t xml:space="preserve">. Wymagania niefunkcjonalne dotyczące </w:t>
      </w:r>
      <w:r>
        <w:rPr>
          <w:b w:val="0"/>
          <w:bCs w:val="0"/>
        </w:rPr>
        <w:t>bezpieczeństwa</w:t>
      </w:r>
    </w:p>
    <w:tbl>
      <w:tblPr>
        <w:tblStyle w:val="Tabelasiatki1jasna"/>
        <w:tblW w:w="9747" w:type="dxa"/>
        <w:tblLook w:val="04A0" w:firstRow="1" w:lastRow="0" w:firstColumn="1" w:lastColumn="0" w:noHBand="0" w:noVBand="1"/>
      </w:tblPr>
      <w:tblGrid>
        <w:gridCol w:w="876"/>
        <w:gridCol w:w="1914"/>
        <w:gridCol w:w="1646"/>
        <w:gridCol w:w="4036"/>
        <w:gridCol w:w="1275"/>
      </w:tblGrid>
      <w:tr w:rsidR="005D39E5" w14:paraId="29E3ED3B" w14:textId="77777777" w:rsidTr="00606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D733B61" w14:textId="77777777" w:rsidR="005D39E5" w:rsidRDefault="005D39E5" w:rsidP="00A35EF9">
            <w:pPr>
              <w:pStyle w:val="TreAkapitu"/>
              <w:ind w:firstLine="0"/>
            </w:pPr>
            <w:r>
              <w:t>Numer</w:t>
            </w:r>
          </w:p>
        </w:tc>
        <w:tc>
          <w:tcPr>
            <w:tcW w:w="1914" w:type="dxa"/>
            <w:shd w:val="clear" w:color="auto" w:fill="BFBFBF" w:themeFill="background1" w:themeFillShade="BF"/>
          </w:tcPr>
          <w:p w14:paraId="58B9D11A"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6B97BC9E"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036" w:type="dxa"/>
            <w:shd w:val="clear" w:color="auto" w:fill="BFBFBF" w:themeFill="background1" w:themeFillShade="BF"/>
          </w:tcPr>
          <w:p w14:paraId="372BE200"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75" w:type="dxa"/>
            <w:shd w:val="clear" w:color="auto" w:fill="BFBFBF" w:themeFill="background1" w:themeFillShade="BF"/>
          </w:tcPr>
          <w:p w14:paraId="2989E35B"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5D39E5" w14:paraId="2D87EBF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10BBBD" w14:textId="5BFB4CA8" w:rsidR="005D39E5" w:rsidRPr="007B73E3" w:rsidRDefault="005D39E5" w:rsidP="005D39E5">
            <w:pPr>
              <w:pStyle w:val="TreAkapitu"/>
              <w:ind w:firstLine="0"/>
              <w:jc w:val="center"/>
              <w:rPr>
                <w:b w:val="0"/>
                <w:bCs w:val="0"/>
              </w:rPr>
            </w:pPr>
          </w:p>
        </w:tc>
        <w:tc>
          <w:tcPr>
            <w:tcW w:w="1914" w:type="dxa"/>
          </w:tcPr>
          <w:p w14:paraId="24FF0A31" w14:textId="410DB5F1" w:rsidR="005D39E5" w:rsidRPr="006075CD"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6736CD0B" w14:textId="789C19B7" w:rsidR="005D39E5" w:rsidRPr="008862A6"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C6517A2" w14:textId="49CE982A" w:rsidR="005D39E5" w:rsidRDefault="0080211A" w:rsidP="006062A2">
            <w:pPr>
              <w:pStyle w:val="TreAkapitu"/>
              <w:ind w:firstLine="0"/>
              <w:cnfStyle w:val="000000000000" w:firstRow="0" w:lastRow="0" w:firstColumn="0" w:lastColumn="0" w:oddVBand="0" w:evenVBand="0" w:oddHBand="0" w:evenHBand="0" w:firstRowFirstColumn="0" w:firstRowLastColumn="0" w:lastRowFirstColumn="0" w:lastRowLastColumn="0"/>
            </w:pPr>
            <w:r>
              <w:t>System ma wykorzystywać technologie łańcucha bloków w celu zabezpieczenia przebiegu transakcji</w:t>
            </w:r>
          </w:p>
        </w:tc>
        <w:tc>
          <w:tcPr>
            <w:tcW w:w="1275" w:type="dxa"/>
          </w:tcPr>
          <w:p w14:paraId="0D486644" w14:textId="552A309C" w:rsidR="005D39E5" w:rsidRDefault="005D39E5" w:rsidP="005D39E5">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2D1A324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31B5E1B" w14:textId="77777777" w:rsidR="006062A2" w:rsidRPr="007B73E3" w:rsidRDefault="006062A2" w:rsidP="006062A2">
            <w:pPr>
              <w:pStyle w:val="TreAkapitu"/>
              <w:ind w:firstLine="0"/>
              <w:jc w:val="center"/>
              <w:rPr>
                <w:b w:val="0"/>
                <w:bCs w:val="0"/>
              </w:rPr>
            </w:pPr>
          </w:p>
        </w:tc>
        <w:tc>
          <w:tcPr>
            <w:tcW w:w="1914" w:type="dxa"/>
          </w:tcPr>
          <w:p w14:paraId="5BF6190F" w14:textId="3D1D6912"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B2C39D5" w14:textId="2C549FD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AB34AA4" w14:textId="1D2931A0"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Transakcje mają wykonywać się tylko w przypadku spełnienia warunków</w:t>
            </w:r>
          </w:p>
        </w:tc>
        <w:tc>
          <w:tcPr>
            <w:tcW w:w="1275" w:type="dxa"/>
          </w:tcPr>
          <w:p w14:paraId="0B433A24" w14:textId="77777777"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091A6631"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113E9470" w14:textId="19281C6C" w:rsidR="006062A2" w:rsidRDefault="006062A2" w:rsidP="006062A2">
            <w:pPr>
              <w:pStyle w:val="TreAkapitu"/>
              <w:ind w:firstLine="0"/>
              <w:jc w:val="center"/>
            </w:pPr>
            <w:r>
              <w:rPr>
                <w:b w:val="0"/>
                <w:bCs w:val="0"/>
              </w:rPr>
              <w:t>10</w:t>
            </w:r>
          </w:p>
        </w:tc>
        <w:tc>
          <w:tcPr>
            <w:tcW w:w="1914" w:type="dxa"/>
          </w:tcPr>
          <w:p w14:paraId="28D159CA" w14:textId="32D7243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26E70B4" w14:textId="029528AD"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61E66675" w14:textId="2F462E65" w:rsidR="006062A2" w:rsidRPr="00BF7E4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musi spełniać wszystkie wymagania wynikające z RODO</w:t>
            </w:r>
          </w:p>
        </w:tc>
        <w:tc>
          <w:tcPr>
            <w:tcW w:w="1275" w:type="dxa"/>
          </w:tcPr>
          <w:p w14:paraId="5EF571C4" w14:textId="326E9F5A"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WNF-010</w:t>
            </w:r>
          </w:p>
        </w:tc>
      </w:tr>
      <w:tr w:rsidR="006062A2" w14:paraId="250AC1E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2740B1E" w14:textId="221EA324" w:rsidR="006062A2" w:rsidRPr="007B73E3" w:rsidRDefault="006062A2" w:rsidP="006062A2">
            <w:pPr>
              <w:pStyle w:val="TreAkapitu"/>
              <w:ind w:firstLine="0"/>
              <w:jc w:val="center"/>
              <w:rPr>
                <w:b w:val="0"/>
                <w:bCs w:val="0"/>
              </w:rPr>
            </w:pPr>
            <w:r>
              <w:rPr>
                <w:b w:val="0"/>
                <w:bCs w:val="0"/>
              </w:rPr>
              <w:t>11</w:t>
            </w:r>
          </w:p>
        </w:tc>
        <w:tc>
          <w:tcPr>
            <w:tcW w:w="1914" w:type="dxa"/>
          </w:tcPr>
          <w:p w14:paraId="48DB5411"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2134E5AC" w14:textId="274298A7"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55BB4A1" w14:textId="0994389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Logowanie do konta zabezpieczone dwuetapowym uwierzytelnianiem</w:t>
            </w:r>
          </w:p>
        </w:tc>
        <w:tc>
          <w:tcPr>
            <w:tcW w:w="1275" w:type="dxa"/>
          </w:tcPr>
          <w:p w14:paraId="2A2D405C" w14:textId="207ED0C6"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1</w:t>
            </w:r>
          </w:p>
        </w:tc>
      </w:tr>
      <w:tr w:rsidR="006062A2" w14:paraId="2546A50F"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BE2C90" w14:textId="67515F8C" w:rsidR="006062A2" w:rsidRPr="007B73E3" w:rsidRDefault="006062A2" w:rsidP="006062A2">
            <w:pPr>
              <w:pStyle w:val="TreAkapitu"/>
              <w:ind w:firstLine="0"/>
              <w:jc w:val="center"/>
              <w:rPr>
                <w:b w:val="0"/>
                <w:bCs w:val="0"/>
              </w:rPr>
            </w:pPr>
            <w:r>
              <w:rPr>
                <w:b w:val="0"/>
                <w:bCs w:val="0"/>
              </w:rPr>
              <w:t>12</w:t>
            </w:r>
          </w:p>
        </w:tc>
        <w:tc>
          <w:tcPr>
            <w:tcW w:w="1914" w:type="dxa"/>
          </w:tcPr>
          <w:p w14:paraId="22C06223"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98199AD" w14:textId="7C3F696C"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BF16E33" w14:textId="41B99AA5"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Odporność na ataki Denial of Service – DDOS </w:t>
            </w:r>
          </w:p>
        </w:tc>
        <w:tc>
          <w:tcPr>
            <w:tcW w:w="1275" w:type="dxa"/>
          </w:tcPr>
          <w:p w14:paraId="481D40AA" w14:textId="5B4C6CD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2</w:t>
            </w:r>
          </w:p>
        </w:tc>
      </w:tr>
      <w:tr w:rsidR="006062A2" w14:paraId="4803A62D"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236E820" w14:textId="0D9AB48F" w:rsidR="006062A2" w:rsidRPr="007B73E3" w:rsidRDefault="006062A2" w:rsidP="006062A2">
            <w:pPr>
              <w:pStyle w:val="TreAkapitu"/>
              <w:ind w:firstLine="0"/>
              <w:jc w:val="center"/>
              <w:rPr>
                <w:b w:val="0"/>
                <w:bCs w:val="0"/>
              </w:rPr>
            </w:pPr>
            <w:r>
              <w:rPr>
                <w:b w:val="0"/>
                <w:bCs w:val="0"/>
              </w:rPr>
              <w:t>13</w:t>
            </w:r>
          </w:p>
        </w:tc>
        <w:tc>
          <w:tcPr>
            <w:tcW w:w="1914" w:type="dxa"/>
          </w:tcPr>
          <w:p w14:paraId="2F73C587"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076DA4D6" w14:textId="7D8D4F30"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4596296" w14:textId="7A06AE9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System powinien być odporny na błędy </w:t>
            </w:r>
            <w:r w:rsidRPr="00BF7E46">
              <w:lastRenderedPageBreak/>
              <w:t xml:space="preserve">użytkownika – odpowiednia walidacja </w:t>
            </w:r>
          </w:p>
        </w:tc>
        <w:tc>
          <w:tcPr>
            <w:tcW w:w="1275" w:type="dxa"/>
          </w:tcPr>
          <w:p w14:paraId="4427DADA" w14:textId="4E59D1A1"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lastRenderedPageBreak/>
              <w:t>WNF-0</w:t>
            </w:r>
            <w:r>
              <w:t>13</w:t>
            </w:r>
          </w:p>
        </w:tc>
      </w:tr>
      <w:tr w:rsidR="006062A2" w14:paraId="2A79C01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35E81F04" w14:textId="3BC9B57B" w:rsidR="006062A2" w:rsidRDefault="006062A2" w:rsidP="006062A2">
            <w:pPr>
              <w:pStyle w:val="TreAkapitu"/>
              <w:ind w:firstLine="0"/>
              <w:jc w:val="center"/>
              <w:rPr>
                <w:b w:val="0"/>
                <w:bCs w:val="0"/>
              </w:rPr>
            </w:pPr>
            <w:r>
              <w:rPr>
                <w:b w:val="0"/>
                <w:bCs w:val="0"/>
              </w:rPr>
              <w:t>14</w:t>
            </w:r>
          </w:p>
        </w:tc>
        <w:tc>
          <w:tcPr>
            <w:tcW w:w="1914" w:type="dxa"/>
          </w:tcPr>
          <w:p w14:paraId="24FAAAC1" w14:textId="56D9C449" w:rsidR="006062A2" w:rsidRPr="00FC0A63"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3F7580D6" w14:textId="50FBB3B4"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9DC599A" w14:textId="6D65CD7F"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nie powinien ujawniać żadnych niepożądanych danych osobowych użytkowników</w:t>
            </w:r>
          </w:p>
        </w:tc>
        <w:tc>
          <w:tcPr>
            <w:tcW w:w="1275" w:type="dxa"/>
          </w:tcPr>
          <w:p w14:paraId="356623D7" w14:textId="67FF96F4" w:rsidR="006062A2" w:rsidRPr="004561B5"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4</w:t>
            </w:r>
          </w:p>
        </w:tc>
      </w:tr>
    </w:tbl>
    <w:p w14:paraId="0D012873" w14:textId="77777777" w:rsidR="005D39E5" w:rsidRPr="00C64BB9" w:rsidRDefault="005D39E5" w:rsidP="005D39E5">
      <w:pPr>
        <w:pStyle w:val="TreAkapitu"/>
        <w:ind w:firstLine="0"/>
        <w:rPr>
          <w:sz w:val="20"/>
          <w:szCs w:val="16"/>
        </w:rPr>
      </w:pPr>
      <w:r w:rsidRPr="00C64BB9">
        <w:rPr>
          <w:sz w:val="20"/>
          <w:szCs w:val="16"/>
        </w:rPr>
        <w:t>Źródło: opracowanie własne</w:t>
      </w:r>
    </w:p>
    <w:p w14:paraId="3B8542DE" w14:textId="1C312512" w:rsidR="005D39E5" w:rsidRDefault="005D39E5" w:rsidP="002D2E46">
      <w:pPr>
        <w:pStyle w:val="TreAkapitu"/>
        <w:ind w:firstLine="0"/>
      </w:pPr>
    </w:p>
    <w:p w14:paraId="2467F1EB" w14:textId="42B877B2" w:rsidR="0040727F" w:rsidRDefault="0040727F" w:rsidP="002D2E46">
      <w:pPr>
        <w:pStyle w:val="TreAkapitu"/>
        <w:ind w:firstLine="0"/>
      </w:pPr>
    </w:p>
    <w:p w14:paraId="36EA7247" w14:textId="77777777" w:rsidR="002E46EC" w:rsidRPr="005D39E5" w:rsidRDefault="002E46EC" w:rsidP="002D2E46">
      <w:pPr>
        <w:pStyle w:val="TreAkapitu"/>
        <w:ind w:firstLine="0"/>
      </w:pPr>
    </w:p>
    <w:p w14:paraId="4D5B10C8" w14:textId="0ED900A7" w:rsidR="00410F58" w:rsidRDefault="00410F58" w:rsidP="00410F58">
      <w:pPr>
        <w:pStyle w:val="Nagwek3"/>
      </w:pPr>
      <w:bookmarkStart w:id="189" w:name="_Toc91668310"/>
      <w:r>
        <w:t>Łatwość uży</w:t>
      </w:r>
      <w:r w:rsidR="001517E5">
        <w:t>tkowania</w:t>
      </w:r>
      <w:bookmarkEnd w:id="189"/>
    </w:p>
    <w:p w14:paraId="55672D2C" w14:textId="115E341F"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6</w:t>
      </w:r>
      <w:r w:rsidRPr="007D6F96">
        <w:rPr>
          <w:b w:val="0"/>
          <w:bCs w:val="0"/>
        </w:rPr>
        <w:fldChar w:fldCharType="end"/>
      </w:r>
      <w:r w:rsidRPr="007D6F96">
        <w:rPr>
          <w:b w:val="0"/>
          <w:bCs w:val="0"/>
        </w:rPr>
        <w:t>. Wymagania niefunkcjonalne dotyczące łatwości użytkowania</w:t>
      </w:r>
    </w:p>
    <w:tbl>
      <w:tblPr>
        <w:tblStyle w:val="Tabelasiatki1jasna"/>
        <w:tblW w:w="10173" w:type="dxa"/>
        <w:jc w:val="center"/>
        <w:tblLook w:val="04A0" w:firstRow="1" w:lastRow="0" w:firstColumn="1" w:lastColumn="0" w:noHBand="0" w:noVBand="1"/>
      </w:tblPr>
      <w:tblGrid>
        <w:gridCol w:w="876"/>
        <w:gridCol w:w="1914"/>
        <w:gridCol w:w="1646"/>
        <w:gridCol w:w="4451"/>
        <w:gridCol w:w="1286"/>
      </w:tblGrid>
      <w:tr w:rsidR="0062435B" w14:paraId="1B572DAD" w14:textId="77777777" w:rsidTr="006243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216C8D4" w14:textId="77777777" w:rsidR="0062435B" w:rsidRDefault="0062435B" w:rsidP="00A35EF9">
            <w:pPr>
              <w:pStyle w:val="TreAkapitu"/>
              <w:ind w:firstLine="0"/>
            </w:pPr>
            <w:r>
              <w:t>Numer</w:t>
            </w:r>
          </w:p>
        </w:tc>
        <w:tc>
          <w:tcPr>
            <w:tcW w:w="1914" w:type="dxa"/>
            <w:shd w:val="clear" w:color="auto" w:fill="BFBFBF" w:themeFill="background1" w:themeFillShade="BF"/>
          </w:tcPr>
          <w:p w14:paraId="6F23748F"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E3B826B"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0C070F14"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05DA1B55"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2435B" w14:paraId="354453E2"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7FF640" w14:textId="763516AB" w:rsidR="0062435B" w:rsidRPr="007B73E3" w:rsidRDefault="0062435B" w:rsidP="0062435B">
            <w:pPr>
              <w:pStyle w:val="TreAkapitu"/>
              <w:ind w:firstLine="0"/>
              <w:jc w:val="center"/>
              <w:rPr>
                <w:b w:val="0"/>
                <w:bCs w:val="0"/>
              </w:rPr>
            </w:pPr>
            <w:r>
              <w:rPr>
                <w:b w:val="0"/>
                <w:bCs w:val="0"/>
              </w:rPr>
              <w:t>15</w:t>
            </w:r>
          </w:p>
        </w:tc>
        <w:tc>
          <w:tcPr>
            <w:tcW w:w="1914" w:type="dxa"/>
          </w:tcPr>
          <w:p w14:paraId="1A16DC21"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7A07A099" w14:textId="235CA0D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11A8F9C8" w14:textId="21C14D8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Liczba stron dokumentacji powinna wynosić maksymalnie 5 stron.</w:t>
            </w:r>
          </w:p>
        </w:tc>
        <w:tc>
          <w:tcPr>
            <w:tcW w:w="1286" w:type="dxa"/>
          </w:tcPr>
          <w:p w14:paraId="1A832C39" w14:textId="658EFCD7"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t>WNF-015</w:t>
            </w:r>
          </w:p>
        </w:tc>
      </w:tr>
      <w:tr w:rsidR="0062435B" w14:paraId="65FB5BD0"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952E264" w14:textId="1E15B02E" w:rsidR="0062435B" w:rsidRPr="007B73E3" w:rsidRDefault="0062435B" w:rsidP="0062435B">
            <w:pPr>
              <w:pStyle w:val="TreAkapitu"/>
              <w:ind w:firstLine="0"/>
              <w:jc w:val="center"/>
              <w:rPr>
                <w:b w:val="0"/>
                <w:bCs w:val="0"/>
              </w:rPr>
            </w:pPr>
            <w:r>
              <w:rPr>
                <w:b w:val="0"/>
                <w:bCs w:val="0"/>
              </w:rPr>
              <w:t>16</w:t>
            </w:r>
          </w:p>
        </w:tc>
        <w:tc>
          <w:tcPr>
            <w:tcW w:w="1914" w:type="dxa"/>
          </w:tcPr>
          <w:p w14:paraId="1BC3CF47"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1F38C11" w14:textId="1CB9CB60"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375147A3" w14:textId="25AA9C26"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Czas do opanowania obsługi systemu nie powinien przekroczyć 2 godzin</w:t>
            </w:r>
          </w:p>
        </w:tc>
        <w:tc>
          <w:tcPr>
            <w:tcW w:w="1286" w:type="dxa"/>
          </w:tcPr>
          <w:p w14:paraId="4435FB6D" w14:textId="7F687BEC"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6</w:t>
            </w:r>
          </w:p>
        </w:tc>
      </w:tr>
      <w:tr w:rsidR="0062435B" w14:paraId="610C9C2E"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6FE24E2" w14:textId="4BFE6801" w:rsidR="0062435B" w:rsidRPr="007B73E3" w:rsidRDefault="0062435B" w:rsidP="0062435B">
            <w:pPr>
              <w:pStyle w:val="TreAkapitu"/>
              <w:ind w:firstLine="0"/>
              <w:jc w:val="center"/>
              <w:rPr>
                <w:b w:val="0"/>
                <w:bCs w:val="0"/>
              </w:rPr>
            </w:pPr>
            <w:r>
              <w:rPr>
                <w:b w:val="0"/>
                <w:bCs w:val="0"/>
              </w:rPr>
              <w:t>17</w:t>
            </w:r>
          </w:p>
        </w:tc>
        <w:tc>
          <w:tcPr>
            <w:tcW w:w="1914" w:type="dxa"/>
          </w:tcPr>
          <w:p w14:paraId="0ED9E8A4"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58BE9CD7" w14:textId="28F45859"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393C5F7" w14:textId="1BE9DA88"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System powinien zawierać instrukcję dla użytkownika</w:t>
            </w:r>
          </w:p>
        </w:tc>
        <w:tc>
          <w:tcPr>
            <w:tcW w:w="1286" w:type="dxa"/>
          </w:tcPr>
          <w:p w14:paraId="771E50BF" w14:textId="1B8D57BF"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7</w:t>
            </w:r>
          </w:p>
        </w:tc>
      </w:tr>
      <w:tr w:rsidR="0062435B" w14:paraId="7C2F75FC"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BD08706" w14:textId="74B0E967" w:rsidR="0062435B" w:rsidRPr="007B73E3" w:rsidRDefault="0062435B" w:rsidP="0062435B">
            <w:pPr>
              <w:pStyle w:val="TreAkapitu"/>
              <w:ind w:firstLine="0"/>
              <w:jc w:val="center"/>
              <w:rPr>
                <w:b w:val="0"/>
                <w:bCs w:val="0"/>
              </w:rPr>
            </w:pPr>
            <w:r>
              <w:rPr>
                <w:b w:val="0"/>
                <w:bCs w:val="0"/>
              </w:rPr>
              <w:t>18</w:t>
            </w:r>
          </w:p>
        </w:tc>
        <w:tc>
          <w:tcPr>
            <w:tcW w:w="1914" w:type="dxa"/>
          </w:tcPr>
          <w:p w14:paraId="49D8C3C0"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BDA7D09" w14:textId="0AC47A7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7FB8568" w14:textId="18C6FA99"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Interfejs powinien być prosty w obsłudze przez użytkownika</w:t>
            </w:r>
          </w:p>
        </w:tc>
        <w:tc>
          <w:tcPr>
            <w:tcW w:w="1286" w:type="dxa"/>
          </w:tcPr>
          <w:p w14:paraId="7739B707" w14:textId="00CA5AD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8</w:t>
            </w:r>
          </w:p>
        </w:tc>
      </w:tr>
    </w:tbl>
    <w:p w14:paraId="4CC0646C" w14:textId="13A02DA3" w:rsidR="007440AF" w:rsidRPr="002E46EC" w:rsidRDefault="007D6F96" w:rsidP="00BB539A">
      <w:pPr>
        <w:pStyle w:val="TreAkapitu"/>
        <w:ind w:firstLine="0"/>
        <w:rPr>
          <w:sz w:val="20"/>
          <w:szCs w:val="16"/>
        </w:rPr>
      </w:pPr>
      <w:r w:rsidRPr="00C64BB9">
        <w:rPr>
          <w:sz w:val="20"/>
          <w:szCs w:val="16"/>
        </w:rPr>
        <w:t>Źródło: opracowanie własne</w:t>
      </w:r>
    </w:p>
    <w:p w14:paraId="74135871" w14:textId="483D585B" w:rsidR="004A2FC8" w:rsidRPr="004A2FC8" w:rsidRDefault="000134C1" w:rsidP="00CF155F">
      <w:pPr>
        <w:pStyle w:val="Nagwek3"/>
      </w:pPr>
      <w:bookmarkStart w:id="190" w:name="_Toc8601618"/>
      <w:bookmarkStart w:id="191" w:name="_Toc91668311"/>
      <w:r>
        <w:t>Inne</w:t>
      </w:r>
      <w:bookmarkEnd w:id="190"/>
      <w:bookmarkEnd w:id="191"/>
    </w:p>
    <w:p w14:paraId="14F139EF" w14:textId="79EFAA0A" w:rsidR="0030152C" w:rsidRPr="0030152C" w:rsidRDefault="0030152C" w:rsidP="0030152C">
      <w:pPr>
        <w:pStyle w:val="Legenda"/>
        <w:rPr>
          <w:b w:val="0"/>
          <w:bCs w:val="0"/>
        </w:rPr>
      </w:pPr>
      <w:r w:rsidRPr="0030152C">
        <w:rPr>
          <w:b w:val="0"/>
          <w:bCs w:val="0"/>
        </w:rPr>
        <w:t xml:space="preserve">Tabela </w:t>
      </w:r>
      <w:r w:rsidRPr="0030152C">
        <w:rPr>
          <w:b w:val="0"/>
          <w:bCs w:val="0"/>
        </w:rPr>
        <w:fldChar w:fldCharType="begin"/>
      </w:r>
      <w:r w:rsidRPr="0030152C">
        <w:rPr>
          <w:b w:val="0"/>
          <w:bCs w:val="0"/>
        </w:rPr>
        <w:instrText xml:space="preserve"> SEQ Tabela \* ARABIC </w:instrText>
      </w:r>
      <w:r w:rsidRPr="0030152C">
        <w:rPr>
          <w:b w:val="0"/>
          <w:bCs w:val="0"/>
        </w:rPr>
        <w:fldChar w:fldCharType="separate"/>
      </w:r>
      <w:r w:rsidR="00B14963">
        <w:rPr>
          <w:b w:val="0"/>
          <w:bCs w:val="0"/>
          <w:noProof/>
        </w:rPr>
        <w:t>17</w:t>
      </w:r>
      <w:r w:rsidRPr="0030152C">
        <w:rPr>
          <w:b w:val="0"/>
          <w:bCs w:val="0"/>
        </w:rPr>
        <w:fldChar w:fldCharType="end"/>
      </w:r>
      <w:r w:rsidRPr="0030152C">
        <w:rPr>
          <w:b w:val="0"/>
          <w:bCs w:val="0"/>
        </w:rPr>
        <w:t xml:space="preserve">. Inne </w:t>
      </w:r>
      <w:r>
        <w:rPr>
          <w:b w:val="0"/>
          <w:bCs w:val="0"/>
        </w:rPr>
        <w:t>w</w:t>
      </w:r>
      <w:r w:rsidRPr="0030152C">
        <w:rPr>
          <w:b w:val="0"/>
          <w:bCs w:val="0"/>
        </w:rPr>
        <w:t>ymagania niefunkcjonalne</w:t>
      </w:r>
    </w:p>
    <w:tbl>
      <w:tblPr>
        <w:tblStyle w:val="Tabelasiatki1jasna"/>
        <w:tblW w:w="10173" w:type="dxa"/>
        <w:tblLook w:val="04A0" w:firstRow="1" w:lastRow="0" w:firstColumn="1" w:lastColumn="0" w:noHBand="0" w:noVBand="1"/>
      </w:tblPr>
      <w:tblGrid>
        <w:gridCol w:w="876"/>
        <w:gridCol w:w="1914"/>
        <w:gridCol w:w="1646"/>
        <w:gridCol w:w="4451"/>
        <w:gridCol w:w="1286"/>
      </w:tblGrid>
      <w:tr w:rsidR="007D6F96" w14:paraId="499A8F29" w14:textId="77777777" w:rsidTr="002D2E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7A02A02" w14:textId="77777777" w:rsidR="007D6F96" w:rsidRDefault="007D6F96" w:rsidP="00A35EF9">
            <w:pPr>
              <w:pStyle w:val="TreAkapitu"/>
              <w:ind w:firstLine="0"/>
            </w:pPr>
            <w:r>
              <w:t>Numer</w:t>
            </w:r>
          </w:p>
        </w:tc>
        <w:tc>
          <w:tcPr>
            <w:tcW w:w="1914" w:type="dxa"/>
            <w:shd w:val="clear" w:color="auto" w:fill="BFBFBF" w:themeFill="background1" w:themeFillShade="BF"/>
          </w:tcPr>
          <w:p w14:paraId="66787A3F"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6F6B5D4"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31AA51EB"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6E157E48"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D6F96" w14:paraId="581C21AA"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972ED3D" w14:textId="4A7966E2" w:rsidR="007D6F96" w:rsidRPr="007B73E3" w:rsidRDefault="007D6F96" w:rsidP="007D6F96">
            <w:pPr>
              <w:pStyle w:val="TreAkapitu"/>
              <w:ind w:firstLine="0"/>
              <w:jc w:val="center"/>
              <w:rPr>
                <w:b w:val="0"/>
                <w:bCs w:val="0"/>
              </w:rPr>
            </w:pPr>
            <w:r>
              <w:rPr>
                <w:b w:val="0"/>
                <w:bCs w:val="0"/>
              </w:rPr>
              <w:t>19</w:t>
            </w:r>
          </w:p>
        </w:tc>
        <w:tc>
          <w:tcPr>
            <w:tcW w:w="1914" w:type="dxa"/>
          </w:tcPr>
          <w:p w14:paraId="590412BA"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C4F540C" w14:textId="48663488"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5A58081B" w14:textId="04AC249C"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ystem działa poprzez przeglądarkę internetową</w:t>
            </w:r>
          </w:p>
        </w:tc>
        <w:tc>
          <w:tcPr>
            <w:tcW w:w="1286" w:type="dxa"/>
          </w:tcPr>
          <w:p w14:paraId="7E3BD30A" w14:textId="0E6449C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t>WNF-019</w:t>
            </w:r>
          </w:p>
        </w:tc>
      </w:tr>
      <w:tr w:rsidR="007D6F96" w14:paraId="3F836E60"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A445A7D" w14:textId="7EE8DE19" w:rsidR="007D6F96" w:rsidRPr="007B73E3" w:rsidRDefault="007D6F96" w:rsidP="007D6F96">
            <w:pPr>
              <w:pStyle w:val="TreAkapitu"/>
              <w:ind w:firstLine="0"/>
              <w:jc w:val="center"/>
              <w:rPr>
                <w:b w:val="0"/>
                <w:bCs w:val="0"/>
              </w:rPr>
            </w:pPr>
            <w:r>
              <w:rPr>
                <w:b w:val="0"/>
                <w:bCs w:val="0"/>
              </w:rPr>
              <w:t>20</w:t>
            </w:r>
          </w:p>
        </w:tc>
        <w:tc>
          <w:tcPr>
            <w:tcW w:w="1914" w:type="dxa"/>
          </w:tcPr>
          <w:p w14:paraId="3B503E2F"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06E6393" w14:textId="7D3189B2"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5EEB15A" w14:textId="6EA019F5"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Użytkownicy mogą zgłaszać błędy na dedykowany adres email</w:t>
            </w:r>
          </w:p>
        </w:tc>
        <w:tc>
          <w:tcPr>
            <w:tcW w:w="1286" w:type="dxa"/>
          </w:tcPr>
          <w:p w14:paraId="6116B750" w14:textId="2161B92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0</w:t>
            </w:r>
          </w:p>
        </w:tc>
      </w:tr>
      <w:tr w:rsidR="007D6F96" w14:paraId="6601F2A5"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302E2B73" w14:textId="5C6A1E25" w:rsidR="007D6F96" w:rsidRPr="007B73E3" w:rsidRDefault="007D6F96" w:rsidP="007D6F96">
            <w:pPr>
              <w:pStyle w:val="TreAkapitu"/>
              <w:ind w:firstLine="0"/>
              <w:jc w:val="center"/>
              <w:rPr>
                <w:b w:val="0"/>
                <w:bCs w:val="0"/>
              </w:rPr>
            </w:pPr>
            <w:r>
              <w:rPr>
                <w:b w:val="0"/>
                <w:bCs w:val="0"/>
              </w:rPr>
              <w:t>21</w:t>
            </w:r>
          </w:p>
        </w:tc>
        <w:tc>
          <w:tcPr>
            <w:tcW w:w="1914" w:type="dxa"/>
          </w:tcPr>
          <w:p w14:paraId="764594B2"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66665A29" w14:textId="6DDC096A"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F9DCD81" w14:textId="12939DB6"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trona powinna być przystosowana do różnych wielkości ekranu</w:t>
            </w:r>
          </w:p>
        </w:tc>
        <w:tc>
          <w:tcPr>
            <w:tcW w:w="1286" w:type="dxa"/>
          </w:tcPr>
          <w:p w14:paraId="63E1BC4E" w14:textId="4581A06A"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1</w:t>
            </w:r>
          </w:p>
        </w:tc>
      </w:tr>
      <w:tr w:rsidR="007D6F96" w14:paraId="77800D89"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73C69CDF" w14:textId="5E131725" w:rsidR="007D6F96" w:rsidRPr="007B73E3" w:rsidRDefault="007D6F96" w:rsidP="007D6F96">
            <w:pPr>
              <w:pStyle w:val="TreAkapitu"/>
              <w:ind w:firstLine="0"/>
              <w:jc w:val="center"/>
              <w:rPr>
                <w:b w:val="0"/>
                <w:bCs w:val="0"/>
              </w:rPr>
            </w:pPr>
            <w:r>
              <w:rPr>
                <w:b w:val="0"/>
                <w:bCs w:val="0"/>
              </w:rPr>
              <w:t>22</w:t>
            </w:r>
          </w:p>
        </w:tc>
        <w:tc>
          <w:tcPr>
            <w:tcW w:w="1914" w:type="dxa"/>
          </w:tcPr>
          <w:p w14:paraId="257D1DA9"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BE79F9B" w14:textId="28301329"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0FE2D487" w14:textId="58752D9A" w:rsidR="007D6F96" w:rsidRDefault="00203835" w:rsidP="007D6F96">
            <w:pPr>
              <w:pStyle w:val="TreAkapitu"/>
              <w:ind w:firstLine="0"/>
              <w:cnfStyle w:val="000000000000" w:firstRow="0" w:lastRow="0" w:firstColumn="0" w:lastColumn="0" w:oddVBand="0" w:evenVBand="0" w:oddHBand="0" w:evenHBand="0" w:firstRowFirstColumn="0" w:firstRowLastColumn="0" w:lastRowFirstColumn="0" w:lastRowLastColumn="0"/>
            </w:pPr>
            <w:r>
              <w:t>Kod źródłowy napisany w języku angielskim</w:t>
            </w:r>
          </w:p>
        </w:tc>
        <w:tc>
          <w:tcPr>
            <w:tcW w:w="1286" w:type="dxa"/>
          </w:tcPr>
          <w:p w14:paraId="0C000302" w14:textId="1898011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2</w:t>
            </w:r>
          </w:p>
        </w:tc>
      </w:tr>
    </w:tbl>
    <w:p w14:paraId="4E682607" w14:textId="77777777" w:rsidR="007D6F96" w:rsidRPr="00C64BB9" w:rsidRDefault="007D6F96" w:rsidP="007D6F96">
      <w:pPr>
        <w:pStyle w:val="TreAkapitu"/>
        <w:ind w:firstLine="0"/>
        <w:rPr>
          <w:sz w:val="20"/>
          <w:szCs w:val="16"/>
        </w:rPr>
      </w:pPr>
      <w:r w:rsidRPr="00C64BB9">
        <w:rPr>
          <w:sz w:val="20"/>
          <w:szCs w:val="16"/>
        </w:rPr>
        <w:t>Źródło: opracowanie własne</w:t>
      </w:r>
    </w:p>
    <w:p w14:paraId="7C579947" w14:textId="77777777" w:rsidR="007D6F96" w:rsidRPr="007D6F96" w:rsidRDefault="007D6F96" w:rsidP="007D6F96">
      <w:pPr>
        <w:pStyle w:val="TreAkapitu"/>
      </w:pPr>
    </w:p>
    <w:p w14:paraId="2DF05D3B" w14:textId="77777777" w:rsidR="008B234A" w:rsidRDefault="00E37925" w:rsidP="00D340D5">
      <w:pPr>
        <w:pStyle w:val="Nagwek2"/>
      </w:pPr>
      <w:bookmarkStart w:id="192" w:name="_Toc8601619"/>
      <w:bookmarkStart w:id="193" w:name="_Toc91668312"/>
      <w:r>
        <w:t>Założenia i ograniczenia</w:t>
      </w:r>
      <w:bookmarkEnd w:id="192"/>
      <w:bookmarkEnd w:id="193"/>
    </w:p>
    <w:p w14:paraId="7935698F" w14:textId="77777777" w:rsidR="008B234A" w:rsidRDefault="008B234A" w:rsidP="00D340D5">
      <w:pPr>
        <w:pStyle w:val="Nagwek3"/>
      </w:pPr>
      <w:bookmarkStart w:id="194" w:name="_Toc8601620"/>
      <w:bookmarkStart w:id="195" w:name="_Toc91668313"/>
      <w:r>
        <w:lastRenderedPageBreak/>
        <w:t>Założenia</w:t>
      </w:r>
      <w:bookmarkEnd w:id="194"/>
      <w:bookmarkEnd w:id="195"/>
    </w:p>
    <w:p w14:paraId="111F9DF2" w14:textId="77777777" w:rsidR="008B234A" w:rsidRPr="008B234A" w:rsidRDefault="008B234A" w:rsidP="00D340D5">
      <w:pPr>
        <w:pStyle w:val="Nagwek3"/>
      </w:pPr>
      <w:bookmarkStart w:id="196" w:name="_Toc8601621"/>
      <w:bookmarkStart w:id="197" w:name="_Toc91668314"/>
      <w:r>
        <w:t>Ograniczenia</w:t>
      </w:r>
      <w:bookmarkEnd w:id="196"/>
      <w:bookmarkEnd w:id="197"/>
    </w:p>
    <w:p w14:paraId="04FAFE4C" w14:textId="474E4431" w:rsidR="00660A27" w:rsidRDefault="00660A27" w:rsidP="00D340D5">
      <w:pPr>
        <w:pStyle w:val="Nagwek2"/>
      </w:pPr>
      <w:bookmarkStart w:id="198" w:name="_Toc8601622"/>
      <w:bookmarkStart w:id="199" w:name="_Toc91668315"/>
      <w:r>
        <w:t>Aktorzy i role systemowe</w:t>
      </w:r>
      <w:bookmarkEnd w:id="198"/>
      <w:bookmarkEnd w:id="199"/>
    </w:p>
    <w:p w14:paraId="209AF0A8" w14:textId="7FE40FAE" w:rsidR="005904A2" w:rsidRPr="005904A2" w:rsidRDefault="00B23267" w:rsidP="005904A2">
      <w:pPr>
        <w:pStyle w:val="TreAkapitu"/>
      </w:pPr>
      <w:r w:rsidRPr="00B23267">
        <w:t>Aktor jest rolą, którą pełni użytkownik w stosunku do systemu oraz przypadków użycia</w:t>
      </w:r>
      <w:r>
        <w:t xml:space="preserve">. </w:t>
      </w:r>
      <w:r w:rsidR="005904A2">
        <w:t xml:space="preserve">W systemie występuje aktor systemowy </w:t>
      </w:r>
      <w:r w:rsidR="005904A2" w:rsidRPr="005904A2">
        <w:rPr>
          <w:i/>
          <w:iCs/>
        </w:rPr>
        <w:t>„użytkownik niezarejestrowany”</w:t>
      </w:r>
      <w:r w:rsidR="005904A2">
        <w:t xml:space="preserve">, który po dokonaniu rejestracji zmienia się w </w:t>
      </w:r>
      <w:r w:rsidR="005904A2" w:rsidRPr="005904A2">
        <w:rPr>
          <w:i/>
          <w:iCs/>
        </w:rPr>
        <w:t>„użytkownika zarejestrowanego”</w:t>
      </w:r>
      <w:r w:rsidR="005904A2">
        <w:t>. Po przejściu procesu rejestracji, aktor systemowy pełni role systemową „</w:t>
      </w:r>
      <w:r w:rsidR="005904A2">
        <w:rPr>
          <w:i/>
          <w:iCs/>
        </w:rPr>
        <w:t>po</w:t>
      </w:r>
      <w:r w:rsidR="004454F9">
        <w:rPr>
          <w:i/>
          <w:iCs/>
        </w:rPr>
        <w:t>ż</w:t>
      </w:r>
      <w:r w:rsidR="005904A2">
        <w:rPr>
          <w:i/>
          <w:iCs/>
        </w:rPr>
        <w:t>yczkodawca”</w:t>
      </w:r>
      <w:r w:rsidR="005904A2">
        <w:t xml:space="preserve"> lub </w:t>
      </w:r>
      <w:r w:rsidR="005904A2">
        <w:rPr>
          <w:i/>
          <w:iCs/>
        </w:rPr>
        <w:t>„pożyczkobiorca”</w:t>
      </w:r>
      <w:r w:rsidR="005904A2">
        <w:t xml:space="preserve">. </w:t>
      </w:r>
      <w:r w:rsidR="00A17FD3">
        <w:t xml:space="preserve">Aktor systemowy nie jest to zawsze </w:t>
      </w:r>
      <w:r w:rsidR="004C61B8">
        <w:t>obiekt</w:t>
      </w:r>
      <w:r w:rsidR="00A17FD3">
        <w:t xml:space="preserve"> fizyczn</w:t>
      </w:r>
      <w:r w:rsidR="004C61B8">
        <w:t>y</w:t>
      </w:r>
      <w:r w:rsidR="00A17FD3">
        <w:t>. Może być reprezentowany również poprzez zewnętrzne systemy. W przypadku opracowywanego systemu obsługi mikropożyczek  ma on wykorzystywać media społecznościowe. Stanowią one aktora systemowego „serwis społecznościowy”, który pełni role systemowe takie jak „weryfikator” oraz „promotor”</w:t>
      </w:r>
      <w:r w:rsidR="009D2770">
        <w:t>.</w:t>
      </w:r>
    </w:p>
    <w:p w14:paraId="74644FEB" w14:textId="09630219" w:rsidR="00F465D9" w:rsidRPr="00F465D9" w:rsidRDefault="00F465D9" w:rsidP="00F465D9">
      <w:pPr>
        <w:pStyle w:val="Legenda"/>
        <w:rPr>
          <w:b w:val="0"/>
          <w:bCs w:val="0"/>
        </w:rPr>
      </w:pPr>
      <w:bookmarkStart w:id="200" w:name="_Toc91667894"/>
      <w:r w:rsidRPr="00F465D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5</w:t>
      </w:r>
      <w:r w:rsidR="001D0F84">
        <w:rPr>
          <w:b w:val="0"/>
          <w:bCs w:val="0"/>
        </w:rPr>
        <w:fldChar w:fldCharType="end"/>
      </w:r>
      <w:r w:rsidRPr="00F465D9">
        <w:rPr>
          <w:b w:val="0"/>
          <w:bCs w:val="0"/>
        </w:rPr>
        <w:t>. Diagram aktorów i ról systemowych</w:t>
      </w:r>
      <w:bookmarkEnd w:id="200"/>
    </w:p>
    <w:p w14:paraId="166B5379" w14:textId="2873936E" w:rsidR="000C332D" w:rsidRDefault="000C332D" w:rsidP="009257EA">
      <w:pPr>
        <w:pStyle w:val="TreAkapitu"/>
        <w:jc w:val="center"/>
      </w:pPr>
      <w:r>
        <w:rPr>
          <w:noProof/>
        </w:rPr>
        <w:drawing>
          <wp:inline distT="0" distB="0" distL="0" distR="0" wp14:anchorId="59CC411E" wp14:editId="2662A927">
            <wp:extent cx="3993930" cy="3790950"/>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1" t="45164" r="-3721"/>
                    <a:stretch/>
                  </pic:blipFill>
                  <pic:spPr bwMode="auto">
                    <a:xfrm>
                      <a:off x="0" y="0"/>
                      <a:ext cx="4000236" cy="3796935"/>
                    </a:xfrm>
                    <a:prstGeom prst="rect">
                      <a:avLst/>
                    </a:prstGeom>
                    <a:noFill/>
                    <a:ln>
                      <a:noFill/>
                    </a:ln>
                    <a:extLst>
                      <a:ext uri="{53640926-AAD7-44D8-BBD7-CCE9431645EC}">
                        <a14:shadowObscured xmlns:a14="http://schemas.microsoft.com/office/drawing/2010/main"/>
                      </a:ext>
                    </a:extLst>
                  </pic:spPr>
                </pic:pic>
              </a:graphicData>
            </a:graphic>
          </wp:inline>
        </w:drawing>
      </w:r>
    </w:p>
    <w:p w14:paraId="0B823F43" w14:textId="0FA92C6D" w:rsidR="00F465D9" w:rsidRDefault="00F465D9" w:rsidP="00970787">
      <w:pPr>
        <w:pStyle w:val="TreAkapitu"/>
        <w:rPr>
          <w:sz w:val="20"/>
          <w:szCs w:val="16"/>
        </w:rPr>
      </w:pPr>
      <w:r w:rsidRPr="00F465D9">
        <w:rPr>
          <w:sz w:val="20"/>
          <w:szCs w:val="16"/>
        </w:rPr>
        <w:t>Źródło: Opracowanie własne</w:t>
      </w:r>
    </w:p>
    <w:p w14:paraId="76111997" w14:textId="4B2B544D" w:rsidR="00DE49E9" w:rsidRDefault="00DE49E9" w:rsidP="00FF25C3">
      <w:pPr>
        <w:pStyle w:val="TreAkapitu"/>
        <w:ind w:firstLine="0"/>
        <w:rPr>
          <w:sz w:val="20"/>
          <w:szCs w:val="16"/>
        </w:rPr>
      </w:pPr>
    </w:p>
    <w:p w14:paraId="584DDC1F" w14:textId="3E027C69" w:rsidR="00A23BB7" w:rsidRDefault="00A23BB7" w:rsidP="00FF25C3">
      <w:pPr>
        <w:pStyle w:val="TreAkapitu"/>
        <w:ind w:firstLine="0"/>
        <w:rPr>
          <w:sz w:val="20"/>
          <w:szCs w:val="16"/>
        </w:rPr>
      </w:pPr>
    </w:p>
    <w:p w14:paraId="006B983F" w14:textId="14C796A1" w:rsidR="00A23BB7" w:rsidRDefault="00A23BB7" w:rsidP="00FF25C3">
      <w:pPr>
        <w:pStyle w:val="TreAkapitu"/>
        <w:ind w:firstLine="0"/>
        <w:rPr>
          <w:sz w:val="20"/>
          <w:szCs w:val="16"/>
        </w:rPr>
      </w:pPr>
    </w:p>
    <w:p w14:paraId="47EA5FAD" w14:textId="77777777" w:rsidR="00A23BB7" w:rsidRPr="00F465D9" w:rsidRDefault="00A23BB7" w:rsidP="00FF25C3">
      <w:pPr>
        <w:pStyle w:val="TreAkapitu"/>
        <w:ind w:firstLine="0"/>
        <w:rPr>
          <w:sz w:val="20"/>
          <w:szCs w:val="16"/>
        </w:rPr>
      </w:pPr>
    </w:p>
    <w:p w14:paraId="13504E02" w14:textId="12FF3C4D" w:rsidR="002D2259" w:rsidRDefault="00854DE0" w:rsidP="00D340D5">
      <w:pPr>
        <w:pStyle w:val="Nagwek2"/>
      </w:pPr>
      <w:bookmarkStart w:id="201" w:name="_Toc8601626"/>
      <w:bookmarkStart w:id="202" w:name="_Toc91668316"/>
      <w:r>
        <w:lastRenderedPageBreak/>
        <w:t>P</w:t>
      </w:r>
      <w:r w:rsidR="00D53AD9">
        <w:t>rzypadk</w:t>
      </w:r>
      <w:r>
        <w:t>i</w:t>
      </w:r>
      <w:r w:rsidR="00D53AD9">
        <w:t xml:space="preserve"> użycia</w:t>
      </w:r>
      <w:bookmarkEnd w:id="201"/>
      <w:bookmarkEnd w:id="202"/>
    </w:p>
    <w:p w14:paraId="4FDDE7E7" w14:textId="47054A16" w:rsidR="00F27012" w:rsidRDefault="00DE49E9" w:rsidP="00AF1FBE">
      <w:pPr>
        <w:pStyle w:val="TreAkapitu"/>
      </w:pPr>
      <w:r>
        <w:t>Dzięki przypadkom użycia zostały przedstawione interakcje pomiędzy aktorami systemowymi oraz systemem</w:t>
      </w:r>
      <w:r w:rsidR="00C961D2">
        <w:t xml:space="preserve">, które prowadzą do uzyskania konkretnego rezultatu. </w:t>
      </w:r>
      <w:r w:rsidR="00AA0985">
        <w:t xml:space="preserve">Biorąc pod uwagę </w:t>
      </w:r>
      <w:r w:rsidR="00BD3F19">
        <w:t>system tworzony na potrzeby pracy inżynierskiej</w:t>
      </w:r>
      <w:r w:rsidR="007C48A6">
        <w:t xml:space="preserve"> </w:t>
      </w:r>
      <w:r w:rsidR="00C961D2">
        <w:t xml:space="preserve">zostały zdefiniowane 3 obszary funkcjonalne, które posiadają </w:t>
      </w:r>
      <w:r w:rsidR="00C926BE">
        <w:t>poszc</w:t>
      </w:r>
      <w:r w:rsidR="007A753A">
        <w:t>z</w:t>
      </w:r>
      <w:r w:rsidR="00C926BE">
        <w:t>ególne</w:t>
      </w:r>
      <w:r w:rsidR="00C961D2">
        <w:t xml:space="preserve"> przypadki użycia.</w:t>
      </w:r>
    </w:p>
    <w:p w14:paraId="3D9A8760" w14:textId="77777777" w:rsidR="00E92796" w:rsidRPr="00AD6265" w:rsidRDefault="00E92796" w:rsidP="008639C3">
      <w:pPr>
        <w:pStyle w:val="TreAkapitu"/>
        <w:ind w:firstLine="0"/>
      </w:pPr>
    </w:p>
    <w:p w14:paraId="0ACD7035" w14:textId="5B8BE98E" w:rsidR="00660A27" w:rsidRDefault="00A9313C" w:rsidP="00D340D5">
      <w:pPr>
        <w:pStyle w:val="Nagwek3"/>
      </w:pPr>
      <w:bookmarkStart w:id="203" w:name="_Toc8601627"/>
      <w:bookmarkStart w:id="204" w:name="_Toc91668317"/>
      <w:r>
        <w:t>Przypad</w:t>
      </w:r>
      <w:r w:rsidR="00714A09">
        <w:t>ki</w:t>
      </w:r>
      <w:r>
        <w:t xml:space="preserve"> użycia </w:t>
      </w:r>
      <w:r w:rsidR="00714A09">
        <w:t xml:space="preserve">w obszarze funkcjonalnym </w:t>
      </w:r>
      <w:r>
        <w:t>A</w:t>
      </w:r>
      <w:bookmarkEnd w:id="203"/>
      <w:bookmarkEnd w:id="204"/>
    </w:p>
    <w:p w14:paraId="4AAAEC4B" w14:textId="27815689" w:rsidR="00714A09" w:rsidRPr="00714A09" w:rsidRDefault="00496362" w:rsidP="00714A09">
      <w:pPr>
        <w:pStyle w:val="Legenda"/>
        <w:jc w:val="both"/>
        <w:rPr>
          <w:b w:val="0"/>
          <w:bCs w:val="0"/>
        </w:rPr>
      </w:pPr>
      <w:bookmarkStart w:id="205" w:name="_Toc91667895"/>
      <w:r>
        <w:rPr>
          <w:noProof/>
        </w:rPr>
        <w:drawing>
          <wp:anchor distT="0" distB="0" distL="114300" distR="114300" simplePos="0" relativeHeight="251580928" behindDoc="1" locked="0" layoutInCell="1" allowOverlap="1" wp14:anchorId="4359AB4E" wp14:editId="31FFFAFC">
            <wp:simplePos x="0" y="0"/>
            <wp:positionH relativeFrom="column">
              <wp:posOffset>-150495</wp:posOffset>
            </wp:positionH>
            <wp:positionV relativeFrom="paragraph">
              <wp:posOffset>220980</wp:posOffset>
            </wp:positionV>
            <wp:extent cx="5910662" cy="5882640"/>
            <wp:effectExtent l="0" t="0" r="0" b="0"/>
            <wp:wrapTight wrapText="bothSides">
              <wp:wrapPolygon edited="0">
                <wp:start x="0" y="0"/>
                <wp:lineTo x="0" y="21544"/>
                <wp:lineTo x="21512" y="21544"/>
                <wp:lineTo x="21512" y="0"/>
                <wp:lineTo x="0" y="0"/>
              </wp:wrapPolygon>
            </wp:wrapTight>
            <wp:docPr id="36"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10662" cy="5882640"/>
                    </a:xfrm>
                    <a:prstGeom prst="rect">
                      <a:avLst/>
                    </a:prstGeom>
                    <a:noFill/>
                    <a:ln>
                      <a:noFill/>
                    </a:ln>
                  </pic:spPr>
                </pic:pic>
              </a:graphicData>
            </a:graphic>
          </wp:anchor>
        </w:drawing>
      </w:r>
      <w:r w:rsidR="00714A09" w:rsidRPr="00714A0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6</w:t>
      </w:r>
      <w:r w:rsidR="001D0F84">
        <w:rPr>
          <w:b w:val="0"/>
          <w:bCs w:val="0"/>
        </w:rPr>
        <w:fldChar w:fldCharType="end"/>
      </w:r>
      <w:r w:rsidR="00714A09" w:rsidRPr="00714A09">
        <w:rPr>
          <w:b w:val="0"/>
          <w:bCs w:val="0"/>
        </w:rPr>
        <w:t xml:space="preserve">. </w:t>
      </w:r>
      <w:r w:rsidR="00AD6265">
        <w:rPr>
          <w:b w:val="0"/>
          <w:bCs w:val="0"/>
        </w:rPr>
        <w:t>Diagram p</w:t>
      </w:r>
      <w:r w:rsidR="00714A09" w:rsidRPr="00714A09">
        <w:rPr>
          <w:b w:val="0"/>
          <w:bCs w:val="0"/>
        </w:rPr>
        <w:t>rzypad</w:t>
      </w:r>
      <w:r w:rsidR="00AD6265">
        <w:rPr>
          <w:b w:val="0"/>
          <w:bCs w:val="0"/>
        </w:rPr>
        <w:t>ków</w:t>
      </w:r>
      <w:r w:rsidR="00714A09" w:rsidRPr="00714A09">
        <w:rPr>
          <w:b w:val="0"/>
          <w:bCs w:val="0"/>
        </w:rPr>
        <w:t xml:space="preserve"> użycia w </w:t>
      </w:r>
      <w:bookmarkStart w:id="206" w:name="_Hlk91761682"/>
      <w:r w:rsidR="00714A09" w:rsidRPr="00714A09">
        <w:rPr>
          <w:b w:val="0"/>
          <w:bCs w:val="0"/>
        </w:rPr>
        <w:t>obszarze funkcjonalnym obsługi pożyczki</w:t>
      </w:r>
      <w:bookmarkEnd w:id="205"/>
      <w:bookmarkEnd w:id="206"/>
    </w:p>
    <w:p w14:paraId="12B26B15" w14:textId="1EE7CED8" w:rsidR="001A7A60" w:rsidRDefault="001A7A60" w:rsidP="00496362">
      <w:pPr>
        <w:pStyle w:val="TreAkapitu"/>
      </w:pPr>
    </w:p>
    <w:p w14:paraId="465FE5D2" w14:textId="1428099F" w:rsidR="00665993" w:rsidRPr="00AF1FBE" w:rsidRDefault="00714A09" w:rsidP="00C5382A">
      <w:pPr>
        <w:pStyle w:val="TreAkapitu"/>
        <w:rPr>
          <w:sz w:val="20"/>
          <w:szCs w:val="16"/>
        </w:rPr>
      </w:pPr>
      <w:r w:rsidRPr="00714A09">
        <w:rPr>
          <w:sz w:val="20"/>
          <w:szCs w:val="16"/>
        </w:rPr>
        <w:t>Źródło: Opracowanie własne</w:t>
      </w:r>
    </w:p>
    <w:p w14:paraId="1F65779A" w14:textId="77777777" w:rsidR="00714A09" w:rsidRDefault="00714A09" w:rsidP="00714A09">
      <w:pPr>
        <w:pStyle w:val="Nagwek3"/>
        <w:jc w:val="left"/>
      </w:pPr>
      <w:bookmarkStart w:id="207" w:name="_Toc91668318"/>
      <w:r w:rsidRPr="00714A09">
        <w:lastRenderedPageBreak/>
        <w:t xml:space="preserve">Przypadki użycia w obszarze funkcjonalnym </w:t>
      </w:r>
      <w:r>
        <w:t xml:space="preserve"> B</w:t>
      </w:r>
      <w:bookmarkEnd w:id="207"/>
    </w:p>
    <w:p w14:paraId="16296FAA" w14:textId="673A542D" w:rsidR="001B7967" w:rsidRPr="001B7967" w:rsidRDefault="001B7967" w:rsidP="001B7967">
      <w:pPr>
        <w:pStyle w:val="TreAkapitu"/>
        <w:ind w:firstLine="0"/>
      </w:pPr>
      <w:bookmarkStart w:id="208" w:name="_Toc91667896"/>
      <w:r w:rsidRPr="001B7967">
        <w:t xml:space="preserve">Rysunek </w:t>
      </w:r>
      <w:fldSimple w:instr=" SEQ Rysunek \* ARABIC ">
        <w:r w:rsidR="001D0F84">
          <w:rPr>
            <w:noProof/>
          </w:rPr>
          <w:t>37</w:t>
        </w:r>
      </w:fldSimple>
      <w:r w:rsidRPr="001B7967">
        <w:t>. Diagram przypadków użycia w obszarze funkcjonalnym zarządzanie wnioskiem o pożyczkę</w:t>
      </w:r>
      <w:bookmarkEnd w:id="208"/>
    </w:p>
    <w:p w14:paraId="4EAD8BB2" w14:textId="77777777" w:rsidR="001B7967" w:rsidRPr="001B7967" w:rsidRDefault="001B7967" w:rsidP="001B7967">
      <w:pPr>
        <w:pStyle w:val="TreAkapitu"/>
        <w:rPr>
          <w:b/>
        </w:rPr>
      </w:pPr>
      <w:bookmarkStart w:id="209" w:name="_Toc91668141"/>
      <w:bookmarkStart w:id="210" w:name="_Toc91668319"/>
      <w:r w:rsidRPr="001B7967">
        <w:rPr>
          <w:b/>
          <w:noProof/>
        </w:rPr>
        <w:drawing>
          <wp:inline distT="0" distB="0" distL="0" distR="0" wp14:anchorId="7493D140" wp14:editId="444C69C4">
            <wp:extent cx="5759450" cy="2279015"/>
            <wp:effectExtent l="0" t="0" r="0" b="6985"/>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9450" cy="2279015"/>
                    </a:xfrm>
                    <a:prstGeom prst="rect">
                      <a:avLst/>
                    </a:prstGeom>
                    <a:noFill/>
                    <a:ln>
                      <a:noFill/>
                    </a:ln>
                  </pic:spPr>
                </pic:pic>
              </a:graphicData>
            </a:graphic>
          </wp:inline>
        </w:drawing>
      </w:r>
      <w:bookmarkEnd w:id="209"/>
      <w:bookmarkEnd w:id="210"/>
    </w:p>
    <w:p w14:paraId="72D51BAE" w14:textId="77777777" w:rsidR="001B7967" w:rsidRPr="001B7967" w:rsidRDefault="001B7967" w:rsidP="001B7967">
      <w:pPr>
        <w:pStyle w:val="TreAkapitu"/>
      </w:pPr>
      <w:r w:rsidRPr="001B7967">
        <w:t>Źródło: Opracowanie własne</w:t>
      </w:r>
    </w:p>
    <w:p w14:paraId="7DC4D2A3" w14:textId="77777777" w:rsidR="001B7967" w:rsidRPr="004C33F2" w:rsidRDefault="001B7967" w:rsidP="004C33F2">
      <w:pPr>
        <w:pStyle w:val="TreAkapitu"/>
      </w:pPr>
    </w:p>
    <w:p w14:paraId="24ADBCEC" w14:textId="13B589DA" w:rsidR="00714A09" w:rsidRPr="00714A09" w:rsidRDefault="00714A09" w:rsidP="00435D81">
      <w:pPr>
        <w:pStyle w:val="Nagwek3"/>
      </w:pPr>
      <w:bookmarkStart w:id="211" w:name="_Toc91668320"/>
      <w:r w:rsidRPr="00714A09">
        <w:t>Przypadki użycia w obszarze funkcjonalnym</w:t>
      </w:r>
      <w:r>
        <w:t xml:space="preserve"> C</w:t>
      </w:r>
      <w:bookmarkEnd w:id="211"/>
    </w:p>
    <w:p w14:paraId="09F7F0DD" w14:textId="67EE337D" w:rsidR="00714A09" w:rsidRDefault="00714A09" w:rsidP="00714A09">
      <w:pPr>
        <w:pStyle w:val="Legenda"/>
        <w:jc w:val="both"/>
        <w:rPr>
          <w:b w:val="0"/>
          <w:bCs w:val="0"/>
        </w:rPr>
      </w:pPr>
      <w:bookmarkStart w:id="212" w:name="_Toc91667897"/>
      <w:r w:rsidRPr="00714A0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8</w:t>
      </w:r>
      <w:r w:rsidR="001D0F84">
        <w:rPr>
          <w:b w:val="0"/>
          <w:bCs w:val="0"/>
        </w:rPr>
        <w:fldChar w:fldCharType="end"/>
      </w:r>
      <w:r w:rsidRPr="00714A09">
        <w:rPr>
          <w:b w:val="0"/>
          <w:bCs w:val="0"/>
        </w:rPr>
        <w:t xml:space="preserve">. </w:t>
      </w:r>
      <w:r w:rsidR="00AD6265">
        <w:rPr>
          <w:b w:val="0"/>
          <w:bCs w:val="0"/>
        </w:rPr>
        <w:t>Diagram p</w:t>
      </w:r>
      <w:r w:rsidR="00AD6265" w:rsidRPr="00714A09">
        <w:rPr>
          <w:b w:val="0"/>
          <w:bCs w:val="0"/>
        </w:rPr>
        <w:t>rzypad</w:t>
      </w:r>
      <w:r w:rsidR="00AD6265">
        <w:rPr>
          <w:b w:val="0"/>
          <w:bCs w:val="0"/>
        </w:rPr>
        <w:t>ków</w:t>
      </w:r>
      <w:r w:rsidRPr="00714A09">
        <w:rPr>
          <w:b w:val="0"/>
          <w:bCs w:val="0"/>
        </w:rPr>
        <w:t xml:space="preserve"> użycia w obszarze funkcjonalnym </w:t>
      </w:r>
      <w:r>
        <w:rPr>
          <w:b w:val="0"/>
          <w:bCs w:val="0"/>
        </w:rPr>
        <w:t>zarządzania kontem</w:t>
      </w:r>
      <w:bookmarkEnd w:id="212"/>
    </w:p>
    <w:p w14:paraId="7FCB39C9" w14:textId="77777777" w:rsidR="00714A09" w:rsidRPr="00714A09" w:rsidRDefault="00714A09" w:rsidP="00714A09"/>
    <w:p w14:paraId="09149358" w14:textId="1C074FC5" w:rsidR="001A7A60" w:rsidRDefault="00D10C5A" w:rsidP="001A7A60">
      <w:pPr>
        <w:pStyle w:val="TreAkapitu"/>
      </w:pPr>
      <w:r>
        <w:rPr>
          <w:noProof/>
        </w:rPr>
        <w:drawing>
          <wp:inline distT="0" distB="0" distL="0" distR="0" wp14:anchorId="69D3B173" wp14:editId="42826456">
            <wp:extent cx="5479130" cy="3360420"/>
            <wp:effectExtent l="0" t="0" r="762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3010" cy="3362800"/>
                    </a:xfrm>
                    <a:prstGeom prst="rect">
                      <a:avLst/>
                    </a:prstGeom>
                    <a:noFill/>
                    <a:ln>
                      <a:noFill/>
                    </a:ln>
                  </pic:spPr>
                </pic:pic>
              </a:graphicData>
            </a:graphic>
          </wp:inline>
        </w:drawing>
      </w:r>
    </w:p>
    <w:p w14:paraId="7BB0E1B2" w14:textId="77777777" w:rsidR="00714A09" w:rsidRPr="00714A09" w:rsidRDefault="00714A09" w:rsidP="00714A09">
      <w:pPr>
        <w:pStyle w:val="TreAkapitu"/>
        <w:rPr>
          <w:sz w:val="20"/>
          <w:szCs w:val="16"/>
        </w:rPr>
      </w:pPr>
      <w:r w:rsidRPr="00714A09">
        <w:rPr>
          <w:sz w:val="20"/>
          <w:szCs w:val="16"/>
        </w:rPr>
        <w:t>Źródło: Opracowanie własne</w:t>
      </w:r>
    </w:p>
    <w:p w14:paraId="5F8C00B9" w14:textId="77777777" w:rsidR="00714A09" w:rsidRPr="001A7A60" w:rsidRDefault="00714A09" w:rsidP="001A7A60">
      <w:pPr>
        <w:pStyle w:val="TreAkapitu"/>
      </w:pPr>
    </w:p>
    <w:p w14:paraId="0068F013" w14:textId="4F5E9609" w:rsidR="00905436" w:rsidRDefault="006A12FD" w:rsidP="006C550A">
      <w:pPr>
        <w:pStyle w:val="Nagwek2"/>
      </w:pPr>
      <w:bookmarkStart w:id="213" w:name="_Toc8601631"/>
      <w:bookmarkStart w:id="214" w:name="_Toc91668321"/>
      <w:r>
        <w:lastRenderedPageBreak/>
        <w:t>R</w:t>
      </w:r>
      <w:r w:rsidR="00D53AD9">
        <w:t>eguł</w:t>
      </w:r>
      <w:r>
        <w:t>y</w:t>
      </w:r>
      <w:r w:rsidR="00D53AD9">
        <w:t xml:space="preserve"> systemow</w:t>
      </w:r>
      <w:r>
        <w:t>e</w:t>
      </w:r>
      <w:bookmarkEnd w:id="213"/>
      <w:bookmarkEnd w:id="214"/>
    </w:p>
    <w:p w14:paraId="7AAEC51C" w14:textId="1DCCCE51" w:rsidR="003C1502" w:rsidRDefault="003C1502" w:rsidP="003C1502">
      <w:pPr>
        <w:pStyle w:val="TreAkapitu"/>
      </w:pPr>
    </w:p>
    <w:p w14:paraId="44710F85" w14:textId="2B6CEB45" w:rsidR="00D87571" w:rsidRPr="00D87571" w:rsidRDefault="00D87571" w:rsidP="00D87571">
      <w:pPr>
        <w:pStyle w:val="Legenda"/>
        <w:rPr>
          <w:b w:val="0"/>
          <w:bCs w:val="0"/>
        </w:rPr>
      </w:pPr>
      <w:r w:rsidRPr="00D87571">
        <w:rPr>
          <w:b w:val="0"/>
          <w:bCs w:val="0"/>
        </w:rPr>
        <w:t xml:space="preserve">Tabela </w:t>
      </w:r>
      <w:r w:rsidRPr="00D87571">
        <w:rPr>
          <w:b w:val="0"/>
          <w:bCs w:val="0"/>
        </w:rPr>
        <w:fldChar w:fldCharType="begin"/>
      </w:r>
      <w:r w:rsidRPr="00D87571">
        <w:rPr>
          <w:b w:val="0"/>
          <w:bCs w:val="0"/>
        </w:rPr>
        <w:instrText xml:space="preserve"> SEQ Tabela \* ARABIC </w:instrText>
      </w:r>
      <w:r w:rsidRPr="00D87571">
        <w:rPr>
          <w:b w:val="0"/>
          <w:bCs w:val="0"/>
        </w:rPr>
        <w:fldChar w:fldCharType="separate"/>
      </w:r>
      <w:r w:rsidR="00B14963">
        <w:rPr>
          <w:b w:val="0"/>
          <w:bCs w:val="0"/>
          <w:noProof/>
        </w:rPr>
        <w:t>18</w:t>
      </w:r>
      <w:r w:rsidRPr="00D87571">
        <w:rPr>
          <w:b w:val="0"/>
          <w:bCs w:val="0"/>
        </w:rPr>
        <w:fldChar w:fldCharType="end"/>
      </w:r>
      <w:r w:rsidRPr="00D87571">
        <w:rPr>
          <w:b w:val="0"/>
          <w:bCs w:val="0"/>
        </w:rPr>
        <w:t>. Tabela zestawiająca reguły systemowe</w:t>
      </w:r>
    </w:p>
    <w:tbl>
      <w:tblPr>
        <w:tblStyle w:val="Tabela-Siatka"/>
        <w:tblW w:w="9924" w:type="dxa"/>
        <w:tblInd w:w="-318" w:type="dxa"/>
        <w:tblLook w:val="04A0" w:firstRow="1" w:lastRow="0" w:firstColumn="1" w:lastColumn="0" w:noHBand="0" w:noVBand="1"/>
      </w:tblPr>
      <w:tblGrid>
        <w:gridCol w:w="870"/>
        <w:gridCol w:w="9054"/>
      </w:tblGrid>
      <w:tr w:rsidR="003C1502" w14:paraId="3315F878" w14:textId="77777777" w:rsidTr="00A255A6">
        <w:tc>
          <w:tcPr>
            <w:tcW w:w="866" w:type="dxa"/>
            <w:shd w:val="clear" w:color="auto" w:fill="BFBFBF" w:themeFill="background1" w:themeFillShade="BF"/>
          </w:tcPr>
          <w:p w14:paraId="111A2302" w14:textId="77777777" w:rsidR="003C1502" w:rsidRPr="00CC64E6" w:rsidRDefault="003C1502" w:rsidP="00A35EF9">
            <w:pPr>
              <w:pStyle w:val="TreAkapitu"/>
              <w:ind w:firstLine="0"/>
              <w:rPr>
                <w:b/>
                <w:bCs/>
              </w:rPr>
            </w:pPr>
            <w:r w:rsidRPr="00CC64E6">
              <w:rPr>
                <w:b/>
                <w:bCs/>
              </w:rPr>
              <w:t>ID</w:t>
            </w:r>
          </w:p>
        </w:tc>
        <w:tc>
          <w:tcPr>
            <w:tcW w:w="9058" w:type="dxa"/>
            <w:shd w:val="clear" w:color="auto" w:fill="BFBFBF" w:themeFill="background1" w:themeFillShade="BF"/>
          </w:tcPr>
          <w:p w14:paraId="32BDB6AE" w14:textId="77777777" w:rsidR="003C1502" w:rsidRPr="00CC64E6" w:rsidRDefault="003C1502" w:rsidP="00A35EF9">
            <w:pPr>
              <w:pStyle w:val="TreAkapitu"/>
              <w:ind w:firstLine="0"/>
              <w:rPr>
                <w:b/>
                <w:bCs/>
              </w:rPr>
            </w:pPr>
            <w:r w:rsidRPr="00CC64E6">
              <w:rPr>
                <w:b/>
                <w:bCs/>
              </w:rPr>
              <w:t>Opis</w:t>
            </w:r>
          </w:p>
        </w:tc>
      </w:tr>
      <w:tr w:rsidR="00424736" w14:paraId="1406E8A5" w14:textId="77777777" w:rsidTr="00A255A6">
        <w:tc>
          <w:tcPr>
            <w:tcW w:w="866" w:type="dxa"/>
          </w:tcPr>
          <w:p w14:paraId="6CE9E377" w14:textId="0FC754D9" w:rsidR="00424736" w:rsidRPr="00BF6AE5" w:rsidRDefault="00424736" w:rsidP="00424736">
            <w:pPr>
              <w:pStyle w:val="TreAkapitu"/>
              <w:ind w:firstLine="0"/>
            </w:pPr>
            <w:r w:rsidRPr="00BF6AE5">
              <w:t>R</w:t>
            </w:r>
            <w:r>
              <w:t>S</w:t>
            </w:r>
            <w:r w:rsidRPr="00BF6AE5">
              <w:t>001</w:t>
            </w:r>
          </w:p>
        </w:tc>
        <w:tc>
          <w:tcPr>
            <w:tcW w:w="9058" w:type="dxa"/>
          </w:tcPr>
          <w:p w14:paraId="63C83E32" w14:textId="0B00FE69" w:rsidR="00424736" w:rsidRDefault="00424736" w:rsidP="00424736">
            <w:pPr>
              <w:pStyle w:val="TreAkapitu"/>
              <w:ind w:firstLine="0"/>
            </w:pPr>
            <w:r>
              <w:rPr>
                <w:bCs/>
              </w:rPr>
              <w:t>U</w:t>
            </w:r>
            <w:r w:rsidRPr="003224F9">
              <w:rPr>
                <w:bCs/>
              </w:rPr>
              <w:t xml:space="preserve">żytkownik otrzymuje 30 pkt. </w:t>
            </w:r>
            <w:r w:rsidRPr="003224F9">
              <w:rPr>
                <w:bCs/>
                <w:i/>
                <w:iCs/>
              </w:rPr>
              <w:t>rating</w:t>
            </w:r>
            <w:r w:rsidRPr="003224F9">
              <w:rPr>
                <w:bCs/>
              </w:rPr>
              <w:t xml:space="preserve"> za obowiązkowe weryfikacje do uzyskania pożyczki.</w:t>
            </w:r>
          </w:p>
        </w:tc>
      </w:tr>
      <w:tr w:rsidR="00424736" w14:paraId="72E7D669" w14:textId="77777777" w:rsidTr="00A255A6">
        <w:tc>
          <w:tcPr>
            <w:tcW w:w="866" w:type="dxa"/>
          </w:tcPr>
          <w:p w14:paraId="6817CBAB" w14:textId="6B889B48" w:rsidR="00424736" w:rsidRPr="00BF6AE5" w:rsidRDefault="00424736" w:rsidP="00424736">
            <w:pPr>
              <w:pStyle w:val="TreAkapitu"/>
              <w:ind w:firstLine="0"/>
            </w:pPr>
            <w:r w:rsidRPr="00BF6AE5">
              <w:t>R</w:t>
            </w:r>
            <w:r>
              <w:t>S</w:t>
            </w:r>
            <w:r w:rsidRPr="00BF6AE5">
              <w:t>002</w:t>
            </w:r>
          </w:p>
        </w:tc>
        <w:tc>
          <w:tcPr>
            <w:tcW w:w="9058" w:type="dxa"/>
          </w:tcPr>
          <w:p w14:paraId="73ED5521" w14:textId="62DDBBC2" w:rsidR="00424736" w:rsidRDefault="00424736" w:rsidP="00424736">
            <w:pPr>
              <w:pStyle w:val="TreAkapitu"/>
              <w:ind w:firstLine="0"/>
            </w:pPr>
            <w:r>
              <w:rPr>
                <w:bCs/>
              </w:rPr>
              <w:t>P</w:t>
            </w:r>
            <w:r w:rsidRPr="003224F9">
              <w:rPr>
                <w:bCs/>
              </w:rPr>
              <w:t xml:space="preserve">ożyczkobiorca otrzymuje 20 pkt. </w:t>
            </w:r>
            <w:r w:rsidRPr="003224F9">
              <w:rPr>
                <w:bCs/>
                <w:i/>
                <w:iCs/>
              </w:rPr>
              <w:t>rating</w:t>
            </w:r>
            <w:r w:rsidRPr="003224F9">
              <w:rPr>
                <w:bCs/>
              </w:rPr>
              <w:t xml:space="preserve"> za terminową spłatę pożyczki, a w przypadku spłaty w przedłużonym terminie 5 pkt. </w:t>
            </w:r>
            <w:r w:rsidRPr="003224F9">
              <w:rPr>
                <w:bCs/>
                <w:i/>
                <w:iCs/>
              </w:rPr>
              <w:t>rating</w:t>
            </w:r>
          </w:p>
        </w:tc>
      </w:tr>
      <w:tr w:rsidR="00424736" w14:paraId="7976CFED" w14:textId="77777777" w:rsidTr="00A255A6">
        <w:tc>
          <w:tcPr>
            <w:tcW w:w="866" w:type="dxa"/>
          </w:tcPr>
          <w:p w14:paraId="43196B10" w14:textId="6386688E" w:rsidR="00424736" w:rsidRPr="00BF6AE5" w:rsidRDefault="00424736" w:rsidP="00424736">
            <w:pPr>
              <w:pStyle w:val="TreAkapitu"/>
              <w:ind w:firstLine="0"/>
            </w:pPr>
            <w:r w:rsidRPr="00BF6AE5">
              <w:t>R</w:t>
            </w:r>
            <w:r>
              <w:t>S</w:t>
            </w:r>
            <w:r w:rsidRPr="00BF6AE5">
              <w:t>003</w:t>
            </w:r>
          </w:p>
        </w:tc>
        <w:tc>
          <w:tcPr>
            <w:tcW w:w="9058" w:type="dxa"/>
          </w:tcPr>
          <w:p w14:paraId="412D1476" w14:textId="1CF09AB0" w:rsidR="00424736" w:rsidRDefault="00424736" w:rsidP="00424736">
            <w:pPr>
              <w:pStyle w:val="TreAkapitu"/>
              <w:ind w:firstLine="0"/>
            </w:pPr>
            <w:r>
              <w:rPr>
                <w:bCs/>
              </w:rPr>
              <w:t>K</w:t>
            </w:r>
            <w:r w:rsidRPr="003224F9">
              <w:rPr>
                <w:bCs/>
              </w:rPr>
              <w:t>wota pożyczki wzrasta odpowiednio wraz ze wzrostem ratingu</w:t>
            </w:r>
          </w:p>
        </w:tc>
      </w:tr>
      <w:tr w:rsidR="00424736" w14:paraId="486FFBBA" w14:textId="77777777" w:rsidTr="00A255A6">
        <w:tc>
          <w:tcPr>
            <w:tcW w:w="866" w:type="dxa"/>
          </w:tcPr>
          <w:p w14:paraId="5E13A7DD" w14:textId="7EC44BC0" w:rsidR="00424736" w:rsidRPr="00BF6AE5" w:rsidRDefault="00424736" w:rsidP="00424736">
            <w:pPr>
              <w:pStyle w:val="TreAkapitu"/>
              <w:ind w:firstLine="0"/>
            </w:pPr>
            <w:r w:rsidRPr="00BF6AE5">
              <w:t>R</w:t>
            </w:r>
            <w:r>
              <w:t>S</w:t>
            </w:r>
            <w:r w:rsidRPr="00BF6AE5">
              <w:t>004</w:t>
            </w:r>
          </w:p>
        </w:tc>
        <w:tc>
          <w:tcPr>
            <w:tcW w:w="9058" w:type="dxa"/>
          </w:tcPr>
          <w:p w14:paraId="331BB15D" w14:textId="734333EA" w:rsidR="00424736" w:rsidRDefault="00424736" w:rsidP="00424736">
            <w:pPr>
              <w:pStyle w:val="TreAkapitu"/>
              <w:ind w:firstLine="0"/>
            </w:pPr>
            <w:r>
              <w:t>O</w:t>
            </w:r>
            <w:r w:rsidRPr="003224F9">
              <w:t>procentowanie w skali roku może wynosić maksymalnie 9%</w:t>
            </w:r>
          </w:p>
        </w:tc>
      </w:tr>
      <w:tr w:rsidR="00424736" w14:paraId="57E633EE" w14:textId="77777777" w:rsidTr="00A255A6">
        <w:tc>
          <w:tcPr>
            <w:tcW w:w="866" w:type="dxa"/>
          </w:tcPr>
          <w:p w14:paraId="0B18D83A" w14:textId="1290339E" w:rsidR="00424736" w:rsidRPr="00BF6AE5" w:rsidRDefault="00424736" w:rsidP="00424736">
            <w:pPr>
              <w:pStyle w:val="TreAkapitu"/>
              <w:ind w:firstLine="0"/>
            </w:pPr>
            <w:r w:rsidRPr="00BF6AE5">
              <w:t>R</w:t>
            </w:r>
            <w:r>
              <w:t>S</w:t>
            </w:r>
            <w:r w:rsidRPr="00BF6AE5">
              <w:t>005</w:t>
            </w:r>
          </w:p>
        </w:tc>
        <w:tc>
          <w:tcPr>
            <w:tcW w:w="9058" w:type="dxa"/>
          </w:tcPr>
          <w:p w14:paraId="532BF1C0" w14:textId="443069DE" w:rsidR="00424736" w:rsidRDefault="00424736" w:rsidP="00424736">
            <w:pPr>
              <w:pStyle w:val="TreAkapitu"/>
              <w:ind w:firstLine="0"/>
            </w:pPr>
            <w:r>
              <w:rPr>
                <w:bCs/>
              </w:rPr>
              <w:t>P</w:t>
            </w:r>
            <w:r w:rsidRPr="003224F9">
              <w:rPr>
                <w:bCs/>
              </w:rPr>
              <w:t>o upływie terminu spłaty pożyczki naliczone zostają odsetki</w:t>
            </w:r>
          </w:p>
        </w:tc>
      </w:tr>
      <w:tr w:rsidR="00424736" w14:paraId="782DC66B" w14:textId="77777777" w:rsidTr="00A255A6">
        <w:tc>
          <w:tcPr>
            <w:tcW w:w="866" w:type="dxa"/>
          </w:tcPr>
          <w:p w14:paraId="356321DB" w14:textId="7616906E" w:rsidR="00424736" w:rsidRPr="00BF6AE5" w:rsidRDefault="00424736" w:rsidP="00424736">
            <w:pPr>
              <w:pStyle w:val="TreAkapitu"/>
              <w:ind w:firstLine="0"/>
            </w:pPr>
            <w:r w:rsidRPr="00BF6AE5">
              <w:t>R</w:t>
            </w:r>
            <w:r>
              <w:t>S</w:t>
            </w:r>
            <w:r w:rsidRPr="00BF6AE5">
              <w:t>006</w:t>
            </w:r>
          </w:p>
        </w:tc>
        <w:tc>
          <w:tcPr>
            <w:tcW w:w="9058" w:type="dxa"/>
          </w:tcPr>
          <w:p w14:paraId="371693B8" w14:textId="69D4555F" w:rsidR="00424736" w:rsidRDefault="00424736" w:rsidP="00424736">
            <w:pPr>
              <w:pStyle w:val="TreAkapitu"/>
              <w:ind w:firstLine="0"/>
            </w:pPr>
            <w:r>
              <w:t>O</w:t>
            </w:r>
            <w:r w:rsidRPr="003224F9">
              <w:t>procentowanie odsetek wzrasta wraz z upływem dni po terminie spłaty pożyczki</w:t>
            </w:r>
          </w:p>
        </w:tc>
      </w:tr>
      <w:tr w:rsidR="00424736" w14:paraId="3C5B0B26" w14:textId="77777777" w:rsidTr="00A255A6">
        <w:trPr>
          <w:trHeight w:val="395"/>
        </w:trPr>
        <w:tc>
          <w:tcPr>
            <w:tcW w:w="866" w:type="dxa"/>
          </w:tcPr>
          <w:p w14:paraId="0F21E924" w14:textId="21B48190" w:rsidR="00424736" w:rsidRPr="00BF6AE5" w:rsidRDefault="00424736" w:rsidP="00424736">
            <w:pPr>
              <w:pStyle w:val="TreAkapitu"/>
              <w:ind w:firstLine="0"/>
            </w:pPr>
            <w:r w:rsidRPr="00BF6AE5">
              <w:t>R</w:t>
            </w:r>
            <w:r>
              <w:t>S</w:t>
            </w:r>
            <w:r w:rsidRPr="00BF6AE5">
              <w:t>007</w:t>
            </w:r>
          </w:p>
        </w:tc>
        <w:tc>
          <w:tcPr>
            <w:tcW w:w="9058" w:type="dxa"/>
          </w:tcPr>
          <w:p w14:paraId="61EF81FF" w14:textId="61D7D063" w:rsidR="00424736" w:rsidRPr="00EE33CB" w:rsidRDefault="00424736" w:rsidP="00424736">
            <w:pPr>
              <w:pStyle w:val="TreAkapitu"/>
              <w:ind w:firstLine="0"/>
            </w:pPr>
            <w:r>
              <w:t>O</w:t>
            </w:r>
            <w:r w:rsidRPr="003224F9">
              <w:t>procentowanie odsetek może wynosić maksymalnie 7%</w:t>
            </w:r>
          </w:p>
        </w:tc>
      </w:tr>
      <w:tr w:rsidR="00424736" w14:paraId="0E0C0D5B" w14:textId="77777777" w:rsidTr="00A255A6">
        <w:trPr>
          <w:trHeight w:val="395"/>
        </w:trPr>
        <w:tc>
          <w:tcPr>
            <w:tcW w:w="866" w:type="dxa"/>
          </w:tcPr>
          <w:p w14:paraId="4B9DB596" w14:textId="526FB711" w:rsidR="00424736" w:rsidRPr="00BF6AE5" w:rsidRDefault="00424736" w:rsidP="00424736">
            <w:pPr>
              <w:pStyle w:val="TreAkapitu"/>
              <w:ind w:firstLine="0"/>
            </w:pPr>
            <w:r>
              <w:t>RS008</w:t>
            </w:r>
          </w:p>
        </w:tc>
        <w:tc>
          <w:tcPr>
            <w:tcW w:w="9058" w:type="dxa"/>
          </w:tcPr>
          <w:p w14:paraId="7C4C169A" w14:textId="748CF447" w:rsidR="00424736" w:rsidRDefault="00424736" w:rsidP="00424736">
            <w:pPr>
              <w:pStyle w:val="TreAkapitu"/>
              <w:ind w:firstLine="0"/>
            </w:pPr>
            <w:r>
              <w:t>Pożyczkobiorca otrzymuje powiadomienie 3 dni przed terminem spłaty pożyczki o konieczności uregulowania zobowiązania</w:t>
            </w:r>
          </w:p>
        </w:tc>
      </w:tr>
    </w:tbl>
    <w:p w14:paraId="5513B8BD" w14:textId="64E03EFD" w:rsidR="003C1502" w:rsidRPr="00D87571" w:rsidRDefault="00D87571" w:rsidP="003C1502">
      <w:pPr>
        <w:pStyle w:val="TreAkapitu"/>
        <w:rPr>
          <w:sz w:val="20"/>
          <w:szCs w:val="16"/>
        </w:rPr>
      </w:pPr>
      <w:r w:rsidRPr="00D87571">
        <w:rPr>
          <w:sz w:val="20"/>
          <w:szCs w:val="16"/>
        </w:rPr>
        <w:t>Źródło: Opracowanie własne</w:t>
      </w:r>
    </w:p>
    <w:p w14:paraId="51EFD2E4" w14:textId="77777777" w:rsidR="003C1502" w:rsidRDefault="003C1502" w:rsidP="003C1502">
      <w:pPr>
        <w:pStyle w:val="Akapitzlist"/>
      </w:pPr>
    </w:p>
    <w:p w14:paraId="16B7A3D5" w14:textId="77777777" w:rsidR="00566D6C" w:rsidRDefault="00294ABC" w:rsidP="00D340D5">
      <w:pPr>
        <w:pStyle w:val="Nagwek3"/>
      </w:pPr>
      <w:bookmarkStart w:id="215" w:name="_Toc8601632"/>
      <w:bookmarkStart w:id="216" w:name="_Toc91668322"/>
      <w:r>
        <w:t>Diagram reguł decyzyjnych</w:t>
      </w:r>
      <w:bookmarkEnd w:id="215"/>
      <w:bookmarkEnd w:id="216"/>
    </w:p>
    <w:p w14:paraId="1E14E8AA" w14:textId="301F4664" w:rsidR="00566D6C" w:rsidRDefault="00566D6C" w:rsidP="00D340D5">
      <w:pPr>
        <w:pStyle w:val="Nagwek3"/>
      </w:pPr>
      <w:bookmarkStart w:id="217" w:name="_Toc8601633"/>
      <w:bookmarkStart w:id="218" w:name="_Toc91668323"/>
      <w:r>
        <w:t>Tablice decyzyjne</w:t>
      </w:r>
      <w:bookmarkEnd w:id="217"/>
      <w:bookmarkEnd w:id="218"/>
    </w:p>
    <w:p w14:paraId="3ADC3AF4" w14:textId="41FE8C15" w:rsidR="005C40C7" w:rsidRPr="00A50D44" w:rsidRDefault="005C40C7" w:rsidP="005C40C7">
      <w:pPr>
        <w:pStyle w:val="TreAkapitu"/>
      </w:pPr>
      <w:r>
        <w:t xml:space="preserve">Poniżej znajduje się tabela decyzyjna dla reguł systemowych – RS001 oraz RS002. Znajdują się w niej zasady </w:t>
      </w:r>
      <w:r w:rsidR="003D5C06">
        <w:t xml:space="preserve">na jakich </w:t>
      </w:r>
      <w:r>
        <w:t>przyznawan</w:t>
      </w:r>
      <w:r w:rsidR="003D5C06">
        <w:t>e są</w:t>
      </w:r>
      <w:r>
        <w:t xml:space="preserve"> pkt. </w:t>
      </w:r>
      <w:r>
        <w:rPr>
          <w:i/>
          <w:iCs/>
        </w:rPr>
        <w:t>rating</w:t>
      </w:r>
      <w:r>
        <w:t xml:space="preserve"> dla pożyczkobiorców. </w:t>
      </w:r>
      <w:r w:rsidR="00A50D44">
        <w:t>Powołując się na rys. 37 - d</w:t>
      </w:r>
      <w:r w:rsidR="00A50D44" w:rsidRPr="00DE0784">
        <w:t xml:space="preserve">rzewo decyzyjne </w:t>
      </w:r>
      <w:r w:rsidR="00A50D44">
        <w:t xml:space="preserve">dotyczące reguły systemowej RS003 wynika fakt, iż aby móc zaciągnąć pożyczkę potrzebne jest co najmniej 30 pkt </w:t>
      </w:r>
      <w:r w:rsidR="00A50D44">
        <w:rPr>
          <w:i/>
          <w:iCs/>
        </w:rPr>
        <w:t>rating</w:t>
      </w:r>
      <w:r w:rsidR="00A50D44">
        <w:t>. Liczba ta przyznawana jest za dokonanie niezbędnych weryfikacji danych użytkownika.</w:t>
      </w:r>
    </w:p>
    <w:p w14:paraId="4E97E1EF" w14:textId="77777777" w:rsidR="005C40C7" w:rsidRPr="005C40C7" w:rsidRDefault="005C40C7" w:rsidP="005C40C7">
      <w:pPr>
        <w:pStyle w:val="TreAkapitu"/>
      </w:pPr>
    </w:p>
    <w:p w14:paraId="6E7A69BF" w14:textId="0BCFB7A2" w:rsidR="00E80BA1" w:rsidRDefault="00E80BA1" w:rsidP="00F502BF">
      <w:pPr>
        <w:pStyle w:val="Legenda"/>
        <w:rPr>
          <w:b w:val="0"/>
          <w:bCs w:val="0"/>
        </w:rPr>
      </w:pPr>
      <w:r w:rsidRPr="00E80BA1">
        <w:rPr>
          <w:b w:val="0"/>
          <w:bCs w:val="0"/>
        </w:rPr>
        <w:t xml:space="preserve">Tabela </w:t>
      </w:r>
      <w:r w:rsidRPr="00E80BA1">
        <w:rPr>
          <w:b w:val="0"/>
          <w:bCs w:val="0"/>
        </w:rPr>
        <w:fldChar w:fldCharType="begin"/>
      </w:r>
      <w:r w:rsidRPr="00E80BA1">
        <w:rPr>
          <w:b w:val="0"/>
          <w:bCs w:val="0"/>
        </w:rPr>
        <w:instrText xml:space="preserve"> SEQ Tabela \* ARABIC </w:instrText>
      </w:r>
      <w:r w:rsidRPr="00E80BA1">
        <w:rPr>
          <w:b w:val="0"/>
          <w:bCs w:val="0"/>
        </w:rPr>
        <w:fldChar w:fldCharType="separate"/>
      </w:r>
      <w:r w:rsidR="00B14963">
        <w:rPr>
          <w:b w:val="0"/>
          <w:bCs w:val="0"/>
          <w:noProof/>
        </w:rPr>
        <w:t>19</w:t>
      </w:r>
      <w:r w:rsidRPr="00E80BA1">
        <w:rPr>
          <w:b w:val="0"/>
          <w:bCs w:val="0"/>
        </w:rPr>
        <w:fldChar w:fldCharType="end"/>
      </w:r>
      <w:r w:rsidRPr="00E80BA1">
        <w:rPr>
          <w:b w:val="0"/>
          <w:bCs w:val="0"/>
        </w:rPr>
        <w:t>. Tabel</w:t>
      </w:r>
      <w:r>
        <w:rPr>
          <w:b w:val="0"/>
          <w:bCs w:val="0"/>
        </w:rPr>
        <w:t>a</w:t>
      </w:r>
      <w:r w:rsidRPr="00E80BA1">
        <w:rPr>
          <w:b w:val="0"/>
          <w:bCs w:val="0"/>
        </w:rPr>
        <w:t xml:space="preserve"> decyzyjna dla reguły systemowej </w:t>
      </w:r>
      <w:r w:rsidR="00680083">
        <w:rPr>
          <w:b w:val="0"/>
          <w:bCs w:val="0"/>
        </w:rPr>
        <w:t>RS00</w:t>
      </w:r>
      <w:r w:rsidR="005C40C7">
        <w:rPr>
          <w:b w:val="0"/>
          <w:bCs w:val="0"/>
        </w:rPr>
        <w:t>,</w:t>
      </w:r>
      <w:r w:rsidR="00680083">
        <w:rPr>
          <w:b w:val="0"/>
          <w:bCs w:val="0"/>
        </w:rPr>
        <w:t xml:space="preserve"> </w:t>
      </w:r>
      <w:r w:rsidRPr="00E80BA1">
        <w:rPr>
          <w:b w:val="0"/>
          <w:bCs w:val="0"/>
        </w:rPr>
        <w:t>RS002</w:t>
      </w:r>
    </w:p>
    <w:tbl>
      <w:tblPr>
        <w:tblStyle w:val="Tabela-Siatka"/>
        <w:tblW w:w="6961" w:type="dxa"/>
        <w:jc w:val="center"/>
        <w:tblLook w:val="04A0" w:firstRow="1" w:lastRow="0" w:firstColumn="1" w:lastColumn="0" w:noHBand="0" w:noVBand="1"/>
      </w:tblPr>
      <w:tblGrid>
        <w:gridCol w:w="4569"/>
        <w:gridCol w:w="2392"/>
      </w:tblGrid>
      <w:tr w:rsidR="00585E4F" w14:paraId="54D322C9" w14:textId="77777777" w:rsidTr="001809D3">
        <w:trPr>
          <w:trHeight w:val="558"/>
          <w:jc w:val="center"/>
        </w:trPr>
        <w:tc>
          <w:tcPr>
            <w:tcW w:w="4569" w:type="dxa"/>
            <w:tcBorders>
              <w:top w:val="nil"/>
              <w:left w:val="nil"/>
              <w:bottom w:val="single" w:sz="4" w:space="0" w:color="auto"/>
              <w:right w:val="single" w:sz="4" w:space="0" w:color="auto"/>
            </w:tcBorders>
          </w:tcPr>
          <w:p w14:paraId="7F86C126" w14:textId="77777777" w:rsidR="00585E4F" w:rsidRPr="00DF7D8B" w:rsidRDefault="00585E4F" w:rsidP="00A35EF9">
            <w:pPr>
              <w:pStyle w:val="TreAkapitu"/>
              <w:tabs>
                <w:tab w:val="left" w:pos="3390"/>
              </w:tabs>
              <w:ind w:firstLine="0"/>
            </w:pPr>
          </w:p>
        </w:tc>
        <w:tc>
          <w:tcPr>
            <w:tcW w:w="2392" w:type="dxa"/>
            <w:tcBorders>
              <w:left w:val="single" w:sz="4" w:space="0" w:color="auto"/>
              <w:right w:val="single" w:sz="4" w:space="0" w:color="auto"/>
            </w:tcBorders>
            <w:shd w:val="clear" w:color="auto" w:fill="9BBB59" w:themeFill="accent3"/>
          </w:tcPr>
          <w:p w14:paraId="6FACD779" w14:textId="77777777" w:rsidR="00585E4F" w:rsidRPr="001809D3" w:rsidRDefault="00585E4F" w:rsidP="00A35EF9">
            <w:pPr>
              <w:pStyle w:val="TreAkapitu"/>
              <w:tabs>
                <w:tab w:val="left" w:pos="3390"/>
              </w:tabs>
              <w:ind w:firstLine="0"/>
              <w:jc w:val="left"/>
              <w:rPr>
                <w:b/>
                <w:bCs/>
              </w:rPr>
            </w:pPr>
            <w:r w:rsidRPr="001809D3">
              <w:rPr>
                <w:b/>
                <w:bCs/>
              </w:rPr>
              <w:t xml:space="preserve">Przyznane pkt </w:t>
            </w:r>
            <w:r w:rsidRPr="001809D3">
              <w:rPr>
                <w:b/>
                <w:bCs/>
                <w:i/>
                <w:iCs/>
              </w:rPr>
              <w:t>rating</w:t>
            </w:r>
          </w:p>
        </w:tc>
      </w:tr>
      <w:tr w:rsidR="00585E4F" w14:paraId="403897EB"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42EA4D2A" w14:textId="77777777" w:rsidR="00585E4F" w:rsidRPr="007B1AB6" w:rsidRDefault="00585E4F" w:rsidP="00A35EF9">
            <w:pPr>
              <w:pStyle w:val="TreAkapitu"/>
              <w:ind w:firstLine="0"/>
            </w:pPr>
            <w:r>
              <w:rPr>
                <w:b/>
                <w:bCs/>
              </w:rPr>
              <w:t>Dokonanie niezbędnych weryfikacji</w:t>
            </w:r>
          </w:p>
        </w:tc>
        <w:tc>
          <w:tcPr>
            <w:tcW w:w="2392" w:type="dxa"/>
          </w:tcPr>
          <w:p w14:paraId="319F1D6C" w14:textId="77777777" w:rsidR="00585E4F" w:rsidRDefault="00585E4F" w:rsidP="00A35EF9">
            <w:pPr>
              <w:pStyle w:val="TreAkapitu"/>
              <w:ind w:firstLine="0"/>
            </w:pPr>
            <w:r>
              <w:t>+ 30</w:t>
            </w:r>
          </w:p>
        </w:tc>
      </w:tr>
      <w:tr w:rsidR="00585E4F" w14:paraId="14505DCA"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5628EA7C" w14:textId="77777777" w:rsidR="00585E4F" w:rsidRPr="007B1AB6" w:rsidRDefault="00585E4F" w:rsidP="00A35EF9">
            <w:pPr>
              <w:pStyle w:val="TreAkapitu"/>
              <w:ind w:firstLine="0"/>
            </w:pPr>
            <w:r w:rsidRPr="00E80BA1">
              <w:rPr>
                <w:b/>
                <w:bCs/>
              </w:rPr>
              <w:t>Spłata pożyczki w określonym terminie</w:t>
            </w:r>
          </w:p>
        </w:tc>
        <w:tc>
          <w:tcPr>
            <w:tcW w:w="2392" w:type="dxa"/>
          </w:tcPr>
          <w:p w14:paraId="7AB88843" w14:textId="77777777" w:rsidR="00585E4F" w:rsidRDefault="00585E4F" w:rsidP="00A35EF9">
            <w:pPr>
              <w:pStyle w:val="TreAkapitu"/>
              <w:ind w:firstLine="0"/>
            </w:pPr>
            <w:r>
              <w:t>+ 20</w:t>
            </w:r>
          </w:p>
        </w:tc>
      </w:tr>
      <w:tr w:rsidR="00585E4F" w14:paraId="4CC71BEE"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6A2AD424" w14:textId="77777777" w:rsidR="00585E4F" w:rsidRPr="007B1AB6" w:rsidRDefault="00585E4F" w:rsidP="00A35EF9">
            <w:pPr>
              <w:pStyle w:val="TreAkapitu"/>
              <w:ind w:firstLine="0"/>
            </w:pPr>
            <w:r w:rsidRPr="00E80BA1">
              <w:rPr>
                <w:b/>
                <w:bCs/>
              </w:rPr>
              <w:t>Spłata pożyczki w przedłużonym terminie</w:t>
            </w:r>
          </w:p>
        </w:tc>
        <w:tc>
          <w:tcPr>
            <w:tcW w:w="2392" w:type="dxa"/>
          </w:tcPr>
          <w:p w14:paraId="0819470B" w14:textId="77777777" w:rsidR="00585E4F" w:rsidRDefault="00585E4F" w:rsidP="00A35EF9">
            <w:pPr>
              <w:pStyle w:val="TreAkapitu"/>
              <w:ind w:firstLine="0"/>
            </w:pPr>
            <w:r>
              <w:t>+ 5</w:t>
            </w:r>
          </w:p>
        </w:tc>
      </w:tr>
    </w:tbl>
    <w:p w14:paraId="7D06A3FD" w14:textId="536ACD94" w:rsidR="007A4842" w:rsidRDefault="00E80BA1" w:rsidP="00585E4F">
      <w:pPr>
        <w:pStyle w:val="TreAkapitu"/>
        <w:ind w:left="709"/>
        <w:rPr>
          <w:sz w:val="20"/>
          <w:szCs w:val="16"/>
        </w:rPr>
      </w:pPr>
      <w:r w:rsidRPr="00F502BF">
        <w:rPr>
          <w:sz w:val="20"/>
          <w:szCs w:val="16"/>
        </w:rPr>
        <w:t>Źródło: opracowanie własne</w:t>
      </w:r>
    </w:p>
    <w:p w14:paraId="435D9715" w14:textId="77777777" w:rsidR="00585E4F" w:rsidRDefault="00585E4F" w:rsidP="003D5C06">
      <w:pPr>
        <w:pStyle w:val="TreAkapitu"/>
        <w:rPr>
          <w:sz w:val="20"/>
          <w:szCs w:val="16"/>
        </w:rPr>
      </w:pPr>
    </w:p>
    <w:p w14:paraId="6CE7AA5C" w14:textId="0E7F85A2" w:rsidR="00A50D44" w:rsidRDefault="00A50D44" w:rsidP="003D5C06">
      <w:pPr>
        <w:pStyle w:val="TreAkapitu"/>
        <w:rPr>
          <w:sz w:val="20"/>
          <w:szCs w:val="16"/>
        </w:rPr>
      </w:pPr>
    </w:p>
    <w:p w14:paraId="58E07867" w14:textId="77777777" w:rsidR="003D5C06" w:rsidRPr="003D5C06" w:rsidRDefault="003D5C06" w:rsidP="00F208FA">
      <w:pPr>
        <w:pStyle w:val="TreAkapitu"/>
        <w:ind w:firstLine="0"/>
        <w:rPr>
          <w:sz w:val="20"/>
          <w:szCs w:val="16"/>
        </w:rPr>
      </w:pPr>
    </w:p>
    <w:p w14:paraId="31024763" w14:textId="4CC1A160" w:rsidR="00025192" w:rsidRDefault="00025192" w:rsidP="00025192">
      <w:pPr>
        <w:pStyle w:val="Legenda"/>
      </w:pPr>
      <w:r w:rsidRPr="00025192">
        <w:rPr>
          <w:b w:val="0"/>
          <w:bCs w:val="0"/>
        </w:rPr>
        <w:lastRenderedPageBreak/>
        <w:t>Tabela</w:t>
      </w:r>
      <w:r>
        <w:t xml:space="preserve"> </w:t>
      </w:r>
      <w:r w:rsidRPr="00025192">
        <w:rPr>
          <w:b w:val="0"/>
          <w:bCs w:val="0"/>
        </w:rPr>
        <w:fldChar w:fldCharType="begin"/>
      </w:r>
      <w:r w:rsidRPr="00025192">
        <w:rPr>
          <w:b w:val="0"/>
          <w:bCs w:val="0"/>
        </w:rPr>
        <w:instrText xml:space="preserve"> SEQ Tabela \* ARABIC </w:instrText>
      </w:r>
      <w:r w:rsidRPr="00025192">
        <w:rPr>
          <w:b w:val="0"/>
          <w:bCs w:val="0"/>
        </w:rPr>
        <w:fldChar w:fldCharType="separate"/>
      </w:r>
      <w:r w:rsidR="00B14963">
        <w:rPr>
          <w:b w:val="0"/>
          <w:bCs w:val="0"/>
          <w:noProof/>
        </w:rPr>
        <w:t>20</w:t>
      </w:r>
      <w:r w:rsidRPr="00025192">
        <w:rPr>
          <w:b w:val="0"/>
          <w:bCs w:val="0"/>
        </w:rPr>
        <w:fldChar w:fldCharType="end"/>
      </w:r>
      <w:r w:rsidRPr="00025192">
        <w:rPr>
          <w:b w:val="0"/>
          <w:bCs w:val="0"/>
        </w:rPr>
        <w:t>.</w:t>
      </w:r>
      <w:r>
        <w:t xml:space="preserve"> </w:t>
      </w:r>
      <w:r w:rsidRPr="00025192">
        <w:rPr>
          <w:b w:val="0"/>
          <w:bCs w:val="0"/>
        </w:rPr>
        <w:t>Tabela decyzyjna dla reguły systemowej RS00</w:t>
      </w:r>
      <w:r w:rsidR="00526D58">
        <w:rPr>
          <w:b w:val="0"/>
          <w:bCs w:val="0"/>
        </w:rPr>
        <w:t>6</w:t>
      </w:r>
      <w:r w:rsidR="004B166D">
        <w:rPr>
          <w:b w:val="0"/>
          <w:bCs w:val="0"/>
        </w:rPr>
        <w:t>, RS007 oraz RS008</w:t>
      </w:r>
    </w:p>
    <w:tbl>
      <w:tblPr>
        <w:tblStyle w:val="Tabela-Siatka"/>
        <w:tblW w:w="0" w:type="auto"/>
        <w:jc w:val="center"/>
        <w:tblLayout w:type="fixed"/>
        <w:tblLook w:val="04A0" w:firstRow="1" w:lastRow="0" w:firstColumn="1" w:lastColumn="0" w:noHBand="0" w:noVBand="1"/>
      </w:tblPr>
      <w:tblGrid>
        <w:gridCol w:w="2368"/>
        <w:gridCol w:w="2835"/>
      </w:tblGrid>
      <w:tr w:rsidR="00515946" w14:paraId="1697EE12" w14:textId="77777777" w:rsidTr="00BD0FF5">
        <w:trPr>
          <w:jc w:val="center"/>
        </w:trPr>
        <w:tc>
          <w:tcPr>
            <w:tcW w:w="2368" w:type="dxa"/>
            <w:shd w:val="clear" w:color="auto" w:fill="D9D9D9" w:themeFill="background1" w:themeFillShade="D9"/>
          </w:tcPr>
          <w:p w14:paraId="0D40BB02" w14:textId="490AFE4E" w:rsidR="00515946" w:rsidRPr="00515946" w:rsidRDefault="00515946" w:rsidP="00515946">
            <w:pPr>
              <w:pStyle w:val="TreAkapitu"/>
              <w:ind w:firstLine="0"/>
              <w:jc w:val="left"/>
              <w:rPr>
                <w:b/>
                <w:bCs/>
              </w:rPr>
            </w:pPr>
            <w:r w:rsidRPr="00515946">
              <w:rPr>
                <w:b/>
                <w:bCs/>
              </w:rPr>
              <w:t>Ilość dni po terminie</w:t>
            </w:r>
            <w:r w:rsidR="00C51183">
              <w:rPr>
                <w:b/>
                <w:bCs/>
              </w:rPr>
              <w:t xml:space="preserve"> spłaty pożyczki</w:t>
            </w:r>
          </w:p>
        </w:tc>
        <w:tc>
          <w:tcPr>
            <w:tcW w:w="2835" w:type="dxa"/>
            <w:shd w:val="clear" w:color="auto" w:fill="D9D9D9" w:themeFill="background1" w:themeFillShade="D9"/>
          </w:tcPr>
          <w:p w14:paraId="0753029D" w14:textId="747E977A" w:rsidR="00515946" w:rsidRPr="00515946" w:rsidRDefault="00515946" w:rsidP="00515946">
            <w:pPr>
              <w:pStyle w:val="TreAkapitu"/>
              <w:ind w:firstLine="0"/>
              <w:jc w:val="left"/>
              <w:rPr>
                <w:b/>
                <w:bCs/>
              </w:rPr>
            </w:pPr>
            <w:r w:rsidRPr="00515946">
              <w:rPr>
                <w:b/>
                <w:bCs/>
              </w:rPr>
              <w:t>Oprocentowanie odsetek</w:t>
            </w:r>
          </w:p>
        </w:tc>
      </w:tr>
      <w:tr w:rsidR="00515946" w14:paraId="159B48EB" w14:textId="77777777" w:rsidTr="00BD0FF5">
        <w:trPr>
          <w:jc w:val="center"/>
        </w:trPr>
        <w:tc>
          <w:tcPr>
            <w:tcW w:w="2368" w:type="dxa"/>
          </w:tcPr>
          <w:p w14:paraId="33BDAC22" w14:textId="01EFCF71" w:rsidR="00515946" w:rsidRDefault="00515946" w:rsidP="00515946">
            <w:pPr>
              <w:pStyle w:val="TreAkapitu"/>
              <w:ind w:firstLine="0"/>
              <w:jc w:val="center"/>
            </w:pPr>
            <w:r>
              <w:t>&lt;10</w:t>
            </w:r>
          </w:p>
        </w:tc>
        <w:tc>
          <w:tcPr>
            <w:tcW w:w="2835" w:type="dxa"/>
          </w:tcPr>
          <w:p w14:paraId="0E8168B9" w14:textId="7EC9CB73" w:rsidR="00515946" w:rsidRDefault="00515946" w:rsidP="00515946">
            <w:pPr>
              <w:pStyle w:val="TreAkapitu"/>
              <w:ind w:firstLine="0"/>
              <w:jc w:val="center"/>
            </w:pPr>
            <w:r>
              <w:t>2%</w:t>
            </w:r>
          </w:p>
        </w:tc>
      </w:tr>
      <w:tr w:rsidR="00515946" w14:paraId="093FEBAA" w14:textId="77777777" w:rsidTr="00BD0FF5">
        <w:trPr>
          <w:jc w:val="center"/>
        </w:trPr>
        <w:tc>
          <w:tcPr>
            <w:tcW w:w="2368" w:type="dxa"/>
          </w:tcPr>
          <w:p w14:paraId="6A6ACBC1" w14:textId="0E3C362B" w:rsidR="00515946" w:rsidRDefault="0031316D" w:rsidP="00515946">
            <w:pPr>
              <w:pStyle w:val="TreAkapitu"/>
              <w:ind w:firstLine="0"/>
              <w:jc w:val="center"/>
            </w:pPr>
            <w:r>
              <w:t>&lt;</w:t>
            </w:r>
            <w:r w:rsidR="00515946">
              <w:t>10</w:t>
            </w:r>
            <w:r>
              <w:t>:</w:t>
            </w:r>
            <w:r w:rsidR="00AB7436">
              <w:t>60</w:t>
            </w:r>
            <w:r>
              <w:t>&gt;</w:t>
            </w:r>
          </w:p>
        </w:tc>
        <w:tc>
          <w:tcPr>
            <w:tcW w:w="2835" w:type="dxa"/>
          </w:tcPr>
          <w:p w14:paraId="1E1791C5" w14:textId="3BBEA862" w:rsidR="00515946" w:rsidRDefault="00515946" w:rsidP="00515946">
            <w:pPr>
              <w:pStyle w:val="TreAkapitu"/>
              <w:ind w:firstLine="0"/>
              <w:jc w:val="center"/>
            </w:pPr>
            <w:r>
              <w:t>5%</w:t>
            </w:r>
          </w:p>
        </w:tc>
      </w:tr>
      <w:tr w:rsidR="00515946" w14:paraId="748669BF" w14:textId="77777777" w:rsidTr="00BD0FF5">
        <w:trPr>
          <w:jc w:val="center"/>
        </w:trPr>
        <w:tc>
          <w:tcPr>
            <w:tcW w:w="2368" w:type="dxa"/>
          </w:tcPr>
          <w:p w14:paraId="5E36D7BD" w14:textId="56B19C56" w:rsidR="00515946" w:rsidRDefault="00515946" w:rsidP="00515946">
            <w:pPr>
              <w:pStyle w:val="TreAkapitu"/>
              <w:ind w:firstLine="0"/>
              <w:jc w:val="center"/>
            </w:pPr>
            <w:r>
              <w:t>&gt;</w:t>
            </w:r>
            <w:r w:rsidR="00AB7436">
              <w:t>60</w:t>
            </w:r>
          </w:p>
        </w:tc>
        <w:tc>
          <w:tcPr>
            <w:tcW w:w="2835" w:type="dxa"/>
          </w:tcPr>
          <w:p w14:paraId="78FF4852" w14:textId="45D28573" w:rsidR="00515946" w:rsidRDefault="00515946" w:rsidP="00515946">
            <w:pPr>
              <w:pStyle w:val="TreAkapitu"/>
              <w:ind w:firstLine="0"/>
              <w:jc w:val="center"/>
            </w:pPr>
            <w:r>
              <w:t>7%</w:t>
            </w:r>
          </w:p>
        </w:tc>
      </w:tr>
    </w:tbl>
    <w:p w14:paraId="74D49CA8" w14:textId="658581E8" w:rsidR="009A171F" w:rsidRDefault="00025192" w:rsidP="00025192">
      <w:pPr>
        <w:pStyle w:val="TreAkapitu"/>
        <w:ind w:left="1418"/>
        <w:rPr>
          <w:sz w:val="20"/>
          <w:szCs w:val="16"/>
        </w:rPr>
      </w:pPr>
      <w:r w:rsidRPr="00025192">
        <w:rPr>
          <w:sz w:val="20"/>
          <w:szCs w:val="16"/>
        </w:rPr>
        <w:t>Źródło: opracowanie własne</w:t>
      </w:r>
    </w:p>
    <w:p w14:paraId="4DD598CB" w14:textId="77777777" w:rsidR="00971934" w:rsidRPr="00025192" w:rsidRDefault="00971934" w:rsidP="00025192">
      <w:pPr>
        <w:pStyle w:val="TreAkapitu"/>
        <w:ind w:left="1418"/>
        <w:rPr>
          <w:sz w:val="20"/>
          <w:szCs w:val="16"/>
        </w:rPr>
      </w:pPr>
    </w:p>
    <w:p w14:paraId="2ABDC0B0" w14:textId="088BA4F6" w:rsidR="009A171F" w:rsidRDefault="00F44B8F" w:rsidP="00E80BA1">
      <w:pPr>
        <w:pStyle w:val="TreAkapitu"/>
      </w:pPr>
      <w:r>
        <w:t>Odsetki wyliczane są w następujący sposób:</w:t>
      </w:r>
    </w:p>
    <w:bookmarkStart w:id="219" w:name="_Hlk87625655"/>
    <w:p w14:paraId="70441D0C" w14:textId="03D98FA3" w:rsidR="00CB6B70" w:rsidRDefault="00FD5B84" w:rsidP="00CB6B70">
      <w:pPr>
        <w:pStyle w:val="TreAkapitu"/>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K ∙D ∙O</m:t>
                  </m:r>
                </m:e>
              </m:d>
            </m:num>
            <m:den>
              <m:r>
                <w:rPr>
                  <w:rFonts w:ascii="Cambria Math" w:hAnsi="Cambria Math"/>
                </w:rPr>
                <m:t>R</m:t>
              </m:r>
            </m:den>
          </m:f>
        </m:oMath>
      </m:oMathPara>
    </w:p>
    <w:bookmarkEnd w:id="219"/>
    <w:p w14:paraId="6499EAF4" w14:textId="583CEA5B" w:rsidR="006128E1" w:rsidRDefault="0030553D" w:rsidP="00E80BA1">
      <w:pPr>
        <w:pStyle w:val="TreAkapitu"/>
      </w:pPr>
      <w:r>
        <w:t>g</w:t>
      </w:r>
      <w:r w:rsidR="006128E1">
        <w:t>dzie:</w:t>
      </w:r>
    </w:p>
    <w:p w14:paraId="31691A5F" w14:textId="3DDD76B9" w:rsidR="00F44B8F" w:rsidRDefault="00F44B8F" w:rsidP="00E80BA1">
      <w:pPr>
        <w:pStyle w:val="TreAkapitu"/>
      </w:pPr>
      <w:r>
        <w:t xml:space="preserve">K - </w:t>
      </w:r>
      <w:r w:rsidR="00B3027A">
        <w:t>c</w:t>
      </w:r>
      <w:r>
        <w:t xml:space="preserve">ałość kwoty </w:t>
      </w:r>
      <w:r w:rsidR="00F55712">
        <w:t>wraz z</w:t>
      </w:r>
      <w:r>
        <w:t xml:space="preserve"> </w:t>
      </w:r>
      <w:r w:rsidR="00F55712">
        <w:t>naliczonym oprocentowaniem</w:t>
      </w:r>
      <w:r w:rsidR="0036581E">
        <w:t xml:space="preserve"> ustalonym na początku umowy</w:t>
      </w:r>
    </w:p>
    <w:p w14:paraId="27BC12BD" w14:textId="26D7022C" w:rsidR="00F44B8F" w:rsidRDefault="00F44B8F" w:rsidP="00E80BA1">
      <w:pPr>
        <w:pStyle w:val="TreAkapitu"/>
      </w:pPr>
      <w:r>
        <w:t>D – liczba dni zwłoki</w:t>
      </w:r>
    </w:p>
    <w:p w14:paraId="0F23613C" w14:textId="5C996E13" w:rsidR="00F44B8F" w:rsidRDefault="00F44B8F" w:rsidP="00E80BA1">
      <w:pPr>
        <w:pStyle w:val="TreAkapitu"/>
      </w:pPr>
      <w:r>
        <w:t>O – wysokość oprocentowania odsetek</w:t>
      </w:r>
    </w:p>
    <w:p w14:paraId="037EAD20" w14:textId="7E4C7DFF" w:rsidR="00F44B8F" w:rsidRDefault="00F44B8F" w:rsidP="00E80BA1">
      <w:pPr>
        <w:pStyle w:val="TreAkapitu"/>
      </w:pPr>
      <w:r>
        <w:t>R – liczba dni w roku (zawsze przyjęta jako 365 dni)</w:t>
      </w:r>
    </w:p>
    <w:p w14:paraId="5148D7A3" w14:textId="2214A238" w:rsidR="009A171F" w:rsidRDefault="009A171F" w:rsidP="00E80BA1">
      <w:pPr>
        <w:pStyle w:val="TreAkapitu"/>
      </w:pPr>
    </w:p>
    <w:p w14:paraId="0C9FF1BF" w14:textId="280B81E4" w:rsidR="009A171F" w:rsidRDefault="00A128E6" w:rsidP="00E80BA1">
      <w:pPr>
        <w:pStyle w:val="TreAkapitu"/>
      </w:pPr>
      <w:r>
        <w:t xml:space="preserve">Przykład: </w:t>
      </w:r>
    </w:p>
    <w:p w14:paraId="1DC96B2C" w14:textId="104AB479" w:rsidR="00A128E6" w:rsidRDefault="00A128E6" w:rsidP="00E80BA1">
      <w:pPr>
        <w:pStyle w:val="TreAkapitu"/>
      </w:pPr>
      <w:r>
        <w:t xml:space="preserve">K – </w:t>
      </w:r>
      <w:r w:rsidR="002C6CC5">
        <w:t>4200</w:t>
      </w:r>
      <w:r>
        <w:t xml:space="preserve"> zł</w:t>
      </w:r>
    </w:p>
    <w:p w14:paraId="784B2ABE" w14:textId="6E7D9BC4" w:rsidR="00A128E6" w:rsidRDefault="00A128E6" w:rsidP="00E80BA1">
      <w:pPr>
        <w:pStyle w:val="TreAkapitu"/>
      </w:pPr>
      <w:r>
        <w:t>D – 15</w:t>
      </w:r>
    </w:p>
    <w:p w14:paraId="40F0FB11" w14:textId="3335EA92" w:rsidR="009A171F" w:rsidRPr="00F6157F" w:rsidRDefault="00FD5B84" w:rsidP="00F6157F">
      <w:pPr>
        <w:pStyle w:val="TreAkapitu"/>
        <w:ind w:left="720" w:firstLine="0"/>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4200 zł ∙15 ∙5%</m:t>
                  </m:r>
                </m:e>
              </m:d>
            </m:num>
            <m:den>
              <m:r>
                <w:rPr>
                  <w:rFonts w:ascii="Cambria Math" w:hAnsi="Cambria Math"/>
                </w:rPr>
                <m:t>365</m:t>
              </m:r>
            </m:den>
          </m:f>
          <m:r>
            <w:rPr>
              <w:rFonts w:ascii="Cambria Math" w:hAnsi="Cambria Math"/>
            </w:rPr>
            <m:t>= 8,63 zł</m:t>
          </m:r>
        </m:oMath>
      </m:oMathPara>
    </w:p>
    <w:p w14:paraId="0701B8F1" w14:textId="77777777" w:rsidR="00F6157F" w:rsidRDefault="00F6157F" w:rsidP="00F6157F">
      <w:pPr>
        <w:pStyle w:val="TreAkapitu"/>
        <w:ind w:left="720" w:firstLine="0"/>
        <w:jc w:val="center"/>
      </w:pPr>
    </w:p>
    <w:p w14:paraId="6DF8BC89" w14:textId="4984F2A9" w:rsidR="009A171F" w:rsidRDefault="00C51183" w:rsidP="005C5DF9">
      <w:pPr>
        <w:pStyle w:val="TreAkapitu"/>
      </w:pPr>
      <w:r>
        <w:t>Zatem odsetki po upływie 15 dni od terminu spłaty pożyczki</w:t>
      </w:r>
      <w:r w:rsidR="0090150E">
        <w:t xml:space="preserve"> określonym w umowie</w:t>
      </w:r>
      <w:r>
        <w:t xml:space="preserve"> wynoszą 8,63 zł a cała kwota</w:t>
      </w:r>
      <w:r w:rsidR="00EB5046">
        <w:t xml:space="preserve"> do spłaty</w:t>
      </w:r>
      <w:r>
        <w:t xml:space="preserve"> wynosi </w:t>
      </w:r>
      <w:r w:rsidR="002C6CC5">
        <w:t>4208,63</w:t>
      </w:r>
      <w:r w:rsidR="000C5299">
        <w:t xml:space="preserve"> zł</w:t>
      </w:r>
      <w:r w:rsidR="005C5DF9">
        <w:t>. Wzrost oprocentowania ma za zadanie zmobilizowanie do spłaty dłużnika, gdyż z każdym upływającym dniem kwota do spłaty staje się większa.</w:t>
      </w:r>
      <w:r w:rsidR="0030634B">
        <w:t xml:space="preserve"> Ponadto ma </w:t>
      </w:r>
      <w:r w:rsidR="007501B1">
        <w:t xml:space="preserve">to </w:t>
      </w:r>
      <w:r w:rsidR="0030634B">
        <w:t xml:space="preserve">na celu dążenie do jak największej spłacalności pożyczek i ograniczeniu ryzyka podjętego przez pożyczkodawców. </w:t>
      </w:r>
    </w:p>
    <w:p w14:paraId="4DA72885" w14:textId="434B1FB9" w:rsidR="00CF265C" w:rsidRDefault="00CF265C" w:rsidP="00867501">
      <w:pPr>
        <w:pStyle w:val="TreAkapitu"/>
        <w:ind w:firstLine="0"/>
      </w:pPr>
    </w:p>
    <w:p w14:paraId="340CD6CC" w14:textId="6B991ABC" w:rsidR="00867501" w:rsidRDefault="00867501" w:rsidP="00867501">
      <w:pPr>
        <w:pStyle w:val="TreAkapitu"/>
        <w:ind w:firstLine="0"/>
      </w:pPr>
    </w:p>
    <w:p w14:paraId="6BA39B33" w14:textId="44DED504" w:rsidR="00867501" w:rsidRDefault="00867501" w:rsidP="00867501">
      <w:pPr>
        <w:pStyle w:val="TreAkapitu"/>
        <w:ind w:firstLine="0"/>
      </w:pPr>
    </w:p>
    <w:p w14:paraId="339ECB01" w14:textId="52FC1FFF" w:rsidR="00867501" w:rsidRDefault="00867501" w:rsidP="00867501">
      <w:pPr>
        <w:pStyle w:val="TreAkapitu"/>
        <w:ind w:firstLine="0"/>
      </w:pPr>
    </w:p>
    <w:p w14:paraId="3BD579D9" w14:textId="6165D0BF" w:rsidR="009C672F" w:rsidRDefault="009C672F" w:rsidP="00867501">
      <w:pPr>
        <w:pStyle w:val="TreAkapitu"/>
        <w:ind w:firstLine="0"/>
      </w:pPr>
    </w:p>
    <w:p w14:paraId="1A061930" w14:textId="77777777" w:rsidR="00C40C25" w:rsidRPr="00E80BA1" w:rsidRDefault="00C40C25" w:rsidP="00867501">
      <w:pPr>
        <w:pStyle w:val="TreAkapitu"/>
        <w:ind w:firstLine="0"/>
      </w:pPr>
    </w:p>
    <w:p w14:paraId="6F65B210" w14:textId="72B2B057" w:rsidR="00F502BF" w:rsidRDefault="00294ABC" w:rsidP="009A171F">
      <w:pPr>
        <w:pStyle w:val="Nagwek3"/>
      </w:pPr>
      <w:bookmarkStart w:id="220" w:name="_Toc8601634"/>
      <w:bookmarkStart w:id="221" w:name="_Toc91668324"/>
      <w:r>
        <w:lastRenderedPageBreak/>
        <w:t>Drzewa decyzyjne</w:t>
      </w:r>
      <w:bookmarkEnd w:id="220"/>
      <w:bookmarkEnd w:id="221"/>
    </w:p>
    <w:p w14:paraId="5F4CC620" w14:textId="7BA1206B" w:rsidR="00F47A2C" w:rsidRDefault="00FD5B84" w:rsidP="00F502BF">
      <w:pPr>
        <w:pStyle w:val="Nagwek3"/>
        <w:numPr>
          <w:ilvl w:val="0"/>
          <w:numId w:val="0"/>
        </w:numPr>
      </w:pPr>
      <w:bookmarkStart w:id="222" w:name="_Toc91668147"/>
      <w:bookmarkStart w:id="223" w:name="_Toc91668325"/>
      <w:r>
        <w:rPr>
          <w:noProof/>
        </w:rPr>
        <w:pict w14:anchorId="465E4E4B">
          <v:shape id="Pole tekstowe 10" o:spid="_x0000_s1050" type="#_x0000_t202" style="position:absolute;left:0;text-align:left;margin-left:-13.8pt;margin-top:13.9pt;width:452.75pt;height:36pt;z-index:-251649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" stroked="f">
            <v:textbox style="mso-next-textbox:#Pole tekstowe 10" inset="0,0,0,0">
              <w:txbxContent>
                <w:p w14:paraId="2AEE62D2" w14:textId="46C96404" w:rsidR="00F47A2C" w:rsidRPr="00DE0784" w:rsidRDefault="00F47A2C" w:rsidP="00F47A2C">
                  <w:pPr>
                    <w:pStyle w:val="Legenda"/>
                    <w:rPr>
                      <w:b w:val="0"/>
                      <w:bCs w:val="0"/>
                      <w:noProof/>
                      <w:szCs w:val="20"/>
                    </w:rPr>
                  </w:pPr>
                  <w:bookmarkStart w:id="224" w:name="_Toc91667898"/>
                  <w:r w:rsidRPr="00DE078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39</w:t>
                  </w:r>
                  <w:r w:rsidR="001D0F84">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24"/>
                </w:p>
              </w:txbxContent>
            </v:textbox>
          </v:shape>
        </w:pict>
      </w:r>
      <w:bookmarkEnd w:id="222"/>
      <w:bookmarkEnd w:id="223"/>
    </w:p>
    <w:p w14:paraId="1F59A141" w14:textId="77777777" w:rsidR="00F47A2C" w:rsidRDefault="00F47A2C" w:rsidP="00D13CBC">
      <w:pPr>
        <w:pStyle w:val="TreAkapitu"/>
        <w:tabs>
          <w:tab w:val="left" w:pos="3330"/>
        </w:tabs>
        <w:ind w:firstLine="0"/>
      </w:pPr>
      <w:r>
        <w:rPr>
          <w:noProof/>
        </w:rPr>
        <w:drawing>
          <wp:anchor distT="0" distB="0" distL="114300" distR="114300" simplePos="0" relativeHeight="251631104" behindDoc="1" locked="0" layoutInCell="1" allowOverlap="1" wp14:anchorId="36FDD4AC" wp14:editId="1F5012CF">
            <wp:simplePos x="0" y="0"/>
            <wp:positionH relativeFrom="page">
              <wp:posOffset>916598</wp:posOffset>
            </wp:positionH>
            <wp:positionV relativeFrom="paragraph">
              <wp:posOffset>293126</wp:posOffset>
            </wp:positionV>
            <wp:extent cx="5749925" cy="4655185"/>
            <wp:effectExtent l="0" t="0" r="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49925" cy="4655185"/>
                    </a:xfrm>
                    <a:prstGeom prst="rect">
                      <a:avLst/>
                    </a:prstGeom>
                    <a:noFill/>
                    <a:ln>
                      <a:noFill/>
                    </a:ln>
                  </pic:spPr>
                </pic:pic>
              </a:graphicData>
            </a:graphic>
          </wp:anchor>
        </w:drawing>
      </w:r>
    </w:p>
    <w:p w14:paraId="4C8BF61B" w14:textId="77777777" w:rsidR="00F47A2C" w:rsidRDefault="00F47A2C" w:rsidP="00F47A2C">
      <w:pPr>
        <w:pStyle w:val="TreAkapitu"/>
        <w:ind w:left="1494" w:firstLine="0"/>
      </w:pPr>
    </w:p>
    <w:p w14:paraId="306D4C31" w14:textId="77777777" w:rsidR="00F47A2C" w:rsidRDefault="00F47A2C" w:rsidP="00F47A2C">
      <w:pPr>
        <w:pStyle w:val="TreAkapitu"/>
        <w:ind w:left="1494" w:firstLine="0"/>
      </w:pPr>
    </w:p>
    <w:p w14:paraId="6C10BA3B" w14:textId="77777777" w:rsidR="00F47A2C" w:rsidRDefault="00F47A2C" w:rsidP="00F47A2C">
      <w:pPr>
        <w:pStyle w:val="TreAkapitu"/>
        <w:ind w:left="1494" w:firstLine="0"/>
      </w:pPr>
    </w:p>
    <w:p w14:paraId="58C55FBF" w14:textId="77777777" w:rsidR="00F47A2C" w:rsidRDefault="00F47A2C" w:rsidP="00F47A2C">
      <w:pPr>
        <w:pStyle w:val="TreAkapitu"/>
        <w:ind w:left="1494" w:firstLine="0"/>
      </w:pPr>
    </w:p>
    <w:p w14:paraId="26F6F509" w14:textId="77777777" w:rsidR="00F47A2C" w:rsidRDefault="00F47A2C" w:rsidP="00F47A2C">
      <w:pPr>
        <w:pStyle w:val="TreAkapitu"/>
        <w:ind w:left="1494" w:firstLine="0"/>
      </w:pPr>
    </w:p>
    <w:p w14:paraId="6B231B28" w14:textId="77777777" w:rsidR="00F47A2C" w:rsidRDefault="00F47A2C" w:rsidP="00F47A2C">
      <w:pPr>
        <w:pStyle w:val="TreAkapitu"/>
        <w:ind w:left="1494" w:firstLine="0"/>
      </w:pPr>
    </w:p>
    <w:p w14:paraId="3CD5B2E9" w14:textId="77777777" w:rsidR="00F47A2C" w:rsidRDefault="00F47A2C" w:rsidP="00F47A2C">
      <w:pPr>
        <w:pStyle w:val="TreAkapitu"/>
        <w:ind w:left="1494" w:firstLine="0"/>
      </w:pPr>
    </w:p>
    <w:p w14:paraId="6D3D6557" w14:textId="77777777" w:rsidR="00F47A2C" w:rsidRDefault="00F47A2C" w:rsidP="00F47A2C">
      <w:pPr>
        <w:pStyle w:val="TreAkapitu"/>
        <w:ind w:left="1494" w:firstLine="0"/>
      </w:pPr>
    </w:p>
    <w:p w14:paraId="6765AC7F" w14:textId="77777777" w:rsidR="00F47A2C" w:rsidRDefault="00F47A2C" w:rsidP="00F47A2C">
      <w:pPr>
        <w:pStyle w:val="TreAkapitu"/>
        <w:ind w:left="1494" w:firstLine="0"/>
      </w:pPr>
    </w:p>
    <w:p w14:paraId="42976193" w14:textId="77777777" w:rsidR="00F47A2C" w:rsidRDefault="00F47A2C" w:rsidP="00F47A2C">
      <w:pPr>
        <w:pStyle w:val="TreAkapitu"/>
        <w:ind w:left="1494" w:firstLine="0"/>
      </w:pPr>
    </w:p>
    <w:p w14:paraId="44870B49" w14:textId="77777777" w:rsidR="00F47A2C" w:rsidRDefault="00F47A2C" w:rsidP="00F47A2C">
      <w:pPr>
        <w:pStyle w:val="TreAkapitu"/>
        <w:ind w:left="1494" w:firstLine="0"/>
      </w:pPr>
    </w:p>
    <w:p w14:paraId="0BC8C2EB" w14:textId="77777777" w:rsidR="00F47A2C" w:rsidRDefault="00F47A2C" w:rsidP="00F47A2C">
      <w:pPr>
        <w:pStyle w:val="TreAkapitu"/>
        <w:ind w:left="1494" w:firstLine="0"/>
      </w:pPr>
    </w:p>
    <w:p w14:paraId="2FEA6B38" w14:textId="77777777" w:rsidR="00F47A2C" w:rsidRDefault="00F47A2C" w:rsidP="00F47A2C">
      <w:pPr>
        <w:pStyle w:val="TreAkapitu"/>
        <w:ind w:left="1494" w:firstLine="0"/>
      </w:pPr>
    </w:p>
    <w:p w14:paraId="4F1FFF83" w14:textId="77777777" w:rsidR="00F47A2C" w:rsidRDefault="00F47A2C" w:rsidP="00F47A2C">
      <w:pPr>
        <w:pStyle w:val="TreAkapitu"/>
        <w:ind w:left="1494" w:firstLine="0"/>
      </w:pPr>
    </w:p>
    <w:p w14:paraId="199A18F6" w14:textId="77777777" w:rsidR="00F47A2C" w:rsidRDefault="00F47A2C" w:rsidP="00F47A2C">
      <w:pPr>
        <w:pStyle w:val="TreAkapitu"/>
        <w:ind w:left="1494" w:firstLine="0"/>
      </w:pPr>
    </w:p>
    <w:p w14:paraId="47BC5D13" w14:textId="77777777" w:rsidR="00F47A2C" w:rsidRDefault="00F47A2C" w:rsidP="00F47A2C">
      <w:pPr>
        <w:pStyle w:val="TreAkapitu"/>
        <w:ind w:left="1494" w:firstLine="0"/>
      </w:pPr>
    </w:p>
    <w:p w14:paraId="204B753A" w14:textId="77777777" w:rsidR="00F47A2C" w:rsidRDefault="00F47A2C" w:rsidP="00F47A2C">
      <w:pPr>
        <w:pStyle w:val="TreAkapitu"/>
        <w:ind w:left="1494" w:firstLine="0"/>
      </w:pPr>
    </w:p>
    <w:p w14:paraId="09DCE4F3" w14:textId="77777777" w:rsidR="00F47A2C" w:rsidRDefault="00F47A2C" w:rsidP="00F47A2C">
      <w:pPr>
        <w:pStyle w:val="TreAkapitu"/>
        <w:ind w:left="1494" w:firstLine="0"/>
      </w:pPr>
    </w:p>
    <w:p w14:paraId="63DA3CE0" w14:textId="307F7026" w:rsidR="00F47A2C" w:rsidRPr="008D70C3" w:rsidRDefault="00F47A2C" w:rsidP="008D70C3">
      <w:pPr>
        <w:pStyle w:val="TreAkapitu"/>
        <w:ind w:firstLine="0"/>
        <w:rPr>
          <w:sz w:val="20"/>
        </w:rPr>
      </w:pPr>
      <w:r w:rsidRPr="00DE0784">
        <w:rPr>
          <w:sz w:val="20"/>
        </w:rPr>
        <w:t>Źródło: Opracowanie własne</w:t>
      </w:r>
    </w:p>
    <w:p w14:paraId="76FC23C5" w14:textId="336E8F79" w:rsidR="008C5828" w:rsidRDefault="008C5828" w:rsidP="00D340D5">
      <w:pPr>
        <w:pStyle w:val="Nagwek2"/>
      </w:pPr>
      <w:bookmarkStart w:id="225" w:name="_Toc8601636"/>
      <w:bookmarkStart w:id="226" w:name="_Toc91668327"/>
      <w:r>
        <w:t xml:space="preserve">Model </w:t>
      </w:r>
      <w:r w:rsidR="001B04A7">
        <w:t>dziedziny systemu</w:t>
      </w:r>
      <w:bookmarkEnd w:id="225"/>
      <w:bookmarkEnd w:id="226"/>
    </w:p>
    <w:p w14:paraId="6DD845BA" w14:textId="23AB3DE6" w:rsidR="000049D6" w:rsidRPr="00C14625" w:rsidRDefault="00C14625" w:rsidP="00662AF9">
      <w:pPr>
        <w:pStyle w:val="TreAkapitu"/>
      </w:pPr>
      <w:r>
        <w:t xml:space="preserve">Model dziedziny systemu przedstawia </w:t>
      </w:r>
      <w:r w:rsidRPr="00C14625">
        <w:t>kolekcj</w:t>
      </w:r>
      <w:r>
        <w:t>e</w:t>
      </w:r>
      <w:r w:rsidRPr="00C14625">
        <w:t xml:space="preserve"> obiektów reprezentujących  modelowany problem</w:t>
      </w:r>
      <w:r>
        <w:t xml:space="preserve">. </w:t>
      </w:r>
      <w:r w:rsidR="003C5A05">
        <w:t>Stanowi on w</w:t>
      </w:r>
      <w:r>
        <w:t>ewnętrzn</w:t>
      </w:r>
      <w:r w:rsidR="003C5A05">
        <w:t>ą</w:t>
      </w:r>
      <w:r>
        <w:t xml:space="preserve"> struktur</w:t>
      </w:r>
      <w:r w:rsidR="003C5A05">
        <w:t>ę</w:t>
      </w:r>
      <w:r w:rsidR="007E0064">
        <w:t xml:space="preserve"> oraz</w:t>
      </w:r>
      <w:r w:rsidR="007E0064" w:rsidRPr="007E0064">
        <w:t xml:space="preserve"> </w:t>
      </w:r>
      <w:r w:rsidR="007E0064">
        <w:t>opis mechanizmu działania systemu, jak również</w:t>
      </w:r>
      <w:r w:rsidR="00D4212F">
        <w:t xml:space="preserve"> </w:t>
      </w:r>
      <w:r w:rsidR="007E0064">
        <w:t xml:space="preserve">przedstawia </w:t>
      </w:r>
      <w:r>
        <w:t>powiązania pomiędzy elementami.</w:t>
      </w:r>
      <w:r w:rsidR="008E7576">
        <w:t xml:space="preserve"> Elementy systemu zwane obiektami posiadają swoją nazwę oraz cechy</w:t>
      </w:r>
      <w:r w:rsidR="004C526B">
        <w:t xml:space="preserve"> </w:t>
      </w:r>
      <w:r w:rsidR="003B4F02">
        <w:t>zwane</w:t>
      </w:r>
      <w:r w:rsidR="004C526B">
        <w:t xml:space="preserve"> </w:t>
      </w:r>
      <w:r w:rsidR="005A3267">
        <w:t>a</w:t>
      </w:r>
      <w:r w:rsidR="004C526B">
        <w:t>trybutami.</w:t>
      </w:r>
      <w:r w:rsidR="00260D26">
        <w:t xml:space="preserve"> Cechy są ukryte wewnątrz nich, zatem nie są przedmiotem współdziałania i nie wpływają na komunikację pomiędzy obiektami.</w:t>
      </w:r>
    </w:p>
    <w:p w14:paraId="41F52D1C" w14:textId="2DA3B766" w:rsidR="001B04A7" w:rsidRDefault="001B04A7" w:rsidP="00D340D5">
      <w:pPr>
        <w:pStyle w:val="Nagwek3"/>
      </w:pPr>
      <w:bookmarkStart w:id="227" w:name="_Toc8601637"/>
      <w:bookmarkStart w:id="228" w:name="_Toc91668328"/>
      <w:r>
        <w:t>Diagram</w:t>
      </w:r>
      <w:r w:rsidR="00AC26B1">
        <w:t>y</w:t>
      </w:r>
      <w:r>
        <w:t xml:space="preserve"> kl</w:t>
      </w:r>
      <w:r w:rsidR="008C5828">
        <w:t>a</w:t>
      </w:r>
      <w:r>
        <w:t>s</w:t>
      </w:r>
      <w:r w:rsidR="000F5E03">
        <w:t xml:space="preserve"> - poziom logiczny (atrybuty)</w:t>
      </w:r>
      <w:bookmarkEnd w:id="227"/>
      <w:bookmarkEnd w:id="228"/>
    </w:p>
    <w:p w14:paraId="7CBF93ED" w14:textId="2F4CC4F0" w:rsidR="00DD2634" w:rsidRPr="00DD2634" w:rsidRDefault="00982450" w:rsidP="00DD2634">
      <w:pPr>
        <w:pStyle w:val="TreAkapitu"/>
      </w:pPr>
      <w:r>
        <w:lastRenderedPageBreak/>
        <w:t>Poniższy diagram przedstawia klasy na poziomie logicznym.</w:t>
      </w:r>
      <w:r w:rsidR="00A42259">
        <w:t xml:space="preserve"> </w:t>
      </w:r>
      <w:r>
        <w:t xml:space="preserve">Wymagania biznesowe zostały przekształcone w opis możliwy do implementacji. Mimo to nie jest to opis szczegółowy, definiujący wszelkie aspekty technologiczne. </w:t>
      </w:r>
      <w:r w:rsidR="0087130A">
        <w:t xml:space="preserve">Model konceptualnym przekształcił się i został rozszerzony </w:t>
      </w:r>
      <w:r>
        <w:t>atrybuty</w:t>
      </w:r>
      <w:r w:rsidR="002B1CEE">
        <w:t xml:space="preserve"> klas</w:t>
      </w:r>
      <w:r>
        <w:t xml:space="preserve"> o ogólnym typie oraz liczebności w związkach</w:t>
      </w:r>
      <w:r w:rsidR="001D267E">
        <w:t xml:space="preserve"> pomiędzy nimi.</w:t>
      </w:r>
    </w:p>
    <w:p w14:paraId="2D053E2F" w14:textId="41D5A9A8" w:rsidR="00840E7E" w:rsidRPr="00840E7E" w:rsidRDefault="00840E7E" w:rsidP="00840E7E">
      <w:pPr>
        <w:pStyle w:val="Legenda"/>
        <w:jc w:val="both"/>
        <w:rPr>
          <w:b w:val="0"/>
          <w:bCs w:val="0"/>
        </w:rPr>
      </w:pPr>
      <w:bookmarkStart w:id="229" w:name="_Toc91667899"/>
      <w:r w:rsidRPr="00840E7E">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0</w:t>
      </w:r>
      <w:r w:rsidR="001D0F84">
        <w:rPr>
          <w:b w:val="0"/>
          <w:bCs w:val="0"/>
        </w:rPr>
        <w:fldChar w:fldCharType="end"/>
      </w:r>
      <w:r w:rsidRPr="00840E7E">
        <w:rPr>
          <w:b w:val="0"/>
          <w:bCs w:val="0"/>
        </w:rPr>
        <w:t>. Diagram klas</w:t>
      </w:r>
      <w:r w:rsidR="00760D60">
        <w:rPr>
          <w:b w:val="0"/>
          <w:bCs w:val="0"/>
        </w:rPr>
        <w:t xml:space="preserve"> – poziom logiczny</w:t>
      </w:r>
      <w:bookmarkEnd w:id="229"/>
    </w:p>
    <w:p w14:paraId="15333385" w14:textId="79823C54" w:rsidR="00840E7E" w:rsidRDefault="00791628" w:rsidP="00AF1FBE">
      <w:pPr>
        <w:pStyle w:val="TreAkapitu"/>
        <w:jc w:val="center"/>
      </w:pPr>
      <w:r>
        <w:rPr>
          <w:noProof/>
        </w:rPr>
        <w:drawing>
          <wp:inline distT="0" distB="0" distL="0" distR="0" wp14:anchorId="145150AA" wp14:editId="5DEE4153">
            <wp:extent cx="5045069" cy="4489450"/>
            <wp:effectExtent l="0" t="0" r="0" b="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3892" cy="4497301"/>
                    </a:xfrm>
                    <a:prstGeom prst="rect">
                      <a:avLst/>
                    </a:prstGeom>
                  </pic:spPr>
                </pic:pic>
              </a:graphicData>
            </a:graphic>
          </wp:inline>
        </w:drawing>
      </w:r>
    </w:p>
    <w:p w14:paraId="45688330" w14:textId="2B2F0ACE" w:rsidR="00840E7E" w:rsidRPr="00EA196F" w:rsidRDefault="00840E7E" w:rsidP="00840E7E">
      <w:pPr>
        <w:pStyle w:val="TreAkapitu"/>
        <w:rPr>
          <w:sz w:val="20"/>
          <w:szCs w:val="16"/>
        </w:rPr>
      </w:pPr>
      <w:r w:rsidRPr="00EA196F">
        <w:rPr>
          <w:sz w:val="20"/>
          <w:szCs w:val="16"/>
        </w:rPr>
        <w:t>Źródło: Opracowanie własne</w:t>
      </w:r>
    </w:p>
    <w:p w14:paraId="75D05E6A" w14:textId="00ABC513" w:rsidR="001B04A7" w:rsidRDefault="00D660EE" w:rsidP="00D340D5">
      <w:pPr>
        <w:pStyle w:val="Nagwek3"/>
      </w:pPr>
      <w:bookmarkStart w:id="230" w:name="_Toc8601638"/>
      <w:bookmarkStart w:id="231" w:name="_Toc91668329"/>
      <w:r>
        <w:t>Diagramy maszyny stanowej</w:t>
      </w:r>
      <w:bookmarkEnd w:id="230"/>
      <w:bookmarkEnd w:id="231"/>
    </w:p>
    <w:p w14:paraId="58B40B18" w14:textId="16DAB2C6" w:rsidR="00C25456" w:rsidRPr="0007295D" w:rsidRDefault="00C25456" w:rsidP="00C25456">
      <w:pPr>
        <w:pStyle w:val="TreAkapitu"/>
      </w:pPr>
      <w:r>
        <w:t xml:space="preserve">Poniższy diagram stanowi połączenie maszyny stanowej obiektu </w:t>
      </w:r>
      <w:r>
        <w:rPr>
          <w:i/>
          <w:iCs/>
        </w:rPr>
        <w:t>Wniosek</w:t>
      </w:r>
      <w:r>
        <w:t xml:space="preserve"> oraz </w:t>
      </w:r>
      <w:r>
        <w:rPr>
          <w:i/>
          <w:iCs/>
        </w:rPr>
        <w:t>Pożyczka</w:t>
      </w:r>
      <w:r>
        <w:t xml:space="preserve">. Wynika to z tego, iż wniosek jest składany o pożyczkę. W sytuacji kiedy </w:t>
      </w:r>
      <w:r>
        <w:rPr>
          <w:i/>
          <w:iCs/>
        </w:rPr>
        <w:t>Wniosek</w:t>
      </w:r>
      <w:r>
        <w:t xml:space="preserve"> znajduje się w stanie </w:t>
      </w:r>
      <w:r>
        <w:rPr>
          <w:i/>
          <w:iCs/>
        </w:rPr>
        <w:t>Wystawiony</w:t>
      </w:r>
      <w:r>
        <w:t xml:space="preserve">, pożyczkodawca wybierając go oraz deklarując się na udzielenie pożyczki wywołuje tym </w:t>
      </w:r>
      <w:r w:rsidR="00E46115">
        <w:t xml:space="preserve">samym </w:t>
      </w:r>
      <w:r>
        <w:t xml:space="preserve">stan </w:t>
      </w:r>
      <w:r w:rsidR="0007295D">
        <w:rPr>
          <w:i/>
          <w:iCs/>
        </w:rPr>
        <w:t xml:space="preserve">Oczekująca na wpłatę </w:t>
      </w:r>
      <w:r w:rsidR="0007295D">
        <w:t xml:space="preserve">obiektu </w:t>
      </w:r>
      <w:r w:rsidR="0007295D">
        <w:rPr>
          <w:i/>
          <w:iCs/>
        </w:rPr>
        <w:t>Pożyczka</w:t>
      </w:r>
      <w:r w:rsidR="0007295D">
        <w:t>.</w:t>
      </w:r>
      <w:r w:rsidR="00E22F18">
        <w:t xml:space="preserve"> </w:t>
      </w:r>
    </w:p>
    <w:p w14:paraId="2844EE27" w14:textId="151600FA" w:rsidR="00545252" w:rsidRDefault="00545252" w:rsidP="00CB2F8A">
      <w:pPr>
        <w:pStyle w:val="Legenda"/>
        <w:ind w:left="709"/>
        <w:jc w:val="both"/>
        <w:rPr>
          <w:b w:val="0"/>
          <w:bCs w:val="0"/>
          <w:i/>
          <w:iCs/>
        </w:rPr>
      </w:pPr>
    </w:p>
    <w:p w14:paraId="5BFDB8AB" w14:textId="59050B9E" w:rsidR="00BB1C3D" w:rsidRDefault="007B4F58" w:rsidP="004A3CE7">
      <w:bookmarkStart w:id="232" w:name="_Toc91667900"/>
      <w:r>
        <w:rPr>
          <w:noProof/>
        </w:rPr>
        <w:lastRenderedPageBreak/>
        <w:drawing>
          <wp:anchor distT="0" distB="0" distL="114300" distR="114300" simplePos="0" relativeHeight="251660800" behindDoc="1" locked="0" layoutInCell="1" allowOverlap="1" wp14:anchorId="122D0FB7" wp14:editId="184CFADA">
            <wp:simplePos x="0" y="0"/>
            <wp:positionH relativeFrom="column">
              <wp:posOffset>32385</wp:posOffset>
            </wp:positionH>
            <wp:positionV relativeFrom="paragraph">
              <wp:posOffset>280035</wp:posOffset>
            </wp:positionV>
            <wp:extent cx="6042025" cy="4206875"/>
            <wp:effectExtent l="0" t="0" r="0" b="0"/>
            <wp:wrapTight wrapText="bothSides">
              <wp:wrapPolygon edited="0">
                <wp:start x="0" y="0"/>
                <wp:lineTo x="0" y="21518"/>
                <wp:lineTo x="21521" y="21518"/>
                <wp:lineTo x="21521" y="0"/>
                <wp:lineTo x="0" y="0"/>
              </wp:wrapPolygon>
            </wp:wrapTight>
            <wp:docPr id="52"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6042025" cy="4206875"/>
                    </a:xfrm>
                    <a:prstGeom prst="rect">
                      <a:avLst/>
                    </a:prstGeom>
                  </pic:spPr>
                </pic:pic>
              </a:graphicData>
            </a:graphic>
            <wp14:sizeRelH relativeFrom="margin">
              <wp14:pctWidth>0</wp14:pctWidth>
            </wp14:sizeRelH>
            <wp14:sizeRelV relativeFrom="margin">
              <wp14:pctHeight>0</wp14:pctHeight>
            </wp14:sizeRelV>
          </wp:anchor>
        </w:drawing>
      </w:r>
      <w:r w:rsidRPr="00BB1C3D">
        <w:t xml:space="preserve">Rysunek </w:t>
      </w:r>
      <w:fldSimple w:instr=" SEQ Rysunek \* ARABIC ">
        <w:r w:rsidR="001D0F84">
          <w:rPr>
            <w:noProof/>
          </w:rPr>
          <w:t>41</w:t>
        </w:r>
      </w:fldSimple>
      <w:r w:rsidRPr="00BB1C3D">
        <w:t xml:space="preserve">. Diagram maszyny stanowej </w:t>
      </w:r>
      <w:r w:rsidRPr="0073543D">
        <w:rPr>
          <w:i/>
          <w:iCs/>
        </w:rPr>
        <w:t>wniosek o pożyczkę</w:t>
      </w:r>
      <w:bookmarkEnd w:id="232"/>
    </w:p>
    <w:p w14:paraId="4709CF5D" w14:textId="77ECE698" w:rsidR="00BB1C3D" w:rsidRPr="00D33397" w:rsidRDefault="00BB1C3D" w:rsidP="00CB2F8A">
      <w:pPr>
        <w:pStyle w:val="TreAkapitu"/>
        <w:rPr>
          <w:sz w:val="20"/>
          <w:szCs w:val="16"/>
        </w:rPr>
      </w:pPr>
      <w:r w:rsidRPr="00D33397">
        <w:rPr>
          <w:sz w:val="20"/>
          <w:szCs w:val="16"/>
        </w:rPr>
        <w:t>Źródło: opracowanie własne</w:t>
      </w:r>
    </w:p>
    <w:p w14:paraId="55C30124" w14:textId="43D6F169" w:rsidR="002D2259" w:rsidRDefault="00D660EE" w:rsidP="00D340D5">
      <w:pPr>
        <w:pStyle w:val="Nagwek3"/>
      </w:pPr>
      <w:bookmarkStart w:id="233" w:name="_Toc8601639"/>
      <w:bookmarkStart w:id="234" w:name="_Toc91668330"/>
      <w:r>
        <w:t>Diagramy sekwencji</w:t>
      </w:r>
      <w:r w:rsidR="00694EDB">
        <w:t xml:space="preserve"> - poziom konceptualny</w:t>
      </w:r>
      <w:bookmarkEnd w:id="233"/>
      <w:bookmarkEnd w:id="234"/>
    </w:p>
    <w:p w14:paraId="778516A5" w14:textId="77777777" w:rsidR="00726AB8" w:rsidRPr="00803EA0" w:rsidRDefault="00726AB8" w:rsidP="00726AB8">
      <w:pPr>
        <w:pStyle w:val="TreAkapitu"/>
      </w:pPr>
      <w:r>
        <w:t>Pozyczkodawca</w:t>
      </w:r>
    </w:p>
    <w:p w14:paraId="47C2A7F6" w14:textId="77777777" w:rsidR="00726AB8" w:rsidRDefault="00726AB8" w:rsidP="00726AB8">
      <w:pPr>
        <w:pStyle w:val="TreAkapitu"/>
      </w:pPr>
      <w:r>
        <w:t>przeglądajWnioski() [user] -&gt; wyświetlWnioski() [system] -&gt; wybierzWniosek() [user]-&gt; wyswietlWniosek() [system] -&gt; udzielPozyczki() [pozyczka]-&gt; obciąż(Kwota)[Rachunek_user] -&gt; wyswietlPotwierdzenie() [system]</w:t>
      </w:r>
    </w:p>
    <w:p w14:paraId="11B25120" w14:textId="77777777" w:rsidR="00726AB8" w:rsidRDefault="00726AB8" w:rsidP="00726AB8">
      <w:pPr>
        <w:pStyle w:val="TreAkapitu"/>
      </w:pPr>
      <w:r>
        <w:t>Pożyczkobiorca</w:t>
      </w:r>
    </w:p>
    <w:p w14:paraId="2F4AD65C" w14:textId="53DBCA7E" w:rsidR="002435EE" w:rsidRDefault="00726AB8" w:rsidP="00726AB8">
      <w:pPr>
        <w:pStyle w:val="TreAkapitu"/>
      </w:pPr>
      <w:r>
        <w:t>dodajWniosek() -&gt; wprowadzDane() -&gt; weryfiku</w:t>
      </w:r>
      <w:r w:rsidR="00100F4D">
        <w:t>j</w:t>
      </w:r>
      <w:r>
        <w:t>() [system] -&gt; wystawWniosek() [system</w:t>
      </w:r>
      <w:r w:rsidR="009B5110">
        <w:t>/dodany do BD</w:t>
      </w:r>
      <w:r>
        <w:t>]</w:t>
      </w:r>
      <w:r w:rsidR="000A1570">
        <w:t xml:space="preserve"> -&gt;</w:t>
      </w:r>
    </w:p>
    <w:p w14:paraId="00DEFA6B" w14:textId="1C475659" w:rsidR="00726AB8" w:rsidRPr="002901D4" w:rsidRDefault="002435EE" w:rsidP="00726AB8">
      <w:pPr>
        <w:pStyle w:val="TreAkapitu"/>
      </w:pPr>
      <w:r>
        <w:t>statusWniosku()</w:t>
      </w:r>
      <w:r w:rsidR="00726AB8">
        <w:t xml:space="preserve"> </w:t>
      </w:r>
    </w:p>
    <w:p w14:paraId="27F83139" w14:textId="77777777" w:rsidR="00726AB8" w:rsidRPr="00726AB8" w:rsidRDefault="00726AB8" w:rsidP="00726AB8">
      <w:pPr>
        <w:pStyle w:val="TreAkapitu"/>
      </w:pPr>
    </w:p>
    <w:p w14:paraId="350FAD00" w14:textId="77777777" w:rsidR="002D2259" w:rsidRDefault="002D2259" w:rsidP="00D340D5">
      <w:pPr>
        <w:pStyle w:val="Nagwek2"/>
      </w:pPr>
      <w:bookmarkStart w:id="235" w:name="_Toc8601640"/>
      <w:bookmarkStart w:id="236" w:name="_Toc91668331"/>
      <w:r w:rsidRPr="00CB1632">
        <w:t>Wnioski</w:t>
      </w:r>
      <w:bookmarkEnd w:id="235"/>
      <w:bookmarkEnd w:id="236"/>
    </w:p>
    <w:p w14:paraId="356CBA8F" w14:textId="77777777" w:rsidR="002D2259" w:rsidRPr="00090F3B" w:rsidRDefault="002D2259" w:rsidP="002D2259">
      <w:pPr>
        <w:pStyle w:val="TreAkapitu"/>
      </w:pPr>
    </w:p>
    <w:p w14:paraId="24CA1526" w14:textId="77777777" w:rsidR="008D7643" w:rsidRDefault="008D7643" w:rsidP="00695A09">
      <w:pPr>
        <w:pStyle w:val="TreAkapitu"/>
        <w:ind w:firstLine="0"/>
        <w:rPr>
          <w:sz w:val="28"/>
        </w:rPr>
      </w:pPr>
    </w:p>
    <w:p w14:paraId="07F34D6D" w14:textId="77777777" w:rsidR="00126431" w:rsidRPr="00D340D5" w:rsidRDefault="005D2C07" w:rsidP="00D340D5">
      <w:pPr>
        <w:pStyle w:val="Nagwek1"/>
      </w:pPr>
      <w:bookmarkStart w:id="237" w:name="_Toc8601641"/>
      <w:bookmarkStart w:id="238" w:name="_Toc91668332"/>
      <w:r w:rsidRPr="00D340D5">
        <w:lastRenderedPageBreak/>
        <w:t>PROJEKT</w:t>
      </w:r>
      <w:r w:rsidR="00E43768" w:rsidRPr="00D340D5">
        <w:t xml:space="preserve"> systemu informatycznego</w:t>
      </w:r>
      <w:bookmarkEnd w:id="237"/>
      <w:bookmarkEnd w:id="238"/>
    </w:p>
    <w:p w14:paraId="1BEDF6B0" w14:textId="06E27AB7" w:rsidR="00126431" w:rsidRDefault="00126431" w:rsidP="00D340D5">
      <w:pPr>
        <w:pStyle w:val="Nagwek2"/>
      </w:pPr>
      <w:bookmarkStart w:id="239" w:name="_Toc8601642"/>
      <w:bookmarkStart w:id="240" w:name="_Toc91668333"/>
      <w:r w:rsidRPr="00327C91">
        <w:t>Wprowadzenie</w:t>
      </w:r>
      <w:bookmarkEnd w:id="239"/>
      <w:bookmarkEnd w:id="240"/>
    </w:p>
    <w:p w14:paraId="4E41E461" w14:textId="0CE36E06" w:rsidR="00BC62C1" w:rsidRPr="00BC62C1" w:rsidRDefault="00FA5600" w:rsidP="00695A09">
      <w:pPr>
        <w:pStyle w:val="TreAkapitu"/>
      </w:pPr>
      <w:r>
        <w:t xml:space="preserve">W niniejszym rozdziale zostanie opracowana strategia projektowania systemu informatycznego, która pozwala na przedstawienie koncepcji wykonania </w:t>
      </w:r>
      <w:r w:rsidR="00CF2D1A">
        <w:t>systemu</w:t>
      </w:r>
      <w:r>
        <w:t xml:space="preserve"> </w:t>
      </w:r>
      <w:r w:rsidR="00CF2D1A">
        <w:t>w różnych wariantach</w:t>
      </w:r>
      <w:r>
        <w:t xml:space="preserve">, uwzględniając </w:t>
      </w:r>
      <w:r w:rsidR="003C6F6E">
        <w:t xml:space="preserve">przy tym </w:t>
      </w:r>
      <w:r>
        <w:t xml:space="preserve">przeprowadzoną analizę biznesową oraz techniczną. </w:t>
      </w:r>
      <w:r w:rsidR="00ED7A74">
        <w:t>Proces projektowania systemu informatycznego polega na określeniu architektury sprzętowej i oprogramowania, a ponadto części składowych takich jak komponenty, interfejsy, mechanizmy bezpieczeństwa oraz algorytmy</w:t>
      </w:r>
      <w:r w:rsidR="00F74785">
        <w:t xml:space="preserve">. </w:t>
      </w:r>
      <w:r w:rsidR="00B323A9">
        <w:t>W etapie projektu systemu informatycznego następuje przejście od modeli konceptualnych do modeli implementacyjnych.</w:t>
      </w:r>
    </w:p>
    <w:p w14:paraId="131D783C" w14:textId="4271715B" w:rsidR="00126431" w:rsidRDefault="00CB3361" w:rsidP="00D340D5">
      <w:pPr>
        <w:pStyle w:val="Nagwek2"/>
      </w:pPr>
      <w:bookmarkStart w:id="241" w:name="_Toc8601643"/>
      <w:bookmarkStart w:id="242" w:name="_Toc91668334"/>
      <w:r>
        <w:t>S</w:t>
      </w:r>
      <w:r w:rsidR="000C0F7F" w:rsidRPr="000C0F7F">
        <w:t>trategi</w:t>
      </w:r>
      <w:r w:rsidR="00A552F2">
        <w:t>a</w:t>
      </w:r>
      <w:r w:rsidR="000C0F7F" w:rsidRPr="000C0F7F">
        <w:t xml:space="preserve"> projektowania systemu informatycznego</w:t>
      </w:r>
      <w:bookmarkEnd w:id="241"/>
      <w:bookmarkEnd w:id="242"/>
    </w:p>
    <w:p w14:paraId="15169225" w14:textId="6FFED381" w:rsidR="00771F1D" w:rsidRDefault="00771F1D" w:rsidP="00771F1D">
      <w:pPr>
        <w:pStyle w:val="TreAkapitu"/>
      </w:pPr>
      <w:r w:rsidRPr="00771F1D">
        <w:t>Strategia projektowania systemu informatycznego pozwala przedstawić koncepcję wykonania różnych wariantów oprogramowania na podstawie przeprowadzonej analizy (biznesowej i systemowej).</w:t>
      </w:r>
      <w:r>
        <w:t xml:space="preserve"> Wyróżniamy 3 warianty:</w:t>
      </w:r>
    </w:p>
    <w:p w14:paraId="1E04E5BD" w14:textId="23284F49" w:rsidR="00771F1D" w:rsidRDefault="00771F1D" w:rsidP="001B77AC">
      <w:pPr>
        <w:pStyle w:val="TreAkapitu"/>
        <w:numPr>
          <w:ilvl w:val="0"/>
          <w:numId w:val="51"/>
        </w:numPr>
      </w:pPr>
      <w:r>
        <w:t>Minimalny</w:t>
      </w:r>
    </w:p>
    <w:p w14:paraId="28BFDB25" w14:textId="1C641AD5" w:rsidR="00771F1D" w:rsidRDefault="00771F1D" w:rsidP="001B77AC">
      <w:pPr>
        <w:pStyle w:val="TreAkapitu"/>
        <w:numPr>
          <w:ilvl w:val="0"/>
          <w:numId w:val="51"/>
        </w:numPr>
      </w:pPr>
      <w:r>
        <w:t>Maksymalny</w:t>
      </w:r>
    </w:p>
    <w:p w14:paraId="53AAF8B0" w14:textId="6DCE115F" w:rsidR="00771F1D" w:rsidRPr="00771F1D" w:rsidRDefault="00771F1D" w:rsidP="001B77AC">
      <w:pPr>
        <w:pStyle w:val="TreAkapitu"/>
        <w:numPr>
          <w:ilvl w:val="0"/>
          <w:numId w:val="51"/>
        </w:numPr>
      </w:pPr>
      <w:r>
        <w:t>Realny</w:t>
      </w:r>
    </w:p>
    <w:p w14:paraId="6C9A5569" w14:textId="0F0BCF71" w:rsidR="00126431" w:rsidRDefault="00CB3361" w:rsidP="00D340D5">
      <w:pPr>
        <w:pStyle w:val="Nagwek3"/>
      </w:pPr>
      <w:bookmarkStart w:id="243" w:name="_Toc8601644"/>
      <w:bookmarkStart w:id="244" w:name="_Toc91668335"/>
      <w:r>
        <w:t>Wariant minimalny</w:t>
      </w:r>
      <w:bookmarkEnd w:id="243"/>
      <w:bookmarkEnd w:id="244"/>
    </w:p>
    <w:p w14:paraId="5321E111" w14:textId="03DFBCCF" w:rsidR="006E4830" w:rsidRPr="006D76AB" w:rsidRDefault="006E4830" w:rsidP="006E4830">
      <w:pPr>
        <w:pStyle w:val="TreAkapitu"/>
      </w:pPr>
      <w:r>
        <w:t xml:space="preserve">Wariant minimalny to wariant, w którym istnieje sieć łańcucha bloków, składająca się z węzłów. Sieć wchodzi w interakcje z aplikacją, która składa się jedynie z warstwy logiki biznesowej. </w:t>
      </w:r>
      <w:r w:rsidR="006D76AB">
        <w:t xml:space="preserve">Do sieci został wdrożony </w:t>
      </w:r>
      <w:r w:rsidR="006D76AB">
        <w:rPr>
          <w:i/>
          <w:iCs/>
        </w:rPr>
        <w:t>chaincode</w:t>
      </w:r>
      <w:r w:rsidR="006D76AB">
        <w:t xml:space="preserve">. </w:t>
      </w:r>
    </w:p>
    <w:p w14:paraId="77CB7F26" w14:textId="08F2D556" w:rsidR="00126431" w:rsidRDefault="00CB3361" w:rsidP="00D340D5">
      <w:pPr>
        <w:pStyle w:val="Nagwek3"/>
      </w:pPr>
      <w:bookmarkStart w:id="245" w:name="_Toc8601645"/>
      <w:bookmarkStart w:id="246" w:name="_Toc91668336"/>
      <w:r>
        <w:t>Wariant maksymalny</w:t>
      </w:r>
      <w:bookmarkEnd w:id="245"/>
      <w:bookmarkEnd w:id="246"/>
    </w:p>
    <w:p w14:paraId="66EEF9BD" w14:textId="4EB8E132" w:rsidR="006F493A" w:rsidRPr="006F493A" w:rsidRDefault="006F493A" w:rsidP="006F493A">
      <w:pPr>
        <w:pStyle w:val="TreAkapitu"/>
      </w:pPr>
      <w:r>
        <w:t xml:space="preserve">Wariant maksymalny obejmuje utworzenie sieci łańcucha bloków, która wchodzi w interakcje z aplikacją, składającej się z warstwy logiki biznesowej oraz prezentacji. </w:t>
      </w:r>
      <w:r w:rsidR="00123942">
        <w:t xml:space="preserve">Został wdrożony do sieci </w:t>
      </w:r>
      <w:r w:rsidR="00123942" w:rsidRPr="00123942">
        <w:rPr>
          <w:i/>
          <w:iCs/>
        </w:rPr>
        <w:t>chaincode</w:t>
      </w:r>
      <w:r w:rsidR="00123942">
        <w:t xml:space="preserve">. </w:t>
      </w:r>
      <w:r w:rsidR="00682992">
        <w:t xml:space="preserve">Baza danych została w pełni zintegrowana z węzłami. </w:t>
      </w:r>
      <w:r w:rsidR="00B57DB3">
        <w:t xml:space="preserve">System jest dostępny dla klientów poprzez przeglądarkę. </w:t>
      </w:r>
      <w:r w:rsidRPr="00123942">
        <w:t>Wszystkie</w:t>
      </w:r>
      <w:r>
        <w:t xml:space="preserve"> zdefiniowane wymagania co do systemu zostały spełnione. </w:t>
      </w:r>
      <w:r w:rsidR="007A7FB8">
        <w:t xml:space="preserve">Przebieg procesów biznesowych jest realizowany dokładnie tak jak zostało to zamodelowane.. </w:t>
      </w:r>
      <w:r>
        <w:t>Zaimplementowane zostały wszystkie zaprojektowane algorytmy</w:t>
      </w:r>
      <w:r w:rsidR="00134590">
        <w:t xml:space="preserve">, </w:t>
      </w:r>
      <w:r w:rsidR="007B6142">
        <w:t>mechanizmy bezpieczeństwa</w:t>
      </w:r>
      <w:r w:rsidR="00134590">
        <w:t xml:space="preserve"> oraz sposoby monitorowania systemu</w:t>
      </w:r>
      <w:r>
        <w:t>.</w:t>
      </w:r>
      <w:r w:rsidR="0035702F">
        <w:t xml:space="preserve"> </w:t>
      </w:r>
    </w:p>
    <w:p w14:paraId="54D9C51F" w14:textId="2161F4D7" w:rsidR="00126431" w:rsidRDefault="00CB3361" w:rsidP="00D340D5">
      <w:pPr>
        <w:pStyle w:val="Nagwek3"/>
      </w:pPr>
      <w:bookmarkStart w:id="247" w:name="_Toc8601646"/>
      <w:bookmarkStart w:id="248" w:name="_Toc91668337"/>
      <w:r>
        <w:t>Wariant realny</w:t>
      </w:r>
      <w:bookmarkEnd w:id="247"/>
      <w:bookmarkEnd w:id="248"/>
    </w:p>
    <w:p w14:paraId="382C7B42" w14:textId="1252B6BF" w:rsidR="00113DB1" w:rsidRPr="006F493A" w:rsidRDefault="00113DB1" w:rsidP="00113DB1">
      <w:pPr>
        <w:pStyle w:val="TreAkapitu"/>
      </w:pPr>
      <w:r>
        <w:lastRenderedPageBreak/>
        <w:t xml:space="preserve">Wariant </w:t>
      </w:r>
      <w:r w:rsidR="009A06AE">
        <w:t>realny</w:t>
      </w:r>
      <w:r>
        <w:t xml:space="preserve"> obejmuje utworzenie sieci łańcucha bloków, która wchodzi w interakcje z aplikacją, składającej się z warstwy logiki biznesowej. Został wdrożony do sieci </w:t>
      </w:r>
      <w:r w:rsidRPr="00123942">
        <w:rPr>
          <w:i/>
          <w:iCs/>
        </w:rPr>
        <w:t>chaincode</w:t>
      </w:r>
      <w:r>
        <w:t xml:space="preserve">. </w:t>
      </w:r>
      <w:r w:rsidR="00EB7026">
        <w:t>Została utworzona b</w:t>
      </w:r>
      <w:r>
        <w:t xml:space="preserve">aza danych. </w:t>
      </w:r>
      <w:r w:rsidR="0084581B">
        <w:t>Zdefiniowane</w:t>
      </w:r>
      <w:r>
        <w:t xml:space="preserve"> wymagania co do systemu zostały spełnione</w:t>
      </w:r>
      <w:r w:rsidR="0084581B">
        <w:t xml:space="preserve"> w 7</w:t>
      </w:r>
      <w:r w:rsidR="00DE6C7A">
        <w:t>0</w:t>
      </w:r>
      <w:r w:rsidR="0084581B">
        <w:t>%</w:t>
      </w:r>
      <w:r>
        <w:t xml:space="preserve">. </w:t>
      </w:r>
      <w:r w:rsidR="007B6142">
        <w:t>Procesy biznesowe realizowane są w znacznym uproszczeniu. Wprowadzono mechanizmy bezpieczeństwa oraz algorytmy dotyczące przebiegu transakcji</w:t>
      </w:r>
      <w:r w:rsidR="00547120">
        <w:t>.</w:t>
      </w:r>
    </w:p>
    <w:p w14:paraId="45FA8E28" w14:textId="77777777" w:rsidR="00113DB1" w:rsidRPr="00113DB1" w:rsidRDefault="00113DB1" w:rsidP="00113DB1">
      <w:pPr>
        <w:pStyle w:val="TreAkapitu"/>
      </w:pPr>
    </w:p>
    <w:p w14:paraId="416C1AE4" w14:textId="1901BDB5" w:rsidR="00CB3361" w:rsidRDefault="00CB3361" w:rsidP="00D340D5">
      <w:pPr>
        <w:pStyle w:val="Nagwek3"/>
      </w:pPr>
      <w:bookmarkStart w:id="249" w:name="_Toc8601647"/>
      <w:bookmarkStart w:id="250" w:name="_Toc91668338"/>
      <w:r>
        <w:t>Wybór wariantu</w:t>
      </w:r>
      <w:r w:rsidR="00410078">
        <w:t xml:space="preserve"> projektowania systemu informatycznego</w:t>
      </w:r>
      <w:bookmarkEnd w:id="249"/>
      <w:bookmarkEnd w:id="250"/>
    </w:p>
    <w:p w14:paraId="72D78525" w14:textId="799AA985" w:rsidR="009B3663" w:rsidRPr="009B3663" w:rsidRDefault="009B3663" w:rsidP="009B3663">
      <w:pPr>
        <w:pStyle w:val="TreAkapitu"/>
      </w:pPr>
      <w:r>
        <w:t>A bo ja wiem</w:t>
      </w:r>
    </w:p>
    <w:p w14:paraId="6B50747E" w14:textId="26340AA0" w:rsidR="00E30AAE" w:rsidRDefault="00E30AAE" w:rsidP="00D340D5">
      <w:pPr>
        <w:pStyle w:val="Nagwek2"/>
      </w:pPr>
      <w:bookmarkStart w:id="251" w:name="_Toc8601648"/>
      <w:bookmarkStart w:id="252" w:name="_Toc91668339"/>
      <w:r>
        <w:t xml:space="preserve">Architektura </w:t>
      </w:r>
      <w:r w:rsidR="00C7102B">
        <w:t xml:space="preserve">wysokopoziomowa </w:t>
      </w:r>
      <w:r w:rsidR="00F314CE">
        <w:t>systemu</w:t>
      </w:r>
      <w:bookmarkEnd w:id="251"/>
      <w:bookmarkEnd w:id="252"/>
    </w:p>
    <w:p w14:paraId="358872E5" w14:textId="687104E1" w:rsidR="005E0135" w:rsidRPr="005E0135" w:rsidRDefault="005E0135" w:rsidP="005E0135">
      <w:pPr>
        <w:pStyle w:val="TreAkapitu"/>
      </w:pPr>
      <w:r w:rsidRPr="005E0135">
        <w:t>„Architektura [systemów] określa podział oprogramowania na komponenty oraz definiuje funkcje tych komponentów i występujące między nimi relacje. Opis architektury oprogramowania pełni w projekcie rolę schematu jego budowy. Poza zakresem projektu architektury oprogramowania pozostaje określenie sposobu realizacji komponentów, nazywane niekiedy projektowaniem szczegółowym. Opracowanie architektury oprogramowania jest zadaniem twórczym, którego treścią jest definiowanie komponentów, których współdziałanie zapewni realizację wymaganego zachowania systemu.”</w:t>
      </w:r>
      <w:r>
        <w:t xml:space="preserve"> </w:t>
      </w:r>
      <w:r w:rsidRPr="005E0135">
        <w:t>– K.Sacha Inżynieria oprogramowania.</w:t>
      </w:r>
    </w:p>
    <w:p w14:paraId="0891F38C" w14:textId="77777777" w:rsidR="00F96263" w:rsidRDefault="00F96263" w:rsidP="00D340D5">
      <w:pPr>
        <w:pStyle w:val="Nagwek3"/>
      </w:pPr>
      <w:bookmarkStart w:id="253" w:name="_Toc8601649"/>
      <w:bookmarkStart w:id="254" w:name="_Toc91668340"/>
      <w:r>
        <w:t>Decyzje architektoniczne</w:t>
      </w:r>
      <w:bookmarkEnd w:id="253"/>
      <w:bookmarkEnd w:id="254"/>
    </w:p>
    <w:p w14:paraId="6238F961" w14:textId="77777777" w:rsidR="00F96263" w:rsidRPr="00C74714" w:rsidRDefault="00F96263" w:rsidP="00F96263">
      <w:pPr>
        <w:pStyle w:val="TreAkapitu"/>
      </w:pPr>
      <w:r w:rsidRPr="00C74714">
        <w:rPr>
          <w:highlight w:val="yellow"/>
        </w:rPr>
        <w:t xml:space="preserve">Specyfikacja wszystkich kluczowych decyzji </w:t>
      </w:r>
      <w:r>
        <w:rPr>
          <w:highlight w:val="yellow"/>
        </w:rPr>
        <w:t xml:space="preserve">podjętych na etapie projektowania systemu i </w:t>
      </w:r>
      <w:r w:rsidRPr="00C74714">
        <w:rPr>
          <w:highlight w:val="yellow"/>
        </w:rPr>
        <w:t xml:space="preserve">wpływających na </w:t>
      </w:r>
      <w:r>
        <w:rPr>
          <w:highlight w:val="yellow"/>
        </w:rPr>
        <w:t xml:space="preserve">jego </w:t>
      </w:r>
      <w:r w:rsidRPr="00C74714">
        <w:rPr>
          <w:highlight w:val="yellow"/>
        </w:rPr>
        <w:t>architekturę.</w:t>
      </w:r>
    </w:p>
    <w:p w14:paraId="3EC3EEEE" w14:textId="77777777" w:rsidR="00A86A2B" w:rsidRDefault="00A86A2B" w:rsidP="00D340D5">
      <w:pPr>
        <w:pStyle w:val="Nagwek3"/>
      </w:pPr>
      <w:bookmarkStart w:id="255" w:name="_Toc8601650"/>
      <w:bookmarkStart w:id="256" w:name="_Toc91668341"/>
      <w:r>
        <w:t>Wzorce architektoniczne</w:t>
      </w:r>
      <w:bookmarkEnd w:id="255"/>
      <w:bookmarkEnd w:id="256"/>
    </w:p>
    <w:p w14:paraId="7DB2017D" w14:textId="34746170" w:rsidR="00D97D85" w:rsidRDefault="00D97D85" w:rsidP="00D97D85">
      <w:pPr>
        <w:pStyle w:val="TreAkapitu"/>
      </w:pPr>
      <w:r w:rsidRPr="00D97D85">
        <w:rPr>
          <w:highlight w:val="yellow"/>
        </w:rPr>
        <w:t xml:space="preserve">Wzorce architektoniczne (ang. </w:t>
      </w:r>
      <w:r w:rsidRPr="00D97D85">
        <w:rPr>
          <w:i/>
          <w:highlight w:val="yellow"/>
        </w:rPr>
        <w:t>architectural pattern</w:t>
      </w:r>
      <w:r w:rsidRPr="00D97D85">
        <w:rPr>
          <w:highlight w:val="yellow"/>
        </w:rPr>
        <w:t>) uznany i sprawdzony sposób rozwiązania danego problemu z zakresu architektury oprogramowania. Określają one ogólną strukturę systemu informatycznego danego typu, elementy z jakich się składa, zakres funkcji realizowany przez dany element jak również zasady komunikacji pomiędzy poszczególnymi elementami. np. architektura wielowarstwowa, architektura klient-serwer, architektura zorientowana usługowo, architektura P2P (peer-to-peer), itd.</w:t>
      </w:r>
    </w:p>
    <w:p w14:paraId="6115630A" w14:textId="77777777" w:rsidR="00947752" w:rsidRPr="00D97D85" w:rsidRDefault="00947752" w:rsidP="002A31A1">
      <w:pPr>
        <w:pStyle w:val="TreAkapitu"/>
        <w:ind w:firstLine="0"/>
      </w:pPr>
    </w:p>
    <w:p w14:paraId="30F0213B" w14:textId="7AA094E7" w:rsidR="003A16AA" w:rsidRDefault="005E1E62" w:rsidP="00D340D5">
      <w:pPr>
        <w:pStyle w:val="Nagwek3"/>
      </w:pPr>
      <w:bookmarkStart w:id="257" w:name="_Toc8601651"/>
      <w:bookmarkStart w:id="258" w:name="_Toc91668342"/>
      <w:r>
        <w:t>Podział w</w:t>
      </w:r>
      <w:r w:rsidR="003A16AA">
        <w:t>arstw</w:t>
      </w:r>
      <w:r>
        <w:t>owy i układ warstw</w:t>
      </w:r>
      <w:r w:rsidR="003A16AA">
        <w:t xml:space="preserve"> systemu</w:t>
      </w:r>
      <w:bookmarkEnd w:id="257"/>
      <w:bookmarkEnd w:id="258"/>
    </w:p>
    <w:p w14:paraId="178BD5D6" w14:textId="394ED2D4" w:rsidR="00F33C62" w:rsidRDefault="00E15FA8" w:rsidP="00E15FA8">
      <w:pPr>
        <w:pStyle w:val="TreAkapitu"/>
      </w:pPr>
      <w:r>
        <w:lastRenderedPageBreak/>
        <w:t xml:space="preserve">Warstwy są strukturami </w:t>
      </w:r>
      <w:r w:rsidR="003F5F5C">
        <w:t>logicznymi</w:t>
      </w:r>
      <w:r>
        <w:t>, co za tym idzie nie stanowią fizycznych komponentów. Sy</w:t>
      </w:r>
      <w:r w:rsidR="00F33C62">
        <w:t xml:space="preserve">stem </w:t>
      </w:r>
      <w:r>
        <w:t xml:space="preserve">jest podzielony na </w:t>
      </w:r>
      <w:r w:rsidR="00F33C62">
        <w:t xml:space="preserve">3 warstwy: </w:t>
      </w:r>
    </w:p>
    <w:p w14:paraId="7D7D4A84" w14:textId="2183E90D" w:rsidR="00F33C62" w:rsidRDefault="00F33C62" w:rsidP="00275370">
      <w:pPr>
        <w:pStyle w:val="TreAkapitu"/>
        <w:numPr>
          <w:ilvl w:val="0"/>
          <w:numId w:val="24"/>
        </w:numPr>
      </w:pPr>
      <w:r>
        <w:t>Warstwa członkostwa (</w:t>
      </w:r>
      <w:r>
        <w:rPr>
          <w:i/>
          <w:iCs/>
        </w:rPr>
        <w:t>membership)</w:t>
      </w:r>
    </w:p>
    <w:p w14:paraId="5015B1DA" w14:textId="5CFE160E" w:rsidR="00F33C62" w:rsidRDefault="00F33C62" w:rsidP="00275370">
      <w:pPr>
        <w:pStyle w:val="TreAkapitu"/>
        <w:numPr>
          <w:ilvl w:val="0"/>
          <w:numId w:val="24"/>
        </w:numPr>
      </w:pPr>
      <w:r>
        <w:t>Warstwa łańcucha bloków (</w:t>
      </w:r>
      <w:r w:rsidRPr="00F33C62">
        <w:rPr>
          <w:i/>
          <w:iCs/>
        </w:rPr>
        <w:t>blockchain</w:t>
      </w:r>
      <w:r>
        <w:t>)</w:t>
      </w:r>
    </w:p>
    <w:p w14:paraId="5DA6DC78" w14:textId="71000333" w:rsidR="00BB1597" w:rsidRPr="001A4C24" w:rsidRDefault="00F33C62" w:rsidP="00275370">
      <w:pPr>
        <w:pStyle w:val="TreAkapitu"/>
        <w:numPr>
          <w:ilvl w:val="0"/>
          <w:numId w:val="24"/>
        </w:numPr>
      </w:pPr>
      <w:r>
        <w:t>Warstwa inteligentnych umów (</w:t>
      </w:r>
      <w:r>
        <w:rPr>
          <w:i/>
          <w:iCs/>
        </w:rPr>
        <w:t>smart contract)</w:t>
      </w:r>
    </w:p>
    <w:p w14:paraId="47B1CD1D" w14:textId="4F422D77" w:rsidR="001A4C24" w:rsidRPr="00F33C62" w:rsidRDefault="001A4C24" w:rsidP="00405E05">
      <w:pPr>
        <w:pStyle w:val="TreAkapitu"/>
        <w:ind w:firstLine="0"/>
      </w:pPr>
    </w:p>
    <w:p w14:paraId="4B90223D" w14:textId="20E16455" w:rsidR="002A31A1" w:rsidRPr="001F6909" w:rsidRDefault="00695A09" w:rsidP="001F6909">
      <w:pPr>
        <w:pStyle w:val="Legenda"/>
        <w:rPr>
          <w:b w:val="0"/>
          <w:bCs w:val="0"/>
        </w:rPr>
      </w:pPr>
      <w:bookmarkStart w:id="259" w:name="_Toc91667901"/>
      <w:r>
        <w:rPr>
          <w:noProof/>
        </w:rPr>
        <w:drawing>
          <wp:anchor distT="0" distB="0" distL="114300" distR="114300" simplePos="0" relativeHeight="251684352" behindDoc="1" locked="0" layoutInCell="1" allowOverlap="1" wp14:anchorId="20BAE740" wp14:editId="5C402DAC">
            <wp:simplePos x="0" y="0"/>
            <wp:positionH relativeFrom="column">
              <wp:posOffset>-234315</wp:posOffset>
            </wp:positionH>
            <wp:positionV relativeFrom="paragraph">
              <wp:posOffset>262890</wp:posOffset>
            </wp:positionV>
            <wp:extent cx="6362700" cy="3805555"/>
            <wp:effectExtent l="0" t="0" r="0" b="0"/>
            <wp:wrapTight wrapText="bothSides">
              <wp:wrapPolygon edited="0">
                <wp:start x="0" y="0"/>
                <wp:lineTo x="0" y="21517"/>
                <wp:lineTo x="21535" y="21517"/>
                <wp:lineTo x="21535" y="0"/>
                <wp:lineTo x="0" y="0"/>
              </wp:wrapPolygon>
            </wp:wrapTight>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62700" cy="3805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1597" w:rsidRPr="00BB1597">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2</w:t>
      </w:r>
      <w:r w:rsidR="001D0F84">
        <w:rPr>
          <w:b w:val="0"/>
          <w:bCs w:val="0"/>
        </w:rPr>
        <w:fldChar w:fldCharType="end"/>
      </w:r>
      <w:r w:rsidR="00BB1597" w:rsidRPr="00BB1597">
        <w:rPr>
          <w:b w:val="0"/>
          <w:bCs w:val="0"/>
        </w:rPr>
        <w:t>. Podział warstwowy oraz układ warstw systemu</w:t>
      </w:r>
      <w:bookmarkEnd w:id="259"/>
    </w:p>
    <w:p w14:paraId="334D6252" w14:textId="323D27EE" w:rsidR="002A31A1" w:rsidRDefault="002A31A1" w:rsidP="002A31A1">
      <w:pPr>
        <w:pStyle w:val="TreAkapitu"/>
        <w:ind w:firstLine="0"/>
        <w:jc w:val="left"/>
        <w:rPr>
          <w:sz w:val="20"/>
          <w:szCs w:val="16"/>
        </w:rPr>
      </w:pPr>
      <w:r w:rsidRPr="002A31A1">
        <w:rPr>
          <w:sz w:val="20"/>
          <w:szCs w:val="16"/>
        </w:rPr>
        <w:t xml:space="preserve">Źródło: </w:t>
      </w:r>
      <w:hyperlink r:id="rId66" w:anchor="2.1-Architecture" w:history="1">
        <w:r w:rsidR="00BB1597" w:rsidRPr="004146E3">
          <w:rPr>
            <w:rStyle w:val="Hipercze"/>
            <w:sz w:val="20"/>
            <w:szCs w:val="16"/>
          </w:rPr>
          <w:t>https://openblockchain.readthedocs.io/en/latest/protocol-spec/#2.1-Architecture</w:t>
        </w:r>
      </w:hyperlink>
    </w:p>
    <w:p w14:paraId="570E78B2" w14:textId="4A1454C1" w:rsidR="00BB1597" w:rsidRDefault="00BB1597" w:rsidP="002A31A1">
      <w:pPr>
        <w:pStyle w:val="TreAkapitu"/>
        <w:ind w:firstLine="0"/>
        <w:jc w:val="left"/>
        <w:rPr>
          <w:sz w:val="20"/>
          <w:szCs w:val="16"/>
        </w:rPr>
      </w:pPr>
    </w:p>
    <w:p w14:paraId="0904434A" w14:textId="08231C2C" w:rsidR="001A4C24" w:rsidRDefault="00B95200" w:rsidP="002A31A1">
      <w:pPr>
        <w:pStyle w:val="TreAkapitu"/>
        <w:ind w:firstLine="0"/>
        <w:jc w:val="left"/>
      </w:pPr>
      <w:r>
        <w:rPr>
          <w:sz w:val="20"/>
          <w:szCs w:val="16"/>
        </w:rPr>
        <w:tab/>
      </w:r>
      <w:r w:rsidRPr="00B95200">
        <w:t xml:space="preserve">Warstwa </w:t>
      </w:r>
      <w:r>
        <w:t>członkostwa</w:t>
      </w:r>
      <w:r w:rsidR="009633AB">
        <w:t xml:space="preserve"> (ang. </w:t>
      </w:r>
      <w:r w:rsidR="009633AB">
        <w:rPr>
          <w:i/>
          <w:iCs/>
        </w:rPr>
        <w:t>membership</w:t>
      </w:r>
      <w:r w:rsidR="009633AB">
        <w:t>)</w:t>
      </w:r>
      <w:r>
        <w:t xml:space="preserve"> zapewnia zarządzanie </w:t>
      </w:r>
      <w:r w:rsidR="009633AB">
        <w:t xml:space="preserve">uczestnikami sieci. Jest odpowiedzialna za kontrolowanie prywatności i poufności w </w:t>
      </w:r>
      <w:r w:rsidR="00C40C25">
        <w:t xml:space="preserve">utworzonej </w:t>
      </w:r>
      <w:r w:rsidR="009633AB">
        <w:t xml:space="preserve">sieci oraz </w:t>
      </w:r>
      <w:r w:rsidR="002F405A">
        <w:t>rejestrowanie</w:t>
      </w:r>
      <w:r w:rsidR="009633AB">
        <w:t xml:space="preserve"> tożsamości jej członków. </w:t>
      </w:r>
      <w:r w:rsidR="003A4B9A">
        <w:t xml:space="preserve">Podmioty rejestrują się w celu uzyskania </w:t>
      </w:r>
      <w:r w:rsidR="00EB5A2D">
        <w:t>certyfikatów</w:t>
      </w:r>
      <w:r w:rsidR="003A4B9A">
        <w:t xml:space="preserve"> tożsamości, dzięki czemu mogą być rozróżniane. </w:t>
      </w:r>
      <w:r w:rsidR="00EB5A2D">
        <w:t>Certyfikaty</w:t>
      </w:r>
      <w:r w:rsidR="003A4B9A">
        <w:t xml:space="preserve"> są przechowywane w łańcuchu bloków. Ponadto służą do autoryzacji składanych transakcji. </w:t>
      </w:r>
      <w:r w:rsidR="00403754">
        <w:t xml:space="preserve">Dzięki przyznanym poświadczeniom transakcje mogą być odpowiednie grupowane. </w:t>
      </w:r>
    </w:p>
    <w:p w14:paraId="33EB9317" w14:textId="30AA2DD8" w:rsidR="000874A1" w:rsidRDefault="000874A1" w:rsidP="002A31A1">
      <w:pPr>
        <w:pStyle w:val="TreAkapitu"/>
        <w:ind w:firstLine="0"/>
        <w:jc w:val="left"/>
      </w:pPr>
      <w:r>
        <w:tab/>
        <w:t>Warstwa łańcucha bloków</w:t>
      </w:r>
      <w:r w:rsidR="00DD0426">
        <w:t xml:space="preserve"> (ang. </w:t>
      </w:r>
      <w:r w:rsidR="00DD0426">
        <w:rPr>
          <w:i/>
          <w:iCs/>
        </w:rPr>
        <w:t>blockchain</w:t>
      </w:r>
      <w:r w:rsidR="00DD0426">
        <w:t>)</w:t>
      </w:r>
      <w:r>
        <w:t xml:space="preserve"> pozwala na zarządzanie </w:t>
      </w:r>
      <w:r w:rsidR="00DD0426">
        <w:t>rozproszonym rejestrem</w:t>
      </w:r>
      <w:r w:rsidR="00F1519A">
        <w:t xml:space="preserve"> za pośrednictwem protokołu P2P</w:t>
      </w:r>
      <w:r w:rsidR="00312246">
        <w:t>, opartego na HTTP/2</w:t>
      </w:r>
      <w:r>
        <w:t xml:space="preserve">. </w:t>
      </w:r>
      <w:r w:rsidR="000C5AE5">
        <w:t>Połączone ze sobą bloki</w:t>
      </w:r>
      <w:r w:rsidR="00410916">
        <w:t xml:space="preserve"> </w:t>
      </w:r>
      <w:r w:rsidR="000C5AE5">
        <w:t xml:space="preserve">zawierają </w:t>
      </w:r>
      <w:r w:rsidR="0016098F">
        <w:t>dane</w:t>
      </w:r>
      <w:r w:rsidR="000C5AE5">
        <w:t xml:space="preserve"> o bieżących oraz już wykonanych transakcjach.</w:t>
      </w:r>
      <w:r w:rsidR="0016098F">
        <w:t xml:space="preserve"> Struktury danych w tej </w:t>
      </w:r>
      <w:r w:rsidR="0016098F">
        <w:lastRenderedPageBreak/>
        <w:t xml:space="preserve">warstwie </w:t>
      </w:r>
      <w:r w:rsidR="000777AD">
        <w:t>powiązane są ze sobą dzięki wykorzystania funkcji skrótu.</w:t>
      </w:r>
      <w:r w:rsidR="006658D8">
        <w:t xml:space="preserve"> Konfigurowany jest tutaj algorytm konsensusu, czyli technika osiągan</w:t>
      </w:r>
      <w:r w:rsidR="005751F1">
        <w:t>ia porozumienia</w:t>
      </w:r>
      <w:r w:rsidR="006658D8">
        <w:t xml:space="preserve"> pomiędzy węzłami sieci.</w:t>
      </w:r>
    </w:p>
    <w:p w14:paraId="121A4047" w14:textId="55613308" w:rsidR="006B16B2" w:rsidRDefault="001D7ECB" w:rsidP="002A31A1">
      <w:pPr>
        <w:pStyle w:val="TreAkapitu"/>
        <w:ind w:firstLine="0"/>
        <w:jc w:val="left"/>
      </w:pPr>
      <w:r>
        <w:tab/>
        <w:t xml:space="preserve">Warstwa inteligentnych umów (ang. </w:t>
      </w:r>
      <w:r>
        <w:rPr>
          <w:i/>
          <w:iCs/>
        </w:rPr>
        <w:t>smart-contract</w:t>
      </w:r>
      <w:r>
        <w:t>)</w:t>
      </w:r>
      <w:r w:rsidR="006B16B2">
        <w:t xml:space="preserve"> zawiera</w:t>
      </w:r>
      <w:r w:rsidR="00EE3BFE">
        <w:t xml:space="preserve"> </w:t>
      </w:r>
      <w:r w:rsidR="006B16B2">
        <w:t>implementacje</w:t>
      </w:r>
      <w:r w:rsidR="005E6268">
        <w:t xml:space="preserve"> logiki biznesowej</w:t>
      </w:r>
      <w:r w:rsidR="00EE3BFE">
        <w:t>.</w:t>
      </w:r>
      <w:r w:rsidR="005E6268">
        <w:t xml:space="preserve"> </w:t>
      </w:r>
      <w:r w:rsidR="00EE3BFE">
        <w:t>Z</w:t>
      </w:r>
      <w:r w:rsidR="006B16B2">
        <w:t xml:space="preserve">apewnia </w:t>
      </w:r>
      <w:r w:rsidR="00EE3BFE">
        <w:t xml:space="preserve">ona </w:t>
      </w:r>
      <w:r w:rsidR="006B16B2">
        <w:t xml:space="preserve">bezpieczny sposób wykonania kodu zawartego w </w:t>
      </w:r>
      <w:r w:rsidR="006B16B2" w:rsidRPr="006B16B2">
        <w:rPr>
          <w:i/>
          <w:iCs/>
        </w:rPr>
        <w:t>smart-contract</w:t>
      </w:r>
      <w:r w:rsidR="00EE3BFE">
        <w:t xml:space="preserve">, ponieważ warstwa jest zamkniętym i zabezpieczonym </w:t>
      </w:r>
      <w:r w:rsidR="00291AC2">
        <w:t xml:space="preserve">odizolowanym </w:t>
      </w:r>
      <w:r w:rsidR="00EE3BFE">
        <w:t>kontenerem</w:t>
      </w:r>
      <w:r w:rsidR="00522D4A">
        <w:t xml:space="preserve">, dzięki czemu nie jest możliwy bezpośredni dostęp do kodu tej warstwy. </w:t>
      </w:r>
      <w:r w:rsidR="00EE3BFE">
        <w:t xml:space="preserve">Inteligentne umowy inicjują </w:t>
      </w:r>
      <w:r w:rsidR="00EA15DE">
        <w:t xml:space="preserve">nowe </w:t>
      </w:r>
      <w:r w:rsidR="00EE3BFE">
        <w:t>transakcje</w:t>
      </w:r>
      <w:r w:rsidR="00891E84">
        <w:t xml:space="preserve"> oraz</w:t>
      </w:r>
      <w:r w:rsidR="00EE3BFE">
        <w:t xml:space="preserve"> </w:t>
      </w:r>
      <w:r w:rsidR="00370DF1">
        <w:t xml:space="preserve">za ich pośrednictwem </w:t>
      </w:r>
      <w:r w:rsidR="000D495E">
        <w:t>zmieniają</w:t>
      </w:r>
      <w:r w:rsidR="00EE3BFE">
        <w:t xml:space="preserve"> stan rozproszonego rejestru</w:t>
      </w:r>
      <w:r w:rsidR="00CC6E96">
        <w:t xml:space="preserve">, </w:t>
      </w:r>
      <w:r w:rsidR="00581C20">
        <w:t xml:space="preserve">który </w:t>
      </w:r>
      <w:r w:rsidR="00CC6E96">
        <w:t>z</w:t>
      </w:r>
      <w:r w:rsidR="005130BB">
        <w:t>najduje się</w:t>
      </w:r>
      <w:r w:rsidR="00375DF5">
        <w:t xml:space="preserve"> </w:t>
      </w:r>
      <w:r w:rsidR="00CC6E96">
        <w:t xml:space="preserve">w warstwie </w:t>
      </w:r>
      <w:r w:rsidR="00CC6E96">
        <w:rPr>
          <w:i/>
          <w:iCs/>
        </w:rPr>
        <w:t>blockchain</w:t>
      </w:r>
      <w:r w:rsidR="00CC6E96">
        <w:t>.</w:t>
      </w:r>
    </w:p>
    <w:p w14:paraId="6009CED1" w14:textId="3C9F6380" w:rsidR="00D05F39" w:rsidRPr="000328C3" w:rsidRDefault="00C7102B" w:rsidP="00512B7C">
      <w:pPr>
        <w:pStyle w:val="Nagwek3"/>
      </w:pPr>
      <w:bookmarkStart w:id="260" w:name="_Toc8601652"/>
      <w:bookmarkStart w:id="261" w:name="_Toc91668343"/>
      <w:r>
        <w:t>Komponenty systemu</w:t>
      </w:r>
      <w:bookmarkEnd w:id="260"/>
      <w:bookmarkEnd w:id="261"/>
    </w:p>
    <w:p w14:paraId="6F29ED71" w14:textId="41697A36" w:rsidR="00D05F39" w:rsidRPr="00D05F39" w:rsidRDefault="00D05F39" w:rsidP="00D05F39">
      <w:pPr>
        <w:pStyle w:val="Legenda"/>
        <w:rPr>
          <w:b w:val="0"/>
          <w:bCs w:val="0"/>
        </w:rPr>
      </w:pPr>
      <w:bookmarkStart w:id="262" w:name="_Toc91667902"/>
      <w:r w:rsidRPr="00D05F39">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3</w:t>
      </w:r>
      <w:r w:rsidR="001D0F84">
        <w:rPr>
          <w:b w:val="0"/>
          <w:bCs w:val="0"/>
        </w:rPr>
        <w:fldChar w:fldCharType="end"/>
      </w:r>
      <w:r w:rsidRPr="00D05F39">
        <w:rPr>
          <w:b w:val="0"/>
          <w:bCs w:val="0"/>
        </w:rPr>
        <w:t>. Komponenty systemu informatycznego</w:t>
      </w:r>
      <w:r w:rsidR="00AB5CDB">
        <w:rPr>
          <w:b w:val="0"/>
          <w:bCs w:val="0"/>
        </w:rPr>
        <w:t xml:space="preserve"> opartego na Hyperledger Fabric</w:t>
      </w:r>
      <w:bookmarkEnd w:id="262"/>
      <w:r w:rsidRPr="00D05F39">
        <w:rPr>
          <w:b w:val="0"/>
          <w:bCs w:val="0"/>
        </w:rPr>
        <w:br/>
      </w:r>
    </w:p>
    <w:p w14:paraId="1EC2855F" w14:textId="0E15BBF1" w:rsidR="000328C3" w:rsidRDefault="00D05F39" w:rsidP="000328C3">
      <w:pPr>
        <w:pStyle w:val="TreAkapitu"/>
        <w:jc w:val="center"/>
      </w:pPr>
      <w:r>
        <w:rPr>
          <w:noProof/>
        </w:rPr>
        <w:drawing>
          <wp:anchor distT="0" distB="0" distL="114300" distR="114300" simplePos="0" relativeHeight="251758080" behindDoc="1" locked="0" layoutInCell="1" allowOverlap="1" wp14:anchorId="172876FA" wp14:editId="25250D55">
            <wp:simplePos x="0" y="0"/>
            <wp:positionH relativeFrom="column">
              <wp:posOffset>-292158</wp:posOffset>
            </wp:positionH>
            <wp:positionV relativeFrom="paragraph">
              <wp:posOffset>5715</wp:posOffset>
            </wp:positionV>
            <wp:extent cx="6699885" cy="1925320"/>
            <wp:effectExtent l="0" t="0" r="0" b="0"/>
            <wp:wrapTight wrapText="bothSides">
              <wp:wrapPolygon edited="0">
                <wp:start x="3132" y="0"/>
                <wp:lineTo x="3132" y="3420"/>
                <wp:lineTo x="0" y="5770"/>
                <wp:lineTo x="0" y="14960"/>
                <wp:lineTo x="3132" y="17098"/>
                <wp:lineTo x="3132" y="21372"/>
                <wp:lineTo x="14863" y="21372"/>
                <wp:lineTo x="14863" y="17098"/>
                <wp:lineTo x="21557" y="14747"/>
                <wp:lineTo x="21557" y="6198"/>
                <wp:lineTo x="14863" y="3420"/>
                <wp:lineTo x="14863" y="0"/>
                <wp:lineTo x="3132" y="0"/>
              </wp:wrapPolygon>
            </wp:wrapTight>
            <wp:docPr id="204" name="Obraz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699885" cy="1925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C7B0E8" w14:textId="77777777" w:rsidR="00D05F39" w:rsidRDefault="00D05F39" w:rsidP="000328C3">
      <w:pPr>
        <w:pStyle w:val="TreAkapitu"/>
        <w:jc w:val="center"/>
        <w:rPr>
          <w:sz w:val="20"/>
          <w:szCs w:val="16"/>
        </w:rPr>
      </w:pPr>
    </w:p>
    <w:p w14:paraId="5DFE07C2" w14:textId="77777777" w:rsidR="00D05F39" w:rsidRDefault="00D05F39" w:rsidP="000328C3">
      <w:pPr>
        <w:pStyle w:val="TreAkapitu"/>
        <w:jc w:val="center"/>
        <w:rPr>
          <w:sz w:val="20"/>
          <w:szCs w:val="16"/>
        </w:rPr>
      </w:pPr>
    </w:p>
    <w:p w14:paraId="46F9820F" w14:textId="77777777" w:rsidR="00D05F39" w:rsidRDefault="00D05F39" w:rsidP="000328C3">
      <w:pPr>
        <w:pStyle w:val="TreAkapitu"/>
        <w:jc w:val="center"/>
        <w:rPr>
          <w:sz w:val="20"/>
          <w:szCs w:val="16"/>
        </w:rPr>
      </w:pPr>
    </w:p>
    <w:p w14:paraId="18BB201C" w14:textId="77777777" w:rsidR="00D05F39" w:rsidRDefault="00D05F39" w:rsidP="000328C3">
      <w:pPr>
        <w:pStyle w:val="TreAkapitu"/>
        <w:jc w:val="center"/>
        <w:rPr>
          <w:sz w:val="20"/>
          <w:szCs w:val="16"/>
        </w:rPr>
      </w:pPr>
    </w:p>
    <w:p w14:paraId="2FF35294" w14:textId="4B8D380E" w:rsidR="00D05F39" w:rsidRPr="00D05F39" w:rsidRDefault="00D05F39" w:rsidP="00D05F39">
      <w:pPr>
        <w:pStyle w:val="TreAkapitu"/>
        <w:ind w:firstLine="0"/>
        <w:rPr>
          <w:sz w:val="20"/>
          <w:szCs w:val="16"/>
        </w:rPr>
      </w:pPr>
      <w:r w:rsidRPr="00D05F39">
        <w:rPr>
          <w:sz w:val="20"/>
          <w:szCs w:val="16"/>
        </w:rPr>
        <w:t xml:space="preserve">Źródło: </w:t>
      </w:r>
      <w:hyperlink r:id="rId68" w:history="1">
        <w:r w:rsidRPr="00D05F39">
          <w:rPr>
            <w:rStyle w:val="Hipercze"/>
            <w:sz w:val="20"/>
            <w:szCs w:val="16"/>
          </w:rPr>
          <w:t>https://developpaper.com/basic-knowledge-of-hyperledger-fabric/</w:t>
        </w:r>
      </w:hyperlink>
    </w:p>
    <w:p w14:paraId="2BE7E4FC" w14:textId="77777777" w:rsidR="00D05F39" w:rsidRPr="000328C3" w:rsidRDefault="00D05F39" w:rsidP="000328C3">
      <w:pPr>
        <w:pStyle w:val="TreAkapitu"/>
        <w:jc w:val="center"/>
      </w:pPr>
    </w:p>
    <w:p w14:paraId="2E0B3937" w14:textId="26C5291A" w:rsidR="00051D9B" w:rsidRDefault="00051D9B" w:rsidP="00051D9B">
      <w:pPr>
        <w:pStyle w:val="TreAkapitu"/>
      </w:pPr>
    </w:p>
    <w:p w14:paraId="2A908995" w14:textId="05FAE70F" w:rsidR="00EF5FBB" w:rsidRDefault="00EF5FBB" w:rsidP="00EF5FBB">
      <w:pPr>
        <w:pStyle w:val="TreAkapitu"/>
        <w:ind w:firstLine="0"/>
      </w:pPr>
    </w:p>
    <w:p w14:paraId="33173069" w14:textId="6274D61C" w:rsidR="00EB5A2D" w:rsidRDefault="00EB5A2D" w:rsidP="0074347E">
      <w:pPr>
        <w:pStyle w:val="TreAkapitu"/>
      </w:pPr>
      <w:r>
        <w:t>Sieć zbudowana poprzez Hyperledger Fabric zawiera 3 podstawowe komponenty</w:t>
      </w:r>
      <w:r w:rsidR="0063769D">
        <w:t xml:space="preserve">, które odgrywają unikalne role: </w:t>
      </w:r>
    </w:p>
    <w:p w14:paraId="54422FD0" w14:textId="71AB776E" w:rsidR="0087649F" w:rsidRDefault="00EB5A2D" w:rsidP="00275370">
      <w:pPr>
        <w:pStyle w:val="TreAkapitu"/>
        <w:numPr>
          <w:ilvl w:val="0"/>
          <w:numId w:val="31"/>
        </w:numPr>
      </w:pPr>
      <w:r>
        <w:t>Węzły członków(</w:t>
      </w:r>
      <w:r>
        <w:rPr>
          <w:i/>
          <w:iCs/>
        </w:rPr>
        <w:t>peer nodes</w:t>
      </w:r>
      <w:r>
        <w:t>)</w:t>
      </w:r>
      <w:r w:rsidR="0044798D">
        <w:t xml:space="preserve"> - k</w:t>
      </w:r>
      <w:r w:rsidR="0044798D" w:rsidRPr="0044798D">
        <w:t>ażdy członek sieci stanowi węzeł, który przechowuje swoją kopię rozproszonego rejestru</w:t>
      </w:r>
      <w:r w:rsidR="00512B7C">
        <w:t xml:space="preserve"> (tzw. </w:t>
      </w:r>
      <w:r w:rsidR="00512B7C">
        <w:rPr>
          <w:i/>
          <w:iCs/>
        </w:rPr>
        <w:t>Ledger</w:t>
      </w:r>
      <w:r w:rsidR="00512B7C">
        <w:t xml:space="preserve"> – został on opisany w podrozdziale 4.5.1.)</w:t>
      </w:r>
      <w:r w:rsidR="0044798D" w:rsidRPr="0044798D">
        <w:t xml:space="preserve"> oraz jest odpowiedzialny za uruchomienie inteligentnej umowy zawartej w </w:t>
      </w:r>
      <w:r w:rsidR="0044798D" w:rsidRPr="00750DC8">
        <w:rPr>
          <w:i/>
          <w:iCs/>
        </w:rPr>
        <w:t>chaincode</w:t>
      </w:r>
      <w:r w:rsidR="0044798D" w:rsidRPr="0044798D">
        <w:t>.</w:t>
      </w:r>
      <w:r w:rsidR="006E45AF">
        <w:t xml:space="preserve"> Wyróżniamy dwa typy </w:t>
      </w:r>
      <w:r w:rsidR="006E45AF">
        <w:rPr>
          <w:i/>
          <w:iCs/>
        </w:rPr>
        <w:t>peer node</w:t>
      </w:r>
      <w:r w:rsidR="006E45AF">
        <w:t xml:space="preserve">: </w:t>
      </w:r>
      <w:r w:rsidR="0087649F">
        <w:rPr>
          <w:i/>
          <w:iCs/>
        </w:rPr>
        <w:t>endorsing peer</w:t>
      </w:r>
      <w:r w:rsidR="0087649F">
        <w:t xml:space="preserve"> oraz </w:t>
      </w:r>
      <w:r w:rsidR="0087649F">
        <w:rPr>
          <w:i/>
          <w:iCs/>
        </w:rPr>
        <w:t>commiting peer</w:t>
      </w:r>
      <w:r w:rsidR="0087649F">
        <w:t xml:space="preserve">. Każdy węzeł jest </w:t>
      </w:r>
      <w:r w:rsidR="0087649F">
        <w:rPr>
          <w:i/>
          <w:iCs/>
        </w:rPr>
        <w:t>commiting peer</w:t>
      </w:r>
      <w:r w:rsidR="0087649F">
        <w:t xml:space="preserve">, jednakże niektóre z nich posiadają specjalną rolę </w:t>
      </w:r>
      <w:r w:rsidR="0087649F">
        <w:rPr>
          <w:i/>
          <w:iCs/>
        </w:rPr>
        <w:t>endorsing peer</w:t>
      </w:r>
      <w:r w:rsidR="0087649F">
        <w:t>, któr</w:t>
      </w:r>
      <w:r w:rsidR="006562CE">
        <w:t>a</w:t>
      </w:r>
      <w:r w:rsidR="0087649F">
        <w:t xml:space="preserve"> </w:t>
      </w:r>
      <w:r w:rsidR="004D06C7">
        <w:t>jest odpowiedzialn</w:t>
      </w:r>
      <w:r w:rsidR="006562CE">
        <w:t>a</w:t>
      </w:r>
      <w:r w:rsidR="004D06C7">
        <w:t xml:space="preserve"> za zatwierdzanie transakcji.</w:t>
      </w:r>
    </w:p>
    <w:p w14:paraId="124B77F1" w14:textId="2EA0C322" w:rsidR="00EB5A2D" w:rsidRDefault="00EB5A2D" w:rsidP="00275370">
      <w:pPr>
        <w:pStyle w:val="TreAkapitu"/>
        <w:numPr>
          <w:ilvl w:val="0"/>
          <w:numId w:val="31"/>
        </w:numPr>
        <w:tabs>
          <w:tab w:val="left" w:pos="2208"/>
        </w:tabs>
      </w:pPr>
      <w:r>
        <w:lastRenderedPageBreak/>
        <w:t>Węz</w:t>
      </w:r>
      <w:r w:rsidR="00BD6763">
        <w:t>ły</w:t>
      </w:r>
      <w:r>
        <w:t xml:space="preserve"> zleceniodawcy (</w:t>
      </w:r>
      <w:r>
        <w:rPr>
          <w:i/>
          <w:iCs/>
        </w:rPr>
        <w:t>orderer node</w:t>
      </w:r>
      <w:r w:rsidR="00BD6763">
        <w:rPr>
          <w:i/>
          <w:iCs/>
        </w:rPr>
        <w:t>s</w:t>
      </w:r>
      <w:r w:rsidR="00B10700">
        <w:rPr>
          <w:i/>
          <w:iCs/>
        </w:rPr>
        <w:t>, ordering service</w:t>
      </w:r>
      <w:r>
        <w:t>)</w:t>
      </w:r>
      <w:r w:rsidR="0044798D">
        <w:t xml:space="preserve"> – jest to komponent sieci, który ma za zadanie </w:t>
      </w:r>
      <w:r w:rsidR="004D06C7">
        <w:t xml:space="preserve">weryfikacje certyfikatów tożsamości, </w:t>
      </w:r>
      <w:r w:rsidR="008567BF">
        <w:t xml:space="preserve">odbieranie i </w:t>
      </w:r>
      <w:r w:rsidR="0044798D">
        <w:t>zatwierdzanie transakcji,</w:t>
      </w:r>
      <w:r w:rsidR="00C57E56">
        <w:t xml:space="preserve"> tworzenie nowych bloków oraz dodawania ich do rejestru,</w:t>
      </w:r>
      <w:r w:rsidR="0044798D">
        <w:t xml:space="preserve"> </w:t>
      </w:r>
      <w:r w:rsidR="00C57E56">
        <w:t xml:space="preserve">a następnie dostarczanie ich </w:t>
      </w:r>
      <w:r w:rsidR="00754E99">
        <w:t>do odpowiednich węzłów</w:t>
      </w:r>
      <w:r w:rsidR="008567BF">
        <w:t>.</w:t>
      </w:r>
    </w:p>
    <w:p w14:paraId="2574DA0E" w14:textId="335CEF00" w:rsidR="00EB5A2D" w:rsidRPr="00EB5A2D" w:rsidRDefault="0037777D" w:rsidP="00275370">
      <w:pPr>
        <w:pStyle w:val="TreAkapitu"/>
        <w:numPr>
          <w:ilvl w:val="0"/>
          <w:numId w:val="31"/>
        </w:numPr>
        <w:tabs>
          <w:tab w:val="left" w:pos="2208"/>
        </w:tabs>
      </w:pPr>
      <w:r>
        <w:t>Jednostki autoryzujące</w:t>
      </w:r>
      <w:r w:rsidR="00EB5A2D">
        <w:t xml:space="preserve"> (</w:t>
      </w:r>
      <w:r>
        <w:rPr>
          <w:i/>
          <w:iCs/>
        </w:rPr>
        <w:t>Membersh</w:t>
      </w:r>
      <w:r w:rsidR="006562CE">
        <w:rPr>
          <w:i/>
          <w:iCs/>
        </w:rPr>
        <w:t>i</w:t>
      </w:r>
      <w:r>
        <w:rPr>
          <w:i/>
          <w:iCs/>
        </w:rPr>
        <w:t xml:space="preserve">p Service Provider, </w:t>
      </w:r>
      <w:r w:rsidRPr="0037777D">
        <w:t>MSP</w:t>
      </w:r>
      <w:r w:rsidR="00EB5A2D">
        <w:t>)</w:t>
      </w:r>
      <w:r w:rsidR="00BE64E7">
        <w:t xml:space="preserve"> - </w:t>
      </w:r>
      <w:r>
        <w:t>z</w:t>
      </w:r>
      <w:r w:rsidR="00BE64E7" w:rsidRPr="00BE64E7">
        <w:t xml:space="preserve"> racji tego, iż Hyperledger Fabric jest prywatną siecią </w:t>
      </w:r>
      <w:r w:rsidR="00BE64E7" w:rsidRPr="00E809ED">
        <w:rPr>
          <w:i/>
          <w:iCs/>
        </w:rPr>
        <w:t>blockchain</w:t>
      </w:r>
      <w:r w:rsidR="00BE64E7" w:rsidRPr="00BE64E7">
        <w:t xml:space="preserve"> z upoważnieniami, jej użytkownicy muszą potwierdzać swoje certyfikaty tożsamości w celu uczestniczenia w sieci.</w:t>
      </w:r>
    </w:p>
    <w:p w14:paraId="221F8366" w14:textId="77777777" w:rsidR="0060396E" w:rsidRDefault="0060396E" w:rsidP="0074347E">
      <w:pPr>
        <w:pStyle w:val="TreAkapitu"/>
      </w:pPr>
    </w:p>
    <w:p w14:paraId="05131B7E" w14:textId="49B8F9A5" w:rsidR="00F72D26" w:rsidRDefault="00BE64E7" w:rsidP="00F72D26">
      <w:pPr>
        <w:pStyle w:val="TreAkapitu"/>
      </w:pPr>
      <w:r>
        <w:t xml:space="preserve">Każda organizacja </w:t>
      </w:r>
      <w:r w:rsidR="00E809ED">
        <w:t>uczestnicząca w</w:t>
      </w:r>
      <w:r>
        <w:t xml:space="preserve"> sieci </w:t>
      </w:r>
      <w:r w:rsidR="0075044E">
        <w:t xml:space="preserve">będzie posiadać węzły oraz nadane im certyfikaty tożsamości. </w:t>
      </w:r>
      <w:r w:rsidR="00FC7CED">
        <w:t xml:space="preserve">Węzły członków będą </w:t>
      </w:r>
      <w:r w:rsidR="0037777D">
        <w:t>odgrywać</w:t>
      </w:r>
      <w:r w:rsidR="001F07E1">
        <w:t xml:space="preserve"> role,</w:t>
      </w:r>
      <w:r w:rsidR="00FC7CED">
        <w:t xml:space="preserve"> któ</w:t>
      </w:r>
      <w:r w:rsidR="0037777D">
        <w:t>re</w:t>
      </w:r>
      <w:r w:rsidR="00FC7CED">
        <w:t xml:space="preserve"> zostaną </w:t>
      </w:r>
      <w:r w:rsidR="0037777D">
        <w:t xml:space="preserve">zdefiniowane poprzez </w:t>
      </w:r>
      <w:r w:rsidR="00FC7CED">
        <w:t xml:space="preserve">odpowiednie certyfikaty tożsamości – pożyczkodawcy lub pożyczkobiorcy. </w:t>
      </w:r>
      <w:r w:rsidR="00FC7CED" w:rsidRPr="00292687">
        <w:t>P</w:t>
      </w:r>
      <w:r w:rsidR="0075044E" w:rsidRPr="00292687">
        <w:t>onadto</w:t>
      </w:r>
      <w:r w:rsidR="0075044E">
        <w:t xml:space="preserve"> konieczne jest, aby w każdej sieci znajdował się przynajmniej jeden serwis zleceniodawcy (</w:t>
      </w:r>
      <w:r w:rsidR="0075044E">
        <w:rPr>
          <w:i/>
          <w:iCs/>
        </w:rPr>
        <w:t>ordering service</w:t>
      </w:r>
      <w:r w:rsidR="0075044E">
        <w:t>), który może zostać rozdysponowany między wiele organizacji.</w:t>
      </w:r>
      <w:r w:rsidR="0063769D">
        <w:t xml:space="preserve"> Wprowadza on konsensus w celu uporządkowania przesłanych przez członków transakcji.</w:t>
      </w:r>
    </w:p>
    <w:p w14:paraId="5B5439C4" w14:textId="2B95303A" w:rsidR="00C5437F" w:rsidRDefault="00C7102B" w:rsidP="00CF6D35">
      <w:pPr>
        <w:pStyle w:val="Nagwek3"/>
      </w:pPr>
      <w:bookmarkStart w:id="263" w:name="_Toc8601653"/>
      <w:bookmarkStart w:id="264" w:name="_Toc91668344"/>
      <w:r>
        <w:t>Interfejsy</w:t>
      </w:r>
      <w:bookmarkStart w:id="265" w:name="_Toc8601654"/>
      <w:bookmarkEnd w:id="263"/>
      <w:bookmarkEnd w:id="264"/>
      <w:bookmarkEnd w:id="265"/>
    </w:p>
    <w:p w14:paraId="1567EA94" w14:textId="7B1CEF80" w:rsidR="00B0420B" w:rsidRDefault="00D122B4" w:rsidP="000020EE">
      <w:pPr>
        <w:pStyle w:val="TreAkapitu"/>
      </w:pPr>
      <w:r>
        <w:t xml:space="preserve">Podstawowym interfejsem </w:t>
      </w:r>
      <w:r w:rsidRPr="00B049D0">
        <w:rPr>
          <w:i/>
          <w:iCs/>
        </w:rPr>
        <w:t>Hyperledger Fabric</w:t>
      </w:r>
      <w:r>
        <w:t xml:space="preserve"> jest REST API. Umożliwia aplikacjom </w:t>
      </w:r>
      <w:r w:rsidR="00B210DF">
        <w:t>rejestrowanie</w:t>
      </w:r>
      <w:r>
        <w:t xml:space="preserve"> użytkownik</w:t>
      </w:r>
      <w:r w:rsidR="00B210DF">
        <w:t>ów</w:t>
      </w:r>
      <w:r>
        <w:t>,</w:t>
      </w:r>
      <w:r w:rsidR="00870E9D">
        <w:t xml:space="preserve"> dokonywanie transakcji oraz</w:t>
      </w:r>
      <w:r>
        <w:t xml:space="preserve"> wysyłanie zapytań </w:t>
      </w:r>
      <w:r w:rsidR="00870E9D">
        <w:t xml:space="preserve">pod konkretne </w:t>
      </w:r>
      <w:r w:rsidR="000020EE">
        <w:t xml:space="preserve">punkty końcowe (ang. </w:t>
      </w:r>
      <w:r w:rsidR="000020EE">
        <w:rPr>
          <w:i/>
          <w:iCs/>
        </w:rPr>
        <w:t>endpoint</w:t>
      </w:r>
      <w:r w:rsidR="000020EE">
        <w:t>)</w:t>
      </w:r>
      <w:r>
        <w:t>.</w:t>
      </w:r>
      <w:r w:rsidR="003E2431">
        <w:t xml:space="preserve"> Składa się z następujących kategorii</w:t>
      </w:r>
      <w:r w:rsidR="00D37173">
        <w:t>:</w:t>
      </w:r>
    </w:p>
    <w:p w14:paraId="208A1FB6" w14:textId="09568FDF" w:rsidR="001158DC" w:rsidRDefault="001158DC" w:rsidP="00275370">
      <w:pPr>
        <w:pStyle w:val="TreAkapitu"/>
        <w:numPr>
          <w:ilvl w:val="0"/>
          <w:numId w:val="30"/>
        </w:numPr>
      </w:pPr>
      <w:r>
        <w:rPr>
          <w:i/>
          <w:iCs/>
        </w:rPr>
        <w:t>Chaincode</w:t>
      </w:r>
      <w:r>
        <w:t xml:space="preserve"> </w:t>
      </w:r>
      <w:r w:rsidR="00FD66DA">
        <w:t>API</w:t>
      </w:r>
      <w:r w:rsidR="005C44B9">
        <w:t xml:space="preserve"> </w:t>
      </w:r>
      <w:r w:rsidR="002F6F2B">
        <w:t>–</w:t>
      </w:r>
      <w:r w:rsidR="005C44B9">
        <w:t xml:space="preserve"> </w:t>
      </w:r>
      <w:r w:rsidR="002F6F2B">
        <w:t xml:space="preserve">umożliwia wdrożenie </w:t>
      </w:r>
      <w:r w:rsidR="006A52A0">
        <w:t xml:space="preserve">nowego </w:t>
      </w:r>
      <w:r w:rsidR="002F6F2B" w:rsidRPr="002F6F2B">
        <w:rPr>
          <w:i/>
          <w:iCs/>
        </w:rPr>
        <w:t>chaincode</w:t>
      </w:r>
      <w:r w:rsidR="002F6F2B">
        <w:t xml:space="preserve"> </w:t>
      </w:r>
      <w:r w:rsidR="002F6F2B" w:rsidRPr="002F6F2B">
        <w:t>lub</w:t>
      </w:r>
      <w:r w:rsidR="002F6F2B">
        <w:t xml:space="preserve"> wysłanie zapytania</w:t>
      </w:r>
      <w:r w:rsidR="006A52A0">
        <w:t xml:space="preserve"> pod istniejący; zawiera parametry takie jak </w:t>
      </w:r>
      <w:r w:rsidR="006A52A0">
        <w:rPr>
          <w:i/>
          <w:iCs/>
        </w:rPr>
        <w:t>chaincodeID</w:t>
      </w:r>
      <w:r w:rsidR="006A52A0">
        <w:t>, typ, nazwe</w:t>
      </w:r>
    </w:p>
    <w:p w14:paraId="0E551854" w14:textId="33E4974E" w:rsidR="00D122B4" w:rsidRDefault="00D122B4" w:rsidP="00275370">
      <w:pPr>
        <w:pStyle w:val="TreAkapitu"/>
        <w:numPr>
          <w:ilvl w:val="0"/>
          <w:numId w:val="30"/>
        </w:numPr>
      </w:pPr>
      <w:r>
        <w:rPr>
          <w:i/>
          <w:iCs/>
        </w:rPr>
        <w:t xml:space="preserve">Block </w:t>
      </w:r>
      <w:r>
        <w:t>API</w:t>
      </w:r>
      <w:r w:rsidR="005C44B9">
        <w:t xml:space="preserve"> –</w:t>
      </w:r>
      <w:r w:rsidR="002F6F2B">
        <w:t xml:space="preserve"> </w:t>
      </w:r>
      <w:r w:rsidR="008351AE">
        <w:t xml:space="preserve">umożliwia uzyskanie </w:t>
      </w:r>
      <w:r w:rsidR="002F6F2B">
        <w:t>dan</w:t>
      </w:r>
      <w:r w:rsidR="008351AE">
        <w:t>ych</w:t>
      </w:r>
      <w:r w:rsidR="002F6F2B">
        <w:t xml:space="preserve"> odnośnie zawartości bloków</w:t>
      </w:r>
    </w:p>
    <w:p w14:paraId="270B908F" w14:textId="1ABF1CF7" w:rsidR="00D122B4" w:rsidRDefault="00D122B4" w:rsidP="00275370">
      <w:pPr>
        <w:pStyle w:val="TreAkapitu"/>
        <w:numPr>
          <w:ilvl w:val="0"/>
          <w:numId w:val="30"/>
        </w:numPr>
      </w:pPr>
      <w:r>
        <w:rPr>
          <w:i/>
          <w:iCs/>
        </w:rPr>
        <w:t xml:space="preserve">Blockchain </w:t>
      </w:r>
      <w:r>
        <w:t>API</w:t>
      </w:r>
      <w:r w:rsidR="002F6F2B">
        <w:t xml:space="preserve"> – </w:t>
      </w:r>
      <w:r w:rsidR="008351AE">
        <w:t xml:space="preserve">umożliwia uzyskanie danych </w:t>
      </w:r>
      <w:r w:rsidR="00685FE5">
        <w:t>o</w:t>
      </w:r>
      <w:r w:rsidR="002F6F2B">
        <w:t xml:space="preserve"> obecn</w:t>
      </w:r>
      <w:r w:rsidR="00685FE5">
        <w:t>ym</w:t>
      </w:r>
      <w:r w:rsidR="002F6F2B">
        <w:t xml:space="preserve"> stan</w:t>
      </w:r>
      <w:r w:rsidR="00685FE5">
        <w:t>ie</w:t>
      </w:r>
      <w:r w:rsidR="002F6F2B">
        <w:t xml:space="preserve"> łańcucha bloków takie jak liczba bloków, obecny oraz poprzedni </w:t>
      </w:r>
      <w:r w:rsidR="002F6F2B">
        <w:rPr>
          <w:i/>
          <w:iCs/>
        </w:rPr>
        <w:t>hash</w:t>
      </w:r>
      <w:r w:rsidR="002F6F2B">
        <w:t xml:space="preserve"> </w:t>
      </w:r>
    </w:p>
    <w:p w14:paraId="6EE628C9" w14:textId="055598EE" w:rsidR="00D122B4" w:rsidRDefault="00D122B4" w:rsidP="00275370">
      <w:pPr>
        <w:pStyle w:val="TreAkapitu"/>
        <w:numPr>
          <w:ilvl w:val="0"/>
          <w:numId w:val="30"/>
        </w:numPr>
      </w:pPr>
      <w:r w:rsidRPr="00D122B4">
        <w:rPr>
          <w:i/>
          <w:iCs/>
        </w:rPr>
        <w:t>Network</w:t>
      </w:r>
      <w:r>
        <w:t xml:space="preserve"> API</w:t>
      </w:r>
      <w:r w:rsidR="006A52A0">
        <w:t xml:space="preserve"> – </w:t>
      </w:r>
      <w:r w:rsidR="008351AE">
        <w:t>umożliwia uzyskanie danych</w:t>
      </w:r>
      <w:r w:rsidR="006A52A0">
        <w:t xml:space="preserve"> o węzł</w:t>
      </w:r>
      <w:r w:rsidR="00685FE5">
        <w:t>ach</w:t>
      </w:r>
      <w:r w:rsidR="006A52A0">
        <w:t xml:space="preserve"> znajdujących się w łańcuchu bloków takie jak liczba węzłów, ID, adres, typ</w:t>
      </w:r>
    </w:p>
    <w:p w14:paraId="06027A18" w14:textId="5A157447" w:rsidR="00D122B4" w:rsidRDefault="00D122B4" w:rsidP="00275370">
      <w:pPr>
        <w:pStyle w:val="TreAkapitu"/>
        <w:numPr>
          <w:ilvl w:val="0"/>
          <w:numId w:val="30"/>
        </w:numPr>
      </w:pPr>
      <w:r w:rsidRPr="00D122B4">
        <w:rPr>
          <w:i/>
          <w:iCs/>
        </w:rPr>
        <w:t>Registra</w:t>
      </w:r>
      <w:r>
        <w:t>r API</w:t>
      </w:r>
      <w:r w:rsidR="006A52A0">
        <w:t xml:space="preserve"> – umożliwia zarządzanie użytkownikami oraz </w:t>
      </w:r>
      <w:r w:rsidR="00D37173">
        <w:t xml:space="preserve">ich </w:t>
      </w:r>
      <w:r w:rsidR="006A52A0">
        <w:t xml:space="preserve">certyfikatami tożsamości. </w:t>
      </w:r>
    </w:p>
    <w:p w14:paraId="46B0FE3F" w14:textId="5AF10646" w:rsidR="00D122B4" w:rsidRDefault="00D122B4" w:rsidP="00275370">
      <w:pPr>
        <w:pStyle w:val="TreAkapitu"/>
        <w:numPr>
          <w:ilvl w:val="0"/>
          <w:numId w:val="30"/>
        </w:numPr>
      </w:pPr>
      <w:r w:rsidRPr="00D122B4">
        <w:rPr>
          <w:i/>
          <w:iCs/>
        </w:rPr>
        <w:t>Transactions</w:t>
      </w:r>
      <w:r>
        <w:t xml:space="preserve"> API</w:t>
      </w:r>
      <w:r w:rsidR="008351AE">
        <w:t xml:space="preserve"> </w:t>
      </w:r>
      <w:r w:rsidR="0043441D">
        <w:t>–</w:t>
      </w:r>
      <w:r w:rsidR="008351AE">
        <w:t xml:space="preserve"> </w:t>
      </w:r>
      <w:r w:rsidR="008C2A26">
        <w:t>umożl</w:t>
      </w:r>
      <w:r w:rsidR="0043441D">
        <w:t xml:space="preserve">iwia uzyskanie danych o transakcjach takie jak unikalny identyfikator, typ, </w:t>
      </w:r>
      <w:r w:rsidR="0043441D">
        <w:rPr>
          <w:i/>
          <w:iCs/>
        </w:rPr>
        <w:t>chaincodeID</w:t>
      </w:r>
      <w:r w:rsidR="0043441D">
        <w:t>, znacznik czasowy, certyfikat.</w:t>
      </w:r>
    </w:p>
    <w:p w14:paraId="30CF8EEA" w14:textId="77777777" w:rsidR="006774DA" w:rsidRDefault="006774DA" w:rsidP="004A0288">
      <w:pPr>
        <w:pStyle w:val="TreAkapitu"/>
        <w:ind w:firstLine="0"/>
      </w:pPr>
    </w:p>
    <w:p w14:paraId="1CED52BE" w14:textId="2977BFFB" w:rsidR="006774DA" w:rsidRDefault="00AA72CF" w:rsidP="006774DA">
      <w:pPr>
        <w:pStyle w:val="TreAkapitu"/>
      </w:pPr>
      <w:r>
        <w:t xml:space="preserve">Ponadto podobne zastosowanie posiada </w:t>
      </w:r>
      <w:r w:rsidR="004A6F18">
        <w:t xml:space="preserve">wbudowany </w:t>
      </w:r>
      <w:r>
        <w:t>i</w:t>
      </w:r>
      <w:r w:rsidR="006774DA">
        <w:t xml:space="preserve">nterfejs wiersza poleceń (ang. </w:t>
      </w:r>
      <w:r w:rsidR="006774DA">
        <w:rPr>
          <w:i/>
          <w:iCs/>
        </w:rPr>
        <w:t>Command Line Interface)</w:t>
      </w:r>
      <w:r w:rsidR="00A77CC5">
        <w:t xml:space="preserve">, dzięki któremu możemy administrować siecią </w:t>
      </w:r>
      <w:r w:rsidR="00A77CC5">
        <w:rPr>
          <w:i/>
          <w:iCs/>
        </w:rPr>
        <w:t>blockchain</w:t>
      </w:r>
      <w:r w:rsidR="00A77CC5">
        <w:t>.</w:t>
      </w:r>
      <w:r w:rsidR="006774DA">
        <w:rPr>
          <w:i/>
          <w:iCs/>
        </w:rPr>
        <w:t xml:space="preserve"> </w:t>
      </w:r>
      <w:r w:rsidR="002A6D39">
        <w:lastRenderedPageBreak/>
        <w:t>U</w:t>
      </w:r>
      <w:r w:rsidR="006774DA">
        <w:t xml:space="preserve">możliwia szybkie testowanie </w:t>
      </w:r>
      <w:r w:rsidR="00BD5C28">
        <w:t xml:space="preserve">i debugowanie </w:t>
      </w:r>
      <w:r w:rsidR="006774DA">
        <w:t>kodu oraz formułowanie zapytań o status transakcji.</w:t>
      </w:r>
      <w:r w:rsidR="00661F2E">
        <w:t xml:space="preserve"> </w:t>
      </w:r>
      <w:r w:rsidR="00394422">
        <w:t xml:space="preserve">Jest to pomocny interfejs podczas tworzenia aplikacji, ponieważ pozwala na modyfikacje łańcucha bloków bez tworzenia kompletnej sieci, co w znaczącym stopniu wspomaga testowanie. </w:t>
      </w:r>
      <w:r w:rsidR="00661F2E">
        <w:t xml:space="preserve">Wykorzystując CLI możemy </w:t>
      </w:r>
      <w:r w:rsidR="00471F9D">
        <w:t>na przykład dokonywać operacji związanych z</w:t>
      </w:r>
      <w:r w:rsidR="00394422">
        <w:t xml:space="preserve"> węzł</w:t>
      </w:r>
      <w:r w:rsidR="00471F9D">
        <w:t>ami</w:t>
      </w:r>
      <w:r w:rsidR="00394422">
        <w:t xml:space="preserve">, zalogować się jako dany użytkownik, wdrożyć </w:t>
      </w:r>
      <w:r w:rsidR="00394422">
        <w:rPr>
          <w:i/>
          <w:iCs/>
        </w:rPr>
        <w:t>chaincode</w:t>
      </w:r>
      <w:r w:rsidR="00394422">
        <w:t xml:space="preserve"> oraz wysłać pod niego zapytanie.</w:t>
      </w:r>
    </w:p>
    <w:p w14:paraId="64346227" w14:textId="77777777" w:rsidR="00F93B2B" w:rsidRDefault="00F93B2B" w:rsidP="006774DA">
      <w:pPr>
        <w:pStyle w:val="TreAkapitu"/>
      </w:pPr>
    </w:p>
    <w:p w14:paraId="4C3DCD8B" w14:textId="37509745" w:rsidR="00F93B2B" w:rsidRDefault="00F93B2B" w:rsidP="00F93B2B">
      <w:pPr>
        <w:pStyle w:val="TreAkapitu"/>
      </w:pPr>
      <w:r w:rsidRPr="00B049D0">
        <w:rPr>
          <w:i/>
          <w:iCs/>
        </w:rPr>
        <w:t>Membership Service Provider</w:t>
      </w:r>
      <w:r w:rsidR="00F105F1">
        <w:t xml:space="preserve"> (MSP)</w:t>
      </w:r>
      <w:r>
        <w:t xml:space="preserve"> jest interfejsem zarządzającym warstwą członkostwa (ang. </w:t>
      </w:r>
      <w:r>
        <w:rPr>
          <w:i/>
          <w:iCs/>
        </w:rPr>
        <w:t>membership</w:t>
      </w:r>
      <w:r>
        <w:t>)</w:t>
      </w:r>
      <w:r w:rsidR="00CD4F64">
        <w:t>, regulujący reguły, uprawnienia i role węzłów w sieci.</w:t>
      </w:r>
      <w:r>
        <w:t xml:space="preserve"> </w:t>
      </w:r>
      <w:r w:rsidR="00F105F1">
        <w:t xml:space="preserve">Każdy z </w:t>
      </w:r>
      <w:r w:rsidR="00CD4F64">
        <w:t xml:space="preserve">nich </w:t>
      </w:r>
      <w:r w:rsidR="00F105F1">
        <w:t>posiada swój Certyfikat Tożsamości, który został nadany dzięki MSP</w:t>
      </w:r>
      <w:r w:rsidR="0093257D">
        <w:t>, w celu wzajemnej komunikacji oraz weryfikacji.</w:t>
      </w:r>
      <w:r w:rsidR="00F105F1">
        <w:t xml:space="preserve"> </w:t>
      </w:r>
      <w:r>
        <w:t xml:space="preserve">Domyślną implementację interfejsu stanowi </w:t>
      </w:r>
      <w:r w:rsidRPr="00BE23F7">
        <w:rPr>
          <w:i/>
          <w:iCs/>
        </w:rPr>
        <w:t>Fabric-CA</w:t>
      </w:r>
      <w:r>
        <w:t xml:space="preserve"> (</w:t>
      </w:r>
      <w:r>
        <w:rPr>
          <w:i/>
          <w:iCs/>
        </w:rPr>
        <w:t>Certificate Authority</w:t>
      </w:r>
      <w:r>
        <w:t>). Zapewnia on:</w:t>
      </w:r>
    </w:p>
    <w:p w14:paraId="7A0328D5" w14:textId="77777777" w:rsidR="00F93B2B" w:rsidRDefault="00F93B2B" w:rsidP="00275370">
      <w:pPr>
        <w:pStyle w:val="TreAkapitu"/>
        <w:numPr>
          <w:ilvl w:val="0"/>
          <w:numId w:val="29"/>
        </w:numPr>
      </w:pPr>
      <w:r>
        <w:t>Rejestrowanie oraz definiowanie tożsamości użytkowników</w:t>
      </w:r>
    </w:p>
    <w:p w14:paraId="66425D53" w14:textId="77777777" w:rsidR="00F93B2B" w:rsidRDefault="00F93B2B" w:rsidP="00275370">
      <w:pPr>
        <w:pStyle w:val="TreAkapitu"/>
        <w:numPr>
          <w:ilvl w:val="0"/>
          <w:numId w:val="29"/>
        </w:numPr>
      </w:pPr>
      <w:r>
        <w:t xml:space="preserve">Wydawanie certyfikatów </w:t>
      </w:r>
    </w:p>
    <w:p w14:paraId="1B03335D" w14:textId="77777777" w:rsidR="00F93B2B" w:rsidRDefault="00F93B2B" w:rsidP="00275370">
      <w:pPr>
        <w:pStyle w:val="TreAkapitu"/>
        <w:numPr>
          <w:ilvl w:val="0"/>
          <w:numId w:val="29"/>
        </w:numPr>
      </w:pPr>
      <w:r>
        <w:t>Weryfikacje certyfikatów</w:t>
      </w:r>
    </w:p>
    <w:p w14:paraId="735EF516" w14:textId="38480D07" w:rsidR="006774DA" w:rsidRDefault="00F93B2B" w:rsidP="00275370">
      <w:pPr>
        <w:pStyle w:val="TreAkapitu"/>
        <w:numPr>
          <w:ilvl w:val="0"/>
          <w:numId w:val="29"/>
        </w:numPr>
      </w:pPr>
      <w:r>
        <w:t>Odwołanie oraz odnawianie certyfikatów</w:t>
      </w:r>
    </w:p>
    <w:p w14:paraId="3F289BB6" w14:textId="13EA6A9D" w:rsidR="00866901" w:rsidRDefault="00866901" w:rsidP="00866901">
      <w:pPr>
        <w:pStyle w:val="TreAkapitu"/>
      </w:pPr>
    </w:p>
    <w:p w14:paraId="48E5B45C" w14:textId="3E2DA626" w:rsidR="006B2596" w:rsidRDefault="00A778B1" w:rsidP="009C0681">
      <w:pPr>
        <w:pStyle w:val="TreAkapitu"/>
        <w:ind w:left="360"/>
      </w:pPr>
      <w:r>
        <w:t xml:space="preserve">Innym interfejsem nie wchodzącym w skład </w:t>
      </w:r>
      <w:r w:rsidR="00B049D0" w:rsidRPr="0037125F">
        <w:rPr>
          <w:i/>
          <w:iCs/>
        </w:rPr>
        <w:t>Hyperledger Fabric</w:t>
      </w:r>
      <w:r w:rsidR="00B049D0">
        <w:t xml:space="preserve"> jest </w:t>
      </w:r>
      <w:r w:rsidR="00B049D0" w:rsidRPr="0037125F">
        <w:rPr>
          <w:i/>
          <w:iCs/>
        </w:rPr>
        <w:t>Facebook</w:t>
      </w:r>
      <w:r w:rsidR="00B049D0">
        <w:t xml:space="preserve"> </w:t>
      </w:r>
      <w:r w:rsidR="00B049D0" w:rsidRPr="00B049D0">
        <w:rPr>
          <w:i/>
          <w:iCs/>
        </w:rPr>
        <w:t>Social</w:t>
      </w:r>
      <w:r w:rsidR="00B049D0">
        <w:rPr>
          <w:i/>
          <w:iCs/>
        </w:rPr>
        <w:t xml:space="preserve"> </w:t>
      </w:r>
      <w:r w:rsidR="00B049D0" w:rsidRPr="00B049D0">
        <w:rPr>
          <w:i/>
          <w:iCs/>
        </w:rPr>
        <w:t>Graph (Graph API)</w:t>
      </w:r>
      <w:r w:rsidR="00487274">
        <w:t xml:space="preserve">, pochodzący z platformy </w:t>
      </w:r>
      <w:r w:rsidR="00487274">
        <w:rPr>
          <w:i/>
          <w:iCs/>
        </w:rPr>
        <w:t>Meta for Developers</w:t>
      </w:r>
      <w:r w:rsidR="00487274">
        <w:t>.</w:t>
      </w:r>
      <w:r w:rsidR="00B049D0">
        <w:t xml:space="preserve"> Jest to interfejs programowania aplikacji</w:t>
      </w:r>
      <w:r w:rsidR="009C0681">
        <w:t xml:space="preserve"> </w:t>
      </w:r>
      <w:r w:rsidR="00B049D0">
        <w:t xml:space="preserve">oparty na protokole </w:t>
      </w:r>
      <w:r w:rsidR="00042D0C">
        <w:t xml:space="preserve">komunikacji </w:t>
      </w:r>
      <w:r w:rsidR="00B049D0">
        <w:t>HTTP,</w:t>
      </w:r>
      <w:r w:rsidR="00042D0C">
        <w:t xml:space="preserve"> korzystający z rozwiązania architektonicznego REST</w:t>
      </w:r>
      <w:r w:rsidR="00B9468E">
        <w:t>,</w:t>
      </w:r>
      <w:r w:rsidR="00EB54DB">
        <w:t xml:space="preserve"> który</w:t>
      </w:r>
      <w:r w:rsidR="00B9468E">
        <w:t xml:space="preserve"> u</w:t>
      </w:r>
      <w:r w:rsidR="00B049D0">
        <w:t xml:space="preserve">możliwia pobieranie danych z platformy Facebook. Wykorzystując </w:t>
      </w:r>
      <w:r w:rsidR="00B049D0">
        <w:rPr>
          <w:i/>
          <w:iCs/>
        </w:rPr>
        <w:t>Graph API</w:t>
      </w:r>
      <w:r w:rsidR="00B049D0">
        <w:t xml:space="preserve"> możliwe jest tworzenie zapytań oraz przesyłanie treści i zarządzanie nią.</w:t>
      </w:r>
      <w:r w:rsidR="000769A0">
        <w:t xml:space="preserve"> </w:t>
      </w:r>
      <w:r w:rsidR="002C1F0B">
        <w:t xml:space="preserve">Informacje, które umieszczone są w serwisie </w:t>
      </w:r>
      <w:r w:rsidR="00DD2A7E">
        <w:t xml:space="preserve">społecznościowym </w:t>
      </w:r>
      <w:r w:rsidR="003F1EEF">
        <w:t>reprezentowane są jako</w:t>
      </w:r>
      <w:r w:rsidR="006B2596">
        <w:t>:</w:t>
      </w:r>
    </w:p>
    <w:p w14:paraId="06A481F9" w14:textId="5414213D" w:rsidR="006B2596" w:rsidRDefault="000769A0" w:rsidP="00275370">
      <w:pPr>
        <w:pStyle w:val="TreAkapitu"/>
        <w:numPr>
          <w:ilvl w:val="0"/>
          <w:numId w:val="39"/>
        </w:numPr>
      </w:pPr>
      <w:r>
        <w:t>węzł</w:t>
      </w:r>
      <w:r w:rsidR="00F167CD">
        <w:t>y</w:t>
      </w:r>
      <w:r>
        <w:t xml:space="preserve">, </w:t>
      </w:r>
    </w:p>
    <w:p w14:paraId="2B2611D7" w14:textId="234C12FA" w:rsidR="006B2596" w:rsidRDefault="000769A0" w:rsidP="00275370">
      <w:pPr>
        <w:pStyle w:val="TreAkapitu"/>
        <w:numPr>
          <w:ilvl w:val="0"/>
          <w:numId w:val="39"/>
        </w:numPr>
      </w:pPr>
      <w:r>
        <w:t>krawędzi</w:t>
      </w:r>
      <w:r w:rsidR="00F167CD">
        <w:t>e</w:t>
      </w:r>
      <w:r w:rsidR="006B2596">
        <w:t>,</w:t>
      </w:r>
    </w:p>
    <w:p w14:paraId="0F257BF9" w14:textId="70DAF610" w:rsidR="006B2596" w:rsidRDefault="000769A0" w:rsidP="00275370">
      <w:pPr>
        <w:pStyle w:val="TreAkapitu"/>
        <w:numPr>
          <w:ilvl w:val="0"/>
          <w:numId w:val="39"/>
        </w:numPr>
      </w:pPr>
      <w:r>
        <w:t>p</w:t>
      </w:r>
      <w:r w:rsidR="00F167CD">
        <w:t>ola</w:t>
      </w:r>
    </w:p>
    <w:p w14:paraId="41406FC5" w14:textId="77777777" w:rsidR="0029356D" w:rsidRDefault="000769A0" w:rsidP="00834E84">
      <w:pPr>
        <w:pStyle w:val="TreAkapitu"/>
      </w:pPr>
      <w:r>
        <w:t>Aby otrzymać dane o wybranym obiekcie należy użyć węzłów</w:t>
      </w:r>
      <w:r w:rsidR="00B8341A">
        <w:t>, które posiadają swój unikalny identyfikator. Przykładami węzłów mogą być takie obiekty jak osoby, strony, grupy, posty oraz komentarze.</w:t>
      </w:r>
    </w:p>
    <w:p w14:paraId="1C7D0500" w14:textId="4E5CF167" w:rsidR="000769A0" w:rsidRDefault="0029356D" w:rsidP="00834E84">
      <w:pPr>
        <w:pStyle w:val="TreAkapitu"/>
      </w:pPr>
      <w:r>
        <w:t xml:space="preserve">Pola zawierają szczegółowe dane o </w:t>
      </w:r>
      <w:r w:rsidR="00C949C4">
        <w:t xml:space="preserve">węzłach. </w:t>
      </w:r>
      <w:r w:rsidR="00C73D6A">
        <w:t xml:space="preserve">Dla </w:t>
      </w:r>
      <w:r w:rsidR="00C949C4">
        <w:t>obiekt</w:t>
      </w:r>
      <w:r w:rsidR="00C73D6A">
        <w:t>u</w:t>
      </w:r>
      <w:r w:rsidR="00C949C4">
        <w:t xml:space="preserve"> osoba</w:t>
      </w:r>
      <w:r w:rsidR="00884024">
        <w:t xml:space="preserve"> </w:t>
      </w:r>
      <w:r w:rsidR="00C73D6A">
        <w:t>wyszczególnimy</w:t>
      </w:r>
      <w:r w:rsidR="00C949C4">
        <w:t xml:space="preserve"> </w:t>
      </w:r>
      <w:r w:rsidR="008958F8">
        <w:t xml:space="preserve">np. </w:t>
      </w:r>
      <w:r w:rsidR="00C949C4">
        <w:t>pola takie jak: id, imię, nazwisko, email.</w:t>
      </w:r>
    </w:p>
    <w:p w14:paraId="52629664" w14:textId="77777777" w:rsidR="00884024" w:rsidRDefault="006B2596" w:rsidP="00B049D0">
      <w:pPr>
        <w:pStyle w:val="TreAkapitu"/>
      </w:pPr>
      <w:r>
        <w:lastRenderedPageBreak/>
        <w:t>Obiekty</w:t>
      </w:r>
      <w:r w:rsidR="0037125F">
        <w:t xml:space="preserve"> (węzły)</w:t>
      </w:r>
      <w:r>
        <w:t xml:space="preserve"> mogą posiadać między sobą relacje</w:t>
      </w:r>
      <w:r w:rsidR="0037125F">
        <w:t>, zatem połączone są k</w:t>
      </w:r>
      <w:r>
        <w:t>rawęd</w:t>
      </w:r>
      <w:r w:rsidR="0037125F">
        <w:t>ziami</w:t>
      </w:r>
      <w:r>
        <w:t>.</w:t>
      </w:r>
      <w:r w:rsidR="0037125F">
        <w:t xml:space="preserve"> Krawędzie przechowują dane świadczące o istniejącym połączeniu. </w:t>
      </w:r>
      <w:r w:rsidR="0017482F">
        <w:t xml:space="preserve">Dla przykładu obiekt </w:t>
      </w:r>
      <w:r w:rsidR="00CD109B">
        <w:t>o</w:t>
      </w:r>
      <w:r w:rsidR="0017482F">
        <w:t xml:space="preserve">soba udostępnia </w:t>
      </w:r>
      <w:r w:rsidR="00834E84">
        <w:t>post</w:t>
      </w:r>
      <w:r w:rsidR="0017482F">
        <w:t xml:space="preserve"> zawierający hiperłącze do swojego wniosku o pożyczkę. </w:t>
      </w:r>
      <w:r w:rsidR="00162029">
        <w:t xml:space="preserve">W tym przypadku </w:t>
      </w:r>
      <w:r w:rsidR="007F290C">
        <w:t>istnieje krawędź łączące te obiekty, która zawiera np. takie dane jak data opublikowania posta.</w:t>
      </w:r>
    </w:p>
    <w:p w14:paraId="644605D3" w14:textId="640BE4C0" w:rsidR="00F06885" w:rsidRDefault="00884024" w:rsidP="00B049D0">
      <w:pPr>
        <w:pStyle w:val="TreAkapitu"/>
      </w:pPr>
      <w:r>
        <w:t xml:space="preserve">Wszystkie z powyższych </w:t>
      </w:r>
      <w:r w:rsidR="00F0760C">
        <w:t xml:space="preserve">składowych interfejsu stanowią punkty końcowe (ang. </w:t>
      </w:r>
      <w:r w:rsidR="00F0760C">
        <w:rPr>
          <w:i/>
          <w:iCs/>
        </w:rPr>
        <w:t>endpoints</w:t>
      </w:r>
      <w:r w:rsidR="00F0760C">
        <w:t xml:space="preserve">), które wymagają żeton dostępu (ang. </w:t>
      </w:r>
      <w:r w:rsidR="00F0760C">
        <w:rPr>
          <w:i/>
          <w:iCs/>
        </w:rPr>
        <w:t>access token</w:t>
      </w:r>
      <w:r w:rsidR="00F0760C">
        <w:t>)</w:t>
      </w:r>
      <w:r w:rsidR="00465BA6">
        <w:t xml:space="preserve">. Mają one za zadanie umożliwić dostęp do informacji użytkownik. Przykładowo użytkownik logując się za pomocą swojego profilu </w:t>
      </w:r>
      <w:r w:rsidR="00465BA6">
        <w:rPr>
          <w:i/>
          <w:iCs/>
        </w:rPr>
        <w:t>Facebook</w:t>
      </w:r>
      <w:r w:rsidR="00465BA6">
        <w:t xml:space="preserve"> </w:t>
      </w:r>
      <w:r w:rsidR="00741C36">
        <w:t xml:space="preserve">oraz </w:t>
      </w:r>
      <w:r w:rsidR="0031068C">
        <w:t>zezwal</w:t>
      </w:r>
      <w:r w:rsidR="00741C36">
        <w:t>ając</w:t>
      </w:r>
      <w:r w:rsidR="0031068C">
        <w:t xml:space="preserve"> na udostępnienie aplikacji swojego adresu email</w:t>
      </w:r>
      <w:r w:rsidR="0031375E">
        <w:t xml:space="preserve"> daje dostęp do odczytu tych danych</w:t>
      </w:r>
      <w:r w:rsidR="0031068C">
        <w:t>.</w:t>
      </w:r>
      <w:r w:rsidR="00741C36">
        <w:t xml:space="preserve"> </w:t>
      </w:r>
      <w:r w:rsidR="00902362">
        <w:rPr>
          <w:i/>
          <w:iCs/>
        </w:rPr>
        <w:t>Access token</w:t>
      </w:r>
      <w:r w:rsidR="00741C36">
        <w:t xml:space="preserve"> zawiera takie informacje jak nazwę aplikacji, nazwę użytkownika,</w:t>
      </w:r>
      <w:r w:rsidR="00902362">
        <w:t xml:space="preserve"> status,</w:t>
      </w:r>
      <w:r w:rsidR="00741C36">
        <w:t xml:space="preserve"> </w:t>
      </w:r>
      <w:r w:rsidR="00902362">
        <w:t>czas</w:t>
      </w:r>
      <w:r w:rsidR="00741C36">
        <w:t xml:space="preserve"> </w:t>
      </w:r>
      <w:r w:rsidR="00902362">
        <w:t xml:space="preserve">wygaśnięcia (żetony tracą swoją ważność po upłynięciu około godziny). </w:t>
      </w:r>
    </w:p>
    <w:p w14:paraId="26EEB72E" w14:textId="77777777" w:rsidR="00A537D7" w:rsidRDefault="00A537D7" w:rsidP="00B049D0">
      <w:pPr>
        <w:pStyle w:val="TreAkapitu"/>
      </w:pPr>
    </w:p>
    <w:p w14:paraId="4D940A77" w14:textId="4E73E697" w:rsidR="00A537D7" w:rsidRPr="00A537D7" w:rsidRDefault="00A537D7" w:rsidP="00A537D7">
      <w:pPr>
        <w:pStyle w:val="Legenda"/>
        <w:jc w:val="both"/>
        <w:rPr>
          <w:b w:val="0"/>
          <w:bCs w:val="0"/>
        </w:rPr>
      </w:pPr>
      <w:bookmarkStart w:id="266" w:name="_Toc91667903"/>
      <w:r w:rsidRPr="00A537D7">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4</w:t>
      </w:r>
      <w:r w:rsidR="001D0F84">
        <w:rPr>
          <w:b w:val="0"/>
          <w:bCs w:val="0"/>
        </w:rPr>
        <w:fldChar w:fldCharType="end"/>
      </w:r>
      <w:r w:rsidRPr="00A537D7">
        <w:rPr>
          <w:b w:val="0"/>
          <w:bCs w:val="0"/>
        </w:rPr>
        <w:t xml:space="preserve">. Informacje zawarte w </w:t>
      </w:r>
      <w:r w:rsidRPr="00A537D7">
        <w:rPr>
          <w:b w:val="0"/>
          <w:bCs w:val="0"/>
          <w:i/>
          <w:iCs/>
        </w:rPr>
        <w:t>access token</w:t>
      </w:r>
      <w:bookmarkEnd w:id="266"/>
    </w:p>
    <w:p w14:paraId="403654A3" w14:textId="2EF62BB1" w:rsidR="00A537D7" w:rsidRDefault="00A537D7" w:rsidP="00A537D7">
      <w:pPr>
        <w:pStyle w:val="TreAkapitu"/>
        <w:ind w:firstLine="0"/>
      </w:pPr>
      <w:r>
        <w:rPr>
          <w:noProof/>
        </w:rPr>
        <w:drawing>
          <wp:inline distT="0" distB="0" distL="0" distR="0" wp14:anchorId="6B73F78B" wp14:editId="197D344C">
            <wp:extent cx="5760085" cy="2387600"/>
            <wp:effectExtent l="0" t="0" r="0" b="0"/>
            <wp:docPr id="194" name="Obraz 19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Obraz 194" descr="Obraz zawierający tekst&#10;&#10;Opis wygenerowany automatycznie"/>
                    <pic:cNvPicPr/>
                  </pic:nvPicPr>
                  <pic:blipFill>
                    <a:blip r:embed="rId69"/>
                    <a:stretch>
                      <a:fillRect/>
                    </a:stretch>
                  </pic:blipFill>
                  <pic:spPr>
                    <a:xfrm>
                      <a:off x="0" y="0"/>
                      <a:ext cx="5760085" cy="2387600"/>
                    </a:xfrm>
                    <a:prstGeom prst="rect">
                      <a:avLst/>
                    </a:prstGeom>
                  </pic:spPr>
                </pic:pic>
              </a:graphicData>
            </a:graphic>
          </wp:inline>
        </w:drawing>
      </w:r>
    </w:p>
    <w:p w14:paraId="34F6DFD2" w14:textId="2A529E63" w:rsidR="00A537D7" w:rsidRPr="00741C36" w:rsidRDefault="00A537D7" w:rsidP="00A537D7">
      <w:pPr>
        <w:pStyle w:val="TreAkapitu"/>
        <w:ind w:firstLine="0"/>
        <w:rPr>
          <w:sz w:val="20"/>
          <w:szCs w:val="16"/>
        </w:rPr>
      </w:pPr>
      <w:r w:rsidRPr="00741C36">
        <w:rPr>
          <w:sz w:val="20"/>
          <w:szCs w:val="16"/>
        </w:rPr>
        <w:t>Źródło: opracowanie własne</w:t>
      </w:r>
    </w:p>
    <w:p w14:paraId="62267EE9" w14:textId="2872019E" w:rsidR="00B049D0" w:rsidRDefault="00B049D0" w:rsidP="00CC1EFC">
      <w:pPr>
        <w:pStyle w:val="TreAkapitu"/>
        <w:ind w:firstLine="0"/>
      </w:pPr>
    </w:p>
    <w:p w14:paraId="4C08CFB8" w14:textId="61BC06B8" w:rsidR="00D27E65" w:rsidRDefault="00CC1EFC" w:rsidP="00540B8D">
      <w:pPr>
        <w:pStyle w:val="TreAkapitu"/>
      </w:pPr>
      <w:r>
        <w:t xml:space="preserve">Po otrzymaniu </w:t>
      </w:r>
      <w:r>
        <w:rPr>
          <w:i/>
          <w:iCs/>
        </w:rPr>
        <w:t>access token</w:t>
      </w:r>
      <w:r>
        <w:t xml:space="preserve"> w zależności od przyznanych uprawnień posiadamy dostęp do danych użytkownika</w:t>
      </w:r>
    </w:p>
    <w:p w14:paraId="68551DD4" w14:textId="0C4E3087" w:rsidR="004E1AFA" w:rsidRPr="004E1AFA" w:rsidRDefault="004E1AFA" w:rsidP="004E1AFA">
      <w:pPr>
        <w:pStyle w:val="Legenda"/>
        <w:rPr>
          <w:b w:val="0"/>
          <w:bCs w:val="0"/>
        </w:rPr>
      </w:pPr>
      <w:bookmarkStart w:id="267" w:name="_Toc91667904"/>
      <w:r w:rsidRPr="004E1AFA">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5</w:t>
      </w:r>
      <w:r w:rsidR="001D0F84">
        <w:rPr>
          <w:b w:val="0"/>
          <w:bCs w:val="0"/>
        </w:rPr>
        <w:fldChar w:fldCharType="end"/>
      </w:r>
      <w:r w:rsidRPr="004E1AFA">
        <w:rPr>
          <w:b w:val="0"/>
          <w:bCs w:val="0"/>
        </w:rPr>
        <w:t xml:space="preserve">. Przykładowe żądanie GET w </w:t>
      </w:r>
      <w:r w:rsidRPr="004E1AFA">
        <w:rPr>
          <w:b w:val="0"/>
          <w:bCs w:val="0"/>
          <w:i/>
          <w:iCs/>
        </w:rPr>
        <w:t>Graph API</w:t>
      </w:r>
      <w:bookmarkEnd w:id="267"/>
    </w:p>
    <w:p w14:paraId="1D6530B5" w14:textId="650FADDA" w:rsidR="00D27E65" w:rsidRDefault="00D27E65" w:rsidP="00D27E65">
      <w:pPr>
        <w:pStyle w:val="TreAkapitu"/>
        <w:ind w:firstLine="0"/>
        <w:jc w:val="center"/>
      </w:pPr>
      <w:r>
        <w:rPr>
          <w:noProof/>
        </w:rPr>
        <w:drawing>
          <wp:inline distT="0" distB="0" distL="0" distR="0" wp14:anchorId="361C6E86" wp14:editId="734C06D9">
            <wp:extent cx="3943350" cy="2628900"/>
            <wp:effectExtent l="0" t="0" r="0" b="0"/>
            <wp:docPr id="197" name="Obraz 19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Obraz 197" descr="Obraz zawierający tekst&#10;&#10;Opis wygenerowany automatycznie"/>
                    <pic:cNvPicPr/>
                  </pic:nvPicPr>
                  <pic:blipFill>
                    <a:blip r:embed="rId70"/>
                    <a:stretch>
                      <a:fillRect/>
                    </a:stretch>
                  </pic:blipFill>
                  <pic:spPr>
                    <a:xfrm>
                      <a:off x="0" y="0"/>
                      <a:ext cx="3943350" cy="2628900"/>
                    </a:xfrm>
                    <a:prstGeom prst="rect">
                      <a:avLst/>
                    </a:prstGeom>
                  </pic:spPr>
                </pic:pic>
              </a:graphicData>
            </a:graphic>
          </wp:inline>
        </w:drawing>
      </w:r>
    </w:p>
    <w:p w14:paraId="258D5FAF" w14:textId="278E3146" w:rsidR="00645E60" w:rsidRPr="00645E60" w:rsidRDefault="00645E60" w:rsidP="00645E60">
      <w:pPr>
        <w:pStyle w:val="TreAkapitu"/>
        <w:ind w:left="709"/>
        <w:rPr>
          <w:sz w:val="20"/>
          <w:szCs w:val="16"/>
        </w:rPr>
      </w:pPr>
      <w:r w:rsidRPr="00645E60">
        <w:rPr>
          <w:sz w:val="20"/>
          <w:szCs w:val="16"/>
        </w:rPr>
        <w:t>Źródło: Opracowanie własne</w:t>
      </w:r>
    </w:p>
    <w:p w14:paraId="695430FC" w14:textId="4AFA3F74" w:rsidR="00D83EC2" w:rsidRDefault="00655173" w:rsidP="00D83EC2">
      <w:pPr>
        <w:pStyle w:val="Nagwek2"/>
      </w:pPr>
      <w:bookmarkStart w:id="268" w:name="_Toc8601655"/>
      <w:bookmarkStart w:id="269" w:name="_Toc91668345"/>
      <w:r>
        <w:t>Mechanizmy bezpieczeństwa</w:t>
      </w:r>
      <w:bookmarkStart w:id="270" w:name="_Toc8601656"/>
      <w:bookmarkEnd w:id="268"/>
      <w:bookmarkEnd w:id="269"/>
      <w:bookmarkEnd w:id="270"/>
    </w:p>
    <w:p w14:paraId="5B2764AA" w14:textId="27490E37" w:rsidR="00275CCE" w:rsidRDefault="006F1CD1" w:rsidP="003D4C04">
      <w:pPr>
        <w:pStyle w:val="TreAkapitu"/>
      </w:pPr>
      <w:r>
        <w:t xml:space="preserve">System informatyczny jest bezpieczny, jeśli jego użytkownik może na nim polegać, a zainstalowane oprogramowanie działa zgodnie ze swoją specyfikacją.. </w:t>
      </w:r>
      <w:r w:rsidR="00944858">
        <w:t xml:space="preserve">Aby zapewnić bezpieczeństwo systemu informatycznego zalecane jest stosowanie pewnych mechanizmów bezpieczeństwa, mających na celu </w:t>
      </w:r>
      <w:r w:rsidR="00F2114C">
        <w:t xml:space="preserve">zapewnienie poufność, nienaruszalność oraz dostępność informacji. </w:t>
      </w:r>
      <w:r w:rsidR="00540080">
        <w:t xml:space="preserve">Należy </w:t>
      </w:r>
      <w:r w:rsidR="00944858">
        <w:t>zniwelow</w:t>
      </w:r>
      <w:r w:rsidR="00540080">
        <w:t>ać</w:t>
      </w:r>
      <w:r w:rsidR="00944858">
        <w:t xml:space="preserve"> prawdopodobieństw</w:t>
      </w:r>
      <w:r w:rsidR="00540080">
        <w:t>o</w:t>
      </w:r>
      <w:r w:rsidR="00944858">
        <w:t xml:space="preserve"> na wystąpienie niepożądanych zdarzeń</w:t>
      </w:r>
      <w:r w:rsidR="00540080">
        <w:t xml:space="preserve"> takich jak nieuprawniony dostęp do danych, czy nieautoryzowane modyfikacje.</w:t>
      </w:r>
      <w:r w:rsidR="00E30E2D">
        <w:t xml:space="preserve"> W tym celu w systemie zostały skonfigurowane następujące mechanizmy bezpieczeństwa:</w:t>
      </w:r>
    </w:p>
    <w:p w14:paraId="0BCCC431" w14:textId="77777777" w:rsidR="003D4C04" w:rsidRDefault="0057303C" w:rsidP="00275370">
      <w:pPr>
        <w:pStyle w:val="TreAkapitu"/>
        <w:numPr>
          <w:ilvl w:val="0"/>
          <w:numId w:val="25"/>
        </w:numPr>
      </w:pPr>
      <w:r w:rsidRPr="0057303C">
        <w:t xml:space="preserve">Wykorzystanie funkcji skrótu w celu powiązania ze sobą bloków zawierających transakcje. </w:t>
      </w:r>
    </w:p>
    <w:p w14:paraId="5FD32D85" w14:textId="01B8B615" w:rsidR="006A5537" w:rsidRPr="00174819" w:rsidRDefault="006A5537" w:rsidP="00275370">
      <w:pPr>
        <w:pStyle w:val="TreAkapitu"/>
        <w:numPr>
          <w:ilvl w:val="0"/>
          <w:numId w:val="25"/>
        </w:numPr>
      </w:pPr>
      <w:r>
        <w:t xml:space="preserve">Transakcje wykonywane przez </w:t>
      </w:r>
      <w:r w:rsidRPr="00672965">
        <w:rPr>
          <w:i/>
          <w:iCs/>
        </w:rPr>
        <w:t>smart-contract</w:t>
      </w:r>
    </w:p>
    <w:p w14:paraId="262DE712" w14:textId="3B0DCC6F" w:rsidR="00174819" w:rsidRDefault="00174819" w:rsidP="00275370">
      <w:pPr>
        <w:pStyle w:val="TreAkapitu"/>
        <w:numPr>
          <w:ilvl w:val="0"/>
          <w:numId w:val="25"/>
        </w:numPr>
      </w:pPr>
      <w:r>
        <w:t xml:space="preserve">Algorytm konsensusu </w:t>
      </w:r>
    </w:p>
    <w:p w14:paraId="43863D67" w14:textId="29C58124" w:rsidR="006A5537" w:rsidRDefault="006A5537" w:rsidP="00275370">
      <w:pPr>
        <w:pStyle w:val="TreAkapitu"/>
        <w:numPr>
          <w:ilvl w:val="0"/>
          <w:numId w:val="25"/>
        </w:numPr>
      </w:pPr>
      <w:r>
        <w:t xml:space="preserve">Mechanizm kontroli prywatności </w:t>
      </w:r>
      <w:r w:rsidR="00CD6E31">
        <w:t xml:space="preserve">skonfigurowany </w:t>
      </w:r>
      <w:r w:rsidR="00A603B1">
        <w:t>poprzez</w:t>
      </w:r>
      <w:r w:rsidR="00CD6E31">
        <w:t xml:space="preserve"> Hyperledger</w:t>
      </w:r>
    </w:p>
    <w:p w14:paraId="60E0EAC0" w14:textId="3DBAAADB" w:rsidR="00275CCE" w:rsidRDefault="00CD6E31" w:rsidP="00275370">
      <w:pPr>
        <w:pStyle w:val="TreAkapitu"/>
        <w:numPr>
          <w:ilvl w:val="0"/>
          <w:numId w:val="25"/>
        </w:numPr>
      </w:pPr>
      <w:r>
        <w:t>Integracja</w:t>
      </w:r>
      <w:r w:rsidR="006A5537">
        <w:t xml:space="preserve"> konta z serwisami spo</w:t>
      </w:r>
      <w:r w:rsidR="00303B34">
        <w:t>ł</w:t>
      </w:r>
      <w:r w:rsidR="006A5537">
        <w:t>eczno</w:t>
      </w:r>
      <w:r w:rsidR="00303B34">
        <w:t>ś</w:t>
      </w:r>
      <w:r w:rsidR="006A5537">
        <w:t>ciowymi (?)</w:t>
      </w:r>
    </w:p>
    <w:p w14:paraId="3D396036" w14:textId="77777777" w:rsidR="00F813B1" w:rsidRPr="00D83EC2" w:rsidRDefault="00F813B1" w:rsidP="00F813B1">
      <w:pPr>
        <w:pStyle w:val="TreAkapitu"/>
        <w:ind w:left="1069" w:firstLine="0"/>
      </w:pPr>
    </w:p>
    <w:p w14:paraId="5EC03534" w14:textId="6744ED36" w:rsidR="00D83EC2" w:rsidRDefault="00D83EC2" w:rsidP="00D83EC2">
      <w:pPr>
        <w:pStyle w:val="Nagwek3"/>
      </w:pPr>
      <w:bookmarkStart w:id="271" w:name="_Toc91668346"/>
      <w:r>
        <w:t>Mechanizm bezpieczeństwa zabezpieczający transakcje</w:t>
      </w:r>
      <w:bookmarkEnd w:id="271"/>
    </w:p>
    <w:p w14:paraId="24600637" w14:textId="7D02E8B1" w:rsidR="000041B7" w:rsidRDefault="00E24DB4" w:rsidP="00DD54FA">
      <w:pPr>
        <w:pStyle w:val="TreAkapitu"/>
      </w:pPr>
      <w:r>
        <w:t>Kluczowym zadaniem systemu jest zabezpieczenie procesu obsługi pożyczki. Transakcja ma być całkowicie bezpieczna oraz poufna. W tym celu należy zagwarantować, że żadna nieuprawiona osoba nie miała możliwości na fałszowanie oraz manipulowanie danymi zawartymi w transakcji. Wszystkie próby nieautoryzowanych transakcji muszą zostać</w:t>
      </w:r>
      <w:r w:rsidR="00DD54FA">
        <w:t xml:space="preserve"> </w:t>
      </w:r>
      <w:r>
        <w:lastRenderedPageBreak/>
        <w:t>wykryte, a następnie odrzucone. Udzielona pożyczka ma trafić bezpośrednio od pożyczkodawcy do pożyczkobiorcy, pomijając strony trzecie. Ponadto ustalone uprzednio przez dwie strony warunki nie mogą zostać zmienione. Kwota pożyczki nie może ulec zmianie po wykonaniu transakcji, a pożyczkobiorca ma otrzymać jej całość.</w:t>
      </w:r>
    </w:p>
    <w:p w14:paraId="354E955E" w14:textId="77777777" w:rsidR="00747472" w:rsidRPr="00E24DB4" w:rsidRDefault="00747472" w:rsidP="00F813B1">
      <w:pPr>
        <w:pStyle w:val="TreAkapitu"/>
      </w:pPr>
    </w:p>
    <w:p w14:paraId="4176FCB9" w14:textId="44A1A278" w:rsidR="00891AEB" w:rsidRPr="00891AEB" w:rsidRDefault="007E1B69" w:rsidP="00891AEB">
      <w:pPr>
        <w:pStyle w:val="Podtytu"/>
        <w:rPr>
          <w:sz w:val="24"/>
          <w:szCs w:val="24"/>
        </w:rPr>
      </w:pPr>
      <w:r>
        <w:rPr>
          <w:sz w:val="24"/>
          <w:szCs w:val="24"/>
        </w:rPr>
        <w:t xml:space="preserve">Wykorzystanie funkcji skrótu </w:t>
      </w:r>
      <w:r w:rsidR="00781938">
        <w:rPr>
          <w:sz w:val="24"/>
          <w:szCs w:val="24"/>
        </w:rPr>
        <w:t>celem</w:t>
      </w:r>
      <w:r>
        <w:rPr>
          <w:sz w:val="24"/>
          <w:szCs w:val="24"/>
        </w:rPr>
        <w:t xml:space="preserve"> powiązania ze sobą bloków zawierających transakcje. </w:t>
      </w:r>
    </w:p>
    <w:p w14:paraId="2DBC5A6C" w14:textId="2047A6B7" w:rsidR="00BA35B6" w:rsidRDefault="0090465E" w:rsidP="003A7C73">
      <w:pPr>
        <w:pStyle w:val="TreAkapitu"/>
        <w:jc w:val="left"/>
      </w:pPr>
      <w:r>
        <w:t xml:space="preserve">Aby spełnić powyżej wymienione wymagania </w:t>
      </w:r>
      <w:r w:rsidR="00F32531">
        <w:t>transakcje umieszczane są w łańcuchu bloków.</w:t>
      </w:r>
      <w:r>
        <w:t xml:space="preserve"> </w:t>
      </w:r>
      <w:r w:rsidR="007556A1">
        <w:t>Ogólna architektura i działanie zostało opisane w podrozdziale 1.2.1. oraz rys. 3, jednakże każda technologia wykorzystuje inne koncepcje, różniące się zawartością</w:t>
      </w:r>
      <w:r w:rsidR="00E020F0">
        <w:t xml:space="preserve"> </w:t>
      </w:r>
      <w:r w:rsidR="0050451F">
        <w:t xml:space="preserve">bloków </w:t>
      </w:r>
      <w:r w:rsidR="007556A1">
        <w:t xml:space="preserve">oraz </w:t>
      </w:r>
      <w:r w:rsidR="0050451F">
        <w:t xml:space="preserve">ich </w:t>
      </w:r>
      <w:r w:rsidR="007556A1">
        <w:t>sposobem po</w:t>
      </w:r>
      <w:r w:rsidR="0095013E">
        <w:t>łączenia</w:t>
      </w:r>
      <w:r w:rsidR="007556A1">
        <w:t xml:space="preserve">. Występują różne funkcje skrótu, a zatem odmienny jest sposób generowania </w:t>
      </w:r>
      <w:r w:rsidR="007556A1">
        <w:rPr>
          <w:i/>
          <w:iCs/>
        </w:rPr>
        <w:t>hash</w:t>
      </w:r>
      <w:r w:rsidR="0095013E">
        <w:t>, stanowiący powiązanie pomiędzy blokami.</w:t>
      </w:r>
    </w:p>
    <w:p w14:paraId="77D38CC0" w14:textId="77777777" w:rsidR="00463DAF" w:rsidRDefault="00463DAF" w:rsidP="003A7C73">
      <w:pPr>
        <w:pStyle w:val="TreAkapitu"/>
        <w:jc w:val="left"/>
      </w:pPr>
    </w:p>
    <w:p w14:paraId="7E8F7A14" w14:textId="66D16D0C" w:rsidR="0005687F" w:rsidRPr="0005687F" w:rsidRDefault="0005687F" w:rsidP="0005687F">
      <w:pPr>
        <w:pStyle w:val="Legenda"/>
        <w:rPr>
          <w:b w:val="0"/>
          <w:bCs w:val="0"/>
        </w:rPr>
      </w:pPr>
      <w:bookmarkStart w:id="272" w:name="_Toc91667905"/>
      <w:r w:rsidRPr="0005687F">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6</w:t>
      </w:r>
      <w:r w:rsidR="001D0F84">
        <w:rPr>
          <w:b w:val="0"/>
          <w:bCs w:val="0"/>
        </w:rPr>
        <w:fldChar w:fldCharType="end"/>
      </w:r>
      <w:r w:rsidRPr="0005687F">
        <w:rPr>
          <w:b w:val="0"/>
          <w:bCs w:val="0"/>
        </w:rPr>
        <w:t xml:space="preserve">. Struktura bloków </w:t>
      </w:r>
      <w:r w:rsidR="00177E3C">
        <w:rPr>
          <w:b w:val="0"/>
          <w:bCs w:val="0"/>
        </w:rPr>
        <w:t>Hyperledger Fabric</w:t>
      </w:r>
      <w:bookmarkEnd w:id="272"/>
    </w:p>
    <w:p w14:paraId="45399257" w14:textId="77777777" w:rsidR="0005687F" w:rsidRDefault="0005687F" w:rsidP="0005687F">
      <w:pPr>
        <w:pStyle w:val="TreAkapitu"/>
        <w:ind w:firstLine="0"/>
        <w:jc w:val="center"/>
      </w:pPr>
      <w:r>
        <w:rPr>
          <w:noProof/>
        </w:rPr>
        <w:drawing>
          <wp:inline distT="0" distB="0" distL="0" distR="0" wp14:anchorId="12B3D16B" wp14:editId="46AF985C">
            <wp:extent cx="5462591" cy="27051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26530" cy="2736763"/>
                    </a:xfrm>
                    <a:prstGeom prst="rect">
                      <a:avLst/>
                    </a:prstGeom>
                  </pic:spPr>
                </pic:pic>
              </a:graphicData>
            </a:graphic>
          </wp:inline>
        </w:drawing>
      </w:r>
    </w:p>
    <w:p w14:paraId="6EA89265" w14:textId="5675609B" w:rsidR="001640C5" w:rsidRDefault="0005687F" w:rsidP="00463DAF">
      <w:pPr>
        <w:pStyle w:val="TreAkapitu"/>
        <w:ind w:left="709" w:firstLine="0"/>
        <w:jc w:val="left"/>
        <w:rPr>
          <w:sz w:val="20"/>
          <w:szCs w:val="16"/>
        </w:rPr>
      </w:pPr>
      <w:r w:rsidRPr="00B06388">
        <w:rPr>
          <w:sz w:val="20"/>
          <w:szCs w:val="16"/>
        </w:rPr>
        <w:t xml:space="preserve">Źródło: </w:t>
      </w:r>
      <w:r w:rsidRPr="0005687F">
        <w:rPr>
          <w:sz w:val="22"/>
          <w:szCs w:val="22"/>
        </w:rPr>
        <w:t xml:space="preserve">Ence Zhou, Haoli Sun, Bingfeng Pi, Jun Sun, Kazuhiro Yamashita, Yoshihide Nomura </w:t>
      </w:r>
      <w:r w:rsidRPr="00B06388">
        <w:rPr>
          <w:sz w:val="20"/>
          <w:szCs w:val="16"/>
        </w:rPr>
        <w:t>„Ledgerdata Refiner: A Powerful Ledger Data Query Platform for Hyperledger Fabric”</w:t>
      </w:r>
    </w:p>
    <w:p w14:paraId="7007EE27" w14:textId="77777777" w:rsidR="00FD66DA" w:rsidRPr="00B06388" w:rsidRDefault="00FD66DA" w:rsidP="00463DAF">
      <w:pPr>
        <w:pStyle w:val="TreAkapitu"/>
        <w:ind w:left="709" w:firstLine="0"/>
        <w:jc w:val="left"/>
        <w:rPr>
          <w:sz w:val="20"/>
          <w:szCs w:val="16"/>
        </w:rPr>
      </w:pPr>
    </w:p>
    <w:p w14:paraId="29ED5F1F" w14:textId="7C5A9AA4" w:rsidR="00D83EC2" w:rsidRDefault="00BA35B6" w:rsidP="003A7C73">
      <w:pPr>
        <w:pStyle w:val="TreAkapitu"/>
      </w:pPr>
      <w:r>
        <w:t>Platforma Hyperledger Fabric</w:t>
      </w:r>
      <w:r w:rsidR="00023474">
        <w:t xml:space="preserve"> w tym celu wykorzystuje funkcję skrótu SHA256, która stanowi jed</w:t>
      </w:r>
      <w:r w:rsidR="00033AC7">
        <w:t>en</w:t>
      </w:r>
      <w:r w:rsidR="00023474">
        <w:t xml:space="preserve"> z sześciu algorytmów z rodziny jednokierunkowych </w:t>
      </w:r>
      <w:r w:rsidR="00023474">
        <w:rPr>
          <w:i/>
          <w:iCs/>
        </w:rPr>
        <w:t>Secure Hash Algorithm 2</w:t>
      </w:r>
      <w:r w:rsidR="00023474">
        <w:t xml:space="preserve"> (SHA-2).</w:t>
      </w:r>
      <w:r w:rsidR="00A9470F">
        <w:t xml:space="preserve"> Algorytm </w:t>
      </w:r>
      <w:r w:rsidR="00C40F2B">
        <w:t>jest używany</w:t>
      </w:r>
      <w:r w:rsidR="00A9470F">
        <w:t xml:space="preserve"> do ochrony kryptograficznej. </w:t>
      </w:r>
      <w:r w:rsidR="004D141C">
        <w:t>Jest to proces, w którym zostaje wyg</w:t>
      </w:r>
      <w:r w:rsidR="00C40F2B">
        <w:t>ener</w:t>
      </w:r>
      <w:r w:rsidR="004D141C">
        <w:t>owany</w:t>
      </w:r>
      <w:r w:rsidR="00C40F2B">
        <w:t xml:space="preserve"> niepowtarzalny zestaw</w:t>
      </w:r>
      <w:r w:rsidR="000B28DD">
        <w:t xml:space="preserve"> danych</w:t>
      </w:r>
      <w:r w:rsidR="00C40F2B">
        <w:t xml:space="preserve"> </w:t>
      </w:r>
      <w:r w:rsidR="007C5E79">
        <w:t xml:space="preserve">o stałym rozmiarze </w:t>
      </w:r>
      <w:r w:rsidR="00C40F2B">
        <w:t xml:space="preserve">256 bitów dla dowolnego ciągu </w:t>
      </w:r>
      <w:r w:rsidR="000B28DD">
        <w:t>znaków</w:t>
      </w:r>
      <w:r w:rsidR="00C40F2B">
        <w:t>.</w:t>
      </w:r>
      <w:r w:rsidR="004D141C">
        <w:t xml:space="preserve"> </w:t>
      </w:r>
    </w:p>
    <w:p w14:paraId="56D51758" w14:textId="552E727B" w:rsidR="00CD15CD" w:rsidRPr="00CD15CD" w:rsidRDefault="00CD15CD" w:rsidP="00CD15CD">
      <w:pPr>
        <w:pStyle w:val="Legenda"/>
        <w:rPr>
          <w:b w:val="0"/>
          <w:bCs w:val="0"/>
        </w:rPr>
      </w:pPr>
      <w:bookmarkStart w:id="273" w:name="_Toc91667906"/>
      <w:r w:rsidRPr="00CD15CD">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7</w:t>
      </w:r>
      <w:r w:rsidR="001D0F84">
        <w:rPr>
          <w:b w:val="0"/>
          <w:bCs w:val="0"/>
        </w:rPr>
        <w:fldChar w:fldCharType="end"/>
      </w:r>
      <w:r w:rsidRPr="00CD15CD">
        <w:rPr>
          <w:b w:val="0"/>
          <w:bCs w:val="0"/>
        </w:rPr>
        <w:t>. Funkcja skrótu SHA256</w:t>
      </w:r>
      <w:bookmarkEnd w:id="273"/>
    </w:p>
    <w:p w14:paraId="06CB40A1" w14:textId="77777777" w:rsidR="001113A5" w:rsidRDefault="001113A5" w:rsidP="001113A5">
      <w:pPr>
        <w:pStyle w:val="TreAkapitu"/>
        <w:jc w:val="center"/>
      </w:pPr>
      <w:r>
        <w:rPr>
          <w:noProof/>
        </w:rPr>
        <w:drawing>
          <wp:inline distT="0" distB="0" distL="0" distR="0" wp14:anchorId="5B22700D" wp14:editId="5974E00E">
            <wp:extent cx="3718649" cy="3192780"/>
            <wp:effectExtent l="0" t="0" r="0" b="0"/>
            <wp:docPr id="38"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24098" cy="3197459"/>
                    </a:xfrm>
                    <a:prstGeom prst="rect">
                      <a:avLst/>
                    </a:prstGeom>
                  </pic:spPr>
                </pic:pic>
              </a:graphicData>
            </a:graphic>
          </wp:inline>
        </w:drawing>
      </w:r>
    </w:p>
    <w:p w14:paraId="4490BF11" w14:textId="15FB97CA" w:rsidR="00463DAF" w:rsidRDefault="001113A5" w:rsidP="0029644E">
      <w:pPr>
        <w:pStyle w:val="TreAkapitu"/>
        <w:ind w:left="2127" w:firstLine="0"/>
        <w:jc w:val="left"/>
        <w:rPr>
          <w:i/>
          <w:iCs/>
          <w:sz w:val="20"/>
          <w:szCs w:val="16"/>
        </w:rPr>
      </w:pPr>
      <w:r w:rsidRPr="001113A5">
        <w:rPr>
          <w:sz w:val="20"/>
          <w:szCs w:val="16"/>
        </w:rPr>
        <w:t xml:space="preserve">Źródłó: </w:t>
      </w:r>
      <w:bookmarkStart w:id="274" w:name="_Hlk87882515"/>
      <w:r w:rsidRPr="001113A5">
        <w:rPr>
          <w:sz w:val="20"/>
          <w:szCs w:val="16"/>
        </w:rPr>
        <w:t xml:space="preserve">Raful P. Naik, </w:t>
      </w:r>
      <w:r w:rsidR="00B201F4">
        <w:rPr>
          <w:sz w:val="20"/>
          <w:szCs w:val="16"/>
        </w:rPr>
        <w:t>„</w:t>
      </w:r>
      <w:r w:rsidRPr="001113A5">
        <w:rPr>
          <w:i/>
          <w:iCs/>
          <w:sz w:val="20"/>
          <w:szCs w:val="16"/>
        </w:rPr>
        <w:t>Optimising the SHA256 Hashing Algorithm for Faster and More Efficient Bitcoin Mining</w:t>
      </w:r>
      <w:r w:rsidR="00B201F4">
        <w:rPr>
          <w:i/>
          <w:iCs/>
          <w:sz w:val="20"/>
          <w:szCs w:val="16"/>
        </w:rPr>
        <w:t>”</w:t>
      </w:r>
      <w:bookmarkEnd w:id="274"/>
    </w:p>
    <w:p w14:paraId="0CF387A5" w14:textId="0D133371" w:rsidR="00463DAF" w:rsidRDefault="00463DAF" w:rsidP="00463DAF">
      <w:pPr>
        <w:pStyle w:val="TreAkapitu"/>
        <w:ind w:left="2127" w:firstLine="0"/>
        <w:jc w:val="left"/>
        <w:rPr>
          <w:i/>
          <w:iCs/>
          <w:sz w:val="20"/>
          <w:szCs w:val="16"/>
        </w:rPr>
      </w:pPr>
    </w:p>
    <w:p w14:paraId="5BA5F8BA" w14:textId="735AD90F" w:rsidR="00463DAF" w:rsidRPr="00463DAF" w:rsidRDefault="00463DAF" w:rsidP="00463DAF">
      <w:pPr>
        <w:pStyle w:val="TreAkapitu"/>
        <w:ind w:left="2127" w:firstLine="0"/>
        <w:jc w:val="left"/>
        <w:rPr>
          <w:i/>
          <w:iCs/>
          <w:sz w:val="20"/>
          <w:szCs w:val="16"/>
        </w:rPr>
      </w:pPr>
    </w:p>
    <w:p w14:paraId="1AC0EEDB" w14:textId="482388DB" w:rsidR="007338D2" w:rsidRDefault="007338D2" w:rsidP="006A3F0C">
      <w:pPr>
        <w:pStyle w:val="TreAkapitu"/>
      </w:pPr>
    </w:p>
    <w:p w14:paraId="5DD0EE9A" w14:textId="5E9DC05F" w:rsidR="000675DC" w:rsidRDefault="00463DAF" w:rsidP="00463DAF">
      <w:pPr>
        <w:pStyle w:val="TreAkapitu"/>
        <w:ind w:firstLine="0"/>
        <w:rPr>
          <w:sz w:val="20"/>
          <w:szCs w:val="16"/>
        </w:rPr>
      </w:pPr>
      <w:r>
        <w:rPr>
          <w:noProof/>
        </w:rPr>
        <w:drawing>
          <wp:anchor distT="0" distB="0" distL="114300" distR="114300" simplePos="0" relativeHeight="251734528" behindDoc="1" locked="0" layoutInCell="1" allowOverlap="1" wp14:anchorId="2ACA906B" wp14:editId="73C462BB">
            <wp:simplePos x="0" y="0"/>
            <wp:positionH relativeFrom="column">
              <wp:posOffset>283845</wp:posOffset>
            </wp:positionH>
            <wp:positionV relativeFrom="paragraph">
              <wp:posOffset>-397510</wp:posOffset>
            </wp:positionV>
            <wp:extent cx="5196205" cy="3230880"/>
            <wp:effectExtent l="0" t="0" r="0" b="0"/>
            <wp:wrapSquare wrapText="bothSides"/>
            <wp:docPr id="33"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96205" cy="3230880"/>
                    </a:xfrm>
                    <a:prstGeom prst="rect">
                      <a:avLst/>
                    </a:prstGeom>
                    <a:noFill/>
                    <a:ln>
                      <a:noFill/>
                    </a:ln>
                  </pic:spPr>
                </pic:pic>
              </a:graphicData>
            </a:graphic>
          </wp:anchor>
        </w:drawing>
      </w:r>
      <w:r w:rsidR="00453196" w:rsidRPr="00453196">
        <w:rPr>
          <w:sz w:val="20"/>
          <w:szCs w:val="16"/>
        </w:rPr>
        <w:t xml:space="preserve">Źródło: </w:t>
      </w:r>
      <w:hyperlink r:id="rId74" w:history="1">
        <w:r w:rsidRPr="00393909">
          <w:rPr>
            <w:rStyle w:val="Hipercze"/>
            <w:sz w:val="20"/>
            <w:szCs w:val="16"/>
          </w:rPr>
          <w:t>https://www.cast-inc.com/security/encryption-primitives/sha-256/</w:t>
        </w:r>
      </w:hyperlink>
    </w:p>
    <w:p w14:paraId="4431F8B9" w14:textId="77777777" w:rsidR="00463DAF" w:rsidRPr="00BF2628" w:rsidRDefault="00463DAF" w:rsidP="00463DAF">
      <w:pPr>
        <w:pStyle w:val="TreAkapitu"/>
        <w:ind w:firstLine="0"/>
        <w:rPr>
          <w:sz w:val="20"/>
          <w:szCs w:val="16"/>
        </w:rPr>
      </w:pPr>
    </w:p>
    <w:p w14:paraId="5A4E28BD" w14:textId="40DF5796" w:rsidR="00453196" w:rsidRDefault="00453196" w:rsidP="00453196">
      <w:pPr>
        <w:pStyle w:val="TreAkapitu"/>
      </w:pPr>
      <w:r>
        <w:t xml:space="preserve">Należy mieć na uwadze, iż algorytm ten jest deterministyczny, co oznacza, że dopóki dane wejściowe nie ulegną zmianie, algorytm zwróci zawsze ten sam </w:t>
      </w:r>
      <w:r>
        <w:rPr>
          <w:i/>
          <w:iCs/>
        </w:rPr>
        <w:t>hash</w:t>
      </w:r>
      <w:r>
        <w:t xml:space="preserve">. Ich jakakolwiek </w:t>
      </w:r>
      <w:r>
        <w:lastRenderedPageBreak/>
        <w:t>zmiana spowoduje, że SHA256 wygeneruje kompletnie odmienny wynik.</w:t>
      </w:r>
      <w:r w:rsidR="00342E3F">
        <w:t xml:space="preserve"> Funkcja jest jednokierunkowa</w:t>
      </w:r>
      <w:r w:rsidR="004D463D">
        <w:t xml:space="preserve"> oraz nieodwracalna</w:t>
      </w:r>
      <w:r w:rsidR="00342E3F">
        <w:t>, zatem nie jest możliwe odkodowanie danych wejściowych</w:t>
      </w:r>
      <w:r w:rsidR="004D38CC">
        <w:t>.</w:t>
      </w:r>
      <w:r w:rsidR="00251452">
        <w:t xml:space="preserve"> </w:t>
      </w:r>
    </w:p>
    <w:p w14:paraId="74C16E0C" w14:textId="77777777" w:rsidR="003B6B01" w:rsidRDefault="003B6B01" w:rsidP="00453196">
      <w:pPr>
        <w:pStyle w:val="TreAkapitu"/>
      </w:pPr>
    </w:p>
    <w:p w14:paraId="0ABEA89F" w14:textId="60CA8324" w:rsidR="00125690" w:rsidRPr="00125690" w:rsidRDefault="00125690" w:rsidP="00125690">
      <w:pPr>
        <w:pStyle w:val="Legenda"/>
        <w:rPr>
          <w:b w:val="0"/>
          <w:bCs w:val="0"/>
        </w:rPr>
      </w:pPr>
      <w:r w:rsidRPr="00125690">
        <w:rPr>
          <w:b w:val="0"/>
          <w:bCs w:val="0"/>
        </w:rPr>
        <w:t xml:space="preserve">Tabela </w:t>
      </w:r>
      <w:r w:rsidRPr="00125690">
        <w:rPr>
          <w:b w:val="0"/>
          <w:bCs w:val="0"/>
        </w:rPr>
        <w:fldChar w:fldCharType="begin"/>
      </w:r>
      <w:r w:rsidRPr="00125690">
        <w:rPr>
          <w:b w:val="0"/>
          <w:bCs w:val="0"/>
        </w:rPr>
        <w:instrText xml:space="preserve"> SEQ Tabela \* ARABIC </w:instrText>
      </w:r>
      <w:r w:rsidRPr="00125690">
        <w:rPr>
          <w:b w:val="0"/>
          <w:bCs w:val="0"/>
        </w:rPr>
        <w:fldChar w:fldCharType="separate"/>
      </w:r>
      <w:r w:rsidR="00B14963">
        <w:rPr>
          <w:b w:val="0"/>
          <w:bCs w:val="0"/>
          <w:noProof/>
        </w:rPr>
        <w:t>21</w:t>
      </w:r>
      <w:r w:rsidRPr="00125690">
        <w:rPr>
          <w:b w:val="0"/>
          <w:bCs w:val="0"/>
        </w:rPr>
        <w:fldChar w:fldCharType="end"/>
      </w:r>
      <w:r w:rsidRPr="00125690">
        <w:rPr>
          <w:b w:val="0"/>
          <w:bCs w:val="0"/>
        </w:rPr>
        <w:t>. Tabela przedstawiająca działanie algorytmu SHA-256</w:t>
      </w:r>
    </w:p>
    <w:tbl>
      <w:tblPr>
        <w:tblStyle w:val="Tabela-Siatka"/>
        <w:tblW w:w="9464" w:type="dxa"/>
        <w:tblLook w:val="04A0" w:firstRow="1" w:lastRow="0" w:firstColumn="1" w:lastColumn="0" w:noHBand="0" w:noVBand="1"/>
      </w:tblPr>
      <w:tblGrid>
        <w:gridCol w:w="1890"/>
        <w:gridCol w:w="7574"/>
      </w:tblGrid>
      <w:tr w:rsidR="003B6B01" w14:paraId="37BB6F63" w14:textId="77777777" w:rsidTr="00125690">
        <w:tc>
          <w:tcPr>
            <w:tcW w:w="1890" w:type="dxa"/>
            <w:shd w:val="clear" w:color="auto" w:fill="D9D9D9" w:themeFill="background1" w:themeFillShade="D9"/>
          </w:tcPr>
          <w:p w14:paraId="3906AA69" w14:textId="59EBC1A6" w:rsidR="003B6B01" w:rsidRDefault="003B6B01" w:rsidP="00453196">
            <w:pPr>
              <w:pStyle w:val="TreAkapitu"/>
              <w:ind w:firstLine="0"/>
            </w:pPr>
            <w:r>
              <w:t>Dane wejściowe</w:t>
            </w:r>
          </w:p>
        </w:tc>
        <w:tc>
          <w:tcPr>
            <w:tcW w:w="7574" w:type="dxa"/>
            <w:shd w:val="clear" w:color="auto" w:fill="D9D9D9" w:themeFill="background1" w:themeFillShade="D9"/>
          </w:tcPr>
          <w:p w14:paraId="4FC445ED" w14:textId="71FB325D" w:rsidR="003B6B01" w:rsidRDefault="003B6B01" w:rsidP="00453196">
            <w:pPr>
              <w:pStyle w:val="TreAkapitu"/>
              <w:ind w:firstLine="0"/>
            </w:pPr>
            <w:r>
              <w:t>Dane wyjściowe (SHA-256)</w:t>
            </w:r>
          </w:p>
        </w:tc>
      </w:tr>
      <w:tr w:rsidR="00125690" w14:paraId="0885766A" w14:textId="77777777" w:rsidTr="00125690">
        <w:tc>
          <w:tcPr>
            <w:tcW w:w="1890" w:type="dxa"/>
          </w:tcPr>
          <w:p w14:paraId="761A7948" w14:textId="5F8F83DA" w:rsidR="00125690" w:rsidRDefault="00125690" w:rsidP="00453196">
            <w:pPr>
              <w:pStyle w:val="TreAkapitu"/>
              <w:ind w:firstLine="0"/>
            </w:pPr>
            <w:r>
              <w:t>Jakub Kupis</w:t>
            </w:r>
          </w:p>
        </w:tc>
        <w:tc>
          <w:tcPr>
            <w:tcW w:w="7574" w:type="dxa"/>
          </w:tcPr>
          <w:p w14:paraId="70ABC3DA" w14:textId="3ED2907D" w:rsidR="00125690" w:rsidRDefault="00125690" w:rsidP="00453196">
            <w:pPr>
              <w:pStyle w:val="TreAkapitu"/>
              <w:ind w:firstLine="0"/>
            </w:pPr>
            <w:r w:rsidRPr="00125690">
              <w:t>dd4c75f5c175849406671b2195c49e3e2ef6f1be885e6d2abb494f42f5172a5c</w:t>
            </w:r>
          </w:p>
        </w:tc>
      </w:tr>
      <w:tr w:rsidR="00125690" w14:paraId="1E361426" w14:textId="77777777" w:rsidTr="00125690">
        <w:tc>
          <w:tcPr>
            <w:tcW w:w="1890" w:type="dxa"/>
          </w:tcPr>
          <w:p w14:paraId="6F4EC10A" w14:textId="46CB718A" w:rsidR="00125690" w:rsidRDefault="00125690" w:rsidP="00453196">
            <w:pPr>
              <w:pStyle w:val="TreAkapitu"/>
              <w:ind w:firstLine="0"/>
            </w:pPr>
            <w:r>
              <w:t>jakub Kupis</w:t>
            </w:r>
          </w:p>
        </w:tc>
        <w:tc>
          <w:tcPr>
            <w:tcW w:w="7574" w:type="dxa"/>
          </w:tcPr>
          <w:p w14:paraId="3B509A23" w14:textId="0B356AC1" w:rsidR="00125690" w:rsidRDefault="00125690" w:rsidP="00453196">
            <w:pPr>
              <w:pStyle w:val="TreAkapitu"/>
              <w:ind w:firstLine="0"/>
            </w:pPr>
            <w:r w:rsidRPr="00125690">
              <w:t>c8bd010587a36cf766cdc65b08711e4ebecfd6a5ca09b77d7f6a9ead60b41723</w:t>
            </w:r>
          </w:p>
        </w:tc>
      </w:tr>
    </w:tbl>
    <w:p w14:paraId="623C3381" w14:textId="76BF10A2" w:rsidR="003B6B01" w:rsidRDefault="00125690" w:rsidP="00453196">
      <w:pPr>
        <w:pStyle w:val="TreAkapitu"/>
        <w:rPr>
          <w:sz w:val="20"/>
          <w:szCs w:val="16"/>
        </w:rPr>
      </w:pPr>
      <w:r w:rsidRPr="00AB0557">
        <w:rPr>
          <w:sz w:val="20"/>
          <w:szCs w:val="16"/>
        </w:rPr>
        <w:t>źródło: opracowanie własne</w:t>
      </w:r>
    </w:p>
    <w:p w14:paraId="07DF4609" w14:textId="4743C07C" w:rsidR="00E370FC" w:rsidRDefault="00E370FC" w:rsidP="005D4D98">
      <w:pPr>
        <w:pStyle w:val="TreAkapitu"/>
        <w:ind w:firstLine="0"/>
      </w:pPr>
    </w:p>
    <w:p w14:paraId="0D3C223A" w14:textId="187D35CB" w:rsidR="00095D40" w:rsidRDefault="00095D40" w:rsidP="005D4D98">
      <w:pPr>
        <w:pStyle w:val="TreAkapitu"/>
        <w:ind w:firstLine="0"/>
      </w:pPr>
      <w:r>
        <w:tab/>
      </w:r>
      <w:r w:rsidR="003F1C17">
        <w:t xml:space="preserve">System informatyczny, wykorzystujący technologie łańcucha bloków </w:t>
      </w:r>
      <w:r w:rsidR="004D4367">
        <w:t>posiada cechy</w:t>
      </w:r>
      <w:r w:rsidR="003F1C17">
        <w:t>:</w:t>
      </w:r>
    </w:p>
    <w:p w14:paraId="43628BE1" w14:textId="58E5A867" w:rsidR="00095D40" w:rsidRDefault="00095D40" w:rsidP="00275370">
      <w:pPr>
        <w:pStyle w:val="TreAkapitu"/>
        <w:numPr>
          <w:ilvl w:val="0"/>
          <w:numId w:val="27"/>
        </w:numPr>
      </w:pPr>
      <w:r>
        <w:t>Niezmienność i niezaprzeczalność – transakcja wprowadzana do łańcucha bloków jest niemożliwa do edycji</w:t>
      </w:r>
      <w:r w:rsidR="006216D6">
        <w:t>, z racji tego, że</w:t>
      </w:r>
      <w:r>
        <w:t xml:space="preserve"> każdy węzeł uczestniczący otrzymuje jej kopie</w:t>
      </w:r>
    </w:p>
    <w:p w14:paraId="1F31FF29" w14:textId="35D57491" w:rsidR="00095D40" w:rsidRDefault="00095D40" w:rsidP="00275370">
      <w:pPr>
        <w:pStyle w:val="TreAkapitu"/>
        <w:numPr>
          <w:ilvl w:val="0"/>
          <w:numId w:val="27"/>
        </w:numPr>
      </w:pPr>
      <w:r>
        <w:t xml:space="preserve">Odporność na fałszerstwa – </w:t>
      </w:r>
      <w:r w:rsidR="00E77F20">
        <w:t>niemożliwe jest</w:t>
      </w:r>
      <w:r w:rsidR="003B033F">
        <w:t xml:space="preserve"> </w:t>
      </w:r>
      <w:r w:rsidR="006216D6">
        <w:t xml:space="preserve">dokonanie zmian </w:t>
      </w:r>
      <w:r w:rsidR="00E77F20">
        <w:t xml:space="preserve">danych </w:t>
      </w:r>
      <w:r w:rsidR="00D41C4C">
        <w:t xml:space="preserve">zawartych </w:t>
      </w:r>
      <w:r w:rsidR="00E77F20">
        <w:t>w bloku z uwagi na zastosowane funkcje kryptograficzne</w:t>
      </w:r>
    </w:p>
    <w:p w14:paraId="62591A67" w14:textId="4C750AA8" w:rsidR="00095D40" w:rsidRDefault="00095D40" w:rsidP="00275370">
      <w:pPr>
        <w:pStyle w:val="TreAkapitu"/>
        <w:numPr>
          <w:ilvl w:val="0"/>
          <w:numId w:val="27"/>
        </w:numPr>
      </w:pPr>
      <w:r>
        <w:t xml:space="preserve">Odporny na usterki – usterka pojedynczego węzła nie powinna </w:t>
      </w:r>
      <w:r w:rsidR="003B033F">
        <w:t>wpływać na działanie całej sieci, ponieważ transakcje zawarte w obrębie pojedynczych bloków pozostają niezmienne w przypadku utraty połączenia sieciowego</w:t>
      </w:r>
    </w:p>
    <w:p w14:paraId="4126A533" w14:textId="3858AE32" w:rsidR="003B033F" w:rsidRDefault="003B033F" w:rsidP="00275370">
      <w:pPr>
        <w:pStyle w:val="TreAkapitu"/>
        <w:numPr>
          <w:ilvl w:val="0"/>
          <w:numId w:val="27"/>
        </w:numPr>
      </w:pPr>
      <w:r>
        <w:t>Gotowy do audytu – wszystkie transakcje, które miały miejsce przechowywane są w niezmienionej postaci</w:t>
      </w:r>
    </w:p>
    <w:p w14:paraId="3D1F75BA" w14:textId="77777777" w:rsidR="003B033F" w:rsidRDefault="003B033F" w:rsidP="00711C1D">
      <w:pPr>
        <w:pStyle w:val="TreAkapitu"/>
        <w:ind w:left="720" w:firstLine="0"/>
      </w:pPr>
    </w:p>
    <w:p w14:paraId="375E388A" w14:textId="47161DDF" w:rsidR="00891AEB" w:rsidRPr="00891AEB" w:rsidRDefault="00891AEB" w:rsidP="00F45D56">
      <w:pPr>
        <w:pStyle w:val="Podtytu"/>
        <w:rPr>
          <w:sz w:val="24"/>
          <w:szCs w:val="24"/>
        </w:rPr>
      </w:pPr>
      <w:r w:rsidRPr="00891AEB">
        <w:rPr>
          <w:sz w:val="24"/>
          <w:szCs w:val="24"/>
        </w:rPr>
        <w:t>Transakcje wykonywane przez smart-contract</w:t>
      </w:r>
      <w:r w:rsidR="00F45D56">
        <w:rPr>
          <w:sz w:val="24"/>
          <w:szCs w:val="24"/>
        </w:rPr>
        <w:t xml:space="preserve"> / </w:t>
      </w:r>
      <w:r w:rsidR="00F45D56" w:rsidRPr="00F45D56">
        <w:rPr>
          <w:sz w:val="24"/>
          <w:szCs w:val="24"/>
        </w:rPr>
        <w:t xml:space="preserve">Algorytm konsensusu </w:t>
      </w:r>
      <w:r w:rsidR="00F45D56">
        <w:rPr>
          <w:sz w:val="24"/>
          <w:szCs w:val="24"/>
        </w:rPr>
        <w:t xml:space="preserve">/ </w:t>
      </w:r>
      <w:r w:rsidR="00F45D56" w:rsidRPr="00F45D56">
        <w:rPr>
          <w:sz w:val="24"/>
          <w:szCs w:val="24"/>
        </w:rPr>
        <w:t>Mechanizm kontroli prywatności skonfigurowany poprzez Hyperledger</w:t>
      </w:r>
    </w:p>
    <w:p w14:paraId="283BADC4" w14:textId="77777777" w:rsidR="00D82A38" w:rsidRDefault="0055763B" w:rsidP="00405699">
      <w:pPr>
        <w:spacing w:line="360" w:lineRule="auto"/>
        <w:jc w:val="both"/>
      </w:pPr>
      <w:r>
        <w:tab/>
        <w:t xml:space="preserve">Kolejnym mechanizmem bezpieczeństwa zabezpieczającym proces obsługi pożyczki jest zastosowanie w systemie inteligentnych umów z ang. </w:t>
      </w:r>
      <w:r>
        <w:rPr>
          <w:i/>
          <w:iCs/>
        </w:rPr>
        <w:t>smart contract</w:t>
      </w:r>
      <w:r>
        <w:t xml:space="preserve">. Czym są inteligentne umowy zostało opisane w podrozdziale 1.2.1. </w:t>
      </w:r>
      <w:r w:rsidR="00D00748">
        <w:t xml:space="preserve">Platforma Hyperledger Fabric oferuje swoje rozwiązanie, które w terminologii określane jest jako </w:t>
      </w:r>
      <w:r w:rsidR="00D00748">
        <w:rPr>
          <w:i/>
          <w:iCs/>
        </w:rPr>
        <w:t>chaincode</w:t>
      </w:r>
      <w:r w:rsidR="00D00748">
        <w:t>.</w:t>
      </w:r>
    </w:p>
    <w:p w14:paraId="54C900B0" w14:textId="3D5F01C8" w:rsidR="00824F50" w:rsidRDefault="00D82A38" w:rsidP="00405699">
      <w:pPr>
        <w:spacing w:line="360" w:lineRule="auto"/>
        <w:jc w:val="both"/>
      </w:pPr>
      <w:r>
        <w:tab/>
      </w:r>
      <w:r w:rsidR="00733A2B">
        <w:t>W inteligentnych umowach definiowana jest logika biznesowa, która generuje nowe zdarzenia dodawane do rejestru, znajdującego się w łańcuchu bloków. Aby doszło do transakcji należy zdefiniować zbiór</w:t>
      </w:r>
      <w:r w:rsidR="00C10167">
        <w:t xml:space="preserve"> warunków, które są niezbędne do jej wykonania. Umowy zawarte w </w:t>
      </w:r>
      <w:r w:rsidR="00C10167">
        <w:rPr>
          <w:i/>
          <w:iCs/>
        </w:rPr>
        <w:t xml:space="preserve">Chaincode </w:t>
      </w:r>
      <w:r w:rsidR="00C10167">
        <w:t xml:space="preserve">stanowią model biznesowy, regulujący interakcje pomiędzy stronami transakcji. </w:t>
      </w:r>
      <w:r w:rsidR="00C64AF8">
        <w:t xml:space="preserve">Wykorzystując sieć </w:t>
      </w:r>
      <w:r w:rsidR="00C64AF8" w:rsidRPr="00AF69F1">
        <w:rPr>
          <w:i/>
          <w:iCs/>
        </w:rPr>
        <w:t>blockchain</w:t>
      </w:r>
      <w:r w:rsidR="00C64AF8">
        <w:t xml:space="preserve"> kod przekształcany jest w wykonywalny program.</w:t>
      </w:r>
    </w:p>
    <w:p w14:paraId="00D42037" w14:textId="43A1D175" w:rsidR="007A78CD" w:rsidRPr="00C448F8" w:rsidRDefault="007A78CD" w:rsidP="007A78CD">
      <w:pPr>
        <w:pStyle w:val="TreAkapitu"/>
        <w:rPr>
          <w:lang w:eastAsia="en-US"/>
        </w:rPr>
      </w:pPr>
      <w:r>
        <w:rPr>
          <w:lang w:eastAsia="en-US"/>
        </w:rPr>
        <w:lastRenderedPageBreak/>
        <w:t xml:space="preserve">W poniższym diagramie możemy wyróżnić dwie organizacje, </w:t>
      </w:r>
      <w:r w:rsidRPr="007A78CD">
        <w:rPr>
          <w:i/>
          <w:iCs/>
          <w:lang w:eastAsia="en-US"/>
        </w:rPr>
        <w:t>ORG1</w:t>
      </w:r>
      <w:r>
        <w:rPr>
          <w:lang w:eastAsia="en-US"/>
        </w:rPr>
        <w:t xml:space="preserve"> i </w:t>
      </w:r>
      <w:r w:rsidRPr="007A78CD">
        <w:rPr>
          <w:i/>
          <w:iCs/>
          <w:lang w:eastAsia="en-US"/>
        </w:rPr>
        <w:t>ORG2</w:t>
      </w:r>
      <w:r>
        <w:rPr>
          <w:lang w:eastAsia="en-US"/>
        </w:rPr>
        <w:t xml:space="preserve"> oraz zawarty pomiędzy nimi kontrakt o nazwie </w:t>
      </w:r>
      <w:r>
        <w:rPr>
          <w:i/>
          <w:iCs/>
          <w:lang w:eastAsia="en-US"/>
        </w:rPr>
        <w:t>pozyczka</w:t>
      </w:r>
      <w:r w:rsidR="00CA2BB1">
        <w:rPr>
          <w:lang w:eastAsia="en-US"/>
        </w:rPr>
        <w:t xml:space="preserve">. </w:t>
      </w:r>
      <w:r w:rsidR="00E23481">
        <w:rPr>
          <w:lang w:eastAsia="en-US"/>
        </w:rPr>
        <w:t>Członkowie o</w:t>
      </w:r>
      <w:r w:rsidR="00CA2BB1">
        <w:rPr>
          <w:lang w:eastAsia="en-US"/>
        </w:rPr>
        <w:t>rganizacj</w:t>
      </w:r>
      <w:r w:rsidR="00E23481">
        <w:rPr>
          <w:lang w:eastAsia="en-US"/>
        </w:rPr>
        <w:t>i</w:t>
      </w:r>
      <w:r w:rsidR="00CA2BB1">
        <w:rPr>
          <w:lang w:eastAsia="en-US"/>
        </w:rPr>
        <w:t xml:space="preserve"> mogą wywołać uruchomienie kontraktu, który umożliwia zarówno udzielenie pożyczki jak i jej zwrot</w:t>
      </w:r>
      <w:r w:rsidR="00B85A18">
        <w:rPr>
          <w:lang w:eastAsia="en-US"/>
        </w:rPr>
        <w:t xml:space="preserve">. Każdy kontrakt umieszczony w </w:t>
      </w:r>
      <w:r w:rsidR="00B85A18">
        <w:rPr>
          <w:i/>
          <w:iCs/>
          <w:lang w:eastAsia="en-US"/>
        </w:rPr>
        <w:t>chaincode</w:t>
      </w:r>
      <w:r w:rsidR="00B85A18">
        <w:rPr>
          <w:lang w:eastAsia="en-US"/>
        </w:rPr>
        <w:t xml:space="preserve"> powiązany jest z polityką aprobaty z ang. </w:t>
      </w:r>
      <w:r w:rsidR="00B85A18">
        <w:rPr>
          <w:i/>
          <w:iCs/>
          <w:lang w:eastAsia="en-US"/>
        </w:rPr>
        <w:t>endorsement policy</w:t>
      </w:r>
      <w:r w:rsidR="00B85A18">
        <w:rPr>
          <w:lang w:eastAsia="en-US"/>
        </w:rPr>
        <w:t xml:space="preserve">. </w:t>
      </w:r>
      <w:r w:rsidR="00BA238A">
        <w:rPr>
          <w:lang w:eastAsia="en-US"/>
        </w:rPr>
        <w:t>Jest to bardzo ważny element modelu, ponieważ d</w:t>
      </w:r>
      <w:r w:rsidR="00B85A18">
        <w:rPr>
          <w:lang w:eastAsia="en-US"/>
        </w:rPr>
        <w:t>efiniuje, które z organizacji muszą potwierdzić wykonanie transakcji, aby ta została zatwierdzona.</w:t>
      </w:r>
      <w:r w:rsidR="00C448F8">
        <w:rPr>
          <w:lang w:eastAsia="en-US"/>
        </w:rPr>
        <w:t xml:space="preserve"> W przypadku poniższego modelu biznesowego, aby transakcja doszła do skutku wymagane jest potwierdzenie ze strony organizacji </w:t>
      </w:r>
      <w:r w:rsidR="00C448F8">
        <w:rPr>
          <w:i/>
          <w:iCs/>
          <w:lang w:eastAsia="en-US"/>
        </w:rPr>
        <w:t xml:space="preserve">ORG1 </w:t>
      </w:r>
      <w:r w:rsidR="00C448F8">
        <w:rPr>
          <w:lang w:eastAsia="en-US"/>
        </w:rPr>
        <w:t xml:space="preserve">oraz </w:t>
      </w:r>
      <w:r w:rsidR="00C448F8">
        <w:rPr>
          <w:i/>
          <w:iCs/>
          <w:lang w:eastAsia="en-US"/>
        </w:rPr>
        <w:t>ORG2</w:t>
      </w:r>
      <w:r w:rsidR="00C448F8">
        <w:rPr>
          <w:lang w:eastAsia="en-US"/>
        </w:rPr>
        <w:t>.</w:t>
      </w:r>
      <w:r w:rsidR="00A427A8">
        <w:rPr>
          <w:lang w:eastAsia="en-US"/>
        </w:rPr>
        <w:t xml:space="preserve"> Po spełnieniu warunków </w:t>
      </w:r>
      <w:r w:rsidR="0059487A">
        <w:rPr>
          <w:lang w:eastAsia="en-US"/>
        </w:rPr>
        <w:t xml:space="preserve">organizacje osiągają konsensus, a następnie </w:t>
      </w:r>
      <w:r w:rsidR="00A427A8">
        <w:rPr>
          <w:lang w:eastAsia="en-US"/>
        </w:rPr>
        <w:t>transakcja zostaje dodana do łańcucha bloków</w:t>
      </w:r>
      <w:r w:rsidR="00703153">
        <w:rPr>
          <w:lang w:eastAsia="en-US"/>
        </w:rPr>
        <w:t>.</w:t>
      </w:r>
      <w:r w:rsidR="0026533F">
        <w:rPr>
          <w:lang w:eastAsia="en-US"/>
        </w:rPr>
        <w:t xml:space="preserve"> Brak potwierdzenia z jakiejkolwiek strony skutkuje uznaniem transakcji za nieważną.</w:t>
      </w:r>
      <w:r w:rsidR="00F60B01">
        <w:rPr>
          <w:lang w:eastAsia="en-US"/>
        </w:rPr>
        <w:t xml:space="preserve"> </w:t>
      </w:r>
    </w:p>
    <w:p w14:paraId="48DFB392" w14:textId="11BFF593" w:rsidR="00824F50" w:rsidRDefault="00824F50" w:rsidP="00824F50">
      <w:pPr>
        <w:pStyle w:val="Legenda"/>
      </w:pPr>
    </w:p>
    <w:p w14:paraId="1AF39F5A" w14:textId="0D10E014" w:rsidR="00824F50" w:rsidRPr="00824F50" w:rsidRDefault="00824F50" w:rsidP="00824F50">
      <w:pPr>
        <w:pStyle w:val="Legenda"/>
        <w:rPr>
          <w:b w:val="0"/>
          <w:bCs w:val="0"/>
        </w:rPr>
      </w:pPr>
      <w:bookmarkStart w:id="275" w:name="_Toc91667907"/>
      <w:r w:rsidRPr="00824F50">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8</w:t>
      </w:r>
      <w:r w:rsidR="001D0F84">
        <w:rPr>
          <w:b w:val="0"/>
          <w:bCs w:val="0"/>
        </w:rPr>
        <w:fldChar w:fldCharType="end"/>
      </w:r>
      <w:r w:rsidRPr="00824F50">
        <w:rPr>
          <w:b w:val="0"/>
          <w:bCs w:val="0"/>
        </w:rPr>
        <w:t xml:space="preserve">. Diagram przedstawiający </w:t>
      </w:r>
      <w:r w:rsidR="00A23535">
        <w:rPr>
          <w:b w:val="0"/>
          <w:bCs w:val="0"/>
        </w:rPr>
        <w:t xml:space="preserve">przykładowy </w:t>
      </w:r>
      <w:r w:rsidRPr="00824F50">
        <w:rPr>
          <w:b w:val="0"/>
          <w:bCs w:val="0"/>
        </w:rPr>
        <w:t xml:space="preserve">model biznesowy </w:t>
      </w:r>
      <w:r>
        <w:rPr>
          <w:b w:val="0"/>
          <w:bCs w:val="0"/>
        </w:rPr>
        <w:t xml:space="preserve">zawarty w </w:t>
      </w:r>
      <w:r w:rsidRPr="00824F50">
        <w:rPr>
          <w:b w:val="0"/>
          <w:bCs w:val="0"/>
          <w:i/>
          <w:iCs/>
        </w:rPr>
        <w:t>Chaincode</w:t>
      </w:r>
      <w:bookmarkEnd w:id="275"/>
    </w:p>
    <w:p w14:paraId="6A15115E" w14:textId="2EAA1F09" w:rsidR="00824F50" w:rsidRDefault="00824F50" w:rsidP="00824F50">
      <w:pPr>
        <w:keepNext/>
        <w:spacing w:line="360" w:lineRule="auto"/>
        <w:jc w:val="center"/>
      </w:pPr>
      <w:r>
        <w:rPr>
          <w:noProof/>
        </w:rPr>
        <w:drawing>
          <wp:inline distT="0" distB="0" distL="0" distR="0" wp14:anchorId="6E8D54D7" wp14:editId="500CA47B">
            <wp:extent cx="4118925" cy="2301240"/>
            <wp:effectExtent l="0" t="0" r="0" b="0"/>
            <wp:docPr id="48"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136103" cy="2310838"/>
                    </a:xfrm>
                    <a:prstGeom prst="rect">
                      <a:avLst/>
                    </a:prstGeom>
                    <a:noFill/>
                    <a:ln>
                      <a:noFill/>
                    </a:ln>
                  </pic:spPr>
                </pic:pic>
              </a:graphicData>
            </a:graphic>
          </wp:inline>
        </w:drawing>
      </w:r>
    </w:p>
    <w:p w14:paraId="4F7573A3" w14:textId="126B4C82" w:rsidR="003311CC" w:rsidRPr="00C660DF" w:rsidRDefault="003311CC" w:rsidP="003311CC">
      <w:pPr>
        <w:pStyle w:val="TreAkapitu"/>
        <w:rPr>
          <w:sz w:val="20"/>
          <w:szCs w:val="16"/>
          <w:lang w:eastAsia="en-US"/>
        </w:rPr>
      </w:pPr>
      <w:r w:rsidRPr="00C660DF">
        <w:rPr>
          <w:sz w:val="20"/>
          <w:szCs w:val="16"/>
          <w:lang w:eastAsia="en-US"/>
        </w:rPr>
        <w:t>Źródło: opracowanie własne</w:t>
      </w:r>
    </w:p>
    <w:p w14:paraId="61E817F5" w14:textId="350E8783" w:rsidR="00C64AF8" w:rsidRDefault="00C64AF8" w:rsidP="004F44EA">
      <w:pPr>
        <w:pStyle w:val="Legenda"/>
        <w:jc w:val="left"/>
      </w:pPr>
    </w:p>
    <w:p w14:paraId="622EF479" w14:textId="0932DD80" w:rsidR="004D4DB8" w:rsidRDefault="004F44EA" w:rsidP="004F44EA">
      <w:r>
        <w:tab/>
      </w:r>
      <w:r w:rsidR="004D4DB8">
        <w:t xml:space="preserve">Inteligentne umowy </w:t>
      </w:r>
      <w:r w:rsidR="00E95EBC">
        <w:t>zapewniają bezpieczny przebieg procesu obsługi pożyczki, ponieważ są:</w:t>
      </w:r>
    </w:p>
    <w:p w14:paraId="5D44C5BB" w14:textId="366824EF" w:rsidR="004D4DB8" w:rsidRPr="00E41B98" w:rsidRDefault="00A05355" w:rsidP="00275370">
      <w:pPr>
        <w:pStyle w:val="Akapitzlist"/>
        <w:numPr>
          <w:ilvl w:val="0"/>
          <w:numId w:val="26"/>
        </w:numPr>
        <w:spacing w:line="360" w:lineRule="auto"/>
        <w:rPr>
          <w:sz w:val="24"/>
          <w:szCs w:val="28"/>
        </w:rPr>
      </w:pPr>
      <w:r>
        <w:rPr>
          <w:sz w:val="24"/>
          <w:szCs w:val="28"/>
        </w:rPr>
        <w:t>Niezmienne</w:t>
      </w:r>
      <w:r w:rsidR="004D4DB8" w:rsidRPr="00E41B98">
        <w:rPr>
          <w:sz w:val="24"/>
          <w:szCs w:val="28"/>
        </w:rPr>
        <w:t xml:space="preserve"> - k</w:t>
      </w:r>
      <w:r w:rsidR="004F44EA" w:rsidRPr="00E41B98">
        <w:rPr>
          <w:sz w:val="24"/>
          <w:szCs w:val="28"/>
        </w:rPr>
        <w:t>odu zawartego w umowie nie można zmienić po jego uruchomieniu</w:t>
      </w:r>
      <w:r>
        <w:rPr>
          <w:sz w:val="24"/>
          <w:szCs w:val="28"/>
        </w:rPr>
        <w:t>, przez co jest on odporny na modyfikacje.</w:t>
      </w:r>
    </w:p>
    <w:p w14:paraId="097184A2" w14:textId="71E86326" w:rsidR="004F44EA" w:rsidRPr="00E41B98" w:rsidRDefault="004D4DB8" w:rsidP="00275370">
      <w:pPr>
        <w:pStyle w:val="Akapitzlist"/>
        <w:numPr>
          <w:ilvl w:val="0"/>
          <w:numId w:val="26"/>
        </w:numPr>
        <w:spacing w:line="360" w:lineRule="auto"/>
        <w:rPr>
          <w:sz w:val="24"/>
          <w:szCs w:val="28"/>
        </w:rPr>
      </w:pPr>
      <w:r w:rsidRPr="00E41B98">
        <w:rPr>
          <w:sz w:val="24"/>
          <w:szCs w:val="28"/>
        </w:rPr>
        <w:t xml:space="preserve">Zdecentralizowane - </w:t>
      </w:r>
      <w:r w:rsidR="008B2649" w:rsidRPr="00E41B98">
        <w:rPr>
          <w:sz w:val="24"/>
          <w:szCs w:val="28"/>
        </w:rPr>
        <w:t>k</w:t>
      </w:r>
      <w:r w:rsidRPr="00E41B98">
        <w:rPr>
          <w:sz w:val="24"/>
          <w:szCs w:val="28"/>
        </w:rPr>
        <w:t>ontrakty n</w:t>
      </w:r>
      <w:r w:rsidR="00F53558" w:rsidRPr="00E41B98">
        <w:rPr>
          <w:sz w:val="24"/>
          <w:szCs w:val="28"/>
        </w:rPr>
        <w:t>ie znajdują się na scentralizowanym serwerze tylko podlegają dystrybucji na wszystkie węzły obecne w sieci</w:t>
      </w:r>
      <w:r w:rsidRPr="00E41B98">
        <w:rPr>
          <w:sz w:val="24"/>
          <w:szCs w:val="28"/>
        </w:rPr>
        <w:t xml:space="preserve">, dzięki temu niemożliwa jest manipulacja danymi </w:t>
      </w:r>
      <w:r w:rsidR="008B2649" w:rsidRPr="00E41B98">
        <w:rPr>
          <w:sz w:val="24"/>
          <w:szCs w:val="28"/>
        </w:rPr>
        <w:t>ze strony jednostki</w:t>
      </w:r>
      <w:r w:rsidR="000407F0">
        <w:rPr>
          <w:sz w:val="24"/>
          <w:szCs w:val="28"/>
        </w:rPr>
        <w:t xml:space="preserve"> centralnej</w:t>
      </w:r>
      <w:r w:rsidR="008B2649" w:rsidRPr="00E41B98">
        <w:rPr>
          <w:sz w:val="24"/>
          <w:szCs w:val="28"/>
        </w:rPr>
        <w:t>.</w:t>
      </w:r>
      <w:r w:rsidR="00E41B98">
        <w:rPr>
          <w:sz w:val="24"/>
          <w:szCs w:val="28"/>
        </w:rPr>
        <w:t xml:space="preserve"> Ponadto dzięki rozproszeniu system odporny jest na przerwy w działaniu serwerów.</w:t>
      </w:r>
    </w:p>
    <w:p w14:paraId="69295FE6" w14:textId="38B7DC29" w:rsidR="008B2649" w:rsidRPr="00E41B98" w:rsidRDefault="004D4DB8" w:rsidP="00275370">
      <w:pPr>
        <w:pStyle w:val="Akapitzlist"/>
        <w:numPr>
          <w:ilvl w:val="0"/>
          <w:numId w:val="26"/>
        </w:numPr>
        <w:spacing w:line="360" w:lineRule="auto"/>
        <w:rPr>
          <w:sz w:val="24"/>
          <w:szCs w:val="28"/>
        </w:rPr>
      </w:pPr>
      <w:r w:rsidRPr="00E41B98">
        <w:rPr>
          <w:sz w:val="24"/>
          <w:szCs w:val="28"/>
        </w:rPr>
        <w:t>Deterministyczne</w:t>
      </w:r>
      <w:r w:rsidR="008B2649" w:rsidRPr="00E41B98">
        <w:rPr>
          <w:sz w:val="24"/>
          <w:szCs w:val="28"/>
        </w:rPr>
        <w:t xml:space="preserve"> – wykonują jedynie te działania, które zostały zaimplementowane, </w:t>
      </w:r>
      <w:r w:rsidR="003B526F">
        <w:rPr>
          <w:sz w:val="24"/>
          <w:szCs w:val="28"/>
        </w:rPr>
        <w:t>po</w:t>
      </w:r>
      <w:r w:rsidR="008B2649" w:rsidRPr="00E41B98">
        <w:rPr>
          <w:sz w:val="24"/>
          <w:szCs w:val="28"/>
        </w:rPr>
        <w:t xml:space="preserve"> spełnie</w:t>
      </w:r>
      <w:r w:rsidR="003B526F">
        <w:rPr>
          <w:sz w:val="24"/>
          <w:szCs w:val="28"/>
        </w:rPr>
        <w:t>niu</w:t>
      </w:r>
      <w:r w:rsidR="008B2649" w:rsidRPr="00E41B98">
        <w:rPr>
          <w:sz w:val="24"/>
          <w:szCs w:val="28"/>
        </w:rPr>
        <w:t xml:space="preserve"> zapisanych w nich wymagań.</w:t>
      </w:r>
    </w:p>
    <w:p w14:paraId="003138C4" w14:textId="6E8D33B9" w:rsidR="00E41B98" w:rsidRDefault="00E41B98" w:rsidP="00275370">
      <w:pPr>
        <w:pStyle w:val="Akapitzlist"/>
        <w:numPr>
          <w:ilvl w:val="0"/>
          <w:numId w:val="26"/>
        </w:numPr>
        <w:spacing w:line="360" w:lineRule="auto"/>
        <w:rPr>
          <w:sz w:val="24"/>
          <w:szCs w:val="28"/>
        </w:rPr>
      </w:pPr>
      <w:r>
        <w:rPr>
          <w:sz w:val="24"/>
          <w:szCs w:val="28"/>
        </w:rPr>
        <w:lastRenderedPageBreak/>
        <w:t>Autonomiczne – w momencie spełnienia warunków umowy transakcja zostaje wykonana automatycznie i jest zapisywan</w:t>
      </w:r>
      <w:r w:rsidR="00E3419A">
        <w:rPr>
          <w:sz w:val="24"/>
          <w:szCs w:val="28"/>
        </w:rPr>
        <w:t>a</w:t>
      </w:r>
      <w:r>
        <w:rPr>
          <w:sz w:val="24"/>
          <w:szCs w:val="28"/>
        </w:rPr>
        <w:t xml:space="preserve"> w łańcuchu bloków</w:t>
      </w:r>
    </w:p>
    <w:p w14:paraId="51754ADE" w14:textId="046E09BA" w:rsidR="00891AEB" w:rsidRPr="00E95EBC" w:rsidRDefault="008657FE" w:rsidP="00275370">
      <w:pPr>
        <w:pStyle w:val="Akapitzlist"/>
        <w:numPr>
          <w:ilvl w:val="0"/>
          <w:numId w:val="26"/>
        </w:numPr>
        <w:spacing w:line="360" w:lineRule="auto"/>
        <w:rPr>
          <w:sz w:val="24"/>
          <w:szCs w:val="28"/>
        </w:rPr>
      </w:pPr>
      <w:r w:rsidRPr="00E41B98">
        <w:rPr>
          <w:sz w:val="24"/>
          <w:szCs w:val="28"/>
        </w:rPr>
        <w:t xml:space="preserve">Niewymagające zaufania – </w:t>
      </w:r>
      <w:r w:rsidR="00D57B84">
        <w:rPr>
          <w:sz w:val="24"/>
          <w:szCs w:val="28"/>
        </w:rPr>
        <w:t xml:space="preserve">z racji właściwości łańcucha bloków </w:t>
      </w:r>
      <w:r w:rsidRPr="00E41B98">
        <w:rPr>
          <w:sz w:val="24"/>
          <w:szCs w:val="28"/>
        </w:rPr>
        <w:t>możemy dokonywać transakcji bez</w:t>
      </w:r>
      <w:r>
        <w:rPr>
          <w:sz w:val="24"/>
          <w:szCs w:val="28"/>
        </w:rPr>
        <w:t xml:space="preserve"> konieczności korzystania z pośredników. Co więcej nie ma </w:t>
      </w:r>
      <w:r w:rsidRPr="00E41B98">
        <w:rPr>
          <w:sz w:val="24"/>
          <w:szCs w:val="28"/>
        </w:rPr>
        <w:t xml:space="preserve">konieczności </w:t>
      </w:r>
      <w:r>
        <w:rPr>
          <w:sz w:val="24"/>
          <w:szCs w:val="28"/>
        </w:rPr>
        <w:t xml:space="preserve">darzenia </w:t>
      </w:r>
      <w:r w:rsidRPr="00E41B98">
        <w:rPr>
          <w:sz w:val="24"/>
          <w:szCs w:val="28"/>
        </w:rPr>
        <w:t>zaufani</w:t>
      </w:r>
      <w:r>
        <w:rPr>
          <w:sz w:val="24"/>
          <w:szCs w:val="28"/>
        </w:rPr>
        <w:t>em</w:t>
      </w:r>
      <w:r w:rsidRPr="00E41B98">
        <w:rPr>
          <w:sz w:val="24"/>
          <w:szCs w:val="28"/>
        </w:rPr>
        <w:t xml:space="preserve"> </w:t>
      </w:r>
      <w:r w:rsidR="001D4309">
        <w:rPr>
          <w:sz w:val="24"/>
          <w:szCs w:val="28"/>
        </w:rPr>
        <w:t xml:space="preserve">nawet </w:t>
      </w:r>
      <w:r>
        <w:rPr>
          <w:sz w:val="24"/>
          <w:szCs w:val="28"/>
        </w:rPr>
        <w:t>drugiej strony transakcji</w:t>
      </w:r>
    </w:p>
    <w:p w14:paraId="7BF0457B" w14:textId="77777777" w:rsidR="00301278" w:rsidRDefault="00301278" w:rsidP="00301278">
      <w:pPr>
        <w:pStyle w:val="Nagwek3"/>
      </w:pPr>
      <w:bookmarkStart w:id="276" w:name="_Toc91668347"/>
      <w:r w:rsidRPr="00D83EC2">
        <w:t>Mechanizm bezpieczeństwa zabezpieczający logowanie</w:t>
      </w:r>
      <w:bookmarkEnd w:id="276"/>
    </w:p>
    <w:p w14:paraId="4BA673E6" w14:textId="5C5232D2" w:rsidR="00301278" w:rsidRDefault="00301278" w:rsidP="00301278">
      <w:pPr>
        <w:pStyle w:val="TreAkapitu"/>
      </w:pPr>
      <w:r>
        <w:t>Proces logowania jest zabezpieczany poprzez wykorzystanie mechanizmu uwierzytelnienia dwuetapowego za pomocą narzędzia Google Authenticator. Jest to narzędzie wprowadzające dodatkowe warstwy ochronne</w:t>
      </w:r>
      <w:r w:rsidR="007B2B6D">
        <w:t>.</w:t>
      </w:r>
      <w:r>
        <w:t xml:space="preserve"> Wprowadzenie uwierzytelnienia dwuetapowego ma za zadanie zabezpieczenie poświadczeń użytkownika. Aplikacja wykorzystuje algorytm TOTP (</w:t>
      </w:r>
      <w:r>
        <w:rPr>
          <w:i/>
          <w:iCs/>
        </w:rPr>
        <w:t>Time-based-one-time-password)</w:t>
      </w:r>
      <w:r>
        <w:t>, który generuje jednorazowy kod o skończonej żywotności – 30 sekund. Po upływie czasu generowany jest nowy ciąg liczb, stanowiący kod dostępu.</w:t>
      </w:r>
    </w:p>
    <w:p w14:paraId="4BB90DE7" w14:textId="77777777" w:rsidR="00301278" w:rsidRDefault="00301278" w:rsidP="00301278">
      <w:pPr>
        <w:pStyle w:val="TreAkapitu"/>
      </w:pPr>
      <w:r>
        <w:t xml:space="preserve">Pierwszym etapem dostępu do konta jest logowanie za pomocą loginu oraz hasła. Drugi etap stanowi wprowadzenie jednorazowego kodu autoryzacji, który został wygenerowany poprzez aplikację mobilną w telefonie. </w:t>
      </w:r>
    </w:p>
    <w:p w14:paraId="15573E79" w14:textId="77777777" w:rsidR="00301278" w:rsidRDefault="00301278" w:rsidP="00301278">
      <w:pPr>
        <w:pStyle w:val="TreAkapitu"/>
      </w:pPr>
      <w:r>
        <w:t xml:space="preserve">W przypadku sytuacji, kiedy osoba nieupoważniona poznała nasz login oraz hasło, nie będzie w stanie otrzymać dostępu do zasobów bez fizycznego dostępu do naszego telefonu i użycia aplikacji. </w:t>
      </w:r>
    </w:p>
    <w:p w14:paraId="4F045C7B" w14:textId="77777777" w:rsidR="00301278" w:rsidRDefault="00301278" w:rsidP="00301278">
      <w:pPr>
        <w:pStyle w:val="TreAkapitu"/>
        <w:rPr>
          <w:i/>
          <w:iCs/>
        </w:rPr>
      </w:pPr>
      <w:r>
        <w:t xml:space="preserve">O ile sam w sobie Google Authenticator wprowadza bezpośrednio drugą warstwę ochrony danych, tak w wielu przypadkach wprowadza kolejne pośrednio. Wynika to z faktu, iż aby wygenerować kod, należy uzyskać dostęp do telefonu, który ma uruchomione następne mechanizmy bezpieczeństwa takie jak PIN, wzór odblokowania, odcisk palca, </w:t>
      </w:r>
      <w:r w:rsidRPr="0048690F">
        <w:rPr>
          <w:i/>
          <w:iCs/>
        </w:rPr>
        <w:t>FaceID</w:t>
      </w:r>
      <w:r>
        <w:rPr>
          <w:i/>
          <w:iCs/>
        </w:rPr>
        <w:t>.</w:t>
      </w:r>
    </w:p>
    <w:p w14:paraId="755CC12F" w14:textId="77777777" w:rsidR="00301278" w:rsidRDefault="00301278" w:rsidP="00301278">
      <w:pPr>
        <w:pStyle w:val="TreAkapitu"/>
      </w:pPr>
      <w:r>
        <w:t>Aby zaimplementować mechanizm w systemie…:</w:t>
      </w:r>
    </w:p>
    <w:p w14:paraId="026C1480" w14:textId="77777777" w:rsidR="00301278" w:rsidRDefault="00301278" w:rsidP="00275370">
      <w:pPr>
        <w:pStyle w:val="TreAkapitu"/>
        <w:numPr>
          <w:ilvl w:val="0"/>
          <w:numId w:val="23"/>
        </w:numPr>
      </w:pPr>
      <w:r>
        <w:t>Zaciagnac zaleznosci Maven’a do projektu: totp, commons-codec</w:t>
      </w:r>
    </w:p>
    <w:p w14:paraId="075B1FB0" w14:textId="77777777" w:rsidR="00301278" w:rsidRDefault="00301278" w:rsidP="00275370">
      <w:pPr>
        <w:pStyle w:val="TreAkapitu"/>
        <w:numPr>
          <w:ilvl w:val="0"/>
          <w:numId w:val="23"/>
        </w:numPr>
      </w:pPr>
      <w:r>
        <w:t>Zaimplementować metody z wykorzystaniem powyższych bibliotek</w:t>
      </w:r>
    </w:p>
    <w:p w14:paraId="4DDB445B" w14:textId="77777777" w:rsidR="00301278" w:rsidRDefault="00301278" w:rsidP="00275370">
      <w:pPr>
        <w:pStyle w:val="TreAkapitu"/>
        <w:numPr>
          <w:ilvl w:val="0"/>
          <w:numId w:val="23"/>
        </w:numPr>
      </w:pPr>
      <w:r>
        <w:t>Pobrać oraz zainstalowac aplikacje na smartphone</w:t>
      </w:r>
    </w:p>
    <w:p w14:paraId="6FDA4857" w14:textId="77777777" w:rsidR="00301278" w:rsidRDefault="00301278" w:rsidP="00275370">
      <w:pPr>
        <w:pStyle w:val="TreAkapitu"/>
        <w:numPr>
          <w:ilvl w:val="0"/>
          <w:numId w:val="23"/>
        </w:numPr>
      </w:pPr>
      <w:r>
        <w:t>Dodac nowe konto do apki za pomocą wygenerowanego sekretnego klucza</w:t>
      </w:r>
    </w:p>
    <w:p w14:paraId="75D990AC" w14:textId="77777777" w:rsidR="00947752" w:rsidRDefault="00947752" w:rsidP="006A5537">
      <w:pPr>
        <w:pStyle w:val="TreAkapitu"/>
        <w:ind w:firstLine="0"/>
      </w:pPr>
    </w:p>
    <w:p w14:paraId="363B410B" w14:textId="77777777" w:rsidR="008C5828" w:rsidRDefault="005B3ECC" w:rsidP="00D340D5">
      <w:pPr>
        <w:pStyle w:val="Nagwek2"/>
      </w:pPr>
      <w:bookmarkStart w:id="277" w:name="_Toc8601657"/>
      <w:bookmarkStart w:id="278" w:name="_Toc91668348"/>
      <w:r>
        <w:t>Logiczny m</w:t>
      </w:r>
      <w:r w:rsidR="008C5828">
        <w:t>odel danych</w:t>
      </w:r>
      <w:bookmarkEnd w:id="277"/>
      <w:bookmarkEnd w:id="278"/>
    </w:p>
    <w:p w14:paraId="1A3B23F5" w14:textId="363D0B1B" w:rsidR="008C5828" w:rsidRDefault="005B3ECC" w:rsidP="00D340D5">
      <w:pPr>
        <w:pStyle w:val="Nagwek3"/>
      </w:pPr>
      <w:bookmarkStart w:id="279" w:name="_Toc8601658"/>
      <w:bookmarkStart w:id="280" w:name="_Toc91668349"/>
      <w:r>
        <w:t>M</w:t>
      </w:r>
      <w:r w:rsidR="008C5828">
        <w:t>odel bazy danych</w:t>
      </w:r>
      <w:bookmarkEnd w:id="279"/>
      <w:bookmarkEnd w:id="280"/>
    </w:p>
    <w:p w14:paraId="24A70814" w14:textId="60643E04" w:rsidR="00F510D7" w:rsidRDefault="00F510D7" w:rsidP="00F510D7">
      <w:pPr>
        <w:pStyle w:val="TreAkapitu"/>
      </w:pPr>
      <w:r>
        <w:lastRenderedPageBreak/>
        <w:t xml:space="preserve">Platforma Hyperledger Fabric przechowuje dane w rozproszonym rejestrze zwanym </w:t>
      </w:r>
      <w:r>
        <w:rPr>
          <w:i/>
          <w:iCs/>
        </w:rPr>
        <w:t>Ledger</w:t>
      </w:r>
      <w:r w:rsidR="00A466E3">
        <w:t>, który s</w:t>
      </w:r>
      <w:r>
        <w:t xml:space="preserve">tanowi połączenie struktur danych </w:t>
      </w:r>
      <w:r>
        <w:rPr>
          <w:i/>
          <w:iCs/>
        </w:rPr>
        <w:t xml:space="preserve">World State </w:t>
      </w:r>
      <w:r>
        <w:t xml:space="preserve">oraz </w:t>
      </w:r>
      <w:r w:rsidRPr="00F62360">
        <w:rPr>
          <w:i/>
          <w:iCs/>
        </w:rPr>
        <w:t>Blockchain</w:t>
      </w:r>
      <w:r>
        <w:rPr>
          <w:i/>
          <w:iCs/>
        </w:rPr>
        <w:t xml:space="preserve">. </w:t>
      </w:r>
      <w:r>
        <w:t>Rejestruje on fakty dotyczące aktualnego stanu obiektów biznesowych oraz historie zrealizowanych transakcji, które doprowadziły do obecnego stanu. Każdy z węzłów znajdujących się w zdecentralizowanej sieci posiada własną kopie</w:t>
      </w:r>
      <w:r>
        <w:rPr>
          <w:i/>
          <w:iCs/>
        </w:rPr>
        <w:t xml:space="preserve"> Ledger</w:t>
      </w:r>
      <w:r>
        <w:t>.</w:t>
      </w:r>
    </w:p>
    <w:p w14:paraId="36EDB784" w14:textId="6B673EC4" w:rsidR="00F510D7" w:rsidRDefault="009B261D" w:rsidP="00F510D7">
      <w:pPr>
        <w:pStyle w:val="TreAkapitu"/>
        <w:jc w:val="center"/>
        <w:rPr>
          <w:i/>
          <w:iCs/>
        </w:rPr>
      </w:pPr>
      <w:r>
        <w:rPr>
          <w:i/>
          <w:iCs/>
          <w:noProof/>
        </w:rPr>
        <w:drawing>
          <wp:anchor distT="0" distB="0" distL="114300" distR="114300" simplePos="0" relativeHeight="251607552" behindDoc="1" locked="0" layoutInCell="1" allowOverlap="1" wp14:anchorId="50BC687D" wp14:editId="100EE8F7">
            <wp:simplePos x="0" y="0"/>
            <wp:positionH relativeFrom="column">
              <wp:posOffset>-373380</wp:posOffset>
            </wp:positionH>
            <wp:positionV relativeFrom="paragraph">
              <wp:posOffset>433070</wp:posOffset>
            </wp:positionV>
            <wp:extent cx="6142990" cy="2758440"/>
            <wp:effectExtent l="0" t="0" r="0" b="0"/>
            <wp:wrapTight wrapText="bothSides">
              <wp:wrapPolygon edited="0">
                <wp:start x="0" y="0"/>
                <wp:lineTo x="0" y="21481"/>
                <wp:lineTo x="21502" y="21481"/>
                <wp:lineTo x="21502" y="0"/>
                <wp:lineTo x="0" y="0"/>
              </wp:wrapPolygon>
            </wp:wrapTight>
            <wp:docPr id="50"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142990" cy="2758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5B84">
        <w:rPr>
          <w:noProof/>
        </w:rPr>
        <w:pict w14:anchorId="4CD8170C">
          <v:shape id="_x0000_s1058" type="#_x0000_t202" style="position:absolute;left:0;text-align:left;margin-left:.75pt;margin-top:15.5pt;width:453pt;height:15.6pt;z-index:251661312;mso-position-horizontal-relative:text;mso-position-vertical-relative:text" wrapcoords="-36 0 -36 21150 21600 21150 21600 0 -36 0" stroked="f">
            <v:textbox style="mso-next-textbox:#_x0000_s1058" inset="0,0,0,0">
              <w:txbxContent>
                <w:p w14:paraId="18F907A5" w14:textId="036025B7" w:rsidR="00F510D7" w:rsidRPr="004803E2" w:rsidRDefault="00F510D7" w:rsidP="00F510D7">
                  <w:pPr>
                    <w:pStyle w:val="Legenda"/>
                    <w:rPr>
                      <w:b w:val="0"/>
                      <w:bCs w:val="0"/>
                      <w:i/>
                      <w:iCs/>
                      <w:noProof/>
                      <w:szCs w:val="20"/>
                    </w:rPr>
                  </w:pPr>
                  <w:bookmarkStart w:id="281" w:name="_Toc91667908"/>
                  <w:r w:rsidRPr="004803E2">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49</w:t>
                  </w:r>
                  <w:r w:rsidR="001D0F84">
                    <w:rPr>
                      <w:b w:val="0"/>
                      <w:bCs w:val="0"/>
                    </w:rPr>
                    <w:fldChar w:fldCharType="end"/>
                  </w:r>
                  <w:r w:rsidRPr="004803E2">
                    <w:rPr>
                      <w:b w:val="0"/>
                      <w:bCs w:val="0"/>
                    </w:rPr>
                    <w:t>. Model struktury danych Hyperledger Fabric</w:t>
                  </w:r>
                  <w:bookmarkEnd w:id="281"/>
                </w:p>
              </w:txbxContent>
            </v:textbox>
            <w10:wrap type="tight"/>
          </v:shape>
        </w:pict>
      </w:r>
    </w:p>
    <w:p w14:paraId="58A60B08" w14:textId="77777777" w:rsidR="00F510D7" w:rsidRDefault="00F510D7" w:rsidP="00F510D7">
      <w:pPr>
        <w:pStyle w:val="TreAkapitu"/>
        <w:rPr>
          <w:sz w:val="20"/>
          <w:szCs w:val="16"/>
        </w:rPr>
      </w:pPr>
      <w:r w:rsidRPr="004803E2">
        <w:rPr>
          <w:sz w:val="20"/>
          <w:szCs w:val="16"/>
        </w:rPr>
        <w:t xml:space="preserve">Źródło: </w:t>
      </w:r>
      <w:hyperlink r:id="rId77" w:history="1">
        <w:r w:rsidRPr="00DA0483">
          <w:rPr>
            <w:rStyle w:val="Hipercze"/>
            <w:sz w:val="20"/>
            <w:szCs w:val="16"/>
          </w:rPr>
          <w:t>https://hyperledger-fabric.readthedocs.io/en/latest/ledger/ledger.html</w:t>
        </w:r>
      </w:hyperlink>
    </w:p>
    <w:p w14:paraId="75022811" w14:textId="77777777" w:rsidR="00F510D7" w:rsidRDefault="00F510D7" w:rsidP="00F510D7">
      <w:pPr>
        <w:pStyle w:val="TreAkapitu"/>
      </w:pPr>
    </w:p>
    <w:p w14:paraId="6EC7FF2C" w14:textId="77777777" w:rsidR="00F510D7" w:rsidRDefault="00F510D7" w:rsidP="00F510D7">
      <w:pPr>
        <w:pStyle w:val="TreAkapitu"/>
      </w:pPr>
      <w:r>
        <w:rPr>
          <w:i/>
          <w:iCs/>
        </w:rPr>
        <w:t>World State</w:t>
      </w:r>
      <w:r>
        <w:t xml:space="preserve"> gromadzi dane odnośnie wartości obecnego stanu obiektów biznesowych, dzięki czemu nie ma konieczności przechodzenia przez cały rejestr transakcji (np. w celu obliczenia ilości udzielonych pożyczek). Stany w tej strukturze danych regularne ulegają zmianie, z powodu czego przechowywane są na zasadzie pary klucz-wartość.</w:t>
      </w:r>
    </w:p>
    <w:p w14:paraId="09952383" w14:textId="77777777" w:rsidR="00F510D7" w:rsidRDefault="00F510D7" w:rsidP="00F510D7">
      <w:pPr>
        <w:pStyle w:val="TreAkapitu"/>
      </w:pPr>
    </w:p>
    <w:p w14:paraId="39801B0D" w14:textId="476073D8" w:rsidR="00F510D7" w:rsidRPr="00A472D5" w:rsidRDefault="00F510D7" w:rsidP="00F510D7">
      <w:pPr>
        <w:pStyle w:val="Legenda"/>
        <w:rPr>
          <w:b w:val="0"/>
          <w:bCs w:val="0"/>
        </w:rPr>
      </w:pPr>
      <w:bookmarkStart w:id="282" w:name="_Toc91667909"/>
      <w:r w:rsidRPr="00A472D5">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0</w:t>
      </w:r>
      <w:r w:rsidR="001D0F84">
        <w:rPr>
          <w:b w:val="0"/>
          <w:bCs w:val="0"/>
        </w:rPr>
        <w:fldChar w:fldCharType="end"/>
      </w:r>
      <w:r w:rsidRPr="00A472D5">
        <w:rPr>
          <w:b w:val="0"/>
          <w:bCs w:val="0"/>
        </w:rPr>
        <w:t>. Przykładowe wartości stanu</w:t>
      </w:r>
      <w:r>
        <w:rPr>
          <w:b w:val="0"/>
          <w:bCs w:val="0"/>
        </w:rPr>
        <w:t xml:space="preserve"> pożyczki P1</w:t>
      </w:r>
      <w:r w:rsidRPr="00A472D5">
        <w:rPr>
          <w:b w:val="0"/>
          <w:bCs w:val="0"/>
        </w:rPr>
        <w:t xml:space="preserve"> w strukturze danych </w:t>
      </w:r>
      <w:r w:rsidRPr="00A472D5">
        <w:rPr>
          <w:b w:val="0"/>
          <w:bCs w:val="0"/>
          <w:i/>
          <w:iCs/>
        </w:rPr>
        <w:t>World State</w:t>
      </w:r>
      <w:bookmarkEnd w:id="282"/>
    </w:p>
    <w:p w14:paraId="029A9FFD" w14:textId="77777777" w:rsidR="00F510D7" w:rsidRDefault="00F510D7" w:rsidP="00F510D7">
      <w:pPr>
        <w:pStyle w:val="TreAkapitu"/>
        <w:jc w:val="center"/>
      </w:pPr>
      <w:r>
        <w:rPr>
          <w:noProof/>
        </w:rPr>
        <w:drawing>
          <wp:inline distT="0" distB="0" distL="0" distR="0" wp14:anchorId="39A820DC" wp14:editId="270BFCE3">
            <wp:extent cx="4931410" cy="2705284"/>
            <wp:effectExtent l="0" t="0" r="0" b="0"/>
            <wp:docPr id="59" name="Obraz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56312" cy="2718945"/>
                    </a:xfrm>
                    <a:prstGeom prst="rect">
                      <a:avLst/>
                    </a:prstGeom>
                    <a:noFill/>
                    <a:ln>
                      <a:noFill/>
                    </a:ln>
                  </pic:spPr>
                </pic:pic>
              </a:graphicData>
            </a:graphic>
          </wp:inline>
        </w:drawing>
      </w:r>
    </w:p>
    <w:p w14:paraId="2FDFEA70" w14:textId="0AA7A86F" w:rsidR="00F510D7" w:rsidRPr="006F4581" w:rsidRDefault="00F510D7" w:rsidP="006F4581">
      <w:pPr>
        <w:pStyle w:val="TreAkapitu"/>
        <w:ind w:firstLine="0"/>
        <w:jc w:val="left"/>
        <w:rPr>
          <w:sz w:val="20"/>
        </w:rPr>
      </w:pPr>
      <w:r w:rsidRPr="00F37FC6">
        <w:rPr>
          <w:sz w:val="20"/>
        </w:rPr>
        <w:t>Źródło: opracowanie własne na podstawi</w:t>
      </w:r>
      <w:r>
        <w:rPr>
          <w:sz w:val="20"/>
        </w:rPr>
        <w:t>e</w:t>
      </w:r>
      <w:r w:rsidRPr="00F37FC6">
        <w:rPr>
          <w:sz w:val="20"/>
        </w:rPr>
        <w:t xml:space="preserve"> </w:t>
      </w:r>
      <w:hyperlink r:id="rId79" w:history="1">
        <w:r w:rsidRPr="00DA0483">
          <w:rPr>
            <w:rStyle w:val="Hipercze"/>
            <w:sz w:val="20"/>
          </w:rPr>
          <w:t>https://hyperledger-fabric.readthedocs.io/en/latest/ledger/ledger.html</w:t>
        </w:r>
      </w:hyperlink>
    </w:p>
    <w:p w14:paraId="137A0688" w14:textId="6D9E69DD" w:rsidR="001B7A83" w:rsidRPr="00EC6629" w:rsidRDefault="008C5828" w:rsidP="00EC6629">
      <w:pPr>
        <w:pStyle w:val="Nagwek3"/>
      </w:pPr>
      <w:bookmarkStart w:id="283" w:name="_Toc8601659"/>
      <w:bookmarkStart w:id="284" w:name="_Toc91668350"/>
      <w:r>
        <w:t>Model struktur danych</w:t>
      </w:r>
      <w:r w:rsidR="005B3ECC">
        <w:t xml:space="preserve"> </w:t>
      </w:r>
      <w:r w:rsidR="0006384B">
        <w:t>//</w:t>
      </w:r>
      <w:r w:rsidR="005B3ECC">
        <w:t>przechowywanych poza bazą danych</w:t>
      </w:r>
      <w:bookmarkEnd w:id="283"/>
      <w:bookmarkEnd w:id="284"/>
    </w:p>
    <w:p w14:paraId="4A12C69C" w14:textId="46301BFE" w:rsidR="009E1686" w:rsidRDefault="009E1686" w:rsidP="00E47978">
      <w:pPr>
        <w:pStyle w:val="TreAkapitu"/>
      </w:pPr>
      <w:r w:rsidRPr="009E1686">
        <w:rPr>
          <w:i/>
          <w:iCs/>
        </w:rPr>
        <w:t>Blockchain</w:t>
      </w:r>
      <w:r>
        <w:rPr>
          <w:i/>
          <w:iCs/>
        </w:rPr>
        <w:t xml:space="preserve"> </w:t>
      </w:r>
      <w:r>
        <w:t xml:space="preserve">stanowi rejestr </w:t>
      </w:r>
      <w:r w:rsidR="000D01F7">
        <w:t xml:space="preserve">historii </w:t>
      </w:r>
      <w:r>
        <w:t xml:space="preserve">wszystkich transakcji, mających wpływ na </w:t>
      </w:r>
      <w:r w:rsidR="000B67A1">
        <w:t xml:space="preserve">obecny stan </w:t>
      </w:r>
      <w:r>
        <w:rPr>
          <w:i/>
          <w:iCs/>
        </w:rPr>
        <w:t xml:space="preserve">World </w:t>
      </w:r>
      <w:r w:rsidRPr="00103C97">
        <w:rPr>
          <w:i/>
          <w:iCs/>
        </w:rPr>
        <w:t>State</w:t>
      </w:r>
      <w:r>
        <w:t>.</w:t>
      </w:r>
      <w:r w:rsidR="00FC4C75">
        <w:t xml:space="preserve"> </w:t>
      </w:r>
      <w:r>
        <w:t>Transakcje znajdują się w blokach, które zostaj</w:t>
      </w:r>
      <w:r w:rsidR="007D5BE5">
        <w:t>ą</w:t>
      </w:r>
      <w:r>
        <w:t xml:space="preserve"> dołączane do łańcucha. W przeciwieństwie do </w:t>
      </w:r>
      <w:r>
        <w:rPr>
          <w:i/>
          <w:iCs/>
        </w:rPr>
        <w:t>World State</w:t>
      </w:r>
      <w:r w:rsidR="00317370">
        <w:t>, struktura</w:t>
      </w:r>
      <w:r>
        <w:rPr>
          <w:i/>
          <w:iCs/>
        </w:rPr>
        <w:t xml:space="preserve"> </w:t>
      </w:r>
      <w:r>
        <w:t>j</w:t>
      </w:r>
      <w:r w:rsidRPr="009E1686">
        <w:t>est</w:t>
      </w:r>
      <w:r>
        <w:t xml:space="preserve"> niezmienn</w:t>
      </w:r>
      <w:r w:rsidR="00317370">
        <w:t>a</w:t>
      </w:r>
      <w:r>
        <w:t xml:space="preserve"> a rekordy</w:t>
      </w:r>
      <w:r w:rsidR="00F43018">
        <w:t>, zawierające transakcje</w:t>
      </w:r>
      <w:r>
        <w:t xml:space="preserve"> ułożone są sekwencyjnie.</w:t>
      </w:r>
      <w:r w:rsidR="00422D15">
        <w:t xml:space="preserve"> </w:t>
      </w:r>
    </w:p>
    <w:p w14:paraId="209A759C" w14:textId="77777777" w:rsidR="00B30FBC" w:rsidRDefault="00B30FBC" w:rsidP="00E47978">
      <w:pPr>
        <w:pStyle w:val="TreAkapitu"/>
      </w:pPr>
    </w:p>
    <w:p w14:paraId="2BB66EB2" w14:textId="1409760E" w:rsidR="00B30FBC" w:rsidRPr="00B30FBC" w:rsidRDefault="00B30FBC" w:rsidP="00B30FBC">
      <w:pPr>
        <w:pStyle w:val="Legenda"/>
        <w:rPr>
          <w:b w:val="0"/>
          <w:bCs w:val="0"/>
        </w:rPr>
      </w:pPr>
      <w:bookmarkStart w:id="285" w:name="_Toc91667910"/>
      <w:r w:rsidRPr="00B30FBC">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1</w:t>
      </w:r>
      <w:r w:rsidR="001D0F84">
        <w:rPr>
          <w:b w:val="0"/>
          <w:bCs w:val="0"/>
        </w:rPr>
        <w:fldChar w:fldCharType="end"/>
      </w:r>
      <w:r w:rsidRPr="00B30FBC">
        <w:rPr>
          <w:b w:val="0"/>
          <w:bCs w:val="0"/>
        </w:rPr>
        <w:t xml:space="preserve">. Model struktury danych zawartych w </w:t>
      </w:r>
      <w:r w:rsidRPr="00B30FBC">
        <w:rPr>
          <w:b w:val="0"/>
          <w:bCs w:val="0"/>
          <w:i/>
          <w:iCs/>
        </w:rPr>
        <w:t>Blockchain</w:t>
      </w:r>
      <w:bookmarkEnd w:id="285"/>
    </w:p>
    <w:p w14:paraId="48074F1E" w14:textId="3EEB080E" w:rsidR="00B30FBC" w:rsidRDefault="00B30FBC" w:rsidP="00B30FBC">
      <w:pPr>
        <w:pStyle w:val="TreAkapitu"/>
        <w:jc w:val="center"/>
      </w:pPr>
      <w:r>
        <w:rPr>
          <w:noProof/>
        </w:rPr>
        <w:drawing>
          <wp:inline distT="0" distB="0" distL="0" distR="0" wp14:anchorId="1BC030D5" wp14:editId="11F149F0">
            <wp:extent cx="5760085" cy="2221230"/>
            <wp:effectExtent l="0" t="0" r="0" b="0"/>
            <wp:docPr id="60" name="Obraz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2221230"/>
                    </a:xfrm>
                    <a:prstGeom prst="rect">
                      <a:avLst/>
                    </a:prstGeom>
                  </pic:spPr>
                </pic:pic>
              </a:graphicData>
            </a:graphic>
          </wp:inline>
        </w:drawing>
      </w:r>
    </w:p>
    <w:p w14:paraId="76BE7D3D" w14:textId="648A2AAC" w:rsidR="00B06388" w:rsidRDefault="00B30FBC" w:rsidP="0006384B">
      <w:pPr>
        <w:pStyle w:val="TreAkapitu"/>
        <w:rPr>
          <w:sz w:val="20"/>
          <w:szCs w:val="16"/>
        </w:rPr>
      </w:pPr>
      <w:r w:rsidRPr="004803E2">
        <w:rPr>
          <w:sz w:val="20"/>
          <w:szCs w:val="16"/>
        </w:rPr>
        <w:t xml:space="preserve">Źródło: </w:t>
      </w:r>
      <w:hyperlink r:id="rId81" w:history="1">
        <w:r w:rsidRPr="00DA0483">
          <w:rPr>
            <w:rStyle w:val="Hipercze"/>
            <w:sz w:val="20"/>
            <w:szCs w:val="16"/>
          </w:rPr>
          <w:t>https://hyperledger-fabric.readthedocs.io/en/latest/ledger/ledger.html</w:t>
        </w:r>
      </w:hyperlink>
    </w:p>
    <w:p w14:paraId="2393F056" w14:textId="77777777" w:rsidR="00A70E51" w:rsidRPr="0006384B" w:rsidRDefault="00A70E51" w:rsidP="0006384B">
      <w:pPr>
        <w:pStyle w:val="TreAkapitu"/>
        <w:rPr>
          <w:sz w:val="20"/>
          <w:szCs w:val="16"/>
        </w:rPr>
      </w:pPr>
    </w:p>
    <w:p w14:paraId="30537A83" w14:textId="77777777" w:rsidR="00C22C1E" w:rsidRPr="00D340D5" w:rsidRDefault="00C5437F" w:rsidP="00D340D5">
      <w:pPr>
        <w:pStyle w:val="Nagwek2"/>
      </w:pPr>
      <w:bookmarkStart w:id="286" w:name="_Toc8601660"/>
      <w:bookmarkStart w:id="287" w:name="_Toc91668351"/>
      <w:r w:rsidRPr="00D340D5">
        <w:t>Algorytmy</w:t>
      </w:r>
      <w:bookmarkEnd w:id="286"/>
      <w:bookmarkEnd w:id="287"/>
    </w:p>
    <w:p w14:paraId="35934726" w14:textId="17DBA758" w:rsidR="006644E2" w:rsidRDefault="00C5437F" w:rsidP="00C917B4">
      <w:pPr>
        <w:pStyle w:val="TreAkapitu"/>
        <w:ind w:firstLine="0"/>
      </w:pPr>
      <w:r w:rsidRPr="003F2773">
        <w:rPr>
          <w:highlight w:val="yellow"/>
        </w:rPr>
        <w:t xml:space="preserve">Specyfikacja wykorzystywanych gotowych lub samodzielnie opracowanych w ramach pracy specjalizowane algorytmów lub modeli obliczeniowych - algorytm obliczania pozycji statku </w:t>
      </w:r>
      <w:r w:rsidRPr="003F2773">
        <w:rPr>
          <w:highlight w:val="yellow"/>
        </w:rPr>
        <w:lastRenderedPageBreak/>
        <w:t>w dryfie, algorytm wyznaczania optymalnej struktury asortymentowej produkcji, algorytm szeregowania zadań, algorytm wyznaczania rozwiązania numerycznego problemu X, itd.</w:t>
      </w:r>
    </w:p>
    <w:p w14:paraId="60AF8CA5" w14:textId="76989FD1" w:rsidR="00231099" w:rsidRDefault="00231099" w:rsidP="00C917B4">
      <w:pPr>
        <w:pStyle w:val="TreAkapitu"/>
        <w:ind w:firstLine="0"/>
      </w:pPr>
      <w:r>
        <w:tab/>
        <w:t>W systemie zastosowano następujące algorytmy:</w:t>
      </w:r>
    </w:p>
    <w:p w14:paraId="6DEC950A" w14:textId="5443D5D4" w:rsidR="000236E4" w:rsidRDefault="00947AC5" w:rsidP="00275370">
      <w:pPr>
        <w:pStyle w:val="TreAkapitu"/>
        <w:numPr>
          <w:ilvl w:val="0"/>
          <w:numId w:val="40"/>
        </w:numPr>
      </w:pPr>
      <w:r>
        <w:t>Przebieg transakcji w systemie</w:t>
      </w:r>
    </w:p>
    <w:p w14:paraId="11223CBF" w14:textId="2A6284DC" w:rsidR="00A83F46" w:rsidRDefault="00A83F46" w:rsidP="00275370">
      <w:pPr>
        <w:pStyle w:val="TreAkapitu"/>
        <w:numPr>
          <w:ilvl w:val="0"/>
          <w:numId w:val="40"/>
        </w:numPr>
      </w:pPr>
      <w:r>
        <w:t>Weryfikacja z wykorzystaniem mediów społecznościowych</w:t>
      </w:r>
    </w:p>
    <w:p w14:paraId="208FC876" w14:textId="46BEB94B" w:rsidR="00947AC5" w:rsidRPr="00947AC5" w:rsidRDefault="00947AC5" w:rsidP="00275370">
      <w:pPr>
        <w:pStyle w:val="TreAkapitu"/>
        <w:numPr>
          <w:ilvl w:val="0"/>
          <w:numId w:val="40"/>
        </w:numPr>
      </w:pPr>
      <w:r>
        <w:t xml:space="preserve">Przyznawanie punktów </w:t>
      </w:r>
      <w:r>
        <w:rPr>
          <w:i/>
          <w:iCs/>
        </w:rPr>
        <w:t xml:space="preserve">rating </w:t>
      </w:r>
      <w:r>
        <w:t>na podstawie modelu wykorzystującego media społecznościowe</w:t>
      </w:r>
    </w:p>
    <w:p w14:paraId="697ADE0D" w14:textId="5B1A7235" w:rsidR="0065216D" w:rsidRDefault="00E62E2F" w:rsidP="00275370">
      <w:pPr>
        <w:pStyle w:val="TreAkapitu"/>
        <w:numPr>
          <w:ilvl w:val="0"/>
          <w:numId w:val="40"/>
        </w:numPr>
      </w:pPr>
      <w:r>
        <w:t>Wyliczanie ratingu</w:t>
      </w:r>
      <w:r w:rsidR="009C672F">
        <w:t xml:space="preserve"> / </w:t>
      </w:r>
      <w:r>
        <w:t>Wyliczanie oprocentowania</w:t>
      </w:r>
      <w:r w:rsidR="009C672F">
        <w:t xml:space="preserve"> / Wyliczanie odsetek (?)</w:t>
      </w:r>
    </w:p>
    <w:p w14:paraId="5EA0DF76" w14:textId="62D1FB5C" w:rsidR="00C5437F" w:rsidRDefault="00C5437F" w:rsidP="00D340D5">
      <w:pPr>
        <w:pStyle w:val="Nagwek3"/>
      </w:pPr>
      <w:bookmarkStart w:id="288" w:name="_Toc8601661"/>
      <w:bookmarkStart w:id="289" w:name="_Toc91668352"/>
      <w:r>
        <w:t xml:space="preserve">Algorytm </w:t>
      </w:r>
      <w:bookmarkEnd w:id="288"/>
      <w:r w:rsidR="00FE73BC">
        <w:t>przebiegu transakcji</w:t>
      </w:r>
      <w:bookmarkEnd w:id="289"/>
    </w:p>
    <w:p w14:paraId="5EE0AAE3" w14:textId="77777777" w:rsidR="00A83F46" w:rsidRDefault="00A83F46" w:rsidP="00A83F46">
      <w:pPr>
        <w:pStyle w:val="TreAkapitu"/>
        <w:ind w:firstLine="0"/>
      </w:pPr>
      <w:r>
        <w:t>Przepływ transakcji:</w:t>
      </w:r>
    </w:p>
    <w:p w14:paraId="6C08ABEA" w14:textId="595B4E9C" w:rsidR="00A83F46" w:rsidRPr="000D3D75" w:rsidRDefault="00A83F46" w:rsidP="00275370">
      <w:pPr>
        <w:pStyle w:val="TreAkapitu"/>
        <w:numPr>
          <w:ilvl w:val="0"/>
          <w:numId w:val="35"/>
        </w:numPr>
      </w:pPr>
      <w:r>
        <w:t xml:space="preserve">Klient tworzy transakcje, a następnie przesyła do </w:t>
      </w:r>
      <w:r w:rsidRPr="000D78D3">
        <w:rPr>
          <w:i/>
          <w:iCs/>
        </w:rPr>
        <w:t>endorsing peer</w:t>
      </w:r>
    </w:p>
    <w:p w14:paraId="23B82DF7" w14:textId="77777777" w:rsidR="00A83F46" w:rsidRDefault="00A83F46" w:rsidP="00275370">
      <w:pPr>
        <w:pStyle w:val="TreAkapitu"/>
        <w:numPr>
          <w:ilvl w:val="0"/>
          <w:numId w:val="35"/>
        </w:numPr>
      </w:pPr>
      <w:r>
        <w:rPr>
          <w:i/>
          <w:iCs/>
        </w:rPr>
        <w:t xml:space="preserve">Endorsing peer </w:t>
      </w:r>
      <w:r>
        <w:t>symuluje transakcje i podpisuje sygnaturą</w:t>
      </w:r>
    </w:p>
    <w:p w14:paraId="6BC81D3E" w14:textId="77777777" w:rsidR="00A83F46" w:rsidRPr="00B10700" w:rsidRDefault="00A83F46" w:rsidP="00275370">
      <w:pPr>
        <w:pStyle w:val="TreAkapitu"/>
        <w:numPr>
          <w:ilvl w:val="0"/>
          <w:numId w:val="35"/>
        </w:numPr>
      </w:pPr>
      <w:r>
        <w:t xml:space="preserve">Klient otrzymuje adnotację transakcji i nadaje ją do </w:t>
      </w:r>
      <w:r>
        <w:rPr>
          <w:i/>
          <w:iCs/>
        </w:rPr>
        <w:t>ordering service</w:t>
      </w:r>
    </w:p>
    <w:p w14:paraId="7716BC6C" w14:textId="754FF785" w:rsidR="00A83F46" w:rsidRPr="00031467" w:rsidRDefault="00A83F46" w:rsidP="00275370">
      <w:pPr>
        <w:pStyle w:val="TreAkapitu"/>
        <w:numPr>
          <w:ilvl w:val="0"/>
          <w:numId w:val="35"/>
        </w:numPr>
      </w:pPr>
      <w:r>
        <w:rPr>
          <w:i/>
          <w:iCs/>
        </w:rPr>
        <w:t>Ordering service</w:t>
      </w:r>
      <w:r>
        <w:t xml:space="preserve"> weryfikuje transakcje pod względem certyfikatów tożsamości, tworzy bloki, a następnie dostarcza do </w:t>
      </w:r>
      <w:r>
        <w:rPr>
          <w:i/>
          <w:iCs/>
        </w:rPr>
        <w:t>comitting peer</w:t>
      </w:r>
    </w:p>
    <w:p w14:paraId="17D7B01D" w14:textId="77777777" w:rsidR="00031467" w:rsidRDefault="00031467" w:rsidP="00031467">
      <w:pPr>
        <w:pStyle w:val="TreAkapitu"/>
        <w:ind w:left="720" w:firstLine="0"/>
      </w:pPr>
    </w:p>
    <w:p w14:paraId="3E476077" w14:textId="6FB7A1BD" w:rsidR="00A83F46" w:rsidRPr="00C917B4" w:rsidRDefault="00A83F46" w:rsidP="00A83F46">
      <w:pPr>
        <w:pStyle w:val="Legenda"/>
        <w:jc w:val="both"/>
        <w:rPr>
          <w:b w:val="0"/>
          <w:bCs w:val="0"/>
        </w:rPr>
      </w:pPr>
      <w:bookmarkStart w:id="290" w:name="_Toc91667911"/>
      <w:r w:rsidRPr="00C917B4">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2</w:t>
      </w:r>
      <w:r w:rsidR="001D0F84">
        <w:rPr>
          <w:b w:val="0"/>
          <w:bCs w:val="0"/>
        </w:rPr>
        <w:fldChar w:fldCharType="end"/>
      </w:r>
      <w:r w:rsidRPr="00C917B4">
        <w:rPr>
          <w:b w:val="0"/>
          <w:bCs w:val="0"/>
        </w:rPr>
        <w:t>. Przykładowy przepływ transakcji</w:t>
      </w:r>
      <w:bookmarkEnd w:id="290"/>
    </w:p>
    <w:p w14:paraId="534C77FE" w14:textId="77777777" w:rsidR="00A83F46" w:rsidRDefault="00A83F46" w:rsidP="00A83F46">
      <w:pPr>
        <w:pStyle w:val="TreAkapitu"/>
        <w:ind w:firstLine="0"/>
      </w:pPr>
      <w:r>
        <w:rPr>
          <w:noProof/>
        </w:rPr>
        <w:drawing>
          <wp:inline distT="0" distB="0" distL="0" distR="0" wp14:anchorId="37A41F0B" wp14:editId="70AE3BE0">
            <wp:extent cx="5760085" cy="2952750"/>
            <wp:effectExtent l="0" t="0" r="0" b="0"/>
            <wp:docPr id="63" name="Obraz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2952750"/>
                    </a:xfrm>
                    <a:prstGeom prst="rect">
                      <a:avLst/>
                    </a:prstGeom>
                  </pic:spPr>
                </pic:pic>
              </a:graphicData>
            </a:graphic>
          </wp:inline>
        </w:drawing>
      </w:r>
      <w:r>
        <w:br/>
      </w:r>
      <w:r w:rsidRPr="006644E2">
        <w:rPr>
          <w:sz w:val="20"/>
          <w:szCs w:val="16"/>
        </w:rPr>
        <w:t xml:space="preserve">źródło: </w:t>
      </w:r>
      <w:hyperlink r:id="rId83" w:history="1">
        <w:r w:rsidRPr="006644E2">
          <w:rPr>
            <w:rStyle w:val="Hipercze"/>
            <w:sz w:val="20"/>
            <w:szCs w:val="16"/>
          </w:rPr>
          <w:t>https://hyperledger-fabric.readthedocs.io/en/release-1.4/arch-deep-dive.html</w:t>
        </w:r>
      </w:hyperlink>
    </w:p>
    <w:p w14:paraId="27FAE2EF" w14:textId="77777777" w:rsidR="00A83F46" w:rsidRPr="00A83F46" w:rsidRDefault="00A83F46" w:rsidP="00A83F46">
      <w:pPr>
        <w:pStyle w:val="TreAkapitu"/>
      </w:pPr>
    </w:p>
    <w:p w14:paraId="5CA9A33B" w14:textId="383DC249" w:rsidR="00C5437F" w:rsidRDefault="00C5437F" w:rsidP="00D340D5">
      <w:pPr>
        <w:pStyle w:val="Nagwek3"/>
      </w:pPr>
      <w:bookmarkStart w:id="291" w:name="_Toc8601662"/>
      <w:bookmarkStart w:id="292" w:name="_Toc91668353"/>
      <w:bookmarkStart w:id="293" w:name="_Hlk89959462"/>
      <w:r>
        <w:t xml:space="preserve">Algorytm </w:t>
      </w:r>
      <w:bookmarkEnd w:id="291"/>
      <w:r w:rsidR="00950611">
        <w:t xml:space="preserve">weryfikacji </w:t>
      </w:r>
      <w:r w:rsidR="00BB2995">
        <w:t>przyznania</w:t>
      </w:r>
      <w:r w:rsidR="00950611">
        <w:t xml:space="preserve"> pożyczki</w:t>
      </w:r>
      <w:bookmarkEnd w:id="292"/>
    </w:p>
    <w:p w14:paraId="3B0141F7" w14:textId="60F1C4D9" w:rsidR="00E52586" w:rsidRDefault="00C70450" w:rsidP="00E52586">
      <w:pPr>
        <w:pStyle w:val="TreAkapitu"/>
      </w:pPr>
      <w:r>
        <w:lastRenderedPageBreak/>
        <w:t xml:space="preserve">W celu zmniejszenia ryzyka i ustaleniu wiarygodności </w:t>
      </w:r>
      <w:r w:rsidR="00831140">
        <w:t>pożyczkobiorcy</w:t>
      </w:r>
      <w:r>
        <w:t xml:space="preserve"> przy procesie </w:t>
      </w:r>
      <w:r w:rsidR="00831140">
        <w:t>obsługi</w:t>
      </w:r>
      <w:r>
        <w:t xml:space="preserve"> pożyczki </w:t>
      </w:r>
      <w:r w:rsidR="00A22088">
        <w:t xml:space="preserve">skorzystano z </w:t>
      </w:r>
      <w:r>
        <w:t xml:space="preserve"> algorytm</w:t>
      </w:r>
      <w:r w:rsidR="00A22088">
        <w:t>u</w:t>
      </w:r>
      <w:r>
        <w:t xml:space="preserve"> </w:t>
      </w:r>
      <w:r w:rsidR="00831140">
        <w:t>weryfikacy</w:t>
      </w:r>
      <w:r w:rsidR="00A22088">
        <w:t>jnego</w:t>
      </w:r>
      <w:r w:rsidR="00831140">
        <w:t>,</w:t>
      </w:r>
      <w:r w:rsidR="00A06CDF" w:rsidRPr="00A06CDF">
        <w:t xml:space="preserve"> </w:t>
      </w:r>
      <w:r w:rsidR="00A06CDF">
        <w:t xml:space="preserve">opatentowanego przez </w:t>
      </w:r>
      <w:r w:rsidR="00A06CDF" w:rsidRPr="00484845">
        <w:rPr>
          <w:i/>
          <w:iCs/>
        </w:rPr>
        <w:t>Facebook</w:t>
      </w:r>
      <w:r w:rsidR="00A06CDF">
        <w:rPr>
          <w:i/>
          <w:iCs/>
        </w:rPr>
        <w:t xml:space="preserve"> </w:t>
      </w:r>
      <w:r w:rsidR="00A06CDF">
        <w:t xml:space="preserve">w 2004 roku w dokumencie </w:t>
      </w:r>
      <w:r w:rsidR="00A06CDF" w:rsidRPr="00504030">
        <w:rPr>
          <w:i/>
          <w:iCs/>
        </w:rPr>
        <w:t>„Authorization and authentication based on an individual's social network”</w:t>
      </w:r>
      <w:r w:rsidR="003844E8">
        <w:t xml:space="preserve">, </w:t>
      </w:r>
      <w:r w:rsidR="00484845">
        <w:t xml:space="preserve">który został </w:t>
      </w:r>
      <w:r w:rsidR="00A22088">
        <w:t>zmodyfikowany pod potrzeby opracowywanego systemu.</w:t>
      </w:r>
      <w:r w:rsidR="00863B1B">
        <w:t xml:space="preserve"> </w:t>
      </w:r>
      <w:r w:rsidR="00784BE5">
        <w:t>Algorytm w dużej mierze opiera się o teori</w:t>
      </w:r>
      <w:r w:rsidR="00EF1F6E">
        <w:t>i</w:t>
      </w:r>
      <w:r w:rsidR="00784BE5">
        <w:t xml:space="preserve"> grafów i sieci. </w:t>
      </w:r>
      <w:r w:rsidR="00484845">
        <w:t>W</w:t>
      </w:r>
      <w:r w:rsidR="00831140">
        <w:t>ykorzystując serwis społecznościowy</w:t>
      </w:r>
      <w:r w:rsidR="00484845">
        <w:t>, s</w:t>
      </w:r>
      <w:r w:rsidR="00831140">
        <w:t xml:space="preserve">tudenci będący użytkownikami serwisów społecznościowych są ze sobą powiązani, tworząc sieć społecznościową. </w:t>
      </w:r>
    </w:p>
    <w:p w14:paraId="3D057A2E" w14:textId="162D0490" w:rsidR="00E159E1" w:rsidRDefault="00E159E1" w:rsidP="00E52586">
      <w:pPr>
        <w:pStyle w:val="TreAkapitu"/>
      </w:pPr>
    </w:p>
    <w:p w14:paraId="5814D796" w14:textId="329F7613" w:rsidR="00E159E1" w:rsidRDefault="00E159E1" w:rsidP="00E52586">
      <w:pPr>
        <w:pStyle w:val="TreAkapitu"/>
      </w:pPr>
    </w:p>
    <w:p w14:paraId="2A8195EA" w14:textId="4860F1C6" w:rsidR="00E159E1" w:rsidRDefault="00E159E1" w:rsidP="00E52586">
      <w:pPr>
        <w:pStyle w:val="TreAkapitu"/>
      </w:pPr>
    </w:p>
    <w:p w14:paraId="4A280282" w14:textId="7BF51D4C" w:rsidR="00E159E1" w:rsidRDefault="00E159E1" w:rsidP="00E52586">
      <w:pPr>
        <w:pStyle w:val="TreAkapitu"/>
      </w:pPr>
    </w:p>
    <w:p w14:paraId="0571F848" w14:textId="004E8574" w:rsidR="00E159E1" w:rsidRDefault="00E159E1" w:rsidP="00E52586">
      <w:pPr>
        <w:pStyle w:val="TreAkapitu"/>
      </w:pPr>
    </w:p>
    <w:p w14:paraId="4DEBDBE3" w14:textId="209C4F2C" w:rsidR="00E159E1" w:rsidRDefault="00E159E1" w:rsidP="00A85D59">
      <w:pPr>
        <w:pStyle w:val="TreAkapitu"/>
        <w:ind w:firstLine="0"/>
      </w:pPr>
    </w:p>
    <w:p w14:paraId="3368A153" w14:textId="5001C4E5" w:rsidR="00540B8D" w:rsidRDefault="00540B8D" w:rsidP="00A85D59">
      <w:pPr>
        <w:pStyle w:val="TreAkapitu"/>
        <w:ind w:firstLine="0"/>
      </w:pPr>
    </w:p>
    <w:p w14:paraId="1D53AFD8" w14:textId="79BF90E5" w:rsidR="00C54C31" w:rsidRDefault="00C54C31" w:rsidP="00A85D59">
      <w:pPr>
        <w:pStyle w:val="TreAkapitu"/>
        <w:ind w:firstLine="0"/>
      </w:pPr>
    </w:p>
    <w:p w14:paraId="4526ABCF" w14:textId="4740AAB0" w:rsidR="0095273F" w:rsidRDefault="0095273F" w:rsidP="00A85D59">
      <w:pPr>
        <w:pStyle w:val="TreAkapitu"/>
        <w:ind w:firstLine="0"/>
      </w:pPr>
    </w:p>
    <w:p w14:paraId="16E10598" w14:textId="1657A90D" w:rsidR="0095273F" w:rsidRDefault="0095273F" w:rsidP="00A85D59">
      <w:pPr>
        <w:pStyle w:val="TreAkapitu"/>
        <w:ind w:firstLine="0"/>
      </w:pPr>
    </w:p>
    <w:p w14:paraId="3BFD2280" w14:textId="539CBAA8" w:rsidR="0095273F" w:rsidRDefault="0095273F" w:rsidP="00A85D59">
      <w:pPr>
        <w:pStyle w:val="TreAkapitu"/>
        <w:ind w:firstLine="0"/>
      </w:pPr>
    </w:p>
    <w:p w14:paraId="3EB19C18" w14:textId="50B1E8AD" w:rsidR="0095273F" w:rsidRDefault="0095273F" w:rsidP="00A85D59">
      <w:pPr>
        <w:pStyle w:val="TreAkapitu"/>
        <w:ind w:firstLine="0"/>
      </w:pPr>
    </w:p>
    <w:p w14:paraId="5438029F" w14:textId="0ED09465" w:rsidR="0095273F" w:rsidRDefault="0095273F" w:rsidP="00A85D59">
      <w:pPr>
        <w:pStyle w:val="TreAkapitu"/>
        <w:ind w:firstLine="0"/>
      </w:pPr>
    </w:p>
    <w:p w14:paraId="72D9A9F9" w14:textId="6238D118" w:rsidR="0095273F" w:rsidRDefault="0095273F" w:rsidP="00A85D59">
      <w:pPr>
        <w:pStyle w:val="TreAkapitu"/>
        <w:ind w:firstLine="0"/>
      </w:pPr>
    </w:p>
    <w:p w14:paraId="38BA658E" w14:textId="0B2EE19E" w:rsidR="0095273F" w:rsidRDefault="0095273F" w:rsidP="00A85D59">
      <w:pPr>
        <w:pStyle w:val="TreAkapitu"/>
        <w:ind w:firstLine="0"/>
      </w:pPr>
    </w:p>
    <w:p w14:paraId="209228F7" w14:textId="281D2EFD" w:rsidR="0095273F" w:rsidRDefault="0095273F" w:rsidP="00A85D59">
      <w:pPr>
        <w:pStyle w:val="TreAkapitu"/>
        <w:ind w:firstLine="0"/>
      </w:pPr>
    </w:p>
    <w:p w14:paraId="02A05530" w14:textId="5234D067" w:rsidR="0095273F" w:rsidRDefault="0095273F" w:rsidP="00A85D59">
      <w:pPr>
        <w:pStyle w:val="TreAkapitu"/>
        <w:ind w:firstLine="0"/>
      </w:pPr>
    </w:p>
    <w:p w14:paraId="4F2BE0AD" w14:textId="13AD0DF7" w:rsidR="0095273F" w:rsidRDefault="0095273F" w:rsidP="00A85D59">
      <w:pPr>
        <w:pStyle w:val="TreAkapitu"/>
        <w:ind w:firstLine="0"/>
      </w:pPr>
    </w:p>
    <w:p w14:paraId="70FD851C" w14:textId="1AA71D15" w:rsidR="0095273F" w:rsidRDefault="0095273F" w:rsidP="00A85D59">
      <w:pPr>
        <w:pStyle w:val="TreAkapitu"/>
        <w:ind w:firstLine="0"/>
      </w:pPr>
    </w:p>
    <w:p w14:paraId="18135ED0" w14:textId="02567536" w:rsidR="0095273F" w:rsidRDefault="0095273F" w:rsidP="00A85D59">
      <w:pPr>
        <w:pStyle w:val="TreAkapitu"/>
        <w:ind w:firstLine="0"/>
      </w:pPr>
    </w:p>
    <w:p w14:paraId="49DB3F81" w14:textId="4C0E4E4D" w:rsidR="0095273F" w:rsidRDefault="0095273F" w:rsidP="00A85D59">
      <w:pPr>
        <w:pStyle w:val="TreAkapitu"/>
        <w:ind w:firstLine="0"/>
      </w:pPr>
    </w:p>
    <w:p w14:paraId="5BDEBCBC" w14:textId="09C19493" w:rsidR="0095273F" w:rsidRDefault="0095273F" w:rsidP="00A85D59">
      <w:pPr>
        <w:pStyle w:val="TreAkapitu"/>
        <w:ind w:firstLine="0"/>
      </w:pPr>
    </w:p>
    <w:p w14:paraId="626D80E6" w14:textId="45EFF378" w:rsidR="0095273F" w:rsidRDefault="0095273F" w:rsidP="00A85D59">
      <w:pPr>
        <w:pStyle w:val="TreAkapitu"/>
        <w:ind w:firstLine="0"/>
      </w:pPr>
    </w:p>
    <w:p w14:paraId="215C225B" w14:textId="1B3A41CA" w:rsidR="0095273F" w:rsidRDefault="0095273F" w:rsidP="00A85D59">
      <w:pPr>
        <w:pStyle w:val="TreAkapitu"/>
        <w:ind w:firstLine="0"/>
      </w:pPr>
    </w:p>
    <w:p w14:paraId="24FAA48C" w14:textId="2EE770A4" w:rsidR="0095273F" w:rsidRDefault="0095273F" w:rsidP="00A85D59">
      <w:pPr>
        <w:pStyle w:val="TreAkapitu"/>
        <w:ind w:firstLine="0"/>
      </w:pPr>
    </w:p>
    <w:p w14:paraId="7FD90FA0" w14:textId="58C3811F" w:rsidR="0095273F" w:rsidRDefault="0095273F" w:rsidP="00A85D59">
      <w:pPr>
        <w:pStyle w:val="TreAkapitu"/>
        <w:ind w:firstLine="0"/>
      </w:pPr>
    </w:p>
    <w:p w14:paraId="5F3D67F0" w14:textId="77777777" w:rsidR="0095273F" w:rsidRDefault="0095273F" w:rsidP="00A85D59">
      <w:pPr>
        <w:pStyle w:val="TreAkapitu"/>
        <w:ind w:firstLine="0"/>
      </w:pPr>
    </w:p>
    <w:p w14:paraId="3EBFC0F1" w14:textId="3D2F8E95" w:rsidR="00E52586" w:rsidRPr="00E52586" w:rsidRDefault="00E52586" w:rsidP="00BE1E4B">
      <w:pPr>
        <w:pStyle w:val="TreAkapitu"/>
        <w:ind w:left="1418" w:firstLine="0"/>
      </w:pPr>
      <w:bookmarkStart w:id="294" w:name="_Toc91667912"/>
      <w:r w:rsidRPr="00E52586">
        <w:lastRenderedPageBreak/>
        <w:t xml:space="preserve">Rysunek </w:t>
      </w:r>
      <w:fldSimple w:instr=" SEQ Rysunek \* ARABIC ">
        <w:r w:rsidR="001D0F84">
          <w:rPr>
            <w:noProof/>
          </w:rPr>
          <w:t>53</w:t>
        </w:r>
      </w:fldSimple>
      <w:r w:rsidRPr="00E52586">
        <w:t xml:space="preserve">. Reprezentacja grafowa </w:t>
      </w:r>
      <w:r w:rsidR="00C41F17">
        <w:t xml:space="preserve">przykładowej </w:t>
      </w:r>
      <w:r w:rsidRPr="00E52586">
        <w:t>sieci społecznościowej</w:t>
      </w:r>
      <w:bookmarkEnd w:id="294"/>
    </w:p>
    <w:p w14:paraId="295F4DAF" w14:textId="64D1420F" w:rsidR="00F25D75" w:rsidRDefault="004A7985" w:rsidP="00E159E1">
      <w:pPr>
        <w:pStyle w:val="TreAkapitu"/>
        <w:jc w:val="center"/>
      </w:pPr>
      <w:r>
        <w:rPr>
          <w:noProof/>
        </w:rPr>
        <w:drawing>
          <wp:inline distT="0" distB="0" distL="0" distR="0" wp14:anchorId="13370FA3" wp14:editId="673BE959">
            <wp:extent cx="5753100" cy="5836920"/>
            <wp:effectExtent l="0" t="0" r="0" b="0"/>
            <wp:docPr id="202" name="Obraz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53100" cy="5836920"/>
                    </a:xfrm>
                    <a:prstGeom prst="rect">
                      <a:avLst/>
                    </a:prstGeom>
                    <a:noFill/>
                    <a:ln>
                      <a:noFill/>
                    </a:ln>
                  </pic:spPr>
                </pic:pic>
              </a:graphicData>
            </a:graphic>
          </wp:inline>
        </w:drawing>
      </w:r>
    </w:p>
    <w:p w14:paraId="5BAF7D31" w14:textId="2559F8A1" w:rsidR="00E52586" w:rsidRPr="00E159E1" w:rsidRDefault="00E52586" w:rsidP="00E159E1">
      <w:pPr>
        <w:pStyle w:val="TreAkapitu"/>
        <w:rPr>
          <w:sz w:val="20"/>
          <w:szCs w:val="16"/>
        </w:rPr>
      </w:pPr>
      <w:r w:rsidRPr="00E159E1">
        <w:rPr>
          <w:sz w:val="20"/>
          <w:szCs w:val="16"/>
        </w:rPr>
        <w:t>Źródło: Opracowanie własne</w:t>
      </w:r>
    </w:p>
    <w:p w14:paraId="6B88CC84" w14:textId="7A1AD17F" w:rsidR="00D4437E" w:rsidRDefault="00D4437E" w:rsidP="00C70450">
      <w:pPr>
        <w:pStyle w:val="TreAkapitu"/>
      </w:pPr>
    </w:p>
    <w:p w14:paraId="5DDDFD51" w14:textId="41FB21FA" w:rsidR="00041492" w:rsidRDefault="008D3882" w:rsidP="00C70450">
      <w:pPr>
        <w:pStyle w:val="TreAkapitu"/>
      </w:pPr>
      <w:r>
        <w:t>Rysunek nr 48</w:t>
      </w:r>
      <w:r w:rsidR="00D4437E">
        <w:t xml:space="preserve"> przedstawia graf</w:t>
      </w:r>
      <w:r w:rsidR="00041492">
        <w:t xml:space="preserve"> G = &lt;W, </w:t>
      </w:r>
      <w:r w:rsidR="006C46A2">
        <w:t>K</w:t>
      </w:r>
      <w:r w:rsidR="00041492">
        <w:t xml:space="preserve">, </w:t>
      </w:r>
      <w:r w:rsidR="006C46A2">
        <w:t>R</w:t>
      </w:r>
      <w:r w:rsidR="00041492">
        <w:t>&gt;</w:t>
      </w:r>
      <w:r w:rsidR="00D4437E">
        <w:t>,</w:t>
      </w:r>
      <w:r w:rsidR="00041492">
        <w:t xml:space="preserve"> gdzie:</w:t>
      </w:r>
    </w:p>
    <w:p w14:paraId="04B07AA7" w14:textId="0A0A4399" w:rsidR="00041492" w:rsidRDefault="00041492" w:rsidP="00275370">
      <w:pPr>
        <w:pStyle w:val="TreAkapitu"/>
        <w:numPr>
          <w:ilvl w:val="0"/>
          <w:numId w:val="36"/>
        </w:numPr>
      </w:pPr>
      <w:r>
        <w:t>W</w:t>
      </w:r>
      <w:r w:rsidR="00910536">
        <w:t xml:space="preserve"> – w</w:t>
      </w:r>
      <w:r w:rsidR="000A085D">
        <w:t>ęzły</w:t>
      </w:r>
    </w:p>
    <w:p w14:paraId="48B551AF" w14:textId="64C5B227" w:rsidR="00910536" w:rsidRDefault="006C46A2" w:rsidP="00275370">
      <w:pPr>
        <w:pStyle w:val="TreAkapitu"/>
        <w:numPr>
          <w:ilvl w:val="0"/>
          <w:numId w:val="36"/>
        </w:numPr>
      </w:pPr>
      <w:r>
        <w:t>K</w:t>
      </w:r>
      <w:r w:rsidR="00910536">
        <w:t xml:space="preserve"> - </w:t>
      </w:r>
      <w:r w:rsidR="002C573F">
        <w:t>krawędzie</w:t>
      </w:r>
    </w:p>
    <w:p w14:paraId="187DAA10" w14:textId="7D78085B" w:rsidR="00041492" w:rsidRDefault="006C46A2" w:rsidP="00275370">
      <w:pPr>
        <w:pStyle w:val="TreAkapitu"/>
        <w:numPr>
          <w:ilvl w:val="0"/>
          <w:numId w:val="36"/>
        </w:numPr>
      </w:pPr>
      <w:r>
        <w:t>R</w:t>
      </w:r>
      <w:r w:rsidR="00041492">
        <w:t xml:space="preserve"> </w:t>
      </w:r>
      <w:r w:rsidR="00041492">
        <w:sym w:font="Symbol" w:char="F0CC"/>
      </w:r>
      <w:r w:rsidR="00041492">
        <w:t xml:space="preserve"> </w:t>
      </w:r>
      <w:r>
        <w:t>W</w:t>
      </w:r>
      <w:r w:rsidR="00041492">
        <w:t xml:space="preserve"> × </w:t>
      </w:r>
      <w:r>
        <w:t>K</w:t>
      </w:r>
      <w:r w:rsidR="00041492">
        <w:t xml:space="preserve"> × W</w:t>
      </w:r>
      <w:r w:rsidR="00910536">
        <w:t xml:space="preserve"> - relacje</w:t>
      </w:r>
    </w:p>
    <w:p w14:paraId="6108E119" w14:textId="77777777" w:rsidR="002478AD" w:rsidRDefault="002478AD" w:rsidP="002478AD">
      <w:pPr>
        <w:pStyle w:val="TreAkapitu"/>
        <w:ind w:left="1429" w:firstLine="0"/>
      </w:pPr>
    </w:p>
    <w:p w14:paraId="38F6CEAE" w14:textId="5E90D585" w:rsidR="00041492" w:rsidRDefault="00041492" w:rsidP="00E52586">
      <w:pPr>
        <w:pStyle w:val="TreAkapitu"/>
      </w:pPr>
      <w:r>
        <w:t>R</w:t>
      </w:r>
      <w:r w:rsidR="00D4437E">
        <w:t>eprezentuj</w:t>
      </w:r>
      <w:r>
        <w:t>e on</w:t>
      </w:r>
      <w:r w:rsidR="00D4437E">
        <w:t xml:space="preserve"> </w:t>
      </w:r>
      <w:r w:rsidR="00B86303">
        <w:t xml:space="preserve">przykładową </w:t>
      </w:r>
      <w:r w:rsidR="00D4437E">
        <w:t>sieć społecznościową.</w:t>
      </w:r>
      <w:r>
        <w:t xml:space="preserve"> </w:t>
      </w:r>
      <w:r w:rsidR="00D4437E">
        <w:t xml:space="preserve">Każdy z jej członków będzie stanowić </w:t>
      </w:r>
      <w:r w:rsidR="00496629">
        <w:t>w</w:t>
      </w:r>
      <w:r w:rsidR="000A085D">
        <w:t xml:space="preserve">ęzły </w:t>
      </w:r>
      <w:r w:rsidR="00E02C01">
        <w:t>(A-</w:t>
      </w:r>
      <w:r w:rsidR="004A7985">
        <w:t>P</w:t>
      </w:r>
      <w:r w:rsidR="00E02C01">
        <w:t>)</w:t>
      </w:r>
      <w:r w:rsidR="00D4437E">
        <w:t xml:space="preserve">, natomiast </w:t>
      </w:r>
      <w:r w:rsidR="00153910">
        <w:t>krawędzie</w:t>
      </w:r>
      <w:r w:rsidR="003B2894">
        <w:t xml:space="preserve"> (1-</w:t>
      </w:r>
      <w:r w:rsidR="004A7985">
        <w:t>15</w:t>
      </w:r>
      <w:r w:rsidR="003B2894">
        <w:t>)</w:t>
      </w:r>
      <w:r w:rsidR="00D4437E">
        <w:t xml:space="preserve"> łączące w</w:t>
      </w:r>
      <w:r w:rsidR="000A085D">
        <w:t>ęzły</w:t>
      </w:r>
      <w:r w:rsidR="00D4437E">
        <w:t xml:space="preserve"> są to relacje zawarte między członkami sieci</w:t>
      </w:r>
      <w:r w:rsidR="005E1210">
        <w:t>.</w:t>
      </w:r>
      <w:r w:rsidR="007C03EB">
        <w:t xml:space="preserve"> Minimalna liczba kroków potrzebna do przebycia </w:t>
      </w:r>
      <w:r w:rsidR="00496629">
        <w:t>pomiędzy w</w:t>
      </w:r>
      <w:r w:rsidR="00343F52">
        <w:t>ęzłami</w:t>
      </w:r>
      <w:r w:rsidR="007C03EB">
        <w:t xml:space="preserve"> </w:t>
      </w:r>
      <w:r w:rsidR="007C03EB">
        <w:lastRenderedPageBreak/>
        <w:t>definiuje stopień separacji</w:t>
      </w:r>
      <w:r w:rsidR="00954363">
        <w:t>, który stanowi miarę pokrewieństwa pomiędzy członkami.</w:t>
      </w:r>
      <w:r w:rsidR="00A4433E">
        <w:t xml:space="preserve"> Stopień sep</w:t>
      </w:r>
      <w:r w:rsidR="00A24556">
        <w:t>a</w:t>
      </w:r>
      <w:r w:rsidR="00A4433E">
        <w:t xml:space="preserve">racji jest wartością indywidualną dla każdego z węzłów. </w:t>
      </w:r>
      <w:r w:rsidR="00F86B0F">
        <w:t xml:space="preserve">Wraz ze wzrostem stopnia separacji liczba węzłów </w:t>
      </w:r>
      <w:r w:rsidR="009E135D">
        <w:t xml:space="preserve">znajdujących się w sieci </w:t>
      </w:r>
      <w:r w:rsidR="00F86B0F">
        <w:t>zaczyna rosnąc w coraz to szybszym tempie.</w:t>
      </w:r>
    </w:p>
    <w:p w14:paraId="71E3EFF1" w14:textId="478EDFE8" w:rsidR="00D4437E" w:rsidRDefault="006C294A" w:rsidP="006C294A">
      <w:pPr>
        <w:pStyle w:val="TreAkapitu"/>
        <w:ind w:firstLine="0"/>
      </w:pPr>
      <w:r>
        <w:tab/>
        <w:t>Zakładając, że sieć skupiona jest na węźle B ma on następujące stopnie separacji:</w:t>
      </w:r>
    </w:p>
    <w:p w14:paraId="4F3096A1" w14:textId="0F8134A7" w:rsidR="006C294A" w:rsidRDefault="006C294A" w:rsidP="006C294A">
      <w:pPr>
        <w:pStyle w:val="TreAkapitu"/>
        <w:ind w:firstLine="0"/>
      </w:pPr>
      <w:r>
        <w:t>1 stopień – D, E, A</w:t>
      </w:r>
    </w:p>
    <w:p w14:paraId="4B1E6975" w14:textId="44700062" w:rsidR="006C294A" w:rsidRDefault="006C294A" w:rsidP="006C294A">
      <w:pPr>
        <w:pStyle w:val="TreAkapitu"/>
        <w:ind w:firstLine="0"/>
      </w:pPr>
      <w:r>
        <w:t>2 stopnie – G , H, I, C</w:t>
      </w:r>
    </w:p>
    <w:p w14:paraId="17CB8EEA" w14:textId="618A77BF" w:rsidR="006C294A" w:rsidRDefault="006C294A" w:rsidP="006C294A">
      <w:pPr>
        <w:pStyle w:val="TreAkapitu"/>
        <w:ind w:firstLine="0"/>
      </w:pPr>
      <w:r>
        <w:t xml:space="preserve">3 stopnie – </w:t>
      </w:r>
      <w:r w:rsidR="008E3191">
        <w:t>L, F</w:t>
      </w:r>
    </w:p>
    <w:p w14:paraId="1820BC19" w14:textId="1CAAC918" w:rsidR="007A2D11" w:rsidRDefault="007A2D11" w:rsidP="006C294A">
      <w:pPr>
        <w:pStyle w:val="TreAkapitu"/>
        <w:ind w:firstLine="0"/>
      </w:pPr>
      <w:r>
        <w:t>itd.</w:t>
      </w:r>
    </w:p>
    <w:p w14:paraId="77306E8D" w14:textId="3809261A" w:rsidR="00184043" w:rsidRDefault="00B92E6C" w:rsidP="00C70450">
      <w:pPr>
        <w:pStyle w:val="TreAkapitu"/>
      </w:pPr>
      <w:r>
        <w:t xml:space="preserve">Algorytm </w:t>
      </w:r>
      <w:r w:rsidR="00432C99">
        <w:t>sporządza</w:t>
      </w:r>
      <w:r>
        <w:t xml:space="preserve"> dla każdego z węzłów 3 rodzaje list</w:t>
      </w:r>
      <w:r w:rsidR="00011E9C">
        <w:t xml:space="preserve">, na </w:t>
      </w:r>
      <w:r w:rsidR="00F92CAE">
        <w:t xml:space="preserve">podstawie których </w:t>
      </w:r>
      <w:r w:rsidR="00011E9C">
        <w:t>podejmowana jest decyzja o przyznaniu pożyczki:</w:t>
      </w:r>
    </w:p>
    <w:p w14:paraId="3A7C99FA" w14:textId="16EA5961" w:rsidR="00B92E6C" w:rsidRDefault="00B92E6C" w:rsidP="00275370">
      <w:pPr>
        <w:pStyle w:val="TreAkapitu"/>
        <w:numPr>
          <w:ilvl w:val="0"/>
          <w:numId w:val="37"/>
        </w:numPr>
      </w:pPr>
      <w:r>
        <w:t>Czarna</w:t>
      </w:r>
      <w:r w:rsidR="006C294A">
        <w:t xml:space="preserve"> lista - tworzona i aktualizowana jest na podstawie działań, jakie podejmują powiązane węzły. Przykładowo, jeśli węzeł B otrzyma nie</w:t>
      </w:r>
      <w:r w:rsidR="00FA56D2">
        <w:t>pożądane</w:t>
      </w:r>
      <w:r w:rsidR="006C294A">
        <w:t xml:space="preserve"> komunikaty (np. SPAM</w:t>
      </w:r>
      <w:r w:rsidR="00C853F2">
        <w:t xml:space="preserve">, </w:t>
      </w:r>
      <w:r w:rsidR="005B0470">
        <w:t>hiperłącza</w:t>
      </w:r>
      <w:r w:rsidR="00C853F2">
        <w:t xml:space="preserve"> zawierające szkodliwe oprogramowanie</w:t>
      </w:r>
      <w:r w:rsidR="006C294A">
        <w:t>) lub napotka nieodpowiednie treści</w:t>
      </w:r>
      <w:r w:rsidR="00304545">
        <w:t xml:space="preserve"> (znajdujące się w poniższym wykazie)</w:t>
      </w:r>
      <w:r w:rsidR="00C853F2">
        <w:t xml:space="preserve"> </w:t>
      </w:r>
      <w:r w:rsidR="007068F5">
        <w:t>opublikowane</w:t>
      </w:r>
      <w:r w:rsidR="006C294A">
        <w:t xml:space="preserve"> w sieci przez węzeł </w:t>
      </w:r>
      <w:r w:rsidR="00F4639D">
        <w:t>M</w:t>
      </w:r>
      <w:r w:rsidR="004B0804">
        <w:t xml:space="preserve"> i G</w:t>
      </w:r>
      <w:r w:rsidR="006C294A">
        <w:t>, zosta</w:t>
      </w:r>
      <w:r w:rsidR="00F4639D">
        <w:t>ją</w:t>
      </w:r>
      <w:r w:rsidR="006C294A">
        <w:t xml:space="preserve"> on</w:t>
      </w:r>
      <w:r w:rsidR="00F4639D">
        <w:t>e</w:t>
      </w:r>
      <w:r w:rsidR="006C294A">
        <w:t xml:space="preserve"> dodan</w:t>
      </w:r>
      <w:r w:rsidR="00F4639D">
        <w:t>e</w:t>
      </w:r>
      <w:r w:rsidR="006C294A">
        <w:t xml:space="preserve"> do czarnej listy węzła B</w:t>
      </w:r>
      <w:r w:rsidR="00E56EF3">
        <w:t xml:space="preserve">. </w:t>
      </w:r>
      <w:r w:rsidR="009A1C9D">
        <w:t xml:space="preserve">Węzeł </w:t>
      </w:r>
      <w:r w:rsidR="00F4639D">
        <w:t>M</w:t>
      </w:r>
      <w:r w:rsidR="009A1C9D">
        <w:t xml:space="preserve"> i G nie jest uprawniony do dokonywania transakcji z węzłem B.</w:t>
      </w:r>
      <w:r w:rsidR="00662DB2">
        <w:t xml:space="preserve"> </w:t>
      </w:r>
      <w:r w:rsidR="00E56EF3">
        <w:t>W przypadku dokonania takich działań poprzez osoby nie znajdujące się w sieci</w:t>
      </w:r>
      <w:r w:rsidR="000B54AB">
        <w:t xml:space="preserve"> węzła B</w:t>
      </w:r>
      <w:r w:rsidR="00E56EF3">
        <w:t xml:space="preserve"> do czarnej listy dodawane są dane umożliwiające identyfikację np. adres e-mail.</w:t>
      </w:r>
    </w:p>
    <w:p w14:paraId="4428D773" w14:textId="448C2629" w:rsidR="006C294A" w:rsidRDefault="00B92E6C" w:rsidP="00275370">
      <w:pPr>
        <w:pStyle w:val="TreAkapitu"/>
        <w:numPr>
          <w:ilvl w:val="0"/>
          <w:numId w:val="37"/>
        </w:numPr>
      </w:pPr>
      <w:r>
        <w:t>Szara</w:t>
      </w:r>
      <w:r w:rsidR="006C294A">
        <w:t xml:space="preserve"> lista - wywodzi się z listy czarnej. W jej skład wchodzą węzły, które są odseparowane jeden stopień od węzłów znajdujących się na czarnej liście węzła B. Kontynuując powyższy przykład, jeśli węzeł C</w:t>
      </w:r>
      <w:r w:rsidR="004B0804">
        <w:t xml:space="preserve"> oraz G</w:t>
      </w:r>
      <w:r w:rsidR="006C294A">
        <w:t xml:space="preserve"> został umieszczony na czarnej liście, do szarej listy węzła B zostaną dodane węzły </w:t>
      </w:r>
      <w:r w:rsidR="003F2BD1">
        <w:t>D</w:t>
      </w:r>
      <w:r w:rsidR="004B0804">
        <w:t xml:space="preserve">, </w:t>
      </w:r>
      <w:r w:rsidR="003F2BD1">
        <w:t>L</w:t>
      </w:r>
      <w:r w:rsidR="004B0804">
        <w:t xml:space="preserve"> oraz </w:t>
      </w:r>
      <w:r w:rsidR="003F2BD1">
        <w:t>J, P</w:t>
      </w:r>
      <w:r w:rsidR="006C294A">
        <w:t>.</w:t>
      </w:r>
    </w:p>
    <w:p w14:paraId="2925E945" w14:textId="7B7AE923" w:rsidR="006C294A" w:rsidRDefault="006C294A" w:rsidP="00275370">
      <w:pPr>
        <w:pStyle w:val="TreAkapitu"/>
        <w:numPr>
          <w:ilvl w:val="0"/>
          <w:numId w:val="37"/>
        </w:numPr>
      </w:pPr>
      <w:r>
        <w:t>Biała lista – znajdują się na niej pozostali członkowie sieci niewchodzący w skład listy czarnej i szarej</w:t>
      </w:r>
      <w:r w:rsidR="00C86FE5">
        <w:t xml:space="preserve"> z pewnym wyjątkiem. </w:t>
      </w:r>
      <w:r w:rsidR="00236D12">
        <w:t>Węzły dodawane są do listy na podstawie algorytmu przeszukiwania wszerz (</w:t>
      </w:r>
      <w:r w:rsidR="00236D12" w:rsidRPr="00236D12">
        <w:rPr>
          <w:i/>
          <w:iCs/>
        </w:rPr>
        <w:t>breadth-first search</w:t>
      </w:r>
      <w:r w:rsidR="00236D12">
        <w:t xml:space="preserve">, BFS). W przypadku napotkania węzła nie należącego do białej listy, algorytm przeszukiwania </w:t>
      </w:r>
      <w:r w:rsidR="004B0804">
        <w:t>odcina daną gałęź</w:t>
      </w:r>
      <w:r w:rsidR="00600CC1">
        <w:t>. Przykładowo napotykając węzeł D, należący do szarej listy</w:t>
      </w:r>
      <w:r w:rsidR="00A85D59">
        <w:t xml:space="preserve"> węzła B,</w:t>
      </w:r>
      <w:r w:rsidR="00600CC1">
        <w:t xml:space="preserve"> węzły G, L, N, O nie są dalej brane pod uwagę.</w:t>
      </w:r>
      <w:r w:rsidR="004B0804">
        <w:t xml:space="preserve"> </w:t>
      </w:r>
      <w:r w:rsidR="009C6789">
        <w:t>Zatem na białej liście węzła B znajdować będą się węzły: A, E, C, H, I, F, K</w:t>
      </w:r>
    </w:p>
    <w:p w14:paraId="2E430EA2" w14:textId="46EDAF99" w:rsidR="00C853F2" w:rsidRDefault="00C853F2" w:rsidP="00C853F2">
      <w:pPr>
        <w:pStyle w:val="TreAkapitu"/>
        <w:ind w:firstLine="0"/>
      </w:pPr>
    </w:p>
    <w:p w14:paraId="27765541" w14:textId="01B15BD5" w:rsidR="00DB678F" w:rsidRDefault="00DB678F" w:rsidP="00C853F2">
      <w:pPr>
        <w:pStyle w:val="TreAkapitu"/>
        <w:ind w:firstLine="0"/>
      </w:pPr>
    </w:p>
    <w:p w14:paraId="0C1CBD38" w14:textId="4593C1B9" w:rsidR="00DB678F" w:rsidRDefault="00DB678F" w:rsidP="00C853F2">
      <w:pPr>
        <w:pStyle w:val="TreAkapitu"/>
        <w:ind w:firstLine="0"/>
      </w:pPr>
    </w:p>
    <w:p w14:paraId="507B9F67" w14:textId="319F0EBB" w:rsidR="00DB678F" w:rsidRDefault="00DB678F" w:rsidP="00C853F2">
      <w:pPr>
        <w:pStyle w:val="TreAkapitu"/>
        <w:ind w:firstLine="0"/>
      </w:pPr>
    </w:p>
    <w:p w14:paraId="3E04ED62" w14:textId="77777777" w:rsidR="00DB678F" w:rsidRDefault="00DB678F" w:rsidP="00C853F2">
      <w:pPr>
        <w:pStyle w:val="TreAkapitu"/>
        <w:ind w:firstLine="0"/>
      </w:pPr>
    </w:p>
    <w:p w14:paraId="75ABBEEE" w14:textId="22E224E1" w:rsidR="004D532D" w:rsidRPr="004D532D" w:rsidRDefault="004D532D" w:rsidP="004D532D">
      <w:pPr>
        <w:pStyle w:val="Legenda"/>
        <w:jc w:val="left"/>
        <w:rPr>
          <w:b w:val="0"/>
          <w:bCs w:val="0"/>
        </w:rPr>
      </w:pPr>
      <w:r w:rsidRPr="004D532D">
        <w:rPr>
          <w:b w:val="0"/>
          <w:bCs w:val="0"/>
        </w:rPr>
        <w:lastRenderedPageBreak/>
        <w:t xml:space="preserve">Tabela </w:t>
      </w:r>
      <w:r w:rsidRPr="004D532D">
        <w:rPr>
          <w:b w:val="0"/>
          <w:bCs w:val="0"/>
        </w:rPr>
        <w:fldChar w:fldCharType="begin"/>
      </w:r>
      <w:r w:rsidRPr="004D532D">
        <w:rPr>
          <w:b w:val="0"/>
          <w:bCs w:val="0"/>
        </w:rPr>
        <w:instrText xml:space="preserve"> SEQ Tabela \* ARABIC </w:instrText>
      </w:r>
      <w:r w:rsidRPr="004D532D">
        <w:rPr>
          <w:b w:val="0"/>
          <w:bCs w:val="0"/>
        </w:rPr>
        <w:fldChar w:fldCharType="separate"/>
      </w:r>
      <w:r w:rsidR="00B14963">
        <w:rPr>
          <w:b w:val="0"/>
          <w:bCs w:val="0"/>
          <w:noProof/>
        </w:rPr>
        <w:t>22</w:t>
      </w:r>
      <w:r w:rsidRPr="004D532D">
        <w:rPr>
          <w:b w:val="0"/>
          <w:bCs w:val="0"/>
        </w:rPr>
        <w:fldChar w:fldCharType="end"/>
      </w:r>
      <w:r w:rsidRPr="004D532D">
        <w:rPr>
          <w:b w:val="0"/>
          <w:bCs w:val="0"/>
        </w:rPr>
        <w:t xml:space="preserve">. Wykaz treści niepożądanych kwalifikujących do </w:t>
      </w:r>
      <w:r>
        <w:rPr>
          <w:b w:val="0"/>
          <w:bCs w:val="0"/>
        </w:rPr>
        <w:t>umieszczenia</w:t>
      </w:r>
      <w:r w:rsidRPr="004D532D">
        <w:rPr>
          <w:b w:val="0"/>
          <w:bCs w:val="0"/>
        </w:rPr>
        <w:t xml:space="preserve"> użytkownika na czarn</w:t>
      </w:r>
      <w:r>
        <w:rPr>
          <w:b w:val="0"/>
          <w:bCs w:val="0"/>
        </w:rPr>
        <w:t>ej</w:t>
      </w:r>
      <w:r w:rsidRPr="004D532D">
        <w:rPr>
          <w:b w:val="0"/>
          <w:bCs w:val="0"/>
        </w:rPr>
        <w:t xml:space="preserve"> li</w:t>
      </w:r>
      <w:r>
        <w:rPr>
          <w:b w:val="0"/>
          <w:bCs w:val="0"/>
        </w:rPr>
        <w:t>ście</w:t>
      </w:r>
    </w:p>
    <w:tbl>
      <w:tblPr>
        <w:tblStyle w:val="Tabela-Siatka"/>
        <w:tblW w:w="0" w:type="auto"/>
        <w:tblInd w:w="108" w:type="dxa"/>
        <w:tblLook w:val="04A0" w:firstRow="1" w:lastRow="0" w:firstColumn="1" w:lastColumn="0" w:noHBand="0" w:noVBand="1"/>
      </w:tblPr>
      <w:tblGrid>
        <w:gridCol w:w="570"/>
        <w:gridCol w:w="8609"/>
      </w:tblGrid>
      <w:tr w:rsidR="001042A1" w:rsidRPr="004D532D" w14:paraId="0418EDA1" w14:textId="77777777" w:rsidTr="001042A1">
        <w:tc>
          <w:tcPr>
            <w:tcW w:w="426" w:type="dxa"/>
            <w:shd w:val="clear" w:color="auto" w:fill="BFBFBF" w:themeFill="background1" w:themeFillShade="BF"/>
          </w:tcPr>
          <w:p w14:paraId="60D84FDF" w14:textId="42ADFC77" w:rsidR="001042A1" w:rsidRPr="001042A1" w:rsidRDefault="001042A1" w:rsidP="001042A1">
            <w:pPr>
              <w:pStyle w:val="TreAkapitu"/>
              <w:ind w:firstLine="0"/>
              <w:jc w:val="center"/>
              <w:rPr>
                <w:b/>
                <w:bCs/>
              </w:rPr>
            </w:pPr>
            <w:r w:rsidRPr="001042A1">
              <w:rPr>
                <w:b/>
                <w:bCs/>
              </w:rPr>
              <w:t>Lp.</w:t>
            </w:r>
          </w:p>
        </w:tc>
        <w:tc>
          <w:tcPr>
            <w:tcW w:w="8753" w:type="dxa"/>
            <w:shd w:val="clear" w:color="auto" w:fill="BFBFBF" w:themeFill="background1" w:themeFillShade="BF"/>
          </w:tcPr>
          <w:p w14:paraId="5434AE8B" w14:textId="2D2C4FBA" w:rsidR="001042A1" w:rsidRPr="001042A1" w:rsidRDefault="001042A1" w:rsidP="001042A1">
            <w:pPr>
              <w:pStyle w:val="TreAkapitu"/>
              <w:ind w:firstLine="0"/>
              <w:rPr>
                <w:b/>
                <w:bCs/>
              </w:rPr>
            </w:pPr>
            <w:r w:rsidRPr="001042A1">
              <w:rPr>
                <w:b/>
                <w:bCs/>
              </w:rPr>
              <w:t>Treść</w:t>
            </w:r>
          </w:p>
        </w:tc>
      </w:tr>
      <w:tr w:rsidR="001042A1" w:rsidRPr="004D532D" w14:paraId="4E5589DB" w14:textId="77777777" w:rsidTr="001042A1">
        <w:tc>
          <w:tcPr>
            <w:tcW w:w="426" w:type="dxa"/>
          </w:tcPr>
          <w:p w14:paraId="73F3BE1F" w14:textId="176D5CDE" w:rsidR="001042A1" w:rsidRDefault="001042A1" w:rsidP="001042A1">
            <w:pPr>
              <w:pStyle w:val="TreAkapitu"/>
              <w:ind w:firstLine="0"/>
              <w:jc w:val="center"/>
            </w:pPr>
            <w:r>
              <w:t>1.</w:t>
            </w:r>
          </w:p>
        </w:tc>
        <w:tc>
          <w:tcPr>
            <w:tcW w:w="8753" w:type="dxa"/>
          </w:tcPr>
          <w:p w14:paraId="68D1A937" w14:textId="5990804C" w:rsidR="001042A1" w:rsidRPr="004D532D" w:rsidRDefault="001042A1" w:rsidP="001042A1">
            <w:pPr>
              <w:pStyle w:val="TreAkapitu"/>
              <w:ind w:firstLine="0"/>
            </w:pPr>
            <w:r w:rsidRPr="004D532D">
              <w:t>treści obrazujące przemoc, obrażenia fizyczne, okrucieństwo bądź śmierć,</w:t>
            </w:r>
          </w:p>
        </w:tc>
      </w:tr>
      <w:tr w:rsidR="001042A1" w:rsidRPr="004D532D" w14:paraId="62389CD6" w14:textId="77777777" w:rsidTr="001042A1">
        <w:tc>
          <w:tcPr>
            <w:tcW w:w="426" w:type="dxa"/>
          </w:tcPr>
          <w:p w14:paraId="05ECBB7E" w14:textId="0503E709" w:rsidR="001042A1" w:rsidRPr="004D532D" w:rsidRDefault="001042A1" w:rsidP="001042A1">
            <w:pPr>
              <w:pStyle w:val="TreAkapitu"/>
              <w:ind w:firstLine="0"/>
              <w:jc w:val="center"/>
            </w:pPr>
            <w:r>
              <w:t>2.</w:t>
            </w:r>
          </w:p>
        </w:tc>
        <w:tc>
          <w:tcPr>
            <w:tcW w:w="8753" w:type="dxa"/>
          </w:tcPr>
          <w:p w14:paraId="4B60F8E1" w14:textId="657CF5C0" w:rsidR="001042A1" w:rsidRPr="004D532D" w:rsidRDefault="001042A1" w:rsidP="001042A1">
            <w:pPr>
              <w:pStyle w:val="TreAkapitu"/>
              <w:ind w:firstLine="0"/>
            </w:pPr>
            <w:r w:rsidRPr="004D532D">
              <w:t>treści nawołujące do samookolaczeń, samobójstw, zachowań szkodliwych dla zdrowia,</w:t>
            </w:r>
          </w:p>
        </w:tc>
      </w:tr>
      <w:tr w:rsidR="001042A1" w:rsidRPr="004D532D" w14:paraId="782DA4A9" w14:textId="77777777" w:rsidTr="001042A1">
        <w:tc>
          <w:tcPr>
            <w:tcW w:w="426" w:type="dxa"/>
          </w:tcPr>
          <w:p w14:paraId="17959D2F" w14:textId="06255284" w:rsidR="001042A1" w:rsidRPr="004D532D" w:rsidRDefault="001042A1" w:rsidP="001042A1">
            <w:pPr>
              <w:pStyle w:val="TreAkapitu"/>
              <w:ind w:firstLine="0"/>
              <w:jc w:val="center"/>
            </w:pPr>
            <w:r>
              <w:t>3.</w:t>
            </w:r>
          </w:p>
        </w:tc>
        <w:tc>
          <w:tcPr>
            <w:tcW w:w="8753" w:type="dxa"/>
          </w:tcPr>
          <w:p w14:paraId="30E5BA6D" w14:textId="65E18419" w:rsidR="001042A1" w:rsidRPr="004D532D" w:rsidRDefault="001042A1" w:rsidP="001042A1">
            <w:pPr>
              <w:pStyle w:val="TreAkapitu"/>
              <w:ind w:firstLine="0"/>
            </w:pPr>
            <w:r w:rsidRPr="004D532D">
              <w:t>treści dyskryminacyjne, promujące wrogość, nienawiść, rasizm</w:t>
            </w:r>
          </w:p>
        </w:tc>
      </w:tr>
      <w:tr w:rsidR="001042A1" w:rsidRPr="004D532D" w14:paraId="128247F3" w14:textId="77777777" w:rsidTr="001042A1">
        <w:tc>
          <w:tcPr>
            <w:tcW w:w="426" w:type="dxa"/>
          </w:tcPr>
          <w:p w14:paraId="7D0E3071" w14:textId="60DB51F1" w:rsidR="001042A1" w:rsidRPr="004D532D" w:rsidRDefault="001042A1" w:rsidP="001042A1">
            <w:pPr>
              <w:pStyle w:val="TreAkapitu"/>
              <w:ind w:firstLine="0"/>
              <w:jc w:val="center"/>
            </w:pPr>
            <w:r>
              <w:t>4.</w:t>
            </w:r>
          </w:p>
        </w:tc>
        <w:tc>
          <w:tcPr>
            <w:tcW w:w="8753" w:type="dxa"/>
          </w:tcPr>
          <w:p w14:paraId="0A12E906" w14:textId="61BBCF57" w:rsidR="001042A1" w:rsidRPr="004D532D" w:rsidRDefault="001042A1" w:rsidP="001042A1">
            <w:pPr>
              <w:pStyle w:val="TreAkapitu"/>
              <w:ind w:firstLine="0"/>
            </w:pPr>
            <w:r w:rsidRPr="004D532D">
              <w:t>treści pornograficzne dostępne bez żadnego ostrzeżenia (w szczególności pornografia dziecięca)</w:t>
            </w:r>
          </w:p>
        </w:tc>
      </w:tr>
      <w:tr w:rsidR="001042A1" w:rsidRPr="004D532D" w14:paraId="77CD1138" w14:textId="77777777" w:rsidTr="001042A1">
        <w:tc>
          <w:tcPr>
            <w:tcW w:w="426" w:type="dxa"/>
          </w:tcPr>
          <w:p w14:paraId="5EF5DE84" w14:textId="58E36909" w:rsidR="001042A1" w:rsidRPr="004D532D" w:rsidRDefault="001042A1" w:rsidP="001042A1">
            <w:pPr>
              <w:pStyle w:val="TreAkapitu"/>
              <w:ind w:firstLine="0"/>
              <w:jc w:val="center"/>
            </w:pPr>
            <w:r>
              <w:t>5.</w:t>
            </w:r>
          </w:p>
        </w:tc>
        <w:tc>
          <w:tcPr>
            <w:tcW w:w="8753" w:type="dxa"/>
          </w:tcPr>
          <w:p w14:paraId="2B0EF4AB" w14:textId="24655836" w:rsidR="001042A1" w:rsidRPr="004D532D" w:rsidRDefault="001042A1" w:rsidP="001042A1">
            <w:pPr>
              <w:pStyle w:val="TreAkapitu"/>
              <w:ind w:firstLine="0"/>
            </w:pPr>
            <w:r w:rsidRPr="004D532D">
              <w:t xml:space="preserve">relacje na żywo prezentujące zachowania określane i postrzegane jako patologiczne (tzw. </w:t>
            </w:r>
            <w:r w:rsidRPr="004D532D">
              <w:rPr>
                <w:i/>
                <w:iCs/>
              </w:rPr>
              <w:t>patostream</w:t>
            </w:r>
            <w:r w:rsidRPr="004D532D">
              <w:t>)</w:t>
            </w:r>
          </w:p>
        </w:tc>
      </w:tr>
    </w:tbl>
    <w:p w14:paraId="4D4C099C" w14:textId="72364668" w:rsidR="006C294A" w:rsidRDefault="001042A1" w:rsidP="006C294A">
      <w:pPr>
        <w:pStyle w:val="Akapitzlist"/>
      </w:pPr>
      <w:r>
        <w:t xml:space="preserve">Źródło: opracowanie własne na podstawie </w:t>
      </w:r>
      <w:hyperlink r:id="rId85" w:history="1">
        <w:r w:rsidRPr="00AF6A9E">
          <w:rPr>
            <w:rStyle w:val="Hipercze"/>
          </w:rPr>
          <w:t>https://www.gov.pl/web/niezagubdzieckawsieci/szkodliwe-tresci-w-internecie-nie-akceptuje-reaguje</w:t>
        </w:r>
      </w:hyperlink>
    </w:p>
    <w:p w14:paraId="59F5AEB6" w14:textId="77777777" w:rsidR="001042A1" w:rsidRDefault="001042A1" w:rsidP="006C294A">
      <w:pPr>
        <w:pStyle w:val="Akapitzlist"/>
      </w:pPr>
    </w:p>
    <w:p w14:paraId="526FF522" w14:textId="76C4E86C" w:rsidR="00D670C4" w:rsidRDefault="005C6B5B" w:rsidP="00D90770">
      <w:pPr>
        <w:pStyle w:val="TreAkapitu"/>
        <w:ind w:firstLine="360"/>
      </w:pPr>
      <w:r>
        <w:t xml:space="preserve">Algorytm weryfikacji </w:t>
      </w:r>
      <w:r w:rsidR="00A36256">
        <w:t>zaczyna się</w:t>
      </w:r>
      <w:r w:rsidR="00624E69">
        <w:t xml:space="preserve"> żądaniem</w:t>
      </w:r>
      <w:r w:rsidR="00624E69" w:rsidRPr="00624E69">
        <w:t xml:space="preserve"> </w:t>
      </w:r>
      <w:r w:rsidR="006D723F">
        <w:t xml:space="preserve">węzła B o </w:t>
      </w:r>
      <w:r w:rsidR="00624E69">
        <w:t>otrzymani</w:t>
      </w:r>
      <w:r w:rsidR="006D723F">
        <w:t>e</w:t>
      </w:r>
      <w:r w:rsidR="00624E69">
        <w:t xml:space="preserve"> pożyczki</w:t>
      </w:r>
      <w:r w:rsidR="00776595">
        <w:t xml:space="preserve">. Następnie otrzymywana jest reprezentacja jego sieci społecznościowej, z której kolejno tworzone są poszczególne listy. Po otrzymaniu list określony zostaje </w:t>
      </w:r>
      <w:r w:rsidR="005E5BE8">
        <w:t xml:space="preserve">obliczony ważony </w:t>
      </w:r>
      <w:r w:rsidR="00776595">
        <w:t xml:space="preserve">średni </w:t>
      </w:r>
      <w:r w:rsidR="00776595">
        <w:rPr>
          <w:i/>
          <w:iCs/>
        </w:rPr>
        <w:t>rating</w:t>
      </w:r>
      <w:r w:rsidR="00290F85">
        <w:t xml:space="preserve">. W zależności od </w:t>
      </w:r>
      <w:r w:rsidR="005E5BE8">
        <w:t>miary pokrewieństwa pomiędzy węzłami</w:t>
      </w:r>
      <w:r w:rsidR="00290F85">
        <w:t xml:space="preserve"> przyjmujemy </w:t>
      </w:r>
      <w:r w:rsidR="00E01F53">
        <w:t xml:space="preserve">odpowiednią </w:t>
      </w:r>
      <w:r w:rsidR="00290F85">
        <w:t>wagę</w:t>
      </w:r>
      <w:r w:rsidR="00D670C4">
        <w:t>, według następującego wzoru:</w:t>
      </w:r>
    </w:p>
    <w:p w14:paraId="04CE1E65" w14:textId="36146A6B" w:rsidR="00D670C4" w:rsidRDefault="00D670C4" w:rsidP="00D670C4">
      <w:pPr>
        <w:pStyle w:val="TreAkapitu"/>
        <w:ind w:firstLine="360"/>
        <w:jc w:val="center"/>
      </w:pPr>
      <m:oMathPara>
        <m:oMath>
          <m:r>
            <w:rPr>
              <w:rFonts w:ascii="Cambria Math" w:hAnsi="Cambria Math"/>
            </w:rPr>
            <m:t xml:space="preserve">W= </m:t>
          </m:r>
          <m:f>
            <m:fPr>
              <m:ctrlPr>
                <w:rPr>
                  <w:rFonts w:ascii="Cambria Math" w:hAnsi="Cambria Math"/>
                  <w:i/>
                </w:rPr>
              </m:ctrlPr>
            </m:fPr>
            <m:num>
              <m:r>
                <w:rPr>
                  <w:rFonts w:ascii="Cambria Math" w:hAnsi="Cambria Math"/>
                </w:rPr>
                <m:t>M</m:t>
              </m:r>
            </m:num>
            <m:den>
              <m:r>
                <w:rPr>
                  <w:rFonts w:ascii="Cambria Math" w:hAnsi="Cambria Math"/>
                </w:rPr>
                <m:t>L</m:t>
              </m:r>
            </m:den>
          </m:f>
        </m:oMath>
      </m:oMathPara>
    </w:p>
    <w:p w14:paraId="5D3083A4" w14:textId="77777777" w:rsidR="00D670C4" w:rsidRDefault="00D670C4" w:rsidP="00D90770">
      <w:pPr>
        <w:pStyle w:val="TreAkapitu"/>
        <w:ind w:firstLine="360"/>
      </w:pPr>
    </w:p>
    <w:p w14:paraId="6797F56A" w14:textId="5E2BEE65" w:rsidR="00D670C4" w:rsidRDefault="00F0097A" w:rsidP="00D90770">
      <w:pPr>
        <w:pStyle w:val="TreAkapitu"/>
        <w:ind w:firstLine="360"/>
      </w:pPr>
      <w:r>
        <w:t>g</w:t>
      </w:r>
      <w:r w:rsidR="00D670C4">
        <w:t xml:space="preserve">dzie: </w:t>
      </w:r>
    </w:p>
    <w:p w14:paraId="3E943A88" w14:textId="77777777" w:rsidR="00DC6712" w:rsidRDefault="00DC6712" w:rsidP="00D90770">
      <w:pPr>
        <w:pStyle w:val="TreAkapitu"/>
        <w:ind w:firstLine="360"/>
      </w:pPr>
      <w:r>
        <w:t xml:space="preserve">W – waga, </w:t>
      </w:r>
    </w:p>
    <w:p w14:paraId="3D043137" w14:textId="77777777" w:rsidR="00DC6712" w:rsidRDefault="00DC6712" w:rsidP="00D90770">
      <w:pPr>
        <w:pStyle w:val="TreAkapitu"/>
        <w:ind w:firstLine="360"/>
      </w:pPr>
      <w:r>
        <w:t xml:space="preserve">L - liczba stopni separacji pomiędzy węzłami, </w:t>
      </w:r>
    </w:p>
    <w:p w14:paraId="4DC0FD01" w14:textId="5796533D" w:rsidR="00DC6712" w:rsidRDefault="00DC6712" w:rsidP="00D90770">
      <w:pPr>
        <w:pStyle w:val="TreAkapitu"/>
        <w:ind w:firstLine="360"/>
      </w:pPr>
      <w:r>
        <w:t>M – maksymalna liczba stopnia separacji danego węzła</w:t>
      </w:r>
    </w:p>
    <w:p w14:paraId="75D5E8A5" w14:textId="5794BDA2" w:rsidR="00624E69" w:rsidRDefault="00641CD3" w:rsidP="001D5EC8">
      <w:pPr>
        <w:pStyle w:val="TreAkapitu"/>
        <w:ind w:firstLine="360"/>
      </w:pPr>
      <w:r>
        <w:t xml:space="preserve">Finalnie na </w:t>
      </w:r>
      <w:r w:rsidR="00290F85">
        <w:t>podstawie wyliczonej średniej</w:t>
      </w:r>
      <w:r w:rsidR="00FF4FFF">
        <w:t xml:space="preserve"> ważonej</w:t>
      </w:r>
      <w:r w:rsidR="00290F85">
        <w:t xml:space="preserve"> </w:t>
      </w:r>
      <w:r w:rsidR="00290F85">
        <w:rPr>
          <w:i/>
          <w:iCs/>
        </w:rPr>
        <w:t>rating</w:t>
      </w:r>
      <w:r w:rsidR="00776595">
        <w:t xml:space="preserve"> zostaje podejmowana decyzja o przyznaniu pożyczki.  </w:t>
      </w:r>
    </w:p>
    <w:p w14:paraId="3F483427" w14:textId="50058A78" w:rsidR="00662DB2" w:rsidRDefault="00662DB2" w:rsidP="00D90770">
      <w:pPr>
        <w:pStyle w:val="TreAkapitu"/>
        <w:ind w:firstLine="360"/>
      </w:pPr>
    </w:p>
    <w:p w14:paraId="42973EF8" w14:textId="7AB16428" w:rsidR="00D30C35" w:rsidRDefault="00D30C35" w:rsidP="00D30C35">
      <w:pPr>
        <w:pStyle w:val="Legenda"/>
      </w:pPr>
      <w:bookmarkStart w:id="295" w:name="_Toc91667913"/>
      <w:r>
        <w:lastRenderedPageBreak/>
        <w:t xml:space="preserve">Rysunek </w:t>
      </w:r>
      <w:fldSimple w:instr=" SEQ Rysunek \* ARABIC ">
        <w:r w:rsidR="001D0F84">
          <w:rPr>
            <w:noProof/>
          </w:rPr>
          <w:t>54</w:t>
        </w:r>
      </w:fldSimple>
      <w:r>
        <w:t xml:space="preserve">. Algorytm weryfikacji </w:t>
      </w:r>
      <w:r w:rsidR="00082519">
        <w:t>przyznania</w:t>
      </w:r>
      <w:r>
        <w:t xml:space="preserve"> pożyczki</w:t>
      </w:r>
      <w:bookmarkEnd w:id="295"/>
      <w:r>
        <w:br/>
      </w:r>
    </w:p>
    <w:p w14:paraId="5BF1CA6D" w14:textId="21E4425B" w:rsidR="00D30C35" w:rsidRDefault="0048174F" w:rsidP="0048174F">
      <w:pPr>
        <w:pStyle w:val="TreAkapitu"/>
        <w:ind w:firstLine="0"/>
        <w:jc w:val="center"/>
      </w:pPr>
      <w:r>
        <w:rPr>
          <w:noProof/>
        </w:rPr>
        <w:drawing>
          <wp:inline distT="0" distB="0" distL="0" distR="0" wp14:anchorId="5F7D2AF8" wp14:editId="0073E79C">
            <wp:extent cx="2825822" cy="5242560"/>
            <wp:effectExtent l="0" t="0" r="0" b="0"/>
            <wp:docPr id="199" name="Obraz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44366" cy="5276964"/>
                    </a:xfrm>
                    <a:prstGeom prst="rect">
                      <a:avLst/>
                    </a:prstGeom>
                    <a:noFill/>
                    <a:ln>
                      <a:noFill/>
                    </a:ln>
                  </pic:spPr>
                </pic:pic>
              </a:graphicData>
            </a:graphic>
          </wp:inline>
        </w:drawing>
      </w:r>
    </w:p>
    <w:p w14:paraId="783E3380" w14:textId="77777777" w:rsidR="00950611" w:rsidRPr="008C0A40" w:rsidRDefault="00950611" w:rsidP="00950611">
      <w:pPr>
        <w:spacing w:after="0" w:line="360" w:lineRule="auto"/>
        <w:ind w:left="1416" w:firstLine="2"/>
        <w:jc w:val="both"/>
        <w:rPr>
          <w:rFonts w:eastAsia="Calibri" w:cs="Times New Roman"/>
          <w:sz w:val="20"/>
          <w:szCs w:val="16"/>
          <w:lang w:eastAsia="pl-PL"/>
        </w:rPr>
      </w:pPr>
      <w:r w:rsidRPr="008C0A40">
        <w:rPr>
          <w:rFonts w:eastAsia="Calibri" w:cs="Times New Roman"/>
          <w:sz w:val="20"/>
          <w:szCs w:val="20"/>
          <w:lang w:eastAsia="pl-PL"/>
        </w:rPr>
        <w:t>Źródło: Opracowanie własne</w:t>
      </w:r>
      <w:r w:rsidRPr="006A3FCC">
        <w:rPr>
          <w:rFonts w:eastAsia="Calibri" w:cs="Times New Roman"/>
          <w:sz w:val="20"/>
          <w:szCs w:val="20"/>
          <w:lang w:eastAsia="pl-PL"/>
        </w:rPr>
        <w:t xml:space="preserve"> na podstawie </w:t>
      </w:r>
      <w:r w:rsidRPr="008C0A40">
        <w:rPr>
          <w:rFonts w:eastAsia="Calibri" w:cs="Times New Roman"/>
          <w:i/>
          <w:iCs/>
          <w:sz w:val="20"/>
          <w:szCs w:val="20"/>
          <w:lang w:eastAsia="pl-PL"/>
        </w:rPr>
        <w:t>„Authorization and authentication based on an individual's social network</w:t>
      </w:r>
      <w:r w:rsidRPr="008C0A40">
        <w:rPr>
          <w:rFonts w:eastAsia="Calibri" w:cs="Times New Roman"/>
          <w:i/>
          <w:iCs/>
          <w:szCs w:val="20"/>
          <w:lang w:eastAsia="pl-PL"/>
        </w:rPr>
        <w:t>”</w:t>
      </w:r>
    </w:p>
    <w:p w14:paraId="20DC788C" w14:textId="3DEC6CCC" w:rsidR="00A84C2E" w:rsidRDefault="00A84C2E" w:rsidP="000A085D">
      <w:pPr>
        <w:pStyle w:val="TreAkapitu"/>
        <w:ind w:firstLine="0"/>
      </w:pPr>
    </w:p>
    <w:p w14:paraId="16F04B6D" w14:textId="5FA5680D" w:rsidR="00A4433E" w:rsidRDefault="00C50198" w:rsidP="00C70450">
      <w:pPr>
        <w:pStyle w:val="TreAkapitu"/>
      </w:pPr>
      <w:r>
        <w:t xml:space="preserve">Tak jak zostało to zdefiniowane w podrozdziale 2.7.4., pożyczkodawca dokonuje decyzji komu zostanie udzielona pożyczka </w:t>
      </w:r>
      <w:r w:rsidR="000A45AC">
        <w:t>wybierając spośród</w:t>
      </w:r>
      <w:r>
        <w:t xml:space="preserve"> dostępnych ofert</w:t>
      </w:r>
      <w:r w:rsidR="000A45AC">
        <w:t xml:space="preserve"> (wystawionych wniosków)</w:t>
      </w:r>
      <w:r>
        <w:t>. Z racji tego iż, p</w:t>
      </w:r>
      <w:r w:rsidR="00CB630B">
        <w:t xml:space="preserve">owyższy diagram algorytmu weryfikacji </w:t>
      </w:r>
      <w:r w:rsidR="00B464B8">
        <w:t>przyznania</w:t>
      </w:r>
      <w:r w:rsidR="00CB630B">
        <w:t xml:space="preserve"> pożyczki przedstawiony został od strony pożyczkobiorcy</w:t>
      </w:r>
      <w:r w:rsidR="00B36E9F">
        <w:t>, n</w:t>
      </w:r>
      <w:r w:rsidR="00CB630B">
        <w:t>ie został uwzględniony w nim przypadek, w którym pożyczkodawca chciałby udzielić pożyczki węzłowi B, jednakże ten znajdowałby się na jego czarnej liście.</w:t>
      </w:r>
      <w:r w:rsidR="00157314">
        <w:t xml:space="preserve"> W tym przypadku nie jest możliwe udzielenie pożyczki.</w:t>
      </w:r>
    </w:p>
    <w:p w14:paraId="17C04BF8" w14:textId="0657EB82" w:rsidR="005E1210" w:rsidRDefault="005E1210" w:rsidP="00C70450">
      <w:pPr>
        <w:pStyle w:val="TreAkapitu"/>
      </w:pPr>
    </w:p>
    <w:p w14:paraId="75F28109" w14:textId="77777777" w:rsidR="005E1210" w:rsidRPr="00C70450" w:rsidRDefault="005E1210" w:rsidP="00C70450">
      <w:pPr>
        <w:pStyle w:val="TreAkapitu"/>
      </w:pPr>
    </w:p>
    <w:p w14:paraId="72E807D1" w14:textId="7C6DE656" w:rsidR="00C5437F" w:rsidRDefault="00C5437F" w:rsidP="00D340D5">
      <w:pPr>
        <w:pStyle w:val="Nagwek3"/>
      </w:pPr>
      <w:bookmarkStart w:id="296" w:name="_Toc8601663"/>
      <w:bookmarkStart w:id="297" w:name="_Toc91668354"/>
      <w:bookmarkEnd w:id="293"/>
      <w:r>
        <w:lastRenderedPageBreak/>
        <w:t xml:space="preserve">Algorytm </w:t>
      </w:r>
      <w:bookmarkEnd w:id="296"/>
      <w:r w:rsidR="00D76BC7">
        <w:t xml:space="preserve">przyznawania punktów </w:t>
      </w:r>
      <w:r w:rsidR="00D76BC7">
        <w:rPr>
          <w:i/>
          <w:iCs/>
        </w:rPr>
        <w:t>rating</w:t>
      </w:r>
      <w:bookmarkEnd w:id="297"/>
    </w:p>
    <w:p w14:paraId="701A4015" w14:textId="37C59D3A" w:rsidR="00AA79E2" w:rsidRPr="00AA79E2" w:rsidRDefault="005E1210" w:rsidP="000A6D42">
      <w:pPr>
        <w:pStyle w:val="TreAkapitu"/>
      </w:pPr>
      <w:r>
        <w:t xml:space="preserve">Kolejnym z algorytmów zastosowanych w systemie jest określenie początkowych punktów </w:t>
      </w:r>
      <w:r>
        <w:rPr>
          <w:i/>
          <w:iCs/>
        </w:rPr>
        <w:t>rating</w:t>
      </w:r>
      <w:r>
        <w:t xml:space="preserve"> użytkownika, wykorzystując media społecznościowe. </w:t>
      </w:r>
      <w:r w:rsidR="00AB2FE5">
        <w:t>Użytkownik poproszony jest o zalogowanie się do systemu za pomocą wybranego serwisu społecznościowego i w ten sposób następuje integracja profilu z zewnętrznym systemem</w:t>
      </w:r>
      <w:r w:rsidR="00A87255">
        <w:t>.</w:t>
      </w:r>
    </w:p>
    <w:p w14:paraId="6EFE37BE" w14:textId="77777777" w:rsidR="00AE6460" w:rsidRDefault="00AE6460" w:rsidP="005E1210">
      <w:pPr>
        <w:pStyle w:val="TreAkapitu"/>
      </w:pPr>
    </w:p>
    <w:p w14:paraId="1F25A5C1" w14:textId="4EF672D3" w:rsidR="00D04704" w:rsidRPr="00F86520" w:rsidRDefault="00D04704" w:rsidP="00D04704">
      <w:pPr>
        <w:pStyle w:val="Legenda"/>
        <w:rPr>
          <w:b w:val="0"/>
          <w:bCs w:val="0"/>
        </w:rPr>
      </w:pPr>
      <w:bookmarkStart w:id="298" w:name="_Toc91667914"/>
      <w:r w:rsidRPr="00F86520">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5</w:t>
      </w:r>
      <w:r w:rsidR="001D0F84">
        <w:rPr>
          <w:b w:val="0"/>
          <w:bCs w:val="0"/>
        </w:rPr>
        <w:fldChar w:fldCharType="end"/>
      </w:r>
      <w:r w:rsidRPr="00F86520">
        <w:rPr>
          <w:b w:val="0"/>
          <w:bCs w:val="0"/>
        </w:rPr>
        <w:t xml:space="preserve">. Integracja </w:t>
      </w:r>
      <w:r w:rsidR="006E5E45">
        <w:rPr>
          <w:b w:val="0"/>
          <w:bCs w:val="0"/>
        </w:rPr>
        <w:t xml:space="preserve">z </w:t>
      </w:r>
      <w:r w:rsidRPr="00F86520">
        <w:rPr>
          <w:b w:val="0"/>
          <w:bCs w:val="0"/>
        </w:rPr>
        <w:t>profil</w:t>
      </w:r>
      <w:r w:rsidR="006E5E45">
        <w:rPr>
          <w:b w:val="0"/>
          <w:bCs w:val="0"/>
        </w:rPr>
        <w:t xml:space="preserve">em </w:t>
      </w:r>
      <w:r w:rsidRPr="00F86520">
        <w:rPr>
          <w:b w:val="0"/>
          <w:bCs w:val="0"/>
        </w:rPr>
        <w:t>społeczności</w:t>
      </w:r>
      <w:r w:rsidR="006E5E45">
        <w:rPr>
          <w:b w:val="0"/>
          <w:bCs w:val="0"/>
        </w:rPr>
        <w:t>owym</w:t>
      </w:r>
      <w:r w:rsidRPr="00F86520">
        <w:rPr>
          <w:b w:val="0"/>
          <w:bCs w:val="0"/>
        </w:rPr>
        <w:t xml:space="preserve"> </w:t>
      </w:r>
      <w:r w:rsidRPr="00F86520">
        <w:rPr>
          <w:b w:val="0"/>
          <w:bCs w:val="0"/>
          <w:i/>
          <w:iCs/>
        </w:rPr>
        <w:t>Facebook</w:t>
      </w:r>
      <w:bookmarkEnd w:id="298"/>
    </w:p>
    <w:p w14:paraId="6903D227" w14:textId="665101F2" w:rsidR="00392D9E" w:rsidRDefault="00392D9E" w:rsidP="00392D9E">
      <w:pPr>
        <w:pStyle w:val="TreAkapitu"/>
        <w:jc w:val="center"/>
      </w:pPr>
      <w:r>
        <w:rPr>
          <w:noProof/>
        </w:rPr>
        <w:drawing>
          <wp:inline distT="0" distB="0" distL="0" distR="0" wp14:anchorId="7D9108CD" wp14:editId="7988EAD7">
            <wp:extent cx="3324225" cy="619125"/>
            <wp:effectExtent l="0" t="0" r="9525" b="9525"/>
            <wp:docPr id="193" name="Obraz 19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Obraz 193" descr="Obraz zawierający tekst&#10;&#10;Opis wygenerowany automatycznie"/>
                    <pic:cNvPicPr/>
                  </pic:nvPicPr>
                  <pic:blipFill>
                    <a:blip r:embed="rId87"/>
                    <a:stretch>
                      <a:fillRect/>
                    </a:stretch>
                  </pic:blipFill>
                  <pic:spPr>
                    <a:xfrm>
                      <a:off x="0" y="0"/>
                      <a:ext cx="3324225" cy="619125"/>
                    </a:xfrm>
                    <a:prstGeom prst="rect">
                      <a:avLst/>
                    </a:prstGeom>
                  </pic:spPr>
                </pic:pic>
              </a:graphicData>
            </a:graphic>
          </wp:inline>
        </w:drawing>
      </w:r>
    </w:p>
    <w:p w14:paraId="4CC48DDC" w14:textId="17353DA4" w:rsidR="00F86520" w:rsidRDefault="00F86520" w:rsidP="00392D9E">
      <w:pPr>
        <w:pStyle w:val="TreAkapitu"/>
        <w:jc w:val="center"/>
      </w:pPr>
      <w:r>
        <w:t>źródło: opracowanie własne</w:t>
      </w:r>
      <w:r w:rsidR="00F1035C">
        <w:br/>
      </w:r>
    </w:p>
    <w:p w14:paraId="3C6D10BB" w14:textId="6EA0A6D8" w:rsidR="00D04704" w:rsidRPr="00AA79E2" w:rsidRDefault="00D04704" w:rsidP="00D04704">
      <w:pPr>
        <w:pStyle w:val="TreAkapitu"/>
      </w:pPr>
      <w:r>
        <w:t xml:space="preserve">Po dokonaniu integracji, system otrzymuje dostęp do danych udostępnionych przez użytkownika w serwisie społecznościowym. Ponadto uwzględniane są również wszelkie działania jakie podjął użytkownik. Dzięki nim jesteśmy w stanie w pewnym stopniu oszacować do jakiej klasy społecznej należy użytkownik oraz jakie generuje przychody, co przekłada się na maksymalna kwotę pożyczki, jaką może otrzymać oraz jej prawdopodobieństwo spłaty. </w:t>
      </w:r>
    </w:p>
    <w:p w14:paraId="63A787B1" w14:textId="411EF004" w:rsidR="00D5464E" w:rsidRDefault="00D5464E" w:rsidP="00D5464E">
      <w:pPr>
        <w:pStyle w:val="TreAkapitu"/>
      </w:pPr>
    </w:p>
    <w:p w14:paraId="3AD630E7" w14:textId="30052127" w:rsidR="008B03A3" w:rsidRPr="008B03A3" w:rsidRDefault="008B03A3" w:rsidP="008B03A3">
      <w:pPr>
        <w:pStyle w:val="Legenda"/>
        <w:rPr>
          <w:b w:val="0"/>
          <w:bCs w:val="0"/>
        </w:rPr>
      </w:pPr>
      <w:r w:rsidRPr="008B03A3">
        <w:rPr>
          <w:b w:val="0"/>
          <w:bCs w:val="0"/>
        </w:rPr>
        <w:t xml:space="preserve">Tabela </w:t>
      </w:r>
      <w:r w:rsidRPr="008B03A3">
        <w:rPr>
          <w:b w:val="0"/>
          <w:bCs w:val="0"/>
        </w:rPr>
        <w:fldChar w:fldCharType="begin"/>
      </w:r>
      <w:r w:rsidRPr="008B03A3">
        <w:rPr>
          <w:b w:val="0"/>
          <w:bCs w:val="0"/>
        </w:rPr>
        <w:instrText xml:space="preserve"> SEQ Tabela \* ARABIC </w:instrText>
      </w:r>
      <w:r w:rsidRPr="008B03A3">
        <w:rPr>
          <w:b w:val="0"/>
          <w:bCs w:val="0"/>
        </w:rPr>
        <w:fldChar w:fldCharType="separate"/>
      </w:r>
      <w:r w:rsidR="00B14963">
        <w:rPr>
          <w:b w:val="0"/>
          <w:bCs w:val="0"/>
          <w:noProof/>
        </w:rPr>
        <w:t>23</w:t>
      </w:r>
      <w:r w:rsidRPr="008B03A3">
        <w:rPr>
          <w:b w:val="0"/>
          <w:bCs w:val="0"/>
        </w:rPr>
        <w:fldChar w:fldCharType="end"/>
      </w:r>
      <w:r w:rsidRPr="008B03A3">
        <w:rPr>
          <w:b w:val="0"/>
          <w:bCs w:val="0"/>
        </w:rPr>
        <w:t>.</w:t>
      </w:r>
      <w:r>
        <w:rPr>
          <w:b w:val="0"/>
          <w:bCs w:val="0"/>
        </w:rPr>
        <w:t xml:space="preserve"> Dane mające wpływ na oszacowanie należności do danej klasy społecznej</w:t>
      </w:r>
    </w:p>
    <w:tbl>
      <w:tblPr>
        <w:tblStyle w:val="Zwykatabela1"/>
        <w:tblW w:w="9606" w:type="dxa"/>
        <w:tblLook w:val="04A0" w:firstRow="1" w:lastRow="0" w:firstColumn="1" w:lastColumn="0" w:noHBand="0" w:noVBand="1"/>
      </w:tblPr>
      <w:tblGrid>
        <w:gridCol w:w="1832"/>
        <w:gridCol w:w="2688"/>
        <w:gridCol w:w="1825"/>
        <w:gridCol w:w="1418"/>
        <w:gridCol w:w="1843"/>
      </w:tblGrid>
      <w:tr w:rsidR="000F4920" w14:paraId="04824267" w14:textId="77777777" w:rsidTr="00956C33">
        <w:trPr>
          <w:cnfStyle w:val="100000000000" w:firstRow="1" w:lastRow="0" w:firstColumn="0" w:lastColumn="0" w:oddVBand="0" w:evenVBand="0" w:oddHBand="0"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shd w:val="clear" w:color="auto" w:fill="95B3D7" w:themeFill="accent1" w:themeFillTint="99"/>
          </w:tcPr>
          <w:p w14:paraId="22902FD7" w14:textId="26F8D794" w:rsidR="00D5464E" w:rsidRPr="00D755E1" w:rsidRDefault="002A7311" w:rsidP="00D5464E">
            <w:pPr>
              <w:pStyle w:val="TreAkapitu"/>
              <w:ind w:firstLine="0"/>
              <w:jc w:val="left"/>
            </w:pPr>
            <w:r>
              <w:t>Demografia</w:t>
            </w:r>
          </w:p>
          <w:p w14:paraId="3909AFF8" w14:textId="77777777" w:rsidR="00D5464E" w:rsidRPr="00D755E1" w:rsidRDefault="00D5464E" w:rsidP="00D5464E">
            <w:pPr>
              <w:pStyle w:val="TreAkapitu"/>
              <w:ind w:firstLine="0"/>
              <w:jc w:val="left"/>
            </w:pPr>
          </w:p>
        </w:tc>
        <w:tc>
          <w:tcPr>
            <w:tcW w:w="2688" w:type="dxa"/>
            <w:shd w:val="clear" w:color="auto" w:fill="95B3D7" w:themeFill="accent1" w:themeFillTint="99"/>
          </w:tcPr>
          <w:p w14:paraId="4FC22352" w14:textId="3C5CAF5C"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P</w:t>
            </w:r>
            <w:r w:rsidR="00D5464E" w:rsidRPr="00D755E1">
              <w:t>osiad</w:t>
            </w:r>
            <w:r>
              <w:t>ane</w:t>
            </w:r>
            <w:r w:rsidR="00D5464E" w:rsidRPr="00D755E1">
              <w:t xml:space="preserve"> urządzen</w:t>
            </w:r>
            <w:r>
              <w:t>ia</w:t>
            </w:r>
            <w:r w:rsidR="002B3EA5" w:rsidRPr="00D755E1">
              <w:t xml:space="preserve"> podłącz</w:t>
            </w:r>
            <w:r>
              <w:t>one</w:t>
            </w:r>
            <w:r w:rsidR="002B3EA5" w:rsidRPr="00D755E1">
              <w:t xml:space="preserve"> do sieci</w:t>
            </w:r>
          </w:p>
          <w:p w14:paraId="43B08972"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25" w:type="dxa"/>
            <w:shd w:val="clear" w:color="auto" w:fill="95B3D7" w:themeFill="accent1" w:themeFillTint="99"/>
          </w:tcPr>
          <w:p w14:paraId="40D6ABFA" w14:textId="77EE16F3"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U</w:t>
            </w:r>
            <w:r w:rsidR="00D5464E" w:rsidRPr="00D755E1">
              <w:t>życi</w:t>
            </w:r>
            <w:r>
              <w:t>e</w:t>
            </w:r>
            <w:r w:rsidR="00D5464E" w:rsidRPr="00D755E1">
              <w:t xml:space="preserve"> Internetu</w:t>
            </w:r>
          </w:p>
          <w:p w14:paraId="6695B7C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418" w:type="dxa"/>
            <w:shd w:val="clear" w:color="auto" w:fill="95B3D7" w:themeFill="accent1" w:themeFillTint="99"/>
          </w:tcPr>
          <w:p w14:paraId="1A5277B6" w14:textId="3B60EE7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Historia</w:t>
            </w:r>
            <w:r w:rsidR="00D5464E" w:rsidRPr="00D755E1">
              <w:t xml:space="preserve"> podróży</w:t>
            </w:r>
          </w:p>
          <w:p w14:paraId="18B80D3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43" w:type="dxa"/>
            <w:shd w:val="clear" w:color="auto" w:fill="95B3D7" w:themeFill="accent1" w:themeFillTint="99"/>
          </w:tcPr>
          <w:p w14:paraId="67DF81C5" w14:textId="330C768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G</w:t>
            </w:r>
            <w:r w:rsidR="00EC433E">
              <w:t>ospodarstw</w:t>
            </w:r>
            <w:r>
              <w:t>o</w:t>
            </w:r>
            <w:r w:rsidR="00EC433E">
              <w:t xml:space="preserve"> domowe</w:t>
            </w:r>
          </w:p>
        </w:tc>
      </w:tr>
      <w:tr w:rsidR="008B03A3" w14:paraId="6D6378E8" w14:textId="77777777" w:rsidTr="00956C33">
        <w:trPr>
          <w:cnfStyle w:val="000000100000" w:firstRow="0" w:lastRow="0" w:firstColumn="0" w:lastColumn="0" w:oddVBand="0" w:evenVBand="0" w:oddHBand="1"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tcPr>
          <w:p w14:paraId="23728B4F" w14:textId="77777777" w:rsidR="002B3EA5" w:rsidRPr="00D755E1" w:rsidRDefault="00D5464E" w:rsidP="00D5464E">
            <w:pPr>
              <w:pStyle w:val="TreAkapitu"/>
              <w:ind w:firstLine="0"/>
              <w:jc w:val="left"/>
              <w:rPr>
                <w:b w:val="0"/>
                <w:bCs w:val="0"/>
                <w:i/>
                <w:iCs/>
                <w:sz w:val="26"/>
              </w:rPr>
            </w:pPr>
            <w:r w:rsidRPr="00D755E1">
              <w:rPr>
                <w:b w:val="0"/>
                <w:bCs w:val="0"/>
              </w:rPr>
              <w:t xml:space="preserve">Wiek, </w:t>
            </w:r>
          </w:p>
          <w:p w14:paraId="32301336" w14:textId="79893882" w:rsidR="002B3EA5" w:rsidRPr="00D755E1" w:rsidRDefault="008B03A3" w:rsidP="00D5464E">
            <w:pPr>
              <w:pStyle w:val="TreAkapitu"/>
              <w:ind w:firstLine="0"/>
              <w:jc w:val="left"/>
              <w:rPr>
                <w:b w:val="0"/>
                <w:bCs w:val="0"/>
                <w:i/>
                <w:iCs/>
                <w:sz w:val="26"/>
              </w:rPr>
            </w:pPr>
            <w:r>
              <w:rPr>
                <w:b w:val="0"/>
                <w:bCs w:val="0"/>
              </w:rPr>
              <w:t>P</w:t>
            </w:r>
            <w:r w:rsidR="00D5464E" w:rsidRPr="00D755E1">
              <w:rPr>
                <w:b w:val="0"/>
                <w:bCs w:val="0"/>
              </w:rPr>
              <w:t xml:space="preserve">łeć, </w:t>
            </w:r>
          </w:p>
          <w:p w14:paraId="652193CE" w14:textId="40A3FD28" w:rsidR="00D5464E" w:rsidRDefault="008B03A3" w:rsidP="00D5464E">
            <w:pPr>
              <w:pStyle w:val="TreAkapitu"/>
              <w:ind w:firstLine="0"/>
              <w:jc w:val="left"/>
            </w:pPr>
            <w:r>
              <w:rPr>
                <w:b w:val="0"/>
                <w:bCs w:val="0"/>
              </w:rPr>
              <w:t>R</w:t>
            </w:r>
            <w:r w:rsidR="00D5464E" w:rsidRPr="00D755E1">
              <w:rPr>
                <w:b w:val="0"/>
                <w:bCs w:val="0"/>
              </w:rPr>
              <w:t xml:space="preserve">ejon </w:t>
            </w:r>
            <w:r>
              <w:rPr>
                <w:b w:val="0"/>
                <w:bCs w:val="0"/>
              </w:rPr>
              <w:t>Z</w:t>
            </w:r>
            <w:r w:rsidR="00D5464E" w:rsidRPr="00D755E1">
              <w:rPr>
                <w:b w:val="0"/>
                <w:bCs w:val="0"/>
              </w:rPr>
              <w:t xml:space="preserve">amieszkania, </w:t>
            </w:r>
            <w:r>
              <w:rPr>
                <w:b w:val="0"/>
                <w:bCs w:val="0"/>
              </w:rPr>
              <w:t>W</w:t>
            </w:r>
            <w:r w:rsidR="00D5464E" w:rsidRPr="00D755E1">
              <w:rPr>
                <w:b w:val="0"/>
                <w:bCs w:val="0"/>
              </w:rPr>
              <w:t>ykształcenie</w:t>
            </w:r>
          </w:p>
        </w:tc>
        <w:tc>
          <w:tcPr>
            <w:tcW w:w="2688" w:type="dxa"/>
          </w:tcPr>
          <w:p w14:paraId="42A95F5A" w14:textId="77777777"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Liczba urządzeń, </w:t>
            </w:r>
          </w:p>
          <w:p w14:paraId="75CCB3EA" w14:textId="491F0D0C"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Typ urządzeń, </w:t>
            </w:r>
          </w:p>
          <w:p w14:paraId="5430231F" w14:textId="21E553CD"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Model urządzenia</w:t>
            </w:r>
          </w:p>
        </w:tc>
        <w:tc>
          <w:tcPr>
            <w:tcW w:w="1825" w:type="dxa"/>
          </w:tcPr>
          <w:p w14:paraId="55C03B92" w14:textId="4958AD76"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zybkość łącza, Zużycie łącza</w:t>
            </w:r>
            <w:r w:rsidR="008B03A3">
              <w:t>, Pora dnia</w:t>
            </w:r>
            <w:r w:rsidR="00342C08">
              <w:t xml:space="preserve"> użycia</w:t>
            </w:r>
          </w:p>
        </w:tc>
        <w:tc>
          <w:tcPr>
            <w:tcW w:w="1418" w:type="dxa"/>
          </w:tcPr>
          <w:p w14:paraId="4111769A" w14:textId="77777777" w:rsidR="00D755E1"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Kierunek podróży, </w:t>
            </w:r>
          </w:p>
          <w:p w14:paraId="4ABA2BAD" w14:textId="7BCA5748" w:rsidR="00D5464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T</w:t>
            </w:r>
            <w:r w:rsidR="002B3EA5">
              <w:t xml:space="preserve">yp podróży, </w:t>
            </w:r>
            <w:r>
              <w:t>R</w:t>
            </w:r>
            <w:r w:rsidR="002B3EA5">
              <w:t>odzaj</w:t>
            </w:r>
            <w:r w:rsidR="00D755E1">
              <w:t xml:space="preserve"> </w:t>
            </w:r>
            <w:r w:rsidR="002B3EA5">
              <w:t>komunikacji</w:t>
            </w:r>
          </w:p>
        </w:tc>
        <w:tc>
          <w:tcPr>
            <w:tcW w:w="1843" w:type="dxa"/>
          </w:tcPr>
          <w:p w14:paraId="44E8EE3E" w14:textId="0682F38E" w:rsidR="00EC433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Dom</w:t>
            </w:r>
            <w:r w:rsidR="00EC433E">
              <w:t xml:space="preserve"> (</w:t>
            </w:r>
            <w:r w:rsidR="00503884">
              <w:t>lokalizacja</w:t>
            </w:r>
            <w:r w:rsidR="00956C33">
              <w:t xml:space="preserve">, </w:t>
            </w:r>
            <w:r w:rsidR="00EC433E">
              <w:t>wyposażenie),</w:t>
            </w:r>
            <w:r>
              <w:t xml:space="preserve"> </w:t>
            </w:r>
          </w:p>
          <w:p w14:paraId="632A6B4E" w14:textId="0AD90718" w:rsidR="00D5464E" w:rsidRDefault="00EC433E"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w:t>
            </w:r>
            <w:r w:rsidR="00D755E1">
              <w:t xml:space="preserve">amochód  </w:t>
            </w:r>
          </w:p>
        </w:tc>
      </w:tr>
    </w:tbl>
    <w:p w14:paraId="15D9AB44" w14:textId="2C3853CC" w:rsidR="00D5464E" w:rsidRPr="00143E28" w:rsidRDefault="00FE2D65" w:rsidP="00D5464E">
      <w:pPr>
        <w:pStyle w:val="TreAkapitu"/>
        <w:rPr>
          <w:sz w:val="20"/>
          <w:szCs w:val="16"/>
        </w:rPr>
      </w:pPr>
      <w:r w:rsidRPr="00143E28">
        <w:rPr>
          <w:sz w:val="20"/>
          <w:szCs w:val="16"/>
        </w:rPr>
        <w:t>źródło: opracowanie własne</w:t>
      </w:r>
    </w:p>
    <w:p w14:paraId="0D6F8D4B" w14:textId="29AD793F" w:rsidR="002A36CB" w:rsidRDefault="002A36CB" w:rsidP="005E1210">
      <w:pPr>
        <w:pStyle w:val="TreAkapitu"/>
      </w:pPr>
    </w:p>
    <w:p w14:paraId="0D19AA2D" w14:textId="25160B12" w:rsidR="000A6D42" w:rsidRDefault="000A6D42" w:rsidP="000A6D42">
      <w:pPr>
        <w:pStyle w:val="TreAkapitu"/>
      </w:pPr>
      <w:r>
        <w:t>Na potrzeby użycia algorytmu zostaną zadeklarowane trzy klasy</w:t>
      </w:r>
      <w:r w:rsidR="00551E7F">
        <w:t xml:space="preserve"> (L – </w:t>
      </w:r>
      <w:r w:rsidR="00551E7F" w:rsidRPr="00551E7F">
        <w:rPr>
          <w:i/>
          <w:iCs/>
        </w:rPr>
        <w:t>lower</w:t>
      </w:r>
      <w:r w:rsidR="00551E7F">
        <w:t xml:space="preserve">, M – </w:t>
      </w:r>
      <w:r w:rsidR="00551E7F" w:rsidRPr="00551E7F">
        <w:rPr>
          <w:i/>
          <w:iCs/>
        </w:rPr>
        <w:t>middle</w:t>
      </w:r>
      <w:r w:rsidR="00551E7F">
        <w:t xml:space="preserve">, U – </w:t>
      </w:r>
      <w:r w:rsidR="00551E7F" w:rsidRPr="00551E7F">
        <w:rPr>
          <w:i/>
          <w:iCs/>
        </w:rPr>
        <w:t>upper</w:t>
      </w:r>
      <w:r w:rsidR="00551E7F">
        <w:t>)</w:t>
      </w:r>
      <w:r>
        <w:t xml:space="preserve">, do jakich zostaną przydzieleni użytkownicy. Każdej klasie został przypisany następujący </w:t>
      </w:r>
      <w:r>
        <w:rPr>
          <w:i/>
          <w:iCs/>
        </w:rPr>
        <w:t>rating</w:t>
      </w:r>
      <w:r>
        <w:t>:</w:t>
      </w:r>
    </w:p>
    <w:p w14:paraId="2CA23CD1" w14:textId="77777777" w:rsidR="000A6D42" w:rsidRDefault="000A6D42" w:rsidP="000A6D42">
      <w:pPr>
        <w:pStyle w:val="TreAkapitu"/>
      </w:pPr>
    </w:p>
    <w:p w14:paraId="6703E7CE" w14:textId="1FDE6728" w:rsidR="000A6D42" w:rsidRPr="004E6F91" w:rsidRDefault="000A6D42" w:rsidP="000A6D42">
      <w:pPr>
        <w:pStyle w:val="Legenda"/>
        <w:rPr>
          <w:b w:val="0"/>
          <w:bCs w:val="0"/>
        </w:rPr>
      </w:pPr>
      <w:r w:rsidRPr="004E6F91">
        <w:rPr>
          <w:b w:val="0"/>
          <w:bCs w:val="0"/>
        </w:rPr>
        <w:lastRenderedPageBreak/>
        <w:t xml:space="preserve">Tabela </w:t>
      </w:r>
      <w:r w:rsidRPr="004E6F91">
        <w:rPr>
          <w:b w:val="0"/>
          <w:bCs w:val="0"/>
        </w:rPr>
        <w:fldChar w:fldCharType="begin"/>
      </w:r>
      <w:r w:rsidRPr="004E6F91">
        <w:rPr>
          <w:b w:val="0"/>
          <w:bCs w:val="0"/>
        </w:rPr>
        <w:instrText xml:space="preserve"> SEQ Tabela \* ARABIC </w:instrText>
      </w:r>
      <w:r w:rsidRPr="004E6F91">
        <w:rPr>
          <w:b w:val="0"/>
          <w:bCs w:val="0"/>
        </w:rPr>
        <w:fldChar w:fldCharType="separate"/>
      </w:r>
      <w:r w:rsidR="00B14963">
        <w:rPr>
          <w:b w:val="0"/>
          <w:bCs w:val="0"/>
          <w:noProof/>
        </w:rPr>
        <w:t>24</w:t>
      </w:r>
      <w:r w:rsidRPr="004E6F91">
        <w:rPr>
          <w:b w:val="0"/>
          <w:bCs w:val="0"/>
        </w:rPr>
        <w:fldChar w:fldCharType="end"/>
      </w:r>
      <w:r w:rsidRPr="004E6F91">
        <w:rPr>
          <w:b w:val="0"/>
          <w:bCs w:val="0"/>
        </w:rPr>
        <w:t xml:space="preserve">. Punkty </w:t>
      </w:r>
      <w:r w:rsidRPr="004E6F91">
        <w:rPr>
          <w:b w:val="0"/>
          <w:bCs w:val="0"/>
          <w:i/>
          <w:iCs/>
        </w:rPr>
        <w:t>rating</w:t>
      </w:r>
      <w:r w:rsidRPr="004E6F91">
        <w:rPr>
          <w:b w:val="0"/>
          <w:bCs w:val="0"/>
        </w:rPr>
        <w:t xml:space="preserve"> przyznane klasom</w:t>
      </w:r>
      <w:r>
        <w:rPr>
          <w:b w:val="0"/>
          <w:bCs w:val="0"/>
        </w:rPr>
        <w:br/>
      </w:r>
    </w:p>
    <w:tbl>
      <w:tblPr>
        <w:tblStyle w:val="Tabela-Siatka"/>
        <w:tblW w:w="0" w:type="auto"/>
        <w:jc w:val="center"/>
        <w:tblLayout w:type="fixed"/>
        <w:tblLook w:val="04A0" w:firstRow="1" w:lastRow="0" w:firstColumn="1" w:lastColumn="0" w:noHBand="0" w:noVBand="1"/>
      </w:tblPr>
      <w:tblGrid>
        <w:gridCol w:w="908"/>
        <w:gridCol w:w="484"/>
        <w:gridCol w:w="713"/>
        <w:gridCol w:w="713"/>
      </w:tblGrid>
      <w:tr w:rsidR="000A6D42" w14:paraId="141E9A64" w14:textId="77777777" w:rsidTr="00A35EF9">
        <w:trPr>
          <w:trHeight w:val="404"/>
          <w:jc w:val="center"/>
        </w:trPr>
        <w:tc>
          <w:tcPr>
            <w:tcW w:w="908" w:type="dxa"/>
            <w:shd w:val="clear" w:color="auto" w:fill="95B3D7" w:themeFill="accent1" w:themeFillTint="99"/>
          </w:tcPr>
          <w:p w14:paraId="1BE0A76D" w14:textId="77777777" w:rsidR="000A6D42" w:rsidRPr="000F4920" w:rsidRDefault="000A6D42" w:rsidP="00A35EF9">
            <w:pPr>
              <w:pStyle w:val="TreAkapitu"/>
              <w:ind w:firstLine="0"/>
              <w:jc w:val="center"/>
              <w:rPr>
                <w:b/>
                <w:bCs/>
              </w:rPr>
            </w:pPr>
            <w:r w:rsidRPr="000F4920">
              <w:rPr>
                <w:b/>
                <w:bCs/>
              </w:rPr>
              <w:t>Klasa</w:t>
            </w:r>
          </w:p>
        </w:tc>
        <w:tc>
          <w:tcPr>
            <w:tcW w:w="484" w:type="dxa"/>
            <w:shd w:val="clear" w:color="auto" w:fill="F2F2F2" w:themeFill="background1" w:themeFillShade="F2"/>
          </w:tcPr>
          <w:p w14:paraId="1483AF0E" w14:textId="417946F0" w:rsidR="000A6D42" w:rsidRDefault="00D76BC7" w:rsidP="00A35EF9">
            <w:pPr>
              <w:pStyle w:val="TreAkapitu"/>
              <w:ind w:firstLine="0"/>
              <w:jc w:val="center"/>
            </w:pPr>
            <w:r>
              <w:t>L</w:t>
            </w:r>
          </w:p>
        </w:tc>
        <w:tc>
          <w:tcPr>
            <w:tcW w:w="713" w:type="dxa"/>
            <w:shd w:val="clear" w:color="auto" w:fill="F2F2F2" w:themeFill="background1" w:themeFillShade="F2"/>
          </w:tcPr>
          <w:p w14:paraId="1ADF773E" w14:textId="647F5AA5" w:rsidR="000A6D42" w:rsidRDefault="00D76BC7" w:rsidP="00A35EF9">
            <w:pPr>
              <w:pStyle w:val="TreAkapitu"/>
              <w:ind w:firstLine="0"/>
              <w:jc w:val="center"/>
            </w:pPr>
            <w:r>
              <w:t>M</w:t>
            </w:r>
          </w:p>
        </w:tc>
        <w:tc>
          <w:tcPr>
            <w:tcW w:w="713" w:type="dxa"/>
            <w:shd w:val="clear" w:color="auto" w:fill="F2F2F2" w:themeFill="background1" w:themeFillShade="F2"/>
          </w:tcPr>
          <w:p w14:paraId="09EE401F" w14:textId="2143621D" w:rsidR="000A6D42" w:rsidRDefault="00D76BC7" w:rsidP="00A35EF9">
            <w:pPr>
              <w:pStyle w:val="TreAkapitu"/>
              <w:ind w:firstLine="0"/>
              <w:jc w:val="center"/>
            </w:pPr>
            <w:r>
              <w:t>U</w:t>
            </w:r>
          </w:p>
        </w:tc>
      </w:tr>
      <w:tr w:rsidR="000A6D42" w14:paraId="6A6051CF" w14:textId="77777777" w:rsidTr="00A35EF9">
        <w:trPr>
          <w:trHeight w:val="404"/>
          <w:jc w:val="center"/>
        </w:trPr>
        <w:tc>
          <w:tcPr>
            <w:tcW w:w="908" w:type="dxa"/>
            <w:shd w:val="clear" w:color="auto" w:fill="95B3D7" w:themeFill="accent1" w:themeFillTint="99"/>
          </w:tcPr>
          <w:p w14:paraId="7515997C" w14:textId="77777777" w:rsidR="000A6D42" w:rsidRPr="000F4920" w:rsidRDefault="000A6D42" w:rsidP="00A35EF9">
            <w:pPr>
              <w:pStyle w:val="TreAkapitu"/>
              <w:ind w:firstLine="0"/>
              <w:jc w:val="center"/>
              <w:rPr>
                <w:b/>
                <w:bCs/>
              </w:rPr>
            </w:pPr>
            <w:r w:rsidRPr="000F4920">
              <w:rPr>
                <w:b/>
                <w:bCs/>
                <w:i/>
                <w:iCs/>
              </w:rPr>
              <w:t>Rating</w:t>
            </w:r>
          </w:p>
        </w:tc>
        <w:tc>
          <w:tcPr>
            <w:tcW w:w="484" w:type="dxa"/>
            <w:shd w:val="clear" w:color="auto" w:fill="F2F2F2" w:themeFill="background1" w:themeFillShade="F2"/>
          </w:tcPr>
          <w:p w14:paraId="58AE1BDD" w14:textId="77777777" w:rsidR="000A6D42" w:rsidRDefault="000A6D42" w:rsidP="00A35EF9">
            <w:pPr>
              <w:pStyle w:val="TreAkapitu"/>
              <w:ind w:firstLine="0"/>
              <w:jc w:val="center"/>
            </w:pPr>
            <w:r>
              <w:t>30</w:t>
            </w:r>
          </w:p>
        </w:tc>
        <w:tc>
          <w:tcPr>
            <w:tcW w:w="713" w:type="dxa"/>
            <w:shd w:val="clear" w:color="auto" w:fill="F2F2F2" w:themeFill="background1" w:themeFillShade="F2"/>
          </w:tcPr>
          <w:p w14:paraId="2A6FC3D4" w14:textId="77777777" w:rsidR="000A6D42" w:rsidRDefault="000A6D42" w:rsidP="00A35EF9">
            <w:pPr>
              <w:pStyle w:val="TreAkapitu"/>
              <w:ind w:firstLine="0"/>
              <w:jc w:val="center"/>
            </w:pPr>
            <w:r>
              <w:t>100</w:t>
            </w:r>
          </w:p>
        </w:tc>
        <w:tc>
          <w:tcPr>
            <w:tcW w:w="713" w:type="dxa"/>
            <w:shd w:val="clear" w:color="auto" w:fill="F2F2F2" w:themeFill="background1" w:themeFillShade="F2"/>
          </w:tcPr>
          <w:p w14:paraId="1CB86DFD" w14:textId="77777777" w:rsidR="000A6D42" w:rsidRDefault="000A6D42" w:rsidP="00A35EF9">
            <w:pPr>
              <w:pStyle w:val="TreAkapitu"/>
              <w:ind w:firstLine="0"/>
              <w:jc w:val="center"/>
            </w:pPr>
            <w:r>
              <w:t>150</w:t>
            </w:r>
          </w:p>
        </w:tc>
      </w:tr>
    </w:tbl>
    <w:p w14:paraId="0C2F564F" w14:textId="77777777" w:rsidR="000A6D42" w:rsidRPr="00AA79E2" w:rsidRDefault="000A6D42" w:rsidP="000A6D42">
      <w:pPr>
        <w:pStyle w:val="TreAkapitu"/>
      </w:pPr>
      <w:r>
        <w:tab/>
      </w:r>
      <w:r>
        <w:tab/>
      </w:r>
      <w:r w:rsidRPr="00143E28">
        <w:rPr>
          <w:sz w:val="20"/>
          <w:szCs w:val="16"/>
        </w:rPr>
        <w:t>źródło: opracowanie własne</w:t>
      </w:r>
    </w:p>
    <w:p w14:paraId="7F113E39" w14:textId="66D9B2D7" w:rsidR="00AE6460" w:rsidRPr="005E1210" w:rsidRDefault="00AE6460" w:rsidP="005E1210">
      <w:pPr>
        <w:pStyle w:val="TreAkapitu"/>
      </w:pPr>
      <w:r>
        <w:t>Algorytm działa na zasadzie wykorzystania drzewa decyzyjnego</w:t>
      </w:r>
      <w:r w:rsidR="001339F4">
        <w:t>…</w:t>
      </w:r>
      <w:r>
        <w:t xml:space="preserve"> </w:t>
      </w:r>
    </w:p>
    <w:p w14:paraId="56B3EBB8" w14:textId="6F4DBE68" w:rsidR="000B55AD" w:rsidRDefault="00126431" w:rsidP="00ED5F48">
      <w:pPr>
        <w:pStyle w:val="Nagwek2"/>
      </w:pPr>
      <w:bookmarkStart w:id="299" w:name="_Toc8601667"/>
      <w:bookmarkStart w:id="300" w:name="_Toc91668355"/>
      <w:r w:rsidRPr="00CB1632">
        <w:t>Wnioski</w:t>
      </w:r>
      <w:bookmarkEnd w:id="299"/>
      <w:bookmarkEnd w:id="300"/>
    </w:p>
    <w:p w14:paraId="5E05C2B8" w14:textId="2173F451" w:rsidR="00BD30F0" w:rsidRDefault="003B161E" w:rsidP="00BD30F0">
      <w:pPr>
        <w:pStyle w:val="TreAkapitu"/>
      </w:pPr>
      <w:r>
        <w:t>W tym rozdziale dokonano podziału systemu na warstwy,</w:t>
      </w:r>
      <w:r w:rsidR="00732DEB">
        <w:t xml:space="preserve"> zawierające pewne komponenty, które realizują odmienne zadania. </w:t>
      </w:r>
      <w:r w:rsidR="009C0681">
        <w:t xml:space="preserve">Zostały przedstawione zarówno interfejsy oparte na  </w:t>
      </w:r>
      <w:r w:rsidR="009C0681" w:rsidRPr="00DE46D7">
        <w:rPr>
          <w:i/>
          <w:iCs/>
        </w:rPr>
        <w:t>Hyperledger Fabric</w:t>
      </w:r>
      <w:r w:rsidR="009C0681">
        <w:t xml:space="preserve"> jak i </w:t>
      </w:r>
      <w:r w:rsidR="009C0681" w:rsidRPr="00DE46D7">
        <w:rPr>
          <w:i/>
          <w:iCs/>
        </w:rPr>
        <w:t xml:space="preserve">Meta </w:t>
      </w:r>
      <w:r w:rsidR="00DE46D7" w:rsidRPr="00DE46D7">
        <w:rPr>
          <w:i/>
          <w:iCs/>
        </w:rPr>
        <w:t xml:space="preserve">for </w:t>
      </w:r>
      <w:r w:rsidR="009C0681" w:rsidRPr="00DE46D7">
        <w:rPr>
          <w:i/>
          <w:iCs/>
        </w:rPr>
        <w:t>Developers</w:t>
      </w:r>
      <w:r w:rsidR="00EC24C8">
        <w:t xml:space="preserve">. Bezpieczeństwo systemu zostało zapewnione poprzez zastosowanie licznych mechanizmów zabezpieczenia dotyczących procesu transakcji (szyfrowanie, </w:t>
      </w:r>
      <w:r w:rsidR="00EC24C8" w:rsidRPr="00EC24C8">
        <w:rPr>
          <w:i/>
          <w:iCs/>
        </w:rPr>
        <w:t>smart contract</w:t>
      </w:r>
      <w:r w:rsidR="00EC24C8">
        <w:t xml:space="preserve">, konsensus, polityka prywatności) oraz logowania. Przedstawiono sposób przechowywania danych w systemie. </w:t>
      </w:r>
      <w:r w:rsidR="00BD3A2E">
        <w:t>Zdefiniowano</w:t>
      </w:r>
      <w:r w:rsidR="00EC24C8">
        <w:t xml:space="preserve"> model struktury danych</w:t>
      </w:r>
      <w:r w:rsidR="00BD3A2E">
        <w:t xml:space="preserve"> oraz jego podział. </w:t>
      </w:r>
      <w:r w:rsidR="00690BF2">
        <w:t xml:space="preserve">Na koniec zostało przedstawione, w jaki sposób przebiega transakcja oraz jak odbywają się weryfikację za pomocą mediów społecznościowych. </w:t>
      </w:r>
    </w:p>
    <w:p w14:paraId="4D3B2F9A" w14:textId="5D8AF189" w:rsidR="00BD30F0" w:rsidRDefault="00BD30F0" w:rsidP="00BD30F0">
      <w:pPr>
        <w:pStyle w:val="TreAkapitu"/>
      </w:pPr>
    </w:p>
    <w:p w14:paraId="3660F0A2" w14:textId="741C3A1E" w:rsidR="00BD30F0" w:rsidRDefault="00BD30F0" w:rsidP="00BD30F0">
      <w:pPr>
        <w:pStyle w:val="TreAkapitu"/>
      </w:pPr>
    </w:p>
    <w:p w14:paraId="79EE9704" w14:textId="4ABCD4C7" w:rsidR="00BD30F0" w:rsidRDefault="00BD30F0" w:rsidP="00BD30F0">
      <w:pPr>
        <w:pStyle w:val="TreAkapitu"/>
      </w:pPr>
    </w:p>
    <w:p w14:paraId="493BBB85" w14:textId="1F47DB16" w:rsidR="00BD30F0" w:rsidRDefault="00BD30F0" w:rsidP="00BD30F0">
      <w:pPr>
        <w:pStyle w:val="TreAkapitu"/>
      </w:pPr>
    </w:p>
    <w:p w14:paraId="22ACA88C" w14:textId="5B7ECA81" w:rsidR="00BD30F0" w:rsidRDefault="00BD30F0" w:rsidP="00BD30F0">
      <w:pPr>
        <w:pStyle w:val="TreAkapitu"/>
      </w:pPr>
    </w:p>
    <w:p w14:paraId="2A2BAB14" w14:textId="6F5DF67D" w:rsidR="00BD30F0" w:rsidRDefault="00BD30F0" w:rsidP="00BD30F0">
      <w:pPr>
        <w:pStyle w:val="TreAkapitu"/>
      </w:pPr>
    </w:p>
    <w:p w14:paraId="02C5FF8B" w14:textId="12FEDDFF" w:rsidR="00BD30F0" w:rsidRDefault="00BD30F0" w:rsidP="00BD30F0">
      <w:pPr>
        <w:pStyle w:val="TreAkapitu"/>
      </w:pPr>
    </w:p>
    <w:p w14:paraId="56972D79" w14:textId="11E76344" w:rsidR="00BD30F0" w:rsidRDefault="00BD30F0" w:rsidP="00BD30F0">
      <w:pPr>
        <w:pStyle w:val="TreAkapitu"/>
      </w:pPr>
    </w:p>
    <w:p w14:paraId="74D7D87B" w14:textId="1798CA0B" w:rsidR="008D34B3" w:rsidRDefault="008D34B3" w:rsidP="00BD30F0">
      <w:pPr>
        <w:pStyle w:val="TreAkapitu"/>
      </w:pPr>
    </w:p>
    <w:p w14:paraId="5B8BB613" w14:textId="0DA2DE5E" w:rsidR="008D34B3" w:rsidRDefault="008D34B3" w:rsidP="00BD30F0">
      <w:pPr>
        <w:pStyle w:val="TreAkapitu"/>
      </w:pPr>
    </w:p>
    <w:p w14:paraId="3C3978EA" w14:textId="7C5842DD" w:rsidR="008D34B3" w:rsidRDefault="008D34B3" w:rsidP="00BD30F0">
      <w:pPr>
        <w:pStyle w:val="TreAkapitu"/>
      </w:pPr>
    </w:p>
    <w:p w14:paraId="610A2214" w14:textId="3DF6E1E3" w:rsidR="008D34B3" w:rsidRDefault="008D34B3" w:rsidP="00BD30F0">
      <w:pPr>
        <w:pStyle w:val="TreAkapitu"/>
      </w:pPr>
    </w:p>
    <w:p w14:paraId="4344972F" w14:textId="33BDF8F9" w:rsidR="008D34B3" w:rsidRDefault="008D34B3" w:rsidP="00BD30F0">
      <w:pPr>
        <w:pStyle w:val="TreAkapitu"/>
      </w:pPr>
    </w:p>
    <w:p w14:paraId="1A053616" w14:textId="2E585437" w:rsidR="008D34B3" w:rsidRDefault="008D34B3" w:rsidP="00BD30F0">
      <w:pPr>
        <w:pStyle w:val="TreAkapitu"/>
      </w:pPr>
    </w:p>
    <w:p w14:paraId="0DA388CB" w14:textId="6C79C332" w:rsidR="008D34B3" w:rsidRDefault="008D34B3" w:rsidP="00BD30F0">
      <w:pPr>
        <w:pStyle w:val="TreAkapitu"/>
      </w:pPr>
    </w:p>
    <w:p w14:paraId="1642536C" w14:textId="752A9B0D" w:rsidR="008D34B3" w:rsidRDefault="008D34B3" w:rsidP="00BD30F0">
      <w:pPr>
        <w:pStyle w:val="TreAkapitu"/>
      </w:pPr>
    </w:p>
    <w:p w14:paraId="01E79A6A" w14:textId="706702C1" w:rsidR="005E1210" w:rsidRDefault="005E1210" w:rsidP="001339F4">
      <w:pPr>
        <w:pStyle w:val="TreAkapitu"/>
        <w:ind w:firstLine="0"/>
      </w:pPr>
    </w:p>
    <w:p w14:paraId="3AE18BDE" w14:textId="77777777" w:rsidR="0095273F" w:rsidRPr="00BD30F0" w:rsidRDefault="0095273F" w:rsidP="001339F4">
      <w:pPr>
        <w:pStyle w:val="TreAkapitu"/>
        <w:ind w:firstLine="0"/>
      </w:pPr>
    </w:p>
    <w:p w14:paraId="240F917D" w14:textId="77777777" w:rsidR="00126431" w:rsidRDefault="005D2C07" w:rsidP="00D340D5">
      <w:pPr>
        <w:pStyle w:val="Nagwek1"/>
      </w:pPr>
      <w:bookmarkStart w:id="301" w:name="_Toc8601668"/>
      <w:bookmarkStart w:id="302" w:name="_Toc91668356"/>
      <w:r>
        <w:lastRenderedPageBreak/>
        <w:t>IMPLEMENT</w:t>
      </w:r>
      <w:r w:rsidR="00126431">
        <w:t>a</w:t>
      </w:r>
      <w:r>
        <w:t>CJA</w:t>
      </w:r>
      <w:r w:rsidR="00E43768">
        <w:t xml:space="preserve"> </w:t>
      </w:r>
      <w:r w:rsidR="0037169F">
        <w:t xml:space="preserve">I TESTY </w:t>
      </w:r>
      <w:r w:rsidR="00E43768">
        <w:t>systemu informatycznego</w:t>
      </w:r>
      <w:bookmarkEnd w:id="301"/>
      <w:bookmarkEnd w:id="302"/>
    </w:p>
    <w:p w14:paraId="044D3FEE" w14:textId="339E9DA6" w:rsidR="00126431" w:rsidRDefault="00126431" w:rsidP="00D340D5">
      <w:pPr>
        <w:pStyle w:val="Nagwek2"/>
      </w:pPr>
      <w:bookmarkStart w:id="303" w:name="_Toc8601669"/>
      <w:bookmarkStart w:id="304" w:name="_Toc91668357"/>
      <w:r w:rsidRPr="00327C91">
        <w:t>Wprowadzenie</w:t>
      </w:r>
      <w:bookmarkEnd w:id="303"/>
      <w:bookmarkEnd w:id="304"/>
    </w:p>
    <w:p w14:paraId="6712B355" w14:textId="7FD478EF" w:rsidR="003765BB" w:rsidRPr="003765BB" w:rsidRDefault="003765BB" w:rsidP="003765BB">
      <w:pPr>
        <w:pStyle w:val="TreAkapitu"/>
      </w:pPr>
      <w:r>
        <w:t xml:space="preserve">W </w:t>
      </w:r>
      <w:r w:rsidR="006E7AEE">
        <w:t>niniejszym rozdziale</w:t>
      </w:r>
      <w:r>
        <w:t xml:space="preserve"> </w:t>
      </w:r>
      <w:r w:rsidR="004B2BDD">
        <w:t xml:space="preserve">został opisany </w:t>
      </w:r>
      <w:r w:rsidR="003728C6">
        <w:t>jeden z etapów cyklu</w:t>
      </w:r>
      <w:r w:rsidR="00972F2E">
        <w:t xml:space="preserve"> życia systemu, polegający na procesie tworzenia kodu źródłowego</w:t>
      </w:r>
      <w:r w:rsidR="00356630">
        <w:t xml:space="preserve"> w konkretnym środowisku programistycznym</w:t>
      </w:r>
      <w:r w:rsidR="00972F2E">
        <w:t xml:space="preserve">, dostosowaniu oprogramowania do postawionych wymagań oraz uruchomieniu </w:t>
      </w:r>
      <w:r w:rsidR="00912556">
        <w:t>systemu informatycznego</w:t>
      </w:r>
      <w:r w:rsidR="004B2BDD">
        <w:t>. O</w:t>
      </w:r>
      <w:r w:rsidR="004D5803">
        <w:t>pis systemu zdefiniowany w poprzednich rozdziałach został przekształcony na obiek</w:t>
      </w:r>
      <w:r w:rsidR="003817E1">
        <w:t>t fizyczny</w:t>
      </w:r>
      <w:r w:rsidR="00195172">
        <w:t>,</w:t>
      </w:r>
      <w:r w:rsidR="003817E1">
        <w:t xml:space="preserve"> jakim jest system informatyczny.</w:t>
      </w:r>
      <w:r w:rsidR="004D5803">
        <w:t xml:space="preserve"> </w:t>
      </w:r>
      <w:r w:rsidR="00AB5CEA">
        <w:t xml:space="preserve">Implementacja ma na celu przeprowadzenie wdrożenia oraz integracje systemu z procesami zachodzącymi w </w:t>
      </w:r>
      <w:r w:rsidR="00F24FFF">
        <w:t>organizacji</w:t>
      </w:r>
      <w:r w:rsidR="00AB5CEA">
        <w:t xml:space="preserve">. </w:t>
      </w:r>
      <w:r w:rsidR="00F50552">
        <w:t>Ponadto z</w:t>
      </w:r>
      <w:r w:rsidR="008140C2">
        <w:t xml:space="preserve">ostały przeprowadzone również testy </w:t>
      </w:r>
      <w:r w:rsidR="00BA7D32">
        <w:t>w celu weryfikacji poprawności działania</w:t>
      </w:r>
      <w:r w:rsidR="00BA7D32" w:rsidRPr="00BA7D32">
        <w:t xml:space="preserve"> </w:t>
      </w:r>
      <w:r w:rsidR="00BA7D32">
        <w:t>systemu informatycznego</w:t>
      </w:r>
      <w:r w:rsidR="008C3B03">
        <w:t>.</w:t>
      </w:r>
    </w:p>
    <w:p w14:paraId="229A46EF" w14:textId="7E95BA5E" w:rsidR="00126431" w:rsidRDefault="00E014FE" w:rsidP="00D340D5">
      <w:pPr>
        <w:pStyle w:val="Nagwek2"/>
      </w:pPr>
      <w:bookmarkStart w:id="305" w:name="_Toc8601670"/>
      <w:bookmarkStart w:id="306" w:name="_Toc91668358"/>
      <w:r>
        <w:t>Charakterystyka ś</w:t>
      </w:r>
      <w:r w:rsidR="006C2129">
        <w:t>rodowisk</w:t>
      </w:r>
      <w:r>
        <w:t>a</w:t>
      </w:r>
      <w:r w:rsidR="006C2129">
        <w:t xml:space="preserve"> wytwórcze</w:t>
      </w:r>
      <w:r>
        <w:t>go</w:t>
      </w:r>
      <w:bookmarkEnd w:id="305"/>
      <w:bookmarkEnd w:id="306"/>
    </w:p>
    <w:p w14:paraId="511BB23E" w14:textId="771EC892" w:rsidR="007D66E0" w:rsidRPr="00E94B2C" w:rsidRDefault="00B369F1" w:rsidP="007D66E0">
      <w:pPr>
        <w:pStyle w:val="TreAkapitu"/>
      </w:pPr>
      <w:r>
        <w:t>Na ś</w:t>
      </w:r>
      <w:r w:rsidR="007D66E0">
        <w:t xml:space="preserve">rodowisko wytwórcze </w:t>
      </w:r>
      <w:r>
        <w:t>składa się</w:t>
      </w:r>
      <w:r w:rsidR="007D66E0">
        <w:t xml:space="preserve"> zbiór narzędzi</w:t>
      </w:r>
      <w:r>
        <w:t>, języków programowania, baz danych, bibliotek itd.</w:t>
      </w:r>
      <w:r w:rsidR="007D66E0">
        <w:t xml:space="preserve"> </w:t>
      </w:r>
      <w:r w:rsidR="004E7FF1">
        <w:t>w</w:t>
      </w:r>
      <w:r w:rsidR="002B6F20">
        <w:t xml:space="preserve">ykorzystanych </w:t>
      </w:r>
      <w:r w:rsidR="007D66E0">
        <w:t xml:space="preserve"> do wytwarzania oprogramowania</w:t>
      </w:r>
      <w:r w:rsidR="008B023E">
        <w:t xml:space="preserve">. </w:t>
      </w:r>
      <w:r w:rsidR="00F57976">
        <w:t>Podczas tego procesu s</w:t>
      </w:r>
      <w:r w:rsidR="008B023E">
        <w:t xml:space="preserve">korzystano </w:t>
      </w:r>
      <w:r w:rsidR="00F57976">
        <w:t>wyłącznie</w:t>
      </w:r>
      <w:r w:rsidR="008B023E">
        <w:t xml:space="preserve"> z oprogramowania typu </w:t>
      </w:r>
      <w:r w:rsidR="008B023E">
        <w:rPr>
          <w:i/>
          <w:iCs/>
        </w:rPr>
        <w:t>open source</w:t>
      </w:r>
      <w:r w:rsidR="008B023E">
        <w:t xml:space="preserve">. Główną część środowiska wytwórczego stanowi platforma </w:t>
      </w:r>
      <w:r w:rsidR="008B023E" w:rsidRPr="008B023E">
        <w:rPr>
          <w:i/>
          <w:iCs/>
        </w:rPr>
        <w:t>Hyperledger Fabric</w:t>
      </w:r>
      <w:r w:rsidR="008B023E">
        <w:t xml:space="preserve"> oraz </w:t>
      </w:r>
      <w:r w:rsidR="00D10C31">
        <w:t xml:space="preserve">technologie, </w:t>
      </w:r>
      <w:r w:rsidR="00503E22">
        <w:t xml:space="preserve">przez nią </w:t>
      </w:r>
      <w:r w:rsidR="00D10C31">
        <w:t>wykorz</w:t>
      </w:r>
      <w:r w:rsidR="00503E22">
        <w:t>ystywane</w:t>
      </w:r>
      <w:r w:rsidR="00D10C31">
        <w:t xml:space="preserve"> (</w:t>
      </w:r>
      <w:r w:rsidR="00D10C31" w:rsidRPr="002629E9">
        <w:rPr>
          <w:i/>
          <w:iCs/>
        </w:rPr>
        <w:t>Java</w:t>
      </w:r>
      <w:r w:rsidR="00D10C31">
        <w:t>,</w:t>
      </w:r>
      <w:r w:rsidR="00BA7D32">
        <w:t xml:space="preserve"> </w:t>
      </w:r>
      <w:r w:rsidR="00D10C31" w:rsidRPr="002629E9">
        <w:rPr>
          <w:i/>
          <w:iCs/>
        </w:rPr>
        <w:t>CouchDB</w:t>
      </w:r>
      <w:r w:rsidR="00D10C31">
        <w:t>)</w:t>
      </w:r>
      <w:r w:rsidR="008B023E">
        <w:t>.</w:t>
      </w:r>
      <w:r w:rsidR="00A7033F">
        <w:t xml:space="preserve"> Za </w:t>
      </w:r>
      <w:r w:rsidR="00A7033F" w:rsidRPr="00A7033F">
        <w:t xml:space="preserve">konteneryzacje </w:t>
      </w:r>
      <w:r w:rsidR="00A7033F">
        <w:t xml:space="preserve">sieci odpowiada </w:t>
      </w:r>
      <w:r w:rsidR="00A7033F">
        <w:rPr>
          <w:i/>
          <w:iCs/>
        </w:rPr>
        <w:t>Docker</w:t>
      </w:r>
      <w:r w:rsidR="00A7033F">
        <w:t>.</w:t>
      </w:r>
      <w:r w:rsidR="00E94B2C">
        <w:t xml:space="preserve"> </w:t>
      </w:r>
      <w:r w:rsidR="008B023E">
        <w:t xml:space="preserve">W </w:t>
      </w:r>
      <w:r w:rsidR="001D353D">
        <w:t xml:space="preserve">celu </w:t>
      </w:r>
      <w:r w:rsidR="00914076">
        <w:t>integracji</w:t>
      </w:r>
      <w:r w:rsidR="001D353D">
        <w:t xml:space="preserve"> mediów społecznościowych </w:t>
      </w:r>
      <w:r w:rsidR="00914076">
        <w:t>z</w:t>
      </w:r>
      <w:r w:rsidR="001D353D">
        <w:t xml:space="preserve"> system</w:t>
      </w:r>
      <w:r w:rsidR="00914076">
        <w:t>em</w:t>
      </w:r>
      <w:r w:rsidR="001D353D">
        <w:t xml:space="preserve"> skorzystano z narzędzia </w:t>
      </w:r>
      <w:r w:rsidR="001D353D" w:rsidRPr="001D353D">
        <w:rPr>
          <w:i/>
          <w:iCs/>
        </w:rPr>
        <w:t>Meta for Developers</w:t>
      </w:r>
      <w:r w:rsidR="001D353D">
        <w:t>.</w:t>
      </w:r>
      <w:r w:rsidR="00571785">
        <w:t xml:space="preserve"> Cały p</w:t>
      </w:r>
      <w:r w:rsidR="00E94B2C">
        <w:t xml:space="preserve">roces wytwarzania oprogramowania </w:t>
      </w:r>
      <w:r w:rsidR="006B60EC">
        <w:t>został</w:t>
      </w:r>
      <w:r w:rsidR="00E94B2C">
        <w:t xml:space="preserve"> kontrolowany poprzez system </w:t>
      </w:r>
      <w:r w:rsidR="00E94B2C">
        <w:rPr>
          <w:i/>
          <w:iCs/>
        </w:rPr>
        <w:t>Git</w:t>
      </w:r>
      <w:r w:rsidR="00653862">
        <w:t>.</w:t>
      </w:r>
    </w:p>
    <w:p w14:paraId="19368983" w14:textId="3B013A1E" w:rsidR="00673F25" w:rsidRDefault="006C2129" w:rsidP="00462676">
      <w:pPr>
        <w:pStyle w:val="Nagwek3"/>
      </w:pPr>
      <w:bookmarkStart w:id="307" w:name="_Toc8601671"/>
      <w:bookmarkStart w:id="308" w:name="_Toc91668359"/>
      <w:r>
        <w:t xml:space="preserve">Narzędzia </w:t>
      </w:r>
      <w:r w:rsidR="000F6316">
        <w:t xml:space="preserve">/ środowisko </w:t>
      </w:r>
      <w:r>
        <w:t>programistyczne</w:t>
      </w:r>
      <w:bookmarkEnd w:id="307"/>
      <w:bookmarkEnd w:id="308"/>
    </w:p>
    <w:p w14:paraId="4726D563" w14:textId="20A716EB" w:rsidR="00BD30F0" w:rsidRDefault="00BD30F0" w:rsidP="00BD30F0">
      <w:pPr>
        <w:pStyle w:val="TreAkapitu"/>
        <w:ind w:left="709" w:firstLine="0"/>
        <w:jc w:val="center"/>
      </w:pPr>
      <w:r>
        <w:rPr>
          <w:noProof/>
        </w:rPr>
        <w:drawing>
          <wp:inline distT="0" distB="0" distL="0" distR="0" wp14:anchorId="45270552" wp14:editId="14A62987">
            <wp:extent cx="3582743" cy="1346200"/>
            <wp:effectExtent l="0" t="0" r="0" b="0"/>
            <wp:docPr id="195" name="Obraz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8">
                      <a:extLst>
                        <a:ext uri="{28A0092B-C50C-407E-A947-70E740481C1C}">
                          <a14:useLocalDpi xmlns:a14="http://schemas.microsoft.com/office/drawing/2010/main" val="0"/>
                        </a:ext>
                      </a:extLst>
                    </a:blip>
                    <a:srcRect t="16667" r="-1412" b="32527"/>
                    <a:stretch/>
                  </pic:blipFill>
                  <pic:spPr bwMode="auto">
                    <a:xfrm>
                      <a:off x="0" y="0"/>
                      <a:ext cx="3615560" cy="1358531"/>
                    </a:xfrm>
                    <a:prstGeom prst="rect">
                      <a:avLst/>
                    </a:prstGeom>
                    <a:noFill/>
                    <a:ln>
                      <a:noFill/>
                    </a:ln>
                    <a:extLst>
                      <a:ext uri="{53640926-AAD7-44D8-BBD7-CCE9431645EC}">
                        <a14:shadowObscured xmlns:a14="http://schemas.microsoft.com/office/drawing/2010/main"/>
                      </a:ext>
                    </a:extLst>
                  </pic:spPr>
                </pic:pic>
              </a:graphicData>
            </a:graphic>
          </wp:inline>
        </w:drawing>
      </w:r>
    </w:p>
    <w:p w14:paraId="453D0891" w14:textId="4052B85E" w:rsidR="005F701C" w:rsidRDefault="00B457CB" w:rsidP="009C08C8">
      <w:pPr>
        <w:pStyle w:val="TreAkapitu"/>
      </w:pPr>
      <w:r w:rsidRPr="001339F4">
        <w:rPr>
          <w:b/>
          <w:bCs/>
        </w:rPr>
        <w:t>H</w:t>
      </w:r>
      <w:r w:rsidR="00564B38" w:rsidRPr="001339F4">
        <w:rPr>
          <w:b/>
          <w:bCs/>
        </w:rPr>
        <w:t>yperledger Fabric</w:t>
      </w:r>
      <w:r w:rsidR="00564B38">
        <w:t xml:space="preserve"> jest to platforma typu </w:t>
      </w:r>
      <w:r w:rsidR="00564B38" w:rsidRPr="00564B38">
        <w:rPr>
          <w:i/>
          <w:iCs/>
        </w:rPr>
        <w:t>open</w:t>
      </w:r>
      <w:r w:rsidR="009C4734">
        <w:rPr>
          <w:i/>
          <w:iCs/>
        </w:rPr>
        <w:t xml:space="preserve"> </w:t>
      </w:r>
      <w:r w:rsidR="00564B38" w:rsidRPr="00564B38">
        <w:rPr>
          <w:i/>
          <w:iCs/>
        </w:rPr>
        <w:t>source</w:t>
      </w:r>
      <w:r w:rsidR="00BF6E4A">
        <w:t xml:space="preserve"> prowadzona przez Linux Foundation</w:t>
      </w:r>
      <w:r w:rsidR="007034B9">
        <w:t>, która</w:t>
      </w:r>
      <w:r w:rsidR="00564B38">
        <w:t xml:space="preserve"> obsługuj</w:t>
      </w:r>
      <w:r w:rsidR="007034B9">
        <w:t>e</w:t>
      </w:r>
      <w:r w:rsidR="00564B38">
        <w:t xml:space="preserve"> technologię rozproszonego rejestru (ang. </w:t>
      </w:r>
      <w:r w:rsidR="00564B38" w:rsidRPr="00564B38">
        <w:rPr>
          <w:i/>
          <w:iCs/>
        </w:rPr>
        <w:t>Distributed Ledger Technology, DLT</w:t>
      </w:r>
      <w:r w:rsidR="00564B38">
        <w:t>)</w:t>
      </w:r>
      <w:r w:rsidR="00BF6E4A">
        <w:t xml:space="preserve">. </w:t>
      </w:r>
      <w:r w:rsidR="0022431F">
        <w:t xml:space="preserve">Została wyposażona w zaawansowane mechanizmy kontroli ochrony prywatności. </w:t>
      </w:r>
      <w:r w:rsidR="0022431F">
        <w:rPr>
          <w:i/>
          <w:iCs/>
        </w:rPr>
        <w:t>B</w:t>
      </w:r>
      <w:r w:rsidR="00F1021C" w:rsidRPr="00F1021C">
        <w:rPr>
          <w:i/>
          <w:iCs/>
        </w:rPr>
        <w:t>lockchain</w:t>
      </w:r>
      <w:r w:rsidR="00EE3F35">
        <w:rPr>
          <w:i/>
          <w:iCs/>
        </w:rPr>
        <w:t xml:space="preserve"> </w:t>
      </w:r>
      <w:r w:rsidR="00EE3F35">
        <w:t>zbudowan</w:t>
      </w:r>
      <w:r w:rsidR="0022431F">
        <w:t>y</w:t>
      </w:r>
      <w:r w:rsidR="00EE3F35">
        <w:t xml:space="preserve"> poprzez Hyperledger</w:t>
      </w:r>
      <w:r w:rsidR="0022431F">
        <w:t xml:space="preserve"> </w:t>
      </w:r>
      <w:r w:rsidR="00EE3F35">
        <w:t>Fabric</w:t>
      </w:r>
      <w:r w:rsidR="00F1021C">
        <w:t xml:space="preserve"> </w:t>
      </w:r>
      <w:r w:rsidR="0022431F">
        <w:t>jest siecią z uprawnieniami</w:t>
      </w:r>
      <w:r w:rsidR="00EE3F35">
        <w:t>,</w:t>
      </w:r>
      <w:r w:rsidR="009C08C8">
        <w:t xml:space="preserve"> </w:t>
      </w:r>
      <w:r w:rsidR="00EE3F35">
        <w:t>co oznacza, iż</w:t>
      </w:r>
      <w:r w:rsidR="0022431F">
        <w:t xml:space="preserve"> jej użytkownicy mogą współużytkować jedynie te dane, do których mają zapewniony dostęp. </w:t>
      </w:r>
      <w:r w:rsidR="00BF6E4A">
        <w:t>Modułowa</w:t>
      </w:r>
      <w:r w:rsidR="00E8403F">
        <w:t xml:space="preserve"> i konfigur</w:t>
      </w:r>
      <w:r w:rsidR="003A3699">
        <w:t>owalna</w:t>
      </w:r>
      <w:r w:rsidR="00BF6E4A">
        <w:t xml:space="preserve"> architektura korzysta z gotowych </w:t>
      </w:r>
      <w:r w:rsidR="00BF6E4A">
        <w:lastRenderedPageBreak/>
        <w:t>komponentów,</w:t>
      </w:r>
      <w:r w:rsidR="00E8403F">
        <w:t xml:space="preserve"> zapewniając innowacyjność oraz wszechstronność, </w:t>
      </w:r>
      <w:r w:rsidR="00BF6E4A">
        <w:t xml:space="preserve"> co przekłada się na szerokie możliwości zastosowań.</w:t>
      </w:r>
      <w:r w:rsidR="007034B9">
        <w:t xml:space="preserve"> </w:t>
      </w:r>
      <w:r w:rsidR="00E8403F">
        <w:t>Jako pierwsza z platform DLT umożliwiła tworzenie inteligentnych kontraktów w językach ogólnego przeznaczenia takich jak Java, Go oraz Node.js</w:t>
      </w:r>
      <w:r w:rsidR="004F409F">
        <w:t>, dzięki czemu</w:t>
      </w:r>
      <w:r w:rsidR="00792CFF">
        <w:t xml:space="preserve"> są w stanie</w:t>
      </w:r>
      <w:r w:rsidR="005F701C">
        <w:t xml:space="preserve"> </w:t>
      </w:r>
      <w:r w:rsidR="00792CFF">
        <w:t xml:space="preserve">implementować </w:t>
      </w:r>
      <w:r w:rsidR="00792CFF">
        <w:rPr>
          <w:i/>
          <w:iCs/>
        </w:rPr>
        <w:t>s</w:t>
      </w:r>
      <w:r w:rsidR="003E0A89">
        <w:rPr>
          <w:i/>
          <w:iCs/>
        </w:rPr>
        <w:t xml:space="preserve">mart contracts </w:t>
      </w:r>
      <w:r w:rsidR="003E0A89">
        <w:t xml:space="preserve">bez konieczności </w:t>
      </w:r>
      <w:r w:rsidR="00792CFF">
        <w:t>nauki nowego języka programowania</w:t>
      </w:r>
      <w:r w:rsidR="003E0A89">
        <w:t>.</w:t>
      </w:r>
    </w:p>
    <w:p w14:paraId="772ED70D" w14:textId="77777777" w:rsidR="0072275C" w:rsidRDefault="005F701C" w:rsidP="005F701C">
      <w:pPr>
        <w:pStyle w:val="TreAkapitu"/>
        <w:ind w:firstLine="0"/>
      </w:pPr>
      <w:r>
        <w:tab/>
      </w:r>
    </w:p>
    <w:p w14:paraId="1F2BCBE2" w14:textId="2DF5E48D" w:rsidR="001F3C19" w:rsidRDefault="005F701C" w:rsidP="0072275C">
      <w:pPr>
        <w:pStyle w:val="TreAkapitu"/>
      </w:pPr>
      <w:r w:rsidRPr="001339F4">
        <w:rPr>
          <w:b/>
          <w:bCs/>
        </w:rPr>
        <w:t>Docker</w:t>
      </w:r>
      <w:r w:rsidR="001339F4">
        <w:t xml:space="preserve"> </w:t>
      </w:r>
      <w:r>
        <w:t xml:space="preserve">jest to </w:t>
      </w:r>
      <w:r w:rsidR="00A263B1">
        <w:t>platforma</w:t>
      </w:r>
      <w:r>
        <w:t xml:space="preserve"> </w:t>
      </w:r>
      <w:r w:rsidR="009C4734">
        <w:rPr>
          <w:i/>
          <w:iCs/>
        </w:rPr>
        <w:t>o</w:t>
      </w:r>
      <w:r w:rsidR="007F4788" w:rsidRPr="00E61B73">
        <w:rPr>
          <w:i/>
          <w:iCs/>
        </w:rPr>
        <w:t>pen</w:t>
      </w:r>
      <w:r w:rsidR="009C4734">
        <w:rPr>
          <w:i/>
          <w:iCs/>
        </w:rPr>
        <w:t xml:space="preserve"> s</w:t>
      </w:r>
      <w:r w:rsidR="007F4788" w:rsidRPr="00E61B73">
        <w:rPr>
          <w:i/>
          <w:iCs/>
        </w:rPr>
        <w:t>ource</w:t>
      </w:r>
      <w:r w:rsidR="007F4788">
        <w:t xml:space="preserve">, </w:t>
      </w:r>
      <w:r w:rsidRPr="007F4788">
        <w:t>służąc</w:t>
      </w:r>
      <w:r w:rsidR="007F4788">
        <w:t>a</w:t>
      </w:r>
      <w:r>
        <w:t xml:space="preserve"> do </w:t>
      </w:r>
      <w:r w:rsidR="005A3E04">
        <w:t>tworzenia, wdrażania oraz zarządzana aplikacjami kontenerowymi</w:t>
      </w:r>
      <w:r>
        <w:t>.</w:t>
      </w:r>
      <w:r w:rsidR="0055272B">
        <w:t xml:space="preserve"> Został napisany w języku programowania </w:t>
      </w:r>
      <w:r w:rsidR="0055272B">
        <w:rPr>
          <w:i/>
          <w:iCs/>
        </w:rPr>
        <w:t>Go</w:t>
      </w:r>
      <w:r w:rsidR="0055272B">
        <w:t xml:space="preserve"> oraz korzysta z funkcji, pochodzących z jądra systemu operacyjnego Linux.</w:t>
      </w:r>
      <w:r>
        <w:t xml:space="preserve"> </w:t>
      </w:r>
      <w:r w:rsidR="0055272B">
        <w:t>Kontenery s</w:t>
      </w:r>
      <w:r w:rsidR="005A3E04">
        <w:t>ą to wykonywalne komponenty łączące kod źródłowy aplikacji z zal</w:t>
      </w:r>
      <w:r w:rsidR="0072275C">
        <w:t>eżnościami i bibliotekami systemu operacyjnego, które są wymagane do uruchomienia kodu w dowolnym środowisku.</w:t>
      </w:r>
      <w:r w:rsidR="00EA28A3">
        <w:t xml:space="preserve"> Docker umożliwia oddzielenie aplikacji od infrastruktury, co znacznie przyśpiesza proces wytwarzana oprogramowania.</w:t>
      </w:r>
      <w:r>
        <w:t xml:space="preserve"> </w:t>
      </w:r>
      <w:r w:rsidR="0072275C">
        <w:t>Wykorzystując kontenery programiści są w stanie dostarczać rozproszone aplikacje.</w:t>
      </w:r>
    </w:p>
    <w:p w14:paraId="1C586EE8" w14:textId="5FDCE4F2" w:rsidR="00260545" w:rsidRDefault="001F3C19" w:rsidP="008655FC">
      <w:pPr>
        <w:pStyle w:val="TreAkapitu"/>
      </w:pPr>
      <w:r>
        <w:t xml:space="preserve">Docker korzysta z architektury typu klient-serwer. Klient porozumiewa się poprzez </w:t>
      </w:r>
      <w:r w:rsidR="0065109F">
        <w:t xml:space="preserve">REST API z </w:t>
      </w:r>
      <w:r>
        <w:t xml:space="preserve">Docker </w:t>
      </w:r>
      <w:r>
        <w:rPr>
          <w:i/>
          <w:iCs/>
        </w:rPr>
        <w:t>deamon</w:t>
      </w:r>
      <w:r>
        <w:t xml:space="preserve">, który </w:t>
      </w:r>
      <w:r w:rsidR="00220E9E">
        <w:t xml:space="preserve">zajmuje się </w:t>
      </w:r>
      <w:r>
        <w:t>budowanie</w:t>
      </w:r>
      <w:r w:rsidR="00220E9E">
        <w:t>m</w:t>
      </w:r>
      <w:r>
        <w:t xml:space="preserve"> oraz uruchomianie</w:t>
      </w:r>
      <w:r w:rsidR="008634EF">
        <w:t>m</w:t>
      </w:r>
      <w:r>
        <w:t xml:space="preserve"> kontenerów.</w:t>
      </w:r>
      <w:r w:rsidR="00866901">
        <w:t xml:space="preserve"> </w:t>
      </w:r>
      <w:r w:rsidR="00260545">
        <w:t>Ponadto zarządza obrazami, sieciami oraz woluminami.</w:t>
      </w:r>
      <w:r w:rsidR="008655FC">
        <w:t xml:space="preserve"> Obrazy przechowywane są w rejestrach, a</w:t>
      </w:r>
      <w:r w:rsidR="00260545">
        <w:t xml:space="preserve"> </w:t>
      </w:r>
      <w:r w:rsidR="008655FC">
        <w:t>w</w:t>
      </w:r>
      <w:r w:rsidR="00260545">
        <w:t xml:space="preserve"> przypadku użycia komend przez Klienta </w:t>
      </w:r>
      <w:r w:rsidR="008655FC">
        <w:t xml:space="preserve">zostają stamtąd </w:t>
      </w:r>
      <w:r w:rsidR="00260545">
        <w:t xml:space="preserve">pobierane. </w:t>
      </w:r>
    </w:p>
    <w:p w14:paraId="7C74F5D0" w14:textId="40980B5F" w:rsidR="007F4788" w:rsidRDefault="00FD5B84" w:rsidP="007F4788">
      <w:pPr>
        <w:pStyle w:val="TreAkapitu"/>
        <w:ind w:firstLine="0"/>
        <w:jc w:val="left"/>
      </w:pPr>
      <w:r>
        <w:rPr>
          <w:noProof/>
        </w:rPr>
        <w:pict w14:anchorId="48F75B1B">
          <v:shape id="_x0000_s1063" type="#_x0000_t202" style="position:absolute;margin-left:.15pt;margin-top:9.2pt;width:453.55pt;height:36pt;z-index:251668480" stroked="f">
            <v:textbox style="mso-next-textbox:#_x0000_s1063" inset="0,0,0,0">
              <w:txbxContent>
                <w:p w14:paraId="546EFACA" w14:textId="4268FBE3" w:rsidR="000B5716" w:rsidRPr="000B5716" w:rsidRDefault="000B5716" w:rsidP="000B5716">
                  <w:pPr>
                    <w:pStyle w:val="Legenda"/>
                    <w:rPr>
                      <w:b w:val="0"/>
                      <w:bCs w:val="0"/>
                      <w:szCs w:val="20"/>
                    </w:rPr>
                  </w:pPr>
                  <w:bookmarkStart w:id="309" w:name="_Toc91667915"/>
                  <w:r w:rsidRPr="000B5716">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6</w:t>
                  </w:r>
                  <w:r w:rsidR="001D0F84">
                    <w:rPr>
                      <w:b w:val="0"/>
                      <w:bCs w:val="0"/>
                    </w:rPr>
                    <w:fldChar w:fldCharType="end"/>
                  </w:r>
                  <w:r w:rsidRPr="000B5716">
                    <w:rPr>
                      <w:b w:val="0"/>
                      <w:bCs w:val="0"/>
                    </w:rPr>
                    <w:t>. Architektura platformy Docker</w:t>
                  </w:r>
                  <w:bookmarkEnd w:id="309"/>
                </w:p>
              </w:txbxContent>
            </v:textbox>
            <w10:wrap type="square"/>
          </v:shape>
        </w:pict>
      </w:r>
      <w:r w:rsidR="000B5716" w:rsidRPr="007F4788">
        <w:rPr>
          <w:noProof/>
        </w:rPr>
        <w:drawing>
          <wp:anchor distT="0" distB="0" distL="114300" distR="114300" simplePos="0" relativeHeight="251710976" behindDoc="1" locked="0" layoutInCell="1" allowOverlap="1" wp14:anchorId="3414215C" wp14:editId="4593E2F4">
            <wp:simplePos x="0" y="0"/>
            <wp:positionH relativeFrom="column">
              <wp:posOffset>1905</wp:posOffset>
            </wp:positionH>
            <wp:positionV relativeFrom="paragraph">
              <wp:posOffset>574040</wp:posOffset>
            </wp:positionV>
            <wp:extent cx="5760085" cy="3008630"/>
            <wp:effectExtent l="0" t="0" r="0" b="0"/>
            <wp:wrapSquare wrapText="bothSides"/>
            <wp:docPr id="30" name="Graf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 uri="{96DAC541-7B7A-43D3-8B79-37D633B846F1}">
                          <asvg:svgBlip xmlns:asvg="http://schemas.microsoft.com/office/drawing/2016/SVG/main" r:embed="rId90"/>
                        </a:ext>
                      </a:extLst>
                    </a:blip>
                    <a:stretch>
                      <a:fillRect/>
                    </a:stretch>
                  </pic:blipFill>
                  <pic:spPr>
                    <a:xfrm>
                      <a:off x="0" y="0"/>
                      <a:ext cx="5760085" cy="3008630"/>
                    </a:xfrm>
                    <a:prstGeom prst="rect">
                      <a:avLst/>
                    </a:prstGeom>
                  </pic:spPr>
                </pic:pic>
              </a:graphicData>
            </a:graphic>
          </wp:anchor>
        </w:drawing>
      </w:r>
      <w:r w:rsidR="007F4788">
        <w:br w:type="textWrapping" w:clear="all"/>
      </w:r>
    </w:p>
    <w:p w14:paraId="2922401D" w14:textId="18C45D94" w:rsidR="000B5716" w:rsidRDefault="000B5716" w:rsidP="007F4788">
      <w:pPr>
        <w:pStyle w:val="TreAkapitu"/>
        <w:ind w:firstLine="0"/>
        <w:jc w:val="left"/>
        <w:rPr>
          <w:sz w:val="20"/>
          <w:szCs w:val="16"/>
        </w:rPr>
      </w:pPr>
      <w:r w:rsidRPr="000B5716">
        <w:rPr>
          <w:sz w:val="20"/>
          <w:szCs w:val="16"/>
        </w:rPr>
        <w:lastRenderedPageBreak/>
        <w:t xml:space="preserve">Źródło: </w:t>
      </w:r>
      <w:hyperlink r:id="rId91" w:history="1">
        <w:r w:rsidRPr="000B5716">
          <w:rPr>
            <w:rStyle w:val="Hipercze"/>
            <w:sz w:val="20"/>
            <w:szCs w:val="16"/>
          </w:rPr>
          <w:t>https://docs.docker.com/get-started/overview/</w:t>
        </w:r>
      </w:hyperlink>
    </w:p>
    <w:p w14:paraId="69053D63" w14:textId="23812048" w:rsidR="000B5716" w:rsidRDefault="000B5716" w:rsidP="007F4788">
      <w:pPr>
        <w:pStyle w:val="TreAkapitu"/>
        <w:ind w:firstLine="0"/>
        <w:jc w:val="left"/>
      </w:pPr>
    </w:p>
    <w:p w14:paraId="2BC035AF" w14:textId="4B22491D" w:rsidR="009228EE" w:rsidRDefault="009228EE" w:rsidP="007F4788">
      <w:pPr>
        <w:pStyle w:val="TreAkapitu"/>
        <w:ind w:firstLine="0"/>
        <w:jc w:val="left"/>
      </w:pPr>
      <w:r>
        <w:tab/>
      </w:r>
      <w:r w:rsidR="006B3564" w:rsidRPr="0031458D">
        <w:rPr>
          <w:b/>
          <w:bCs/>
          <w:i/>
          <w:iCs/>
        </w:rPr>
        <w:t>Meta for Developers</w:t>
      </w:r>
      <w:r w:rsidR="006B3564">
        <w:t xml:space="preserve"> jest to </w:t>
      </w:r>
      <w:r w:rsidR="004B74EC">
        <w:t xml:space="preserve">zbiór </w:t>
      </w:r>
      <w:r w:rsidR="006B3564">
        <w:t>platform, umożliwiając</w:t>
      </w:r>
      <w:r w:rsidR="004B74EC">
        <w:t>y</w:t>
      </w:r>
      <w:r w:rsidR="006B3564">
        <w:t xml:space="preserve"> połączenie klientów </w:t>
      </w:r>
      <w:r w:rsidR="002E7329">
        <w:t>z aplikacj</w:t>
      </w:r>
      <w:r w:rsidR="000F2E9C">
        <w:t>ą</w:t>
      </w:r>
      <w:r w:rsidR="002E7329">
        <w:t xml:space="preserve"> </w:t>
      </w:r>
      <w:r w:rsidR="006B3564">
        <w:t xml:space="preserve">wykorzystując </w:t>
      </w:r>
      <w:r w:rsidR="004B74EC">
        <w:t xml:space="preserve">ich produkty takie jak: </w:t>
      </w:r>
    </w:p>
    <w:p w14:paraId="0E8C1D13" w14:textId="2B2896BD" w:rsidR="004B74EC" w:rsidRPr="00F23289" w:rsidRDefault="004B74EC" w:rsidP="00275370">
      <w:pPr>
        <w:pStyle w:val="TreAkapitu"/>
        <w:numPr>
          <w:ilvl w:val="0"/>
          <w:numId w:val="38"/>
        </w:numPr>
        <w:jc w:val="left"/>
        <w:rPr>
          <w:i/>
          <w:iCs/>
        </w:rPr>
      </w:pPr>
      <w:r w:rsidRPr="00F23289">
        <w:rPr>
          <w:i/>
          <w:iCs/>
        </w:rPr>
        <w:t>Messenger Platform</w:t>
      </w:r>
    </w:p>
    <w:p w14:paraId="4F2B8DBA" w14:textId="0BF4F56C" w:rsidR="004B74EC" w:rsidRPr="00F23289" w:rsidRDefault="004B74EC" w:rsidP="00275370">
      <w:pPr>
        <w:pStyle w:val="TreAkapitu"/>
        <w:numPr>
          <w:ilvl w:val="0"/>
          <w:numId w:val="38"/>
        </w:numPr>
        <w:jc w:val="left"/>
        <w:rPr>
          <w:i/>
          <w:iCs/>
        </w:rPr>
      </w:pPr>
      <w:r w:rsidRPr="00F23289">
        <w:rPr>
          <w:i/>
          <w:iCs/>
        </w:rPr>
        <w:t>Facebook Login</w:t>
      </w:r>
    </w:p>
    <w:p w14:paraId="4F77F637" w14:textId="3964BDB9" w:rsidR="004B74EC" w:rsidRPr="00F23289" w:rsidRDefault="004B74EC" w:rsidP="00275370">
      <w:pPr>
        <w:pStyle w:val="TreAkapitu"/>
        <w:numPr>
          <w:ilvl w:val="0"/>
          <w:numId w:val="38"/>
        </w:numPr>
        <w:jc w:val="left"/>
        <w:rPr>
          <w:i/>
          <w:iCs/>
        </w:rPr>
      </w:pPr>
      <w:r w:rsidRPr="00F23289">
        <w:rPr>
          <w:i/>
          <w:iCs/>
        </w:rPr>
        <w:t>Instagram Platform</w:t>
      </w:r>
    </w:p>
    <w:p w14:paraId="68CF3C58" w14:textId="5B55EE06" w:rsidR="004B74EC" w:rsidRPr="00F23289" w:rsidRDefault="004B74EC" w:rsidP="00275370">
      <w:pPr>
        <w:pStyle w:val="TreAkapitu"/>
        <w:numPr>
          <w:ilvl w:val="0"/>
          <w:numId w:val="38"/>
        </w:numPr>
        <w:jc w:val="left"/>
        <w:rPr>
          <w:i/>
          <w:iCs/>
        </w:rPr>
      </w:pPr>
      <w:r w:rsidRPr="00F23289">
        <w:rPr>
          <w:i/>
          <w:iCs/>
        </w:rPr>
        <w:t>WhatsApp Business API</w:t>
      </w:r>
    </w:p>
    <w:p w14:paraId="0A994B01" w14:textId="17699E7C" w:rsidR="004B74EC" w:rsidRDefault="004B74EC" w:rsidP="004B74EC">
      <w:pPr>
        <w:pStyle w:val="TreAkapitu"/>
        <w:ind w:left="720" w:firstLine="0"/>
        <w:jc w:val="left"/>
      </w:pPr>
    </w:p>
    <w:p w14:paraId="695C38DA" w14:textId="582242EF" w:rsidR="00895481" w:rsidRPr="00F06885" w:rsidRDefault="007D41A1" w:rsidP="00B742B8">
      <w:pPr>
        <w:pStyle w:val="TreAkapitu"/>
      </w:pPr>
      <w:r w:rsidRPr="0031458D">
        <w:rPr>
          <w:b/>
          <w:bCs/>
        </w:rPr>
        <w:t>Facebook SDK</w:t>
      </w:r>
      <w:r>
        <w:t xml:space="preserve"> jest </w:t>
      </w:r>
      <w:r w:rsidR="00DA6A96">
        <w:t xml:space="preserve">zestawem funkcji zawierającym między innymi </w:t>
      </w:r>
      <w:r w:rsidR="00DA6A96">
        <w:rPr>
          <w:i/>
          <w:iCs/>
        </w:rPr>
        <w:t>Facebook Login</w:t>
      </w:r>
      <w:r w:rsidR="008E7B33">
        <w:t xml:space="preserve">, </w:t>
      </w:r>
      <w:r w:rsidR="008E7B33">
        <w:rPr>
          <w:i/>
          <w:iCs/>
        </w:rPr>
        <w:t>Graph API</w:t>
      </w:r>
      <w:r w:rsidR="008E7B33">
        <w:t xml:space="preserve"> i </w:t>
      </w:r>
      <w:r w:rsidR="008E7B33">
        <w:rPr>
          <w:i/>
          <w:iCs/>
        </w:rPr>
        <w:t>Social Plugins</w:t>
      </w:r>
      <w:r w:rsidR="008E7B33">
        <w:t>.</w:t>
      </w:r>
      <w:r w:rsidR="00DA6A96">
        <w:t xml:space="preserve"> </w:t>
      </w:r>
      <w:r w:rsidR="00A64BDD">
        <w:t xml:space="preserve">Za pomocą </w:t>
      </w:r>
      <w:r w:rsidR="008B4D0B" w:rsidRPr="00F23289">
        <w:rPr>
          <w:i/>
          <w:iCs/>
        </w:rPr>
        <w:t>Facebook Login</w:t>
      </w:r>
      <w:r w:rsidR="00A64BDD">
        <w:t xml:space="preserve"> możliwa jest integracja aplikacji z serwisem społecznościowym.</w:t>
      </w:r>
      <w:r w:rsidR="008B4D0B">
        <w:t xml:space="preserve"> </w:t>
      </w:r>
      <w:r w:rsidR="00A64BDD">
        <w:t>Gwarantuje</w:t>
      </w:r>
      <w:r w:rsidR="008B4D0B">
        <w:t xml:space="preserve"> szybki</w:t>
      </w:r>
      <w:r w:rsidR="009C646F">
        <w:t xml:space="preserve"> i</w:t>
      </w:r>
      <w:r w:rsidR="008B4D0B">
        <w:t xml:space="preserve"> wygodny sposób logowania do aplikacji, zapewaniający prywatność oraz bezpieczeństwo. Ponadto umożliwia uzyskanie uprawnień do dostępu danych umieszczonych w serwisie społecznościowym. </w:t>
      </w:r>
      <w:r w:rsidR="00525635">
        <w:t>Kolejnym wykorzystanym narzędziem</w:t>
      </w:r>
      <w:r w:rsidR="00FB4B69">
        <w:t xml:space="preserve"> pochodzącym również z Facebook SDK</w:t>
      </w:r>
      <w:r w:rsidR="00525635">
        <w:t xml:space="preserve"> jest </w:t>
      </w:r>
      <w:r w:rsidR="00525635" w:rsidRPr="00525635">
        <w:rPr>
          <w:i/>
          <w:iCs/>
        </w:rPr>
        <w:t>Facebook Social Graph</w:t>
      </w:r>
      <w:r w:rsidR="00525635">
        <w:rPr>
          <w:i/>
          <w:iCs/>
        </w:rPr>
        <w:t xml:space="preserve"> (Graph API</w:t>
      </w:r>
      <w:r w:rsidR="00B049D0">
        <w:t xml:space="preserve">), które zostało opisane w podrozdziale 4.3.5. </w:t>
      </w:r>
      <w:r w:rsidR="00DD599A">
        <w:t>Wymienione narzędzia</w:t>
      </w:r>
      <w:r w:rsidR="0058157A">
        <w:t xml:space="preserve"> pochodzące z Facebook SDK</w:t>
      </w:r>
      <w:r w:rsidR="00DD599A">
        <w:t xml:space="preserve"> </w:t>
      </w:r>
      <w:r w:rsidR="00F06885">
        <w:t>został</w:t>
      </w:r>
      <w:r w:rsidR="00DD599A">
        <w:t>y</w:t>
      </w:r>
      <w:r w:rsidR="00F06885">
        <w:t xml:space="preserve"> wykorzystan</w:t>
      </w:r>
      <w:r w:rsidR="00DD599A">
        <w:t>e</w:t>
      </w:r>
      <w:r w:rsidR="00F06885">
        <w:t xml:space="preserve"> w algorytmie weryfikacji przyznania pożyczki (rozdział 4.6.2.)</w:t>
      </w:r>
      <w:r w:rsidR="00DD599A">
        <w:t xml:space="preserve"> oraz </w:t>
      </w:r>
      <w:r w:rsidR="00F06885">
        <w:t xml:space="preserve">algorytmie przydzielania punktów </w:t>
      </w:r>
      <w:r w:rsidR="00F06885">
        <w:rPr>
          <w:i/>
          <w:iCs/>
        </w:rPr>
        <w:t xml:space="preserve">rating </w:t>
      </w:r>
      <w:r w:rsidR="00F06885">
        <w:t>(rozdział 4.6.1.)</w:t>
      </w:r>
      <w:r w:rsidR="00B742B8">
        <w:t>.</w:t>
      </w:r>
    </w:p>
    <w:p w14:paraId="5E1E6568" w14:textId="18861CE3" w:rsidR="00F675B6" w:rsidRDefault="00C46B65" w:rsidP="002E6F16">
      <w:pPr>
        <w:pStyle w:val="Nagwek3"/>
      </w:pPr>
      <w:bookmarkStart w:id="310" w:name="_Toc8601672"/>
      <w:bookmarkStart w:id="311" w:name="_Toc91668360"/>
      <w:r>
        <w:t>Języki programowania</w:t>
      </w:r>
      <w:bookmarkEnd w:id="310"/>
      <w:bookmarkEnd w:id="311"/>
    </w:p>
    <w:p w14:paraId="6C0EEA02" w14:textId="13343BC0" w:rsidR="00895481" w:rsidRPr="00895481" w:rsidRDefault="00895481" w:rsidP="00895481">
      <w:pPr>
        <w:pStyle w:val="TreAkapitu"/>
        <w:jc w:val="center"/>
      </w:pPr>
      <w:r>
        <w:rPr>
          <w:noProof/>
        </w:rPr>
        <w:drawing>
          <wp:inline distT="0" distB="0" distL="0" distR="0" wp14:anchorId="55E4F350" wp14:editId="4B57379A">
            <wp:extent cx="1631950" cy="2298700"/>
            <wp:effectExtent l="0" t="0" r="0" b="0"/>
            <wp:docPr id="203" name="Obraz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36269" t="10362" r="35398" b="9832"/>
                    <a:stretch/>
                  </pic:blipFill>
                  <pic:spPr bwMode="auto">
                    <a:xfrm>
                      <a:off x="0" y="0"/>
                      <a:ext cx="1631950" cy="2298700"/>
                    </a:xfrm>
                    <a:prstGeom prst="rect">
                      <a:avLst/>
                    </a:prstGeom>
                    <a:noFill/>
                    <a:ln>
                      <a:noFill/>
                    </a:ln>
                    <a:extLst>
                      <a:ext uri="{53640926-AAD7-44D8-BBD7-CCE9431645EC}">
                        <a14:shadowObscured xmlns:a14="http://schemas.microsoft.com/office/drawing/2010/main"/>
                      </a:ext>
                    </a:extLst>
                  </pic:spPr>
                </pic:pic>
              </a:graphicData>
            </a:graphic>
          </wp:inline>
        </w:drawing>
      </w:r>
    </w:p>
    <w:p w14:paraId="432C9E83" w14:textId="723243EA" w:rsidR="00633710" w:rsidRDefault="001662CD" w:rsidP="00F675B6">
      <w:pPr>
        <w:pStyle w:val="TreAkapitu"/>
      </w:pPr>
      <w:r w:rsidRPr="00FC5724">
        <w:rPr>
          <w:b/>
          <w:bCs/>
        </w:rPr>
        <w:t>Java</w:t>
      </w:r>
      <w:r w:rsidRPr="001662CD">
        <w:t xml:space="preserve"> to wysokopoziomowy</w:t>
      </w:r>
      <w:r w:rsidR="00CB7D7D">
        <w:t>, dynamiczny</w:t>
      </w:r>
      <w:r w:rsidRPr="001662CD">
        <w:t xml:space="preserve"> język programowania ogólnego zastosowani</w:t>
      </w:r>
      <w:r w:rsidR="001C6129">
        <w:t>a</w:t>
      </w:r>
      <w:r w:rsidR="00476F7A">
        <w:t>, który został opracowany przez firmę Sun Microsystems.</w:t>
      </w:r>
      <w:r w:rsidR="00CB7D7D">
        <w:t xml:space="preserve"> </w:t>
      </w:r>
      <w:r w:rsidR="001C6129">
        <w:t xml:space="preserve">Jest językiem tworzenia programów źródłowych kompilowanych do kodu bajtowego, który jest intepretowany poprzez </w:t>
      </w:r>
      <w:r w:rsidR="00953CEF">
        <w:t xml:space="preserve">wieloplatformową </w:t>
      </w:r>
      <w:r w:rsidR="001C6129">
        <w:t>maszynę wirtualną Java (</w:t>
      </w:r>
      <w:r w:rsidR="00953CEF">
        <w:rPr>
          <w:i/>
          <w:iCs/>
        </w:rPr>
        <w:t xml:space="preserve">Java Virutal </w:t>
      </w:r>
      <w:r w:rsidR="00953CEF" w:rsidRPr="00953CEF">
        <w:rPr>
          <w:i/>
          <w:iCs/>
        </w:rPr>
        <w:t>Machine</w:t>
      </w:r>
      <w:r w:rsidR="00953CEF">
        <w:t xml:space="preserve">, </w:t>
      </w:r>
      <w:r w:rsidR="001C6129" w:rsidRPr="00953CEF">
        <w:lastRenderedPageBreak/>
        <w:t>JVM</w:t>
      </w:r>
      <w:r w:rsidR="001C6129">
        <w:t>)</w:t>
      </w:r>
      <w:r w:rsidR="00953CEF">
        <w:t>. Z założenia pozwala to na uruchomienie aplikacji na różnych maszynach.</w:t>
      </w:r>
      <w:r w:rsidR="00CB7D7D">
        <w:t xml:space="preserve"> </w:t>
      </w:r>
      <w:r w:rsidR="00495C20">
        <w:br/>
      </w:r>
    </w:p>
    <w:p w14:paraId="29A3C8AE" w14:textId="2064EF91" w:rsidR="00A440B7" w:rsidRDefault="00A440B7" w:rsidP="00A440B7">
      <w:pPr>
        <w:pStyle w:val="Legenda"/>
        <w:rPr>
          <w:b w:val="0"/>
          <w:bCs w:val="0"/>
        </w:rPr>
      </w:pPr>
      <w:bookmarkStart w:id="312" w:name="_Toc91667916"/>
      <w:r w:rsidRPr="00A440B7">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7</w:t>
      </w:r>
      <w:r w:rsidR="001D0F84">
        <w:rPr>
          <w:b w:val="0"/>
          <w:bCs w:val="0"/>
        </w:rPr>
        <w:fldChar w:fldCharType="end"/>
      </w:r>
      <w:r w:rsidRPr="00A440B7">
        <w:rPr>
          <w:b w:val="0"/>
          <w:bCs w:val="0"/>
        </w:rPr>
        <w:t xml:space="preserve">. </w:t>
      </w:r>
      <w:r w:rsidR="003139B4">
        <w:rPr>
          <w:b w:val="0"/>
          <w:bCs w:val="0"/>
        </w:rPr>
        <w:t>Kompilacja</w:t>
      </w:r>
      <w:r w:rsidRPr="00A440B7">
        <w:rPr>
          <w:b w:val="0"/>
          <w:bCs w:val="0"/>
        </w:rPr>
        <w:t xml:space="preserve"> programów w języku Java</w:t>
      </w:r>
      <w:bookmarkEnd w:id="312"/>
    </w:p>
    <w:p w14:paraId="115DA3D5" w14:textId="77777777" w:rsidR="00ED2444" w:rsidRPr="00ED2444" w:rsidRDefault="00ED2444" w:rsidP="00ED2444"/>
    <w:p w14:paraId="5154AF85" w14:textId="786871BF" w:rsidR="00CB5413" w:rsidRDefault="00A440B7" w:rsidP="002A41C2">
      <w:pPr>
        <w:pStyle w:val="TreAkapitu"/>
        <w:jc w:val="center"/>
        <w:rPr>
          <w:sz w:val="20"/>
          <w:szCs w:val="16"/>
        </w:rPr>
      </w:pPr>
      <w:r>
        <w:rPr>
          <w:noProof/>
        </w:rPr>
        <w:drawing>
          <wp:inline distT="0" distB="0" distL="0" distR="0" wp14:anchorId="20A6A626" wp14:editId="12A115FF">
            <wp:extent cx="4330927" cy="2278380"/>
            <wp:effectExtent l="0" t="0" r="0" b="0"/>
            <wp:docPr id="55"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334378" cy="2280196"/>
                    </a:xfrm>
                    <a:prstGeom prst="rect">
                      <a:avLst/>
                    </a:prstGeom>
                  </pic:spPr>
                </pic:pic>
              </a:graphicData>
            </a:graphic>
          </wp:inline>
        </w:drawing>
      </w:r>
      <w:r>
        <w:br/>
      </w:r>
      <w:r w:rsidRPr="00A440B7">
        <w:rPr>
          <w:sz w:val="20"/>
          <w:szCs w:val="16"/>
        </w:rPr>
        <w:t>źródło: dr hab. inż. Marek Wojciechowski, „Język programowania Java”</w:t>
      </w:r>
      <w:r w:rsidR="00CB5413">
        <w:rPr>
          <w:sz w:val="20"/>
          <w:szCs w:val="16"/>
        </w:rPr>
        <w:br/>
      </w:r>
    </w:p>
    <w:p w14:paraId="6F4BDC00" w14:textId="0EB4FD9F" w:rsidR="00F675B6" w:rsidRDefault="0002176A" w:rsidP="00EF02C6">
      <w:pPr>
        <w:pStyle w:val="TreAkapitu"/>
        <w:rPr>
          <w:szCs w:val="24"/>
        </w:rPr>
      </w:pPr>
      <w:r>
        <w:rPr>
          <w:szCs w:val="24"/>
        </w:rPr>
        <w:t xml:space="preserve">Język programowania Java ma szerokie zastosowanie szerokie zastosowanie w tworzeniu oprogramowania. </w:t>
      </w:r>
      <w:r w:rsidR="00CB5413">
        <w:rPr>
          <w:szCs w:val="24"/>
        </w:rPr>
        <w:t>Najczęstszym wykorzystaniem są systemy aplikacji internetowych. Sprawdza się również w tworzeniu oprogramowania desktopowego. Ponadto system Android działa w środowisku Javy i również jest możliwość tworzenia aplikacji mobilnych w tym języku.</w:t>
      </w:r>
      <w:r w:rsidR="00EF02C6">
        <w:rPr>
          <w:szCs w:val="24"/>
        </w:rPr>
        <w:t xml:space="preserve"> W przypadku opracowywanego systemu zarówno aplikacja jak i </w:t>
      </w:r>
      <w:r w:rsidR="00EF02C6">
        <w:rPr>
          <w:i/>
          <w:iCs/>
          <w:szCs w:val="24"/>
        </w:rPr>
        <w:t>chaincode</w:t>
      </w:r>
      <w:r w:rsidR="00EF02C6">
        <w:rPr>
          <w:szCs w:val="24"/>
        </w:rPr>
        <w:t xml:space="preserve"> została stworzona w tym języku.</w:t>
      </w:r>
    </w:p>
    <w:p w14:paraId="1737C222" w14:textId="00661F45" w:rsidR="00D161E4" w:rsidRDefault="00D161E4" w:rsidP="00CB5413">
      <w:pPr>
        <w:pStyle w:val="TreAkapitu"/>
        <w:jc w:val="left"/>
        <w:rPr>
          <w:szCs w:val="24"/>
        </w:rPr>
      </w:pPr>
      <w:r>
        <w:rPr>
          <w:szCs w:val="24"/>
        </w:rPr>
        <w:t>Cechy języka programowania Java jakie możemy wyróżnić to:</w:t>
      </w:r>
    </w:p>
    <w:p w14:paraId="59E0A638" w14:textId="1742D7DC" w:rsidR="00CB5413" w:rsidRDefault="00D161E4" w:rsidP="00275370">
      <w:pPr>
        <w:pStyle w:val="TreAkapitu"/>
        <w:numPr>
          <w:ilvl w:val="0"/>
          <w:numId w:val="34"/>
        </w:numPr>
        <w:jc w:val="left"/>
        <w:rPr>
          <w:szCs w:val="24"/>
        </w:rPr>
      </w:pPr>
      <w:r>
        <w:rPr>
          <w:szCs w:val="24"/>
        </w:rPr>
        <w:t>Wydajn</w:t>
      </w:r>
      <w:r w:rsidR="008A25F0">
        <w:rPr>
          <w:szCs w:val="24"/>
        </w:rPr>
        <w:t>y</w:t>
      </w:r>
    </w:p>
    <w:p w14:paraId="4FD6D334" w14:textId="065390CC" w:rsidR="00D161E4" w:rsidRDefault="00D161E4" w:rsidP="00275370">
      <w:pPr>
        <w:pStyle w:val="TreAkapitu"/>
        <w:numPr>
          <w:ilvl w:val="0"/>
          <w:numId w:val="34"/>
        </w:numPr>
        <w:jc w:val="left"/>
        <w:rPr>
          <w:szCs w:val="24"/>
        </w:rPr>
      </w:pPr>
      <w:r>
        <w:rPr>
          <w:szCs w:val="24"/>
        </w:rPr>
        <w:t>Kompilowany i interpretowany</w:t>
      </w:r>
    </w:p>
    <w:p w14:paraId="3088260C" w14:textId="0CD1FAA8" w:rsidR="00D161E4" w:rsidRPr="00D161E4" w:rsidRDefault="00D161E4" w:rsidP="00275370">
      <w:pPr>
        <w:pStyle w:val="TreAkapitu"/>
        <w:numPr>
          <w:ilvl w:val="0"/>
          <w:numId w:val="34"/>
        </w:numPr>
        <w:jc w:val="left"/>
        <w:rPr>
          <w:szCs w:val="24"/>
        </w:rPr>
      </w:pPr>
      <w:r>
        <w:rPr>
          <w:szCs w:val="24"/>
        </w:rPr>
        <w:t>Zorientowany obiektowo</w:t>
      </w:r>
    </w:p>
    <w:p w14:paraId="22017C17" w14:textId="45C2C8FA" w:rsidR="00D161E4" w:rsidRDefault="00D161E4" w:rsidP="00275370">
      <w:pPr>
        <w:pStyle w:val="TreAkapitu"/>
        <w:numPr>
          <w:ilvl w:val="0"/>
          <w:numId w:val="34"/>
        </w:numPr>
        <w:jc w:val="left"/>
        <w:rPr>
          <w:szCs w:val="24"/>
        </w:rPr>
      </w:pPr>
      <w:r>
        <w:rPr>
          <w:szCs w:val="24"/>
        </w:rPr>
        <w:t>Dynamiczn</w:t>
      </w:r>
      <w:r w:rsidR="008A25F0">
        <w:rPr>
          <w:szCs w:val="24"/>
        </w:rPr>
        <w:t>y</w:t>
      </w:r>
    </w:p>
    <w:p w14:paraId="7E8CB298" w14:textId="1301C61D" w:rsidR="00D161E4" w:rsidRDefault="00D161E4" w:rsidP="00275370">
      <w:pPr>
        <w:pStyle w:val="TreAkapitu"/>
        <w:numPr>
          <w:ilvl w:val="0"/>
          <w:numId w:val="34"/>
        </w:numPr>
        <w:jc w:val="left"/>
        <w:rPr>
          <w:szCs w:val="24"/>
        </w:rPr>
      </w:pPr>
      <w:r>
        <w:rPr>
          <w:szCs w:val="24"/>
        </w:rPr>
        <w:t>Niezależny od a</w:t>
      </w:r>
      <w:r w:rsidR="008A25F0">
        <w:rPr>
          <w:szCs w:val="24"/>
        </w:rPr>
        <w:t>r</w:t>
      </w:r>
      <w:r>
        <w:rPr>
          <w:szCs w:val="24"/>
        </w:rPr>
        <w:t>chitek</w:t>
      </w:r>
      <w:r w:rsidR="008A25F0">
        <w:rPr>
          <w:szCs w:val="24"/>
        </w:rPr>
        <w:t>tury</w:t>
      </w:r>
    </w:p>
    <w:p w14:paraId="60EF3BB5" w14:textId="77777777" w:rsidR="000F6316" w:rsidRDefault="000F6316" w:rsidP="00D340D5">
      <w:pPr>
        <w:pStyle w:val="Nagwek3"/>
      </w:pPr>
      <w:bookmarkStart w:id="313" w:name="_Toc8601673"/>
      <w:bookmarkStart w:id="314" w:name="_Toc91668361"/>
      <w:r>
        <w:t xml:space="preserve">Szkielet </w:t>
      </w:r>
      <w:r w:rsidR="00D4566A">
        <w:t>budowy aplikacji</w:t>
      </w:r>
      <w:bookmarkEnd w:id="313"/>
      <w:bookmarkEnd w:id="314"/>
    </w:p>
    <w:p w14:paraId="5205BC62" w14:textId="370622AB" w:rsidR="00CF287C" w:rsidRPr="00CF287C" w:rsidRDefault="00CF287C" w:rsidP="00CF287C">
      <w:pPr>
        <w:pStyle w:val="TreAkapitu"/>
        <w:spacing w:before="240"/>
      </w:pPr>
      <w:r>
        <w:t>Aplikacja</w:t>
      </w:r>
      <w:r w:rsidR="00293987">
        <w:t xml:space="preserve">, </w:t>
      </w:r>
      <w:r w:rsidR="005317A3">
        <w:t>składająca</w:t>
      </w:r>
      <w:r w:rsidR="00293987">
        <w:t xml:space="preserve"> się z warstwy prezentacji oraz logiki biznesowej</w:t>
      </w:r>
      <w:r>
        <w:t xml:space="preserve"> potrzebuje sieci, z któr</w:t>
      </w:r>
      <w:r w:rsidR="002542A6">
        <w:t>ą</w:t>
      </w:r>
      <w:r>
        <w:t xml:space="preserve"> może wchodzić w interakcje. Za </w:t>
      </w:r>
      <w:r w:rsidR="006A4B0F">
        <w:t>jej pomocą</w:t>
      </w:r>
      <w:r>
        <w:t xml:space="preserve">, zostaje wdrożony lub uruchomiony </w:t>
      </w:r>
      <w:r>
        <w:rPr>
          <w:i/>
          <w:iCs/>
        </w:rPr>
        <w:t xml:space="preserve">smart contract </w:t>
      </w:r>
      <w:r>
        <w:t xml:space="preserve">(inaczej </w:t>
      </w:r>
      <w:r>
        <w:rPr>
          <w:i/>
          <w:iCs/>
        </w:rPr>
        <w:t>chaincode</w:t>
      </w:r>
      <w:r>
        <w:t xml:space="preserve">), który znajduję się w sieci </w:t>
      </w:r>
      <w:r>
        <w:rPr>
          <w:i/>
          <w:iCs/>
        </w:rPr>
        <w:t>blockchain</w:t>
      </w:r>
      <w:r>
        <w:t xml:space="preserve"> wraz z rejestrem zwanym </w:t>
      </w:r>
      <w:r>
        <w:rPr>
          <w:i/>
          <w:iCs/>
        </w:rPr>
        <w:t>Ledger</w:t>
      </w:r>
      <w:r>
        <w:t xml:space="preserve">. Uruchomienie </w:t>
      </w:r>
      <w:r>
        <w:rPr>
          <w:i/>
          <w:iCs/>
        </w:rPr>
        <w:t>smart contract</w:t>
      </w:r>
      <w:r>
        <w:t xml:space="preserve"> </w:t>
      </w:r>
      <w:r w:rsidR="00B374A6">
        <w:t xml:space="preserve">oznacza dokonanie transakcji zawartych w </w:t>
      </w:r>
      <w:r w:rsidR="00B374A6">
        <w:lastRenderedPageBreak/>
        <w:t>nim. Wykonane transakcje zapisywane są w rejestrze, a następnie zwracany jest ich status do aplikacji.</w:t>
      </w:r>
    </w:p>
    <w:p w14:paraId="4F3FDEDD" w14:textId="5E97A936" w:rsidR="00CB6BAA" w:rsidRPr="00CB6BAA" w:rsidRDefault="00CB6BAA" w:rsidP="00CB6BAA">
      <w:pPr>
        <w:pStyle w:val="Legenda"/>
        <w:rPr>
          <w:b w:val="0"/>
          <w:bCs w:val="0"/>
        </w:rPr>
      </w:pPr>
      <w:bookmarkStart w:id="315" w:name="_Toc91667917"/>
      <w:r w:rsidRPr="00CB6BAA">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8</w:t>
      </w:r>
      <w:r w:rsidR="001D0F84">
        <w:rPr>
          <w:b w:val="0"/>
          <w:bCs w:val="0"/>
        </w:rPr>
        <w:fldChar w:fldCharType="end"/>
      </w:r>
      <w:r>
        <w:rPr>
          <w:b w:val="0"/>
          <w:bCs w:val="0"/>
        </w:rPr>
        <w:t>. Szkielet budowy aplikacji</w:t>
      </w:r>
      <w:bookmarkEnd w:id="315"/>
    </w:p>
    <w:p w14:paraId="4DF86886" w14:textId="5D6AEB00" w:rsidR="00082519" w:rsidRPr="00363B60" w:rsidRDefault="00082519" w:rsidP="00390ED1">
      <w:pPr>
        <w:pStyle w:val="TreAkapitu"/>
        <w:ind w:firstLine="0"/>
        <w:rPr>
          <w:i/>
          <w:iCs/>
        </w:rPr>
      </w:pPr>
      <w:r>
        <w:rPr>
          <w:noProof/>
        </w:rPr>
        <w:drawing>
          <wp:inline distT="0" distB="0" distL="0" distR="0" wp14:anchorId="0DA764B7" wp14:editId="69CF89FC">
            <wp:extent cx="5760085" cy="2648585"/>
            <wp:effectExtent l="0" t="0" r="0" b="0"/>
            <wp:docPr id="49"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760085" cy="2648585"/>
                    </a:xfrm>
                    <a:prstGeom prst="rect">
                      <a:avLst/>
                    </a:prstGeom>
                    <a:noFill/>
                    <a:ln>
                      <a:noFill/>
                    </a:ln>
                  </pic:spPr>
                </pic:pic>
              </a:graphicData>
            </a:graphic>
          </wp:inline>
        </w:drawing>
      </w:r>
    </w:p>
    <w:p w14:paraId="4DCEB29F" w14:textId="77777777" w:rsidR="00082519" w:rsidRDefault="00082519" w:rsidP="00082519">
      <w:pPr>
        <w:pStyle w:val="TreAkapitu"/>
      </w:pPr>
      <w:r w:rsidRPr="00401103">
        <w:rPr>
          <w:sz w:val="20"/>
          <w:szCs w:val="16"/>
        </w:rPr>
        <w:t xml:space="preserve">Źródło: </w:t>
      </w:r>
      <w:hyperlink r:id="rId95" w:history="1">
        <w:r w:rsidRPr="00401103">
          <w:rPr>
            <w:rStyle w:val="Hipercze"/>
            <w:sz w:val="20"/>
            <w:szCs w:val="16"/>
          </w:rPr>
          <w:t>https://hyperledger-fabric.readthedocs.io/en/latest/write_first_app.html</w:t>
        </w:r>
      </w:hyperlink>
    </w:p>
    <w:p w14:paraId="6B9854C1" w14:textId="77777777" w:rsidR="00082519" w:rsidRDefault="00082519" w:rsidP="00344B74">
      <w:pPr>
        <w:pStyle w:val="TreAkapitu"/>
      </w:pPr>
    </w:p>
    <w:p w14:paraId="5147A563" w14:textId="1AE3F6A6" w:rsidR="006A281E" w:rsidRDefault="006A281E" w:rsidP="00344B74">
      <w:pPr>
        <w:pStyle w:val="TreAkapitu"/>
      </w:pPr>
    </w:p>
    <w:p w14:paraId="367A0BDB" w14:textId="77777777" w:rsidR="00705EF8" w:rsidRPr="00344B74" w:rsidRDefault="00705EF8" w:rsidP="00344B74">
      <w:pPr>
        <w:pStyle w:val="TreAkapitu"/>
      </w:pPr>
    </w:p>
    <w:p w14:paraId="27879AF2" w14:textId="77777777" w:rsidR="000F6316" w:rsidRDefault="00015679" w:rsidP="00D340D5">
      <w:pPr>
        <w:pStyle w:val="Nagwek3"/>
      </w:pPr>
      <w:bookmarkStart w:id="316" w:name="_Toc8601674"/>
      <w:bookmarkStart w:id="317" w:name="_Toc91668362"/>
      <w:r>
        <w:t>Biblioteki</w:t>
      </w:r>
      <w:r w:rsidR="00E014FE">
        <w:t xml:space="preserve"> i komponenty</w:t>
      </w:r>
      <w:bookmarkEnd w:id="316"/>
      <w:bookmarkEnd w:id="317"/>
    </w:p>
    <w:p w14:paraId="184FEB31" w14:textId="444E2790" w:rsidR="00344B74" w:rsidRDefault="00344B74" w:rsidP="00344B74">
      <w:pPr>
        <w:pStyle w:val="TreAkapitu"/>
      </w:pPr>
      <w:r w:rsidRPr="00344B74">
        <w:rPr>
          <w:highlight w:val="yellow"/>
        </w:rPr>
        <w:t xml:space="preserve">Opisać syntetycznie w formie wykazu </w:t>
      </w:r>
      <w:r>
        <w:rPr>
          <w:highlight w:val="yellow"/>
        </w:rPr>
        <w:t xml:space="preserve">wszystkie </w:t>
      </w:r>
      <w:r w:rsidRPr="00344B74">
        <w:rPr>
          <w:highlight w:val="yellow"/>
        </w:rPr>
        <w:t>gotowe biblioteki i komponenty programistyczne</w:t>
      </w:r>
      <w:r>
        <w:rPr>
          <w:highlight w:val="yellow"/>
        </w:rPr>
        <w:t>, które zostały wykorzystane do budowy systemu informatycznego</w:t>
      </w:r>
      <w:r w:rsidRPr="00344B74">
        <w:rPr>
          <w:highlight w:val="yellow"/>
        </w:rPr>
        <w:t>.</w:t>
      </w:r>
    </w:p>
    <w:p w14:paraId="05508946" w14:textId="77777777" w:rsidR="002A5420" w:rsidRDefault="002A5420" w:rsidP="00344B74">
      <w:pPr>
        <w:pStyle w:val="TreAkapitu"/>
      </w:pPr>
    </w:p>
    <w:tbl>
      <w:tblPr>
        <w:tblStyle w:val="Tabela-Siatka"/>
        <w:tblW w:w="9747" w:type="dxa"/>
        <w:tblLook w:val="04A0" w:firstRow="1" w:lastRow="0" w:firstColumn="1" w:lastColumn="0" w:noHBand="0" w:noVBand="1"/>
      </w:tblPr>
      <w:tblGrid>
        <w:gridCol w:w="570"/>
        <w:gridCol w:w="4098"/>
        <w:gridCol w:w="5079"/>
      </w:tblGrid>
      <w:tr w:rsidR="002A5420" w14:paraId="3726DE9E" w14:textId="77777777" w:rsidTr="00CD30CA">
        <w:tc>
          <w:tcPr>
            <w:tcW w:w="570" w:type="dxa"/>
            <w:shd w:val="clear" w:color="auto" w:fill="D9D9D9" w:themeFill="background1" w:themeFillShade="D9"/>
          </w:tcPr>
          <w:p w14:paraId="3FE9627F" w14:textId="60D1ED28" w:rsidR="002A5420" w:rsidRPr="002A5420" w:rsidRDefault="002A5420" w:rsidP="00344B74">
            <w:pPr>
              <w:pStyle w:val="TreAkapitu"/>
              <w:ind w:firstLine="0"/>
              <w:rPr>
                <w:b/>
                <w:bCs/>
              </w:rPr>
            </w:pPr>
            <w:r w:rsidRPr="002A5420">
              <w:rPr>
                <w:b/>
                <w:bCs/>
              </w:rPr>
              <w:t>Lp.</w:t>
            </w:r>
          </w:p>
        </w:tc>
        <w:tc>
          <w:tcPr>
            <w:tcW w:w="4098" w:type="dxa"/>
            <w:shd w:val="clear" w:color="auto" w:fill="D9D9D9" w:themeFill="background1" w:themeFillShade="D9"/>
          </w:tcPr>
          <w:p w14:paraId="77746678" w14:textId="61C0CCD4" w:rsidR="002A5420" w:rsidRPr="002A5420" w:rsidRDefault="002A5420" w:rsidP="00344B74">
            <w:pPr>
              <w:pStyle w:val="TreAkapitu"/>
              <w:ind w:firstLine="0"/>
              <w:rPr>
                <w:b/>
                <w:bCs/>
              </w:rPr>
            </w:pPr>
            <w:r w:rsidRPr="002A5420">
              <w:rPr>
                <w:b/>
                <w:bCs/>
              </w:rPr>
              <w:t>Nazwa</w:t>
            </w:r>
          </w:p>
        </w:tc>
        <w:tc>
          <w:tcPr>
            <w:tcW w:w="5079" w:type="dxa"/>
            <w:shd w:val="clear" w:color="auto" w:fill="D9D9D9" w:themeFill="background1" w:themeFillShade="D9"/>
          </w:tcPr>
          <w:p w14:paraId="3F64998E" w14:textId="618D1300" w:rsidR="002A5420" w:rsidRPr="002A5420" w:rsidRDefault="002A5420" w:rsidP="00344B74">
            <w:pPr>
              <w:pStyle w:val="TreAkapitu"/>
              <w:ind w:firstLine="0"/>
              <w:rPr>
                <w:b/>
                <w:bCs/>
              </w:rPr>
            </w:pPr>
            <w:r w:rsidRPr="002A5420">
              <w:rPr>
                <w:b/>
                <w:bCs/>
              </w:rPr>
              <w:t>Opis</w:t>
            </w:r>
          </w:p>
        </w:tc>
      </w:tr>
      <w:tr w:rsidR="002A5420" w:rsidRPr="002A5420" w14:paraId="2C007BCF" w14:textId="77777777" w:rsidTr="00CD30CA">
        <w:trPr>
          <w:trHeight w:val="1139"/>
        </w:trPr>
        <w:tc>
          <w:tcPr>
            <w:tcW w:w="570" w:type="dxa"/>
          </w:tcPr>
          <w:p w14:paraId="06449E48" w14:textId="7CF1040F" w:rsidR="002A5420" w:rsidRDefault="002A5420" w:rsidP="002A5420">
            <w:pPr>
              <w:pStyle w:val="TreAkapitu"/>
              <w:ind w:firstLine="0"/>
              <w:jc w:val="center"/>
            </w:pPr>
            <w:r>
              <w:t>1</w:t>
            </w:r>
          </w:p>
        </w:tc>
        <w:tc>
          <w:tcPr>
            <w:tcW w:w="4098" w:type="dxa"/>
          </w:tcPr>
          <w:p w14:paraId="1178EB5A" w14:textId="3334793C" w:rsidR="002A5420" w:rsidRDefault="002A5420" w:rsidP="00344B74">
            <w:pPr>
              <w:pStyle w:val="TreAkapitu"/>
              <w:ind w:firstLine="0"/>
            </w:pPr>
            <w:r>
              <w:t>Hyperledger Fabric Samples</w:t>
            </w:r>
          </w:p>
        </w:tc>
        <w:tc>
          <w:tcPr>
            <w:tcW w:w="5079" w:type="dxa"/>
          </w:tcPr>
          <w:p w14:paraId="3EB171A2" w14:textId="3D587E88" w:rsidR="002A5420" w:rsidRPr="0028729A" w:rsidRDefault="002A5420" w:rsidP="002A5420">
            <w:pPr>
              <w:pStyle w:val="TreAkapitu"/>
              <w:ind w:firstLine="0"/>
            </w:pPr>
            <w:r>
              <w:t>Stanowi zbiór gotowych aplikacji</w:t>
            </w:r>
            <w:r w:rsidR="009F0301">
              <w:t xml:space="preserve">, obrazów Docker oraz </w:t>
            </w:r>
            <w:r>
              <w:rPr>
                <w:i/>
                <w:iCs/>
              </w:rPr>
              <w:t>chaincode</w:t>
            </w:r>
            <w:r>
              <w:t xml:space="preserve">, służących do demonstracji możliwości i lepszego zrozumienia działania technologii oraz testowania sieci. </w:t>
            </w:r>
          </w:p>
          <w:p w14:paraId="66E9A233" w14:textId="77777777" w:rsidR="002A5420" w:rsidRDefault="002A5420" w:rsidP="00344B74">
            <w:pPr>
              <w:pStyle w:val="TreAkapitu"/>
              <w:ind w:firstLine="0"/>
            </w:pPr>
          </w:p>
        </w:tc>
      </w:tr>
      <w:tr w:rsidR="002A5420" w:rsidRPr="002A5420" w14:paraId="4645AE22" w14:textId="77777777" w:rsidTr="00CD30CA">
        <w:trPr>
          <w:trHeight w:val="1139"/>
        </w:trPr>
        <w:tc>
          <w:tcPr>
            <w:tcW w:w="570" w:type="dxa"/>
          </w:tcPr>
          <w:p w14:paraId="55566A54" w14:textId="5044D0F4" w:rsidR="002A5420" w:rsidRDefault="00CD30CA" w:rsidP="002A5420">
            <w:pPr>
              <w:pStyle w:val="TreAkapitu"/>
              <w:ind w:firstLine="0"/>
              <w:jc w:val="center"/>
            </w:pPr>
            <w:r>
              <w:t>3</w:t>
            </w:r>
          </w:p>
        </w:tc>
        <w:tc>
          <w:tcPr>
            <w:tcW w:w="4098" w:type="dxa"/>
          </w:tcPr>
          <w:p w14:paraId="6F39F07B" w14:textId="4E35BF58" w:rsidR="002A5420" w:rsidRDefault="002A5420" w:rsidP="00344B74">
            <w:pPr>
              <w:pStyle w:val="TreAkapitu"/>
              <w:ind w:firstLine="0"/>
            </w:pPr>
            <w:r>
              <w:t>Hyperledger Docker Image</w:t>
            </w:r>
          </w:p>
        </w:tc>
        <w:tc>
          <w:tcPr>
            <w:tcW w:w="5079" w:type="dxa"/>
          </w:tcPr>
          <w:p w14:paraId="1CCB81F7" w14:textId="6DEC6788" w:rsidR="002A5420" w:rsidRDefault="002A5420" w:rsidP="002A5420">
            <w:pPr>
              <w:pStyle w:val="TreAkapitu"/>
              <w:ind w:firstLine="0"/>
            </w:pPr>
            <w:r>
              <w:t xml:space="preserve">Jest to obraz </w:t>
            </w:r>
          </w:p>
        </w:tc>
      </w:tr>
    </w:tbl>
    <w:p w14:paraId="2C899F87" w14:textId="77777777" w:rsidR="002A5420" w:rsidRDefault="002A5420" w:rsidP="00344B74">
      <w:pPr>
        <w:pStyle w:val="TreAkapitu"/>
      </w:pPr>
    </w:p>
    <w:p w14:paraId="4CFE6FE5" w14:textId="53ED44C1" w:rsidR="00015679" w:rsidRDefault="00574BB5" w:rsidP="00D340D5">
      <w:pPr>
        <w:pStyle w:val="Nagwek3"/>
      </w:pPr>
      <w:bookmarkStart w:id="318" w:name="_Toc8601675"/>
      <w:bookmarkStart w:id="319" w:name="_Toc91668363"/>
      <w:r>
        <w:lastRenderedPageBreak/>
        <w:t xml:space="preserve">Protokoły </w:t>
      </w:r>
      <w:r w:rsidR="001F2090">
        <w:t>komunikacyjne</w:t>
      </w:r>
      <w:r>
        <w:t xml:space="preserve">// </w:t>
      </w:r>
      <w:r w:rsidR="000F6316">
        <w:t>Oprogramowanie pośredniczące</w:t>
      </w:r>
      <w:bookmarkEnd w:id="318"/>
      <w:r w:rsidR="00493D82">
        <w:t xml:space="preserve"> // </w:t>
      </w:r>
      <w:r w:rsidR="00B47DA9">
        <w:t>K</w:t>
      </w:r>
      <w:r w:rsidR="00493D82">
        <w:t>omunikacja w sieci</w:t>
      </w:r>
      <w:bookmarkEnd w:id="319"/>
    </w:p>
    <w:p w14:paraId="51BDEC54" w14:textId="77777777" w:rsidR="00493D82" w:rsidRDefault="008642AC" w:rsidP="000E5B75">
      <w:pPr>
        <w:pStyle w:val="TreAkapitu"/>
      </w:pPr>
      <w:r>
        <w:t xml:space="preserve">Sieć zbudowana poprzez Hyperledger Fabric </w:t>
      </w:r>
      <w:r w:rsidR="0048789D">
        <w:t xml:space="preserve">zapewnia bezpieczeństwo oraz skalowalność poprzez rozdzielenie operacji </w:t>
      </w:r>
      <w:r w:rsidR="0009685D">
        <w:t>na rozproszone w niej</w:t>
      </w:r>
      <w:r>
        <w:t xml:space="preserve"> węzły</w:t>
      </w:r>
      <w:r w:rsidR="000B36EE">
        <w:t>, które przechowują każdą transakcję, jaka wystąpiła w sieci.</w:t>
      </w:r>
      <w:r w:rsidR="0048789D">
        <w:t xml:space="preserve"> </w:t>
      </w:r>
      <w:r w:rsidR="00A4032A">
        <w:t xml:space="preserve">W celu </w:t>
      </w:r>
      <w:r w:rsidR="0048789D">
        <w:t xml:space="preserve">zapewnienia integralności oraz spójności danych </w:t>
      </w:r>
      <w:r w:rsidR="007C0E9F">
        <w:t xml:space="preserve">został </w:t>
      </w:r>
      <w:r w:rsidR="00A4032A">
        <w:t xml:space="preserve">wdrożył protokół plotek (z ang. </w:t>
      </w:r>
      <w:r w:rsidR="00A4032A">
        <w:rPr>
          <w:i/>
          <w:iCs/>
        </w:rPr>
        <w:t>gossip protocol</w:t>
      </w:r>
      <w:r w:rsidR="00A4032A">
        <w:t>).</w:t>
      </w:r>
      <w:r>
        <w:t xml:space="preserve"> Jest to protokół komunikacji działający na zasadzie P2P.</w:t>
      </w:r>
    </w:p>
    <w:p w14:paraId="294D221C" w14:textId="132F697C" w:rsidR="00386808" w:rsidRDefault="00493D82" w:rsidP="000F6316">
      <w:pPr>
        <w:pStyle w:val="TreAkapitu"/>
      </w:pPr>
      <w:r>
        <w:t xml:space="preserve">Przepływ transakcji został opisany w podrozdziale 4.6.1.. W ostatnim etapie, gdzie </w:t>
      </w:r>
      <w:r>
        <w:rPr>
          <w:i/>
          <w:iCs/>
        </w:rPr>
        <w:t>orderer service</w:t>
      </w:r>
      <w:r>
        <w:t xml:space="preserve"> dostarcza blok do </w:t>
      </w:r>
      <w:r w:rsidR="00A9781F">
        <w:t>wybranego</w:t>
      </w:r>
      <w:r>
        <w:t xml:space="preserve"> węzł</w:t>
      </w:r>
      <w:r w:rsidR="00A9781F">
        <w:t>a</w:t>
      </w:r>
      <w:r w:rsidR="00490CFB">
        <w:t>,</w:t>
      </w:r>
      <w:r>
        <w:t xml:space="preserve"> </w:t>
      </w:r>
      <w:r>
        <w:rPr>
          <w:i/>
          <w:iCs/>
        </w:rPr>
        <w:t>gossip</w:t>
      </w:r>
      <w:r>
        <w:t xml:space="preserve"> </w:t>
      </w:r>
      <w:r>
        <w:rPr>
          <w:i/>
          <w:iCs/>
        </w:rPr>
        <w:t>protocol</w:t>
      </w:r>
      <w:r>
        <w:t xml:space="preserve"> rozpoczyna swoje działanie.</w:t>
      </w:r>
      <w:r w:rsidR="00A9781F">
        <w:t xml:space="preserve"> Blok ten musi trafić do każdego z węzłów w sieci.</w:t>
      </w:r>
      <w:r w:rsidR="009B579C">
        <w:t xml:space="preserve"> Następuje proces zwany „plotkowaniem”. Węzeł, który otrzymał transakcje od </w:t>
      </w:r>
      <w:r w:rsidR="009B579C">
        <w:rPr>
          <w:i/>
          <w:iCs/>
        </w:rPr>
        <w:t>ordering serivce</w:t>
      </w:r>
      <w:r w:rsidR="009B579C">
        <w:t xml:space="preserve"> przesyła ją do innego, losowo wybranego węzła</w:t>
      </w:r>
      <w:r w:rsidR="00F9072A">
        <w:t xml:space="preserve"> (lub grupie węzłów)</w:t>
      </w:r>
      <w:r w:rsidR="009B579C">
        <w:t xml:space="preserve">, który z kolei powtarza te czynność. Proces ten trwa dopóty, dopóki wszystkie węzły otrzymują </w:t>
      </w:r>
      <w:r w:rsidR="00386808">
        <w:t>blok.</w:t>
      </w:r>
      <w:r w:rsidR="002A3E90">
        <w:t xml:space="preserve"> Każda z przesłanych przez węzły wiadomości jest przez nie podpisywana, w celu za</w:t>
      </w:r>
      <w:r w:rsidR="00ED6BF2">
        <w:t>pobiegania</w:t>
      </w:r>
      <w:r w:rsidR="002A3E90">
        <w:t xml:space="preserve"> przed </w:t>
      </w:r>
      <w:r w:rsidR="00AC0B79">
        <w:t>manipulacj</w:t>
      </w:r>
      <w:r w:rsidR="00A55015">
        <w:t>ą</w:t>
      </w:r>
      <w:r w:rsidR="00AC0B79">
        <w:t xml:space="preserve"> danych czy </w:t>
      </w:r>
      <w:r w:rsidR="00ED6BF2">
        <w:t>nieuprawnionym dostępem. Węzły, które z pewnych powodów nie otrzymają danych (np. opóźnienia, błędy sieciowe), po ponownym podłączeniu do sieci, zostaną zsynchronizowane z pozostałymi węzłami, które posiadają brakujące dane.</w:t>
      </w:r>
    </w:p>
    <w:p w14:paraId="7A303F80" w14:textId="77777777" w:rsidR="00386808" w:rsidRDefault="00386808" w:rsidP="000F6316">
      <w:pPr>
        <w:pStyle w:val="TreAkapitu"/>
      </w:pPr>
    </w:p>
    <w:p w14:paraId="2C56529C" w14:textId="34301B9A" w:rsidR="00386808" w:rsidRPr="00386808" w:rsidRDefault="00386808" w:rsidP="00386808">
      <w:pPr>
        <w:pStyle w:val="Legenda"/>
        <w:rPr>
          <w:b w:val="0"/>
          <w:bCs w:val="0"/>
        </w:rPr>
      </w:pPr>
      <w:bookmarkStart w:id="320" w:name="_Toc91667918"/>
      <w:r w:rsidRPr="00386808">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59</w:t>
      </w:r>
      <w:r w:rsidR="001D0F84">
        <w:rPr>
          <w:b w:val="0"/>
          <w:bCs w:val="0"/>
        </w:rPr>
        <w:fldChar w:fldCharType="end"/>
      </w:r>
      <w:r>
        <w:rPr>
          <w:b w:val="0"/>
          <w:bCs w:val="0"/>
        </w:rPr>
        <w:t xml:space="preserve">. </w:t>
      </w:r>
      <w:r w:rsidR="006352A4">
        <w:rPr>
          <w:b w:val="0"/>
          <w:bCs w:val="0"/>
        </w:rPr>
        <w:t>Topologia komunikacji oparte</w:t>
      </w:r>
      <w:r w:rsidR="00E95945">
        <w:rPr>
          <w:b w:val="0"/>
          <w:bCs w:val="0"/>
        </w:rPr>
        <w:t>j</w:t>
      </w:r>
      <w:r w:rsidR="006352A4">
        <w:rPr>
          <w:b w:val="0"/>
          <w:bCs w:val="0"/>
        </w:rPr>
        <w:t xml:space="preserve"> na protokole plotkowania</w:t>
      </w:r>
      <w:bookmarkEnd w:id="320"/>
      <w:r w:rsidR="006C4F7C">
        <w:rPr>
          <w:b w:val="0"/>
          <w:bCs w:val="0"/>
        </w:rPr>
        <w:br/>
      </w:r>
    </w:p>
    <w:p w14:paraId="1362E9C5" w14:textId="280106EA" w:rsidR="00A4032A" w:rsidRDefault="00386808" w:rsidP="00386808">
      <w:pPr>
        <w:pStyle w:val="TreAkapitu"/>
        <w:jc w:val="center"/>
      </w:pPr>
      <w:r>
        <w:rPr>
          <w:noProof/>
        </w:rPr>
        <w:drawing>
          <wp:inline distT="0" distB="0" distL="0" distR="0" wp14:anchorId="79C7B29B" wp14:editId="6F7A268A">
            <wp:extent cx="3130550" cy="2722671"/>
            <wp:effectExtent l="0" t="0" r="0" b="0"/>
            <wp:docPr id="200" name="Obraz 20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rotWithShape="1">
                    <a:blip r:embed="rId96">
                      <a:extLst>
                        <a:ext uri="{28A0092B-C50C-407E-A947-70E740481C1C}">
                          <a14:useLocalDpi xmlns:a14="http://schemas.microsoft.com/office/drawing/2010/main" val="0"/>
                        </a:ext>
                      </a:extLst>
                    </a:blip>
                    <a:srcRect l="66917" b="23054"/>
                    <a:stretch/>
                  </pic:blipFill>
                  <pic:spPr bwMode="auto">
                    <a:xfrm>
                      <a:off x="0" y="0"/>
                      <a:ext cx="3138914" cy="2729945"/>
                    </a:xfrm>
                    <a:prstGeom prst="rect">
                      <a:avLst/>
                    </a:prstGeom>
                    <a:noFill/>
                    <a:ln>
                      <a:noFill/>
                    </a:ln>
                    <a:extLst>
                      <a:ext uri="{53640926-AAD7-44D8-BBD7-CCE9431645EC}">
                        <a14:shadowObscured xmlns:a14="http://schemas.microsoft.com/office/drawing/2010/main"/>
                      </a:ext>
                    </a:extLst>
                  </pic:spPr>
                </pic:pic>
              </a:graphicData>
            </a:graphic>
          </wp:inline>
        </w:drawing>
      </w:r>
    </w:p>
    <w:p w14:paraId="4A730AC3" w14:textId="6CFA51E7" w:rsidR="00386808" w:rsidRDefault="00386808" w:rsidP="00386808">
      <w:pPr>
        <w:pStyle w:val="TreAkapitu"/>
        <w:ind w:left="993" w:firstLine="0"/>
        <w:jc w:val="left"/>
        <w:rPr>
          <w:i/>
          <w:iCs/>
          <w:sz w:val="20"/>
          <w:szCs w:val="16"/>
        </w:rPr>
      </w:pPr>
      <w:r w:rsidRPr="00386808">
        <w:rPr>
          <w:sz w:val="20"/>
          <w:szCs w:val="16"/>
        </w:rPr>
        <w:t>Źródło: Vincent Wing-Hei Luk, Albert Kai-Sun Wong, Chin-Tau Lea &amp; Robin Wentao Ouyang, „</w:t>
      </w:r>
      <w:r w:rsidRPr="00386808">
        <w:rPr>
          <w:i/>
          <w:iCs/>
          <w:sz w:val="20"/>
          <w:szCs w:val="16"/>
        </w:rPr>
        <w:t>RRG: redundancy reduced gossip protocol for real-time N-to-N dynamic group communication”</w:t>
      </w:r>
    </w:p>
    <w:p w14:paraId="2E67867C" w14:textId="7508EE17" w:rsidR="005D1F53" w:rsidRDefault="005D1F53" w:rsidP="005D1F53">
      <w:pPr>
        <w:pStyle w:val="TreAkapitu"/>
        <w:jc w:val="left"/>
        <w:rPr>
          <w:i/>
          <w:iCs/>
          <w:sz w:val="20"/>
          <w:szCs w:val="16"/>
        </w:rPr>
      </w:pPr>
    </w:p>
    <w:p w14:paraId="72A2F033" w14:textId="0DF5D385" w:rsidR="005D1F53" w:rsidRDefault="005D1F53" w:rsidP="005D1F53">
      <w:pPr>
        <w:pStyle w:val="TreAkapitu"/>
        <w:jc w:val="left"/>
        <w:rPr>
          <w:szCs w:val="24"/>
        </w:rPr>
      </w:pPr>
      <w:r>
        <w:rPr>
          <w:szCs w:val="24"/>
        </w:rPr>
        <w:t xml:space="preserve">Zastosowany w sieci </w:t>
      </w:r>
      <w:r>
        <w:rPr>
          <w:i/>
          <w:iCs/>
          <w:szCs w:val="24"/>
        </w:rPr>
        <w:t>gossip protocol</w:t>
      </w:r>
      <w:r>
        <w:rPr>
          <w:szCs w:val="24"/>
        </w:rPr>
        <w:t xml:space="preserve"> spełnia 3 podstawowe funkcje:</w:t>
      </w:r>
    </w:p>
    <w:p w14:paraId="2AC0571B" w14:textId="60A669FB" w:rsidR="005D1F53" w:rsidRDefault="005D1F53" w:rsidP="001B77AC">
      <w:pPr>
        <w:pStyle w:val="TreAkapitu"/>
        <w:numPr>
          <w:ilvl w:val="0"/>
          <w:numId w:val="47"/>
        </w:numPr>
        <w:jc w:val="left"/>
        <w:rPr>
          <w:szCs w:val="24"/>
        </w:rPr>
      </w:pPr>
      <w:r>
        <w:rPr>
          <w:szCs w:val="24"/>
        </w:rPr>
        <w:lastRenderedPageBreak/>
        <w:t xml:space="preserve">Stale identyfikuje </w:t>
      </w:r>
      <w:r w:rsidR="00284CF8">
        <w:rPr>
          <w:szCs w:val="24"/>
        </w:rPr>
        <w:t>dostępność węzłów oraz wykrywa te, które są niedostępne</w:t>
      </w:r>
    </w:p>
    <w:p w14:paraId="6B3CBC3D" w14:textId="5D076BF5" w:rsidR="00284CF8" w:rsidRDefault="00284CF8" w:rsidP="001B77AC">
      <w:pPr>
        <w:pStyle w:val="TreAkapitu"/>
        <w:numPr>
          <w:ilvl w:val="0"/>
          <w:numId w:val="47"/>
        </w:numPr>
        <w:jc w:val="left"/>
        <w:rPr>
          <w:szCs w:val="24"/>
        </w:rPr>
      </w:pPr>
      <w:r>
        <w:rPr>
          <w:szCs w:val="24"/>
        </w:rPr>
        <w:t>Rozpowszechnia dane pomiędzy węzłami</w:t>
      </w:r>
      <w:r w:rsidR="00C6668D">
        <w:rPr>
          <w:szCs w:val="24"/>
        </w:rPr>
        <w:t xml:space="preserve"> (</w:t>
      </w:r>
      <w:r>
        <w:rPr>
          <w:szCs w:val="24"/>
        </w:rPr>
        <w:t>a w przypadku węzła, który stracił dostęp i nie otrzymał danych</w:t>
      </w:r>
      <w:r w:rsidR="00B60238">
        <w:rPr>
          <w:szCs w:val="24"/>
        </w:rPr>
        <w:t xml:space="preserve"> - </w:t>
      </w:r>
      <w:r>
        <w:rPr>
          <w:szCs w:val="24"/>
        </w:rPr>
        <w:t>synchronizuje je</w:t>
      </w:r>
      <w:r w:rsidR="00C6668D">
        <w:rPr>
          <w:szCs w:val="24"/>
        </w:rPr>
        <w:t>)</w:t>
      </w:r>
      <w:r>
        <w:rPr>
          <w:szCs w:val="24"/>
        </w:rPr>
        <w:t>.</w:t>
      </w:r>
    </w:p>
    <w:p w14:paraId="5DC71C74" w14:textId="65886822" w:rsidR="00284CF8" w:rsidRPr="005D1F53" w:rsidRDefault="00284CF8" w:rsidP="001B77AC">
      <w:pPr>
        <w:pStyle w:val="TreAkapitu"/>
        <w:numPr>
          <w:ilvl w:val="0"/>
          <w:numId w:val="47"/>
        </w:numPr>
        <w:jc w:val="left"/>
        <w:rPr>
          <w:szCs w:val="24"/>
        </w:rPr>
      </w:pPr>
      <w:r>
        <w:rPr>
          <w:szCs w:val="24"/>
        </w:rPr>
        <w:t>Przyśpiesza aktualizacje danych dla nowo dołączonych węzłów w sieci.</w:t>
      </w:r>
    </w:p>
    <w:p w14:paraId="1AA66F6C" w14:textId="19030C5E" w:rsidR="00172501" w:rsidRDefault="00172501" w:rsidP="00D340D5">
      <w:pPr>
        <w:pStyle w:val="Nagwek3"/>
      </w:pPr>
      <w:bookmarkStart w:id="321" w:name="_Toc8601676"/>
      <w:bookmarkStart w:id="322" w:name="_Toc91668364"/>
      <w:r>
        <w:t>Bazy danych</w:t>
      </w:r>
      <w:bookmarkEnd w:id="321"/>
      <w:bookmarkEnd w:id="322"/>
    </w:p>
    <w:p w14:paraId="54FFB808" w14:textId="3E34FAE0" w:rsidR="00EC4368" w:rsidRDefault="00DD04FA" w:rsidP="00EC4368">
      <w:pPr>
        <w:pStyle w:val="TreAkapitu"/>
        <w:spacing w:before="240"/>
      </w:pPr>
      <w:r>
        <w:t xml:space="preserve">CouchDB </w:t>
      </w:r>
      <w:r w:rsidR="00FE1D26">
        <w:t xml:space="preserve">to nierelacyjna baza danych (noSQL) typu </w:t>
      </w:r>
      <w:r w:rsidR="00FE1D26" w:rsidRPr="00FE1D26">
        <w:rPr>
          <w:i/>
          <w:iCs/>
        </w:rPr>
        <w:t>open source</w:t>
      </w:r>
      <w:r w:rsidR="00FE1D26">
        <w:rPr>
          <w:i/>
          <w:iCs/>
        </w:rPr>
        <w:t xml:space="preserve"> </w:t>
      </w:r>
      <w:r w:rsidR="00FE1D26">
        <w:t>rozwijana poprzez Fundację Apache, która gromadzi i przechowuje dane w forma</w:t>
      </w:r>
      <w:r w:rsidR="00D82C55">
        <w:t>cie</w:t>
      </w:r>
      <w:r w:rsidR="00FE1D26">
        <w:t xml:space="preserve"> dokumentów JSON (ang. </w:t>
      </w:r>
      <w:r w:rsidR="00FE1D26" w:rsidRPr="00FE1D26">
        <w:rPr>
          <w:i/>
          <w:iCs/>
        </w:rPr>
        <w:t>JavaScript Object Notation</w:t>
      </w:r>
      <w:r w:rsidR="00FE1D26">
        <w:t>).</w:t>
      </w:r>
      <w:r w:rsidR="003842E7">
        <w:t xml:space="preserve"> Językiem jaki został użyty do napisania CouchDB jest Erlang.</w:t>
      </w:r>
    </w:p>
    <w:p w14:paraId="10344F01" w14:textId="5216EFF0" w:rsidR="00EC4368" w:rsidRDefault="003842E7" w:rsidP="00EC4368">
      <w:pPr>
        <w:pStyle w:val="TreAkapitu"/>
        <w:spacing w:before="240"/>
      </w:pPr>
      <w:r>
        <w:t>Dostęp do systemu realizuje się za pomocą interfejsu programowania aplikacji (API), korzystającego z mechanizmu REST.</w:t>
      </w:r>
      <w:r w:rsidR="0085554B">
        <w:t xml:space="preserve"> </w:t>
      </w:r>
      <w:r>
        <w:t xml:space="preserve">Przechowywane dokumenty </w:t>
      </w:r>
      <w:r w:rsidR="0085554B">
        <w:t xml:space="preserve">zawierają klucze oraz odpowiadające im wartości. </w:t>
      </w:r>
      <w:r w:rsidR="00AA797C">
        <w:t>K</w:t>
      </w:r>
      <w:r w:rsidR="0085554B">
        <w:t xml:space="preserve">lucz jest to łańcuch znaków (tzw. </w:t>
      </w:r>
      <w:r w:rsidR="0085554B">
        <w:rPr>
          <w:i/>
          <w:iCs/>
        </w:rPr>
        <w:t>String</w:t>
      </w:r>
      <w:r w:rsidR="0085554B">
        <w:t>), który jest unikalny w ramach jednego dokumentu</w:t>
      </w:r>
      <w:r w:rsidR="00AA797C">
        <w:t xml:space="preserve">. </w:t>
      </w:r>
    </w:p>
    <w:p w14:paraId="4BA090DB" w14:textId="1FD7AE50" w:rsidR="00381008" w:rsidRDefault="00AA797C" w:rsidP="00381008">
      <w:pPr>
        <w:pStyle w:val="TreAkapitu"/>
        <w:spacing w:before="240"/>
      </w:pPr>
      <w:r>
        <w:t>Baza danych CouchDB została zastosowana z racji tego, iż jest jedn</w:t>
      </w:r>
      <w:r w:rsidR="003055DF">
        <w:t>ą</w:t>
      </w:r>
      <w:r>
        <w:t xml:space="preserve"> z dwóch baz danych (razem z LevelDB) wspieranych przez platformę Hyperledger Fabric. </w:t>
      </w:r>
      <w:r w:rsidR="00AB5FD2">
        <w:t xml:space="preserve">Stanowi strukturę danych określoną jako </w:t>
      </w:r>
      <w:r w:rsidR="00AB5FD2" w:rsidRPr="00AB5FD2">
        <w:rPr>
          <w:i/>
          <w:iCs/>
        </w:rPr>
        <w:t>World State</w:t>
      </w:r>
      <w:r w:rsidR="00AB5FD2">
        <w:rPr>
          <w:i/>
          <w:iCs/>
        </w:rPr>
        <w:t xml:space="preserve">, </w:t>
      </w:r>
      <w:r w:rsidR="00AB5FD2">
        <w:t xml:space="preserve">opisaną w podrozdziale 4.5.1. </w:t>
      </w:r>
      <w:r w:rsidR="008F629A">
        <w:t xml:space="preserve">Obsługuje ona podstawowe operacje na </w:t>
      </w:r>
      <w:r w:rsidR="008F629A" w:rsidRPr="008F629A">
        <w:rPr>
          <w:i/>
          <w:iCs/>
        </w:rPr>
        <w:t>chaincode</w:t>
      </w:r>
      <w:r w:rsidR="008F629A">
        <w:rPr>
          <w:i/>
          <w:iCs/>
        </w:rPr>
        <w:t>,</w:t>
      </w:r>
      <w:r w:rsidR="008F629A">
        <w:t xml:space="preserve"> a ponadto umożliwia</w:t>
      </w:r>
      <w:r>
        <w:t xml:space="preserve"> wdrażanie indeksów, przez co zwiększa wydajność bazy danych i skraca czas wykonywania zapytań.</w:t>
      </w:r>
    </w:p>
    <w:p w14:paraId="3046EEC8" w14:textId="77777777" w:rsidR="00381008" w:rsidRDefault="00381008" w:rsidP="00381008">
      <w:pPr>
        <w:pStyle w:val="TreAkapitu"/>
        <w:spacing w:before="240"/>
      </w:pPr>
    </w:p>
    <w:p w14:paraId="730FCF87" w14:textId="2F5E7C4A" w:rsidR="00381008" w:rsidRPr="00381008" w:rsidRDefault="00381008" w:rsidP="00381008">
      <w:pPr>
        <w:pStyle w:val="Legenda"/>
        <w:rPr>
          <w:b w:val="0"/>
          <w:bCs w:val="0"/>
        </w:rPr>
      </w:pPr>
      <w:bookmarkStart w:id="323" w:name="_Toc91667919"/>
      <w:r w:rsidRPr="00381008">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0</w:t>
      </w:r>
      <w:r w:rsidR="001D0F84">
        <w:rPr>
          <w:b w:val="0"/>
          <w:bCs w:val="0"/>
        </w:rPr>
        <w:fldChar w:fldCharType="end"/>
      </w:r>
      <w:r w:rsidRPr="00381008">
        <w:rPr>
          <w:b w:val="0"/>
          <w:bCs w:val="0"/>
        </w:rPr>
        <w:t xml:space="preserve">. Operacje pomiędzy </w:t>
      </w:r>
      <w:r w:rsidRPr="00381008">
        <w:rPr>
          <w:b w:val="0"/>
          <w:bCs w:val="0"/>
          <w:i/>
          <w:iCs/>
        </w:rPr>
        <w:t xml:space="preserve">chaincode </w:t>
      </w:r>
      <w:r w:rsidRPr="00381008">
        <w:rPr>
          <w:b w:val="0"/>
          <w:bCs w:val="0"/>
        </w:rPr>
        <w:t>a bazą danych</w:t>
      </w:r>
      <w:bookmarkEnd w:id="323"/>
    </w:p>
    <w:p w14:paraId="2AEAF133" w14:textId="1234029A" w:rsidR="00381008" w:rsidRPr="00381008" w:rsidRDefault="00B2663C" w:rsidP="00381008">
      <w:pPr>
        <w:pStyle w:val="TreAkapitu"/>
        <w:spacing w:before="240"/>
        <w:ind w:firstLine="0"/>
        <w:jc w:val="center"/>
        <w:rPr>
          <w:sz w:val="20"/>
          <w:szCs w:val="16"/>
        </w:rPr>
      </w:pPr>
      <w:r>
        <w:rPr>
          <w:noProof/>
        </w:rPr>
        <w:drawing>
          <wp:inline distT="0" distB="0" distL="0" distR="0" wp14:anchorId="7FD9B00D" wp14:editId="3C3D1975">
            <wp:extent cx="5760085" cy="2987675"/>
            <wp:effectExtent l="0" t="0" r="0" b="0"/>
            <wp:docPr id="13" name="Obraz 13" descr="Obraz zawierający strzał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az 13" descr="Obraz zawierający strzałka&#10;&#10;Opis wygenerowany automatyczni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60085" cy="2987675"/>
                    </a:xfrm>
                    <a:prstGeom prst="rect">
                      <a:avLst/>
                    </a:prstGeom>
                    <a:noFill/>
                    <a:ln>
                      <a:noFill/>
                    </a:ln>
                  </pic:spPr>
                </pic:pic>
              </a:graphicData>
            </a:graphic>
          </wp:inline>
        </w:drawing>
      </w:r>
      <w:r w:rsidRPr="00B2663C">
        <w:rPr>
          <w:sz w:val="20"/>
          <w:szCs w:val="16"/>
        </w:rPr>
        <w:t>źródło:https://kctheservant.medium.com/putstate-and-getstate-the-api-in-chaincode-dealing-with-the-state-in-the-ledger-part-1-2008d6a86f98</w:t>
      </w:r>
    </w:p>
    <w:p w14:paraId="0AAC4863" w14:textId="0D611673" w:rsidR="00AA797C" w:rsidRPr="00740B6D" w:rsidRDefault="008F629A" w:rsidP="00D44515">
      <w:pPr>
        <w:pStyle w:val="TreAkapitu"/>
        <w:spacing w:before="240"/>
      </w:pPr>
      <w:r>
        <w:t>CouchDB stanowi osobny węzeł w sieci</w:t>
      </w:r>
      <w:r w:rsidR="00B806BF">
        <w:t>, który jest uruchomiony jako kontener. Aby skonfigurować bazę danych należy wskazać ją w pliku konfiguracyjnym</w:t>
      </w:r>
      <w:r w:rsidR="00740B6D">
        <w:t xml:space="preserve"> </w:t>
      </w:r>
      <w:r w:rsidR="00740B6D" w:rsidRPr="00B44809">
        <w:rPr>
          <w:i/>
          <w:iCs/>
        </w:rPr>
        <w:t>core.yaml</w:t>
      </w:r>
      <w:r w:rsidR="00B806BF">
        <w:t xml:space="preserve"> i ustawić odpowiednie parametry</w:t>
      </w:r>
      <w:r w:rsidR="00740B6D">
        <w:t xml:space="preserve"> takie jak </w:t>
      </w:r>
      <w:r w:rsidR="00740B6D">
        <w:rPr>
          <w:i/>
          <w:iCs/>
        </w:rPr>
        <w:t>stateDatabase</w:t>
      </w:r>
      <w:r w:rsidR="00740B6D">
        <w:t xml:space="preserve">, </w:t>
      </w:r>
      <w:r w:rsidR="00740B6D">
        <w:rPr>
          <w:i/>
          <w:iCs/>
        </w:rPr>
        <w:t>couchDBConfig, couchDBAddress</w:t>
      </w:r>
      <w:r w:rsidR="00740B6D">
        <w:t xml:space="preserve"> itd.</w:t>
      </w:r>
    </w:p>
    <w:p w14:paraId="7E0D4631" w14:textId="77777777" w:rsidR="00172501" w:rsidRDefault="00172501" w:rsidP="00D340D5">
      <w:pPr>
        <w:pStyle w:val="Nagwek3"/>
      </w:pPr>
      <w:bookmarkStart w:id="324" w:name="_Toc8601677"/>
      <w:bookmarkStart w:id="325" w:name="_Toc91668365"/>
      <w:r>
        <w:t>Inne oprogramowanie</w:t>
      </w:r>
      <w:bookmarkEnd w:id="324"/>
      <w:bookmarkEnd w:id="325"/>
    </w:p>
    <w:p w14:paraId="6036C9CC" w14:textId="75E7E9A4" w:rsidR="00977610" w:rsidRPr="008B314A" w:rsidRDefault="005A7367" w:rsidP="008B314A">
      <w:pPr>
        <w:pStyle w:val="Nagwek2"/>
      </w:pPr>
      <w:bookmarkStart w:id="326" w:name="_Toc8601678"/>
      <w:bookmarkStart w:id="327" w:name="_Toc91668366"/>
      <w:r w:rsidRPr="005A7367">
        <w:t>Charakterystyka środowiska uruchomieniowego</w:t>
      </w:r>
      <w:bookmarkEnd w:id="326"/>
      <w:bookmarkEnd w:id="327"/>
    </w:p>
    <w:p w14:paraId="12F9049C" w14:textId="22E66BB8" w:rsidR="00401103" w:rsidRDefault="004670A3" w:rsidP="00401103">
      <w:pPr>
        <w:pStyle w:val="TreAkapitu"/>
      </w:pPr>
      <w:r>
        <w:t xml:space="preserve">W celu uruchomienia całego </w:t>
      </w:r>
      <w:r w:rsidR="00541790">
        <w:t xml:space="preserve">środowiska </w:t>
      </w:r>
      <w:r>
        <w:t>systemu należy podjąć odpowiednie kroki:</w:t>
      </w:r>
    </w:p>
    <w:p w14:paraId="5A7FC6BB" w14:textId="1B0C5081" w:rsidR="006F4AF6" w:rsidRPr="00640FAC" w:rsidRDefault="008E6887" w:rsidP="006F4AF6">
      <w:pPr>
        <w:pStyle w:val="TreAkapitu"/>
        <w:rPr>
          <w:i/>
          <w:iCs/>
        </w:rPr>
      </w:pPr>
      <w:r>
        <w:t xml:space="preserve">Sieć </w:t>
      </w:r>
      <w:r w:rsidR="00164A48">
        <w:rPr>
          <w:i/>
          <w:iCs/>
        </w:rPr>
        <w:t>b</w:t>
      </w:r>
      <w:r w:rsidR="00640FAC" w:rsidRPr="00640FAC">
        <w:rPr>
          <w:i/>
          <w:iCs/>
        </w:rPr>
        <w:t>lockchain:</w:t>
      </w:r>
    </w:p>
    <w:p w14:paraId="05B63152" w14:textId="36634642" w:rsidR="006F4AF6" w:rsidRDefault="006F4AF6" w:rsidP="00275370">
      <w:pPr>
        <w:pStyle w:val="TreAkapitu"/>
        <w:numPr>
          <w:ilvl w:val="0"/>
          <w:numId w:val="32"/>
        </w:numPr>
      </w:pPr>
      <w:r>
        <w:t>Wygenerowanie artefaktów oraz plików konfiguracyjnych sieci</w:t>
      </w:r>
    </w:p>
    <w:p w14:paraId="4FD4F11F" w14:textId="5B4208A7" w:rsidR="00B237E4" w:rsidRDefault="006F4AF6" w:rsidP="00275370">
      <w:pPr>
        <w:pStyle w:val="TreAkapitu"/>
        <w:numPr>
          <w:ilvl w:val="0"/>
          <w:numId w:val="32"/>
        </w:numPr>
      </w:pPr>
      <w:r>
        <w:t>Ur</w:t>
      </w:r>
      <w:r w:rsidR="00F07F6B">
        <w:t>u</w:t>
      </w:r>
      <w:r>
        <w:t>ch</w:t>
      </w:r>
      <w:r w:rsidR="00F07F6B">
        <w:t>o</w:t>
      </w:r>
      <w:r>
        <w:t>mie</w:t>
      </w:r>
      <w:r w:rsidR="00B237E4">
        <w:t xml:space="preserve">nie sieci </w:t>
      </w:r>
      <w:r>
        <w:t>wykorzystując Docker</w:t>
      </w:r>
      <w:r w:rsidR="00F07F6B">
        <w:t xml:space="preserve"> (utworzenie węzłów) </w:t>
      </w:r>
      <w:r w:rsidR="00B237E4">
        <w:t>- network.sh up</w:t>
      </w:r>
    </w:p>
    <w:p w14:paraId="34179CE6" w14:textId="7A814126" w:rsidR="00B237E4" w:rsidRDefault="00B237E4" w:rsidP="00275370">
      <w:pPr>
        <w:pStyle w:val="TreAkapitu"/>
        <w:numPr>
          <w:ilvl w:val="0"/>
          <w:numId w:val="32"/>
        </w:numPr>
      </w:pPr>
      <w:r>
        <w:t xml:space="preserve">Utworzenie </w:t>
      </w:r>
      <w:r w:rsidR="006F4AF6">
        <w:t>oraz inicjalizacja kanałów w sieci</w:t>
      </w:r>
      <w:r>
        <w:t xml:space="preserve"> – network.sh createChannel</w:t>
      </w:r>
    </w:p>
    <w:p w14:paraId="414A20FB" w14:textId="77777777" w:rsidR="001543F5" w:rsidRDefault="00B237E4" w:rsidP="00275370">
      <w:pPr>
        <w:pStyle w:val="TreAkapitu"/>
        <w:numPr>
          <w:ilvl w:val="0"/>
          <w:numId w:val="32"/>
        </w:numPr>
        <w:jc w:val="left"/>
      </w:pPr>
      <w:r>
        <w:t xml:space="preserve">Uruchomienie </w:t>
      </w:r>
      <w:r>
        <w:rPr>
          <w:i/>
          <w:iCs/>
        </w:rPr>
        <w:t>chaincode</w:t>
      </w:r>
      <w:r>
        <w:t xml:space="preserve"> na kanale -  </w:t>
      </w:r>
      <w:r w:rsidRPr="00B237E4">
        <w:t>network.sh deployCC -ccn basic -ccp ../asset-transfer-basic/chaincode-</w:t>
      </w:r>
      <w:r w:rsidR="000C3342">
        <w:t>java</w:t>
      </w:r>
    </w:p>
    <w:p w14:paraId="66E4C7E7" w14:textId="49F35F17" w:rsidR="00B237E4" w:rsidRDefault="001543F5" w:rsidP="001543F5">
      <w:pPr>
        <w:pStyle w:val="TreAkapitu"/>
        <w:ind w:left="1069" w:firstLine="0"/>
        <w:jc w:val="center"/>
      </w:pPr>
      <w:r>
        <w:br/>
      </w:r>
    </w:p>
    <w:p w14:paraId="090E7024" w14:textId="0558FE11" w:rsidR="00DF1C6C" w:rsidRDefault="00DF1C6C" w:rsidP="00DF1C6C">
      <w:pPr>
        <w:pStyle w:val="TreAkapitu"/>
        <w:jc w:val="center"/>
      </w:pPr>
      <w:r>
        <w:rPr>
          <w:noProof/>
        </w:rPr>
        <w:drawing>
          <wp:inline distT="0" distB="0" distL="0" distR="0" wp14:anchorId="72065403" wp14:editId="10A63D5F">
            <wp:extent cx="5760085" cy="421640"/>
            <wp:effectExtent l="0" t="0" r="0" b="0"/>
            <wp:docPr id="58"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67179" cy="422159"/>
                    </a:xfrm>
                    <a:prstGeom prst="rect">
                      <a:avLst/>
                    </a:prstGeom>
                  </pic:spPr>
                </pic:pic>
              </a:graphicData>
            </a:graphic>
          </wp:inline>
        </w:drawing>
      </w:r>
    </w:p>
    <w:p w14:paraId="421780EE" w14:textId="250D6F27" w:rsidR="009818C5" w:rsidRDefault="009818C5" w:rsidP="00DF1C6C">
      <w:pPr>
        <w:pStyle w:val="TreAkapitu"/>
        <w:jc w:val="center"/>
      </w:pPr>
      <w:r>
        <w:rPr>
          <w:noProof/>
        </w:rPr>
        <w:lastRenderedPageBreak/>
        <w:drawing>
          <wp:inline distT="0" distB="0" distL="0" distR="0" wp14:anchorId="0F6E0490" wp14:editId="09FBFEF1">
            <wp:extent cx="4636477" cy="2432538"/>
            <wp:effectExtent l="0" t="0" r="0" b="0"/>
            <wp:docPr id="61" name="Obraz 6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braz 61" descr="Obraz zawierający tekst&#10;&#10;Opis wygenerowany automatycznie"/>
                    <pic:cNvPicPr/>
                  </pic:nvPicPr>
                  <pic:blipFill rotWithShape="1">
                    <a:blip r:embed="rId99"/>
                    <a:srcRect r="1662" b="1775"/>
                    <a:stretch/>
                  </pic:blipFill>
                  <pic:spPr bwMode="auto">
                    <a:xfrm>
                      <a:off x="0" y="0"/>
                      <a:ext cx="4636477" cy="2432538"/>
                    </a:xfrm>
                    <a:prstGeom prst="rect">
                      <a:avLst/>
                    </a:prstGeom>
                    <a:ln>
                      <a:noFill/>
                    </a:ln>
                    <a:extLst>
                      <a:ext uri="{53640926-AAD7-44D8-BBD7-CCE9431645EC}">
                        <a14:shadowObscured xmlns:a14="http://schemas.microsoft.com/office/drawing/2010/main"/>
                      </a:ext>
                    </a:extLst>
                  </pic:spPr>
                </pic:pic>
              </a:graphicData>
            </a:graphic>
          </wp:inline>
        </w:drawing>
      </w:r>
    </w:p>
    <w:p w14:paraId="7A3CDDCE" w14:textId="0C16286B" w:rsidR="00640FAC" w:rsidRDefault="00640FAC" w:rsidP="00890CE5">
      <w:pPr>
        <w:pStyle w:val="TreAkapitu"/>
        <w:ind w:firstLine="0"/>
      </w:pPr>
    </w:p>
    <w:p w14:paraId="491938A8" w14:textId="0DC9FBF3" w:rsidR="00640FAC" w:rsidRDefault="00640FAC" w:rsidP="00640FAC">
      <w:pPr>
        <w:pStyle w:val="TreAkapitu"/>
      </w:pPr>
      <w:r>
        <w:t>Aplikacja:</w:t>
      </w:r>
    </w:p>
    <w:p w14:paraId="18D35D17" w14:textId="4B12E5CF" w:rsidR="00640FAC" w:rsidRDefault="00640FAC" w:rsidP="00275370">
      <w:pPr>
        <w:pStyle w:val="TreAkapitu"/>
        <w:numPr>
          <w:ilvl w:val="0"/>
          <w:numId w:val="33"/>
        </w:numPr>
      </w:pPr>
      <w:r>
        <w:t xml:space="preserve">Rejestracja administratora oraz konfiguracja </w:t>
      </w:r>
      <w:r w:rsidR="005877E8">
        <w:t>Certyfikatu Tożsamości</w:t>
      </w:r>
    </w:p>
    <w:p w14:paraId="31F45D1C" w14:textId="77777777" w:rsidR="005877E8" w:rsidRDefault="00640FAC" w:rsidP="00275370">
      <w:pPr>
        <w:pStyle w:val="TreAkapitu"/>
        <w:numPr>
          <w:ilvl w:val="0"/>
          <w:numId w:val="33"/>
        </w:numPr>
      </w:pPr>
      <w:r>
        <w:t xml:space="preserve">Rejestracja </w:t>
      </w:r>
      <w:r w:rsidR="005877E8">
        <w:t>użytkowników oraz przydzielenie ich do organizacji</w:t>
      </w:r>
    </w:p>
    <w:p w14:paraId="5CD163BC" w14:textId="69C33B27" w:rsidR="005877E8" w:rsidRDefault="005877E8" w:rsidP="00275370">
      <w:pPr>
        <w:pStyle w:val="TreAkapitu"/>
        <w:numPr>
          <w:ilvl w:val="0"/>
          <w:numId w:val="33"/>
        </w:numPr>
      </w:pPr>
      <w:r>
        <w:t xml:space="preserve">Połączenie aplikacji z </w:t>
      </w:r>
      <w:r w:rsidR="005E5F00">
        <w:t xml:space="preserve">utworzonym </w:t>
      </w:r>
      <w:r>
        <w:t>kanałem</w:t>
      </w:r>
    </w:p>
    <w:p w14:paraId="65C99BA2" w14:textId="42484627" w:rsidR="0023539C" w:rsidRDefault="0023539C" w:rsidP="00275370">
      <w:pPr>
        <w:pStyle w:val="TreAkapitu"/>
        <w:numPr>
          <w:ilvl w:val="0"/>
          <w:numId w:val="33"/>
        </w:numPr>
      </w:pPr>
      <w:r>
        <w:t xml:space="preserve">Zadeklarowanie </w:t>
      </w:r>
      <w:r>
        <w:rPr>
          <w:i/>
          <w:iCs/>
        </w:rPr>
        <w:t>chaincode</w:t>
      </w:r>
      <w:r w:rsidR="00755873">
        <w:t>, który zostanie wykonany</w:t>
      </w:r>
    </w:p>
    <w:p w14:paraId="5F6AA5B2" w14:textId="300D1E56" w:rsidR="00640FAC" w:rsidRDefault="005877E8" w:rsidP="00275370">
      <w:pPr>
        <w:pStyle w:val="TreAkapitu"/>
        <w:numPr>
          <w:ilvl w:val="0"/>
          <w:numId w:val="33"/>
        </w:numPr>
      </w:pPr>
      <w:r>
        <w:t xml:space="preserve">Inicjalizacja </w:t>
      </w:r>
      <w:r>
        <w:rPr>
          <w:i/>
          <w:iCs/>
        </w:rPr>
        <w:t>Ledger</w:t>
      </w:r>
      <w:r>
        <w:t xml:space="preserve">’a </w:t>
      </w:r>
      <w:r w:rsidR="00890CE5">
        <w:t>(opcjonalnie)</w:t>
      </w:r>
    </w:p>
    <w:p w14:paraId="571EC405" w14:textId="182B3BF0" w:rsidR="008B314A" w:rsidRDefault="007264F4" w:rsidP="008B314A">
      <w:pPr>
        <w:pStyle w:val="TreAkapitu"/>
        <w:numPr>
          <w:ilvl w:val="0"/>
          <w:numId w:val="33"/>
        </w:numPr>
      </w:pPr>
      <w:r>
        <w:t>Wykonywanie</w:t>
      </w:r>
      <w:r w:rsidR="00890CE5">
        <w:t xml:space="preserve"> transakcji zawartych w </w:t>
      </w:r>
      <w:r w:rsidR="00890CE5">
        <w:rPr>
          <w:i/>
          <w:iCs/>
        </w:rPr>
        <w:t>chaincode</w:t>
      </w:r>
    </w:p>
    <w:p w14:paraId="4DA72AE5" w14:textId="212582B0" w:rsidR="008B314A" w:rsidRDefault="008B314A" w:rsidP="008B314A">
      <w:pPr>
        <w:pStyle w:val="TreAkapitu"/>
        <w:ind w:left="1069" w:firstLine="0"/>
      </w:pPr>
    </w:p>
    <w:p w14:paraId="1F53ABF2" w14:textId="545E1A38" w:rsidR="008B314A" w:rsidRDefault="008B314A" w:rsidP="008B314A">
      <w:pPr>
        <w:pStyle w:val="Legenda"/>
        <w:ind w:left="709" w:firstLine="709"/>
        <w:jc w:val="left"/>
        <w:rPr>
          <w:b w:val="0"/>
          <w:bCs w:val="0"/>
        </w:rPr>
      </w:pPr>
      <w:bookmarkStart w:id="328" w:name="_Toc91667920"/>
      <w:r w:rsidRPr="00273803">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1</w:t>
      </w:r>
      <w:r w:rsidR="001D0F84">
        <w:rPr>
          <w:b w:val="0"/>
          <w:bCs w:val="0"/>
        </w:rPr>
        <w:fldChar w:fldCharType="end"/>
      </w:r>
      <w:r w:rsidRPr="00273803">
        <w:rPr>
          <w:b w:val="0"/>
          <w:bCs w:val="0"/>
        </w:rPr>
        <w:t xml:space="preserve">. </w:t>
      </w:r>
      <w:r w:rsidR="00B202E0">
        <w:rPr>
          <w:b w:val="0"/>
          <w:bCs w:val="0"/>
        </w:rPr>
        <w:t>Elementy</w:t>
      </w:r>
      <w:r w:rsidRPr="00273803">
        <w:rPr>
          <w:b w:val="0"/>
          <w:bCs w:val="0"/>
        </w:rPr>
        <w:t xml:space="preserve"> środowiska uruchomieniowego</w:t>
      </w:r>
      <w:bookmarkEnd w:id="328"/>
    </w:p>
    <w:p w14:paraId="67F82D3E" w14:textId="77777777" w:rsidR="008B314A" w:rsidRDefault="008B314A" w:rsidP="008B314A">
      <w:r>
        <w:rPr>
          <w:noProof/>
        </w:rPr>
        <w:drawing>
          <wp:inline distT="0" distB="0" distL="0" distR="0" wp14:anchorId="2AA61E0B" wp14:editId="09C67080">
            <wp:extent cx="6449426" cy="2804160"/>
            <wp:effectExtent l="0" t="0" r="0" b="0"/>
            <wp:docPr id="192" name="Obraz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456660" cy="2807305"/>
                    </a:xfrm>
                    <a:prstGeom prst="rect">
                      <a:avLst/>
                    </a:prstGeom>
                    <a:noFill/>
                    <a:ln>
                      <a:noFill/>
                    </a:ln>
                  </pic:spPr>
                </pic:pic>
              </a:graphicData>
            </a:graphic>
          </wp:inline>
        </w:drawing>
      </w:r>
    </w:p>
    <w:p w14:paraId="36EC848E" w14:textId="77777777" w:rsidR="008B314A" w:rsidRDefault="008B314A" w:rsidP="008B314A">
      <w:pPr>
        <w:pStyle w:val="TreAkapitu"/>
        <w:rPr>
          <w:sz w:val="20"/>
          <w:szCs w:val="16"/>
          <w:lang w:eastAsia="en-US"/>
        </w:rPr>
      </w:pPr>
      <w:r w:rsidRPr="00977610">
        <w:rPr>
          <w:sz w:val="20"/>
          <w:szCs w:val="16"/>
          <w:lang w:eastAsia="en-US"/>
        </w:rPr>
        <w:t xml:space="preserve">Źródło: </w:t>
      </w:r>
      <w:hyperlink r:id="rId101" w:history="1">
        <w:r w:rsidRPr="005B4184">
          <w:rPr>
            <w:rStyle w:val="Hipercze"/>
            <w:sz w:val="20"/>
            <w:szCs w:val="16"/>
            <w:lang w:eastAsia="en-US"/>
          </w:rPr>
          <w:t>https://github.com/IBM/blockchain-application-using-fabric-java-sdk</w:t>
        </w:r>
      </w:hyperlink>
    </w:p>
    <w:p w14:paraId="37135834" w14:textId="77777777" w:rsidR="008B314A" w:rsidRDefault="008B314A" w:rsidP="008B314A">
      <w:pPr>
        <w:pStyle w:val="TreAkapitu"/>
        <w:ind w:left="1069" w:firstLine="0"/>
      </w:pPr>
    </w:p>
    <w:p w14:paraId="742816DD" w14:textId="74822386" w:rsidR="0085541E" w:rsidRDefault="0085541E" w:rsidP="00D340D5">
      <w:pPr>
        <w:pStyle w:val="Nagwek3"/>
      </w:pPr>
      <w:bookmarkStart w:id="329" w:name="_Toc8601679"/>
      <w:bookmarkStart w:id="330" w:name="_Toc91668367"/>
      <w:r>
        <w:t>Konfiguracja sprzętowa</w:t>
      </w:r>
      <w:bookmarkEnd w:id="329"/>
      <w:bookmarkEnd w:id="330"/>
    </w:p>
    <w:p w14:paraId="3F99C9A2" w14:textId="0713B172" w:rsidR="00E238A4" w:rsidRPr="00E238A4" w:rsidRDefault="00E238A4" w:rsidP="00E238A4">
      <w:pPr>
        <w:pStyle w:val="TreAkapitu"/>
      </w:pPr>
      <w:r>
        <w:lastRenderedPageBreak/>
        <w:t xml:space="preserve">Aby uruchomić </w:t>
      </w:r>
      <w:r w:rsidR="001F36A9">
        <w:t xml:space="preserve">sieć Hyperledger Fabric na lokalnej maszynie należy spełnić </w:t>
      </w:r>
      <w:r w:rsidR="00AC32C4">
        <w:t>pewne</w:t>
      </w:r>
      <w:r w:rsidR="001F36A9">
        <w:t xml:space="preserve"> wymogi</w:t>
      </w:r>
      <w:r w:rsidR="00AC32C4">
        <w:t>, Zalecana jest instalacja poniższego oprogramowania w ostatnio wydanej wersji:</w:t>
      </w:r>
    </w:p>
    <w:p w14:paraId="608C8665" w14:textId="71C513FA" w:rsidR="009B42C8" w:rsidRPr="001F36A9" w:rsidRDefault="009B42C8" w:rsidP="009B42C8">
      <w:pPr>
        <w:pStyle w:val="TreAkapitu"/>
      </w:pPr>
      <w:r>
        <w:t>Git</w:t>
      </w:r>
      <w:r w:rsidR="001F36A9">
        <w:t xml:space="preserve"> – aby używać skryptów pochodzących z repozytorium </w:t>
      </w:r>
      <w:r w:rsidR="001F36A9" w:rsidRPr="001F36A9">
        <w:rPr>
          <w:i/>
          <w:iCs/>
        </w:rPr>
        <w:t>Hyperledger</w:t>
      </w:r>
      <w:r w:rsidR="001F36A9">
        <w:t xml:space="preserve"> </w:t>
      </w:r>
      <w:r w:rsidR="001F36A9">
        <w:rPr>
          <w:i/>
          <w:iCs/>
        </w:rPr>
        <w:t>Fabric samples</w:t>
      </w:r>
      <w:r w:rsidR="001F36A9">
        <w:t>, w celu umożliwienia zastosowania nieznanych przez system operacyjny komend w CLI</w:t>
      </w:r>
      <w:r w:rsidR="00160EDD">
        <w:t>.</w:t>
      </w:r>
    </w:p>
    <w:p w14:paraId="01523840" w14:textId="1C5FC56B" w:rsidR="009B42C8" w:rsidRDefault="009B42C8" w:rsidP="009B42C8">
      <w:pPr>
        <w:pStyle w:val="TreAkapitu"/>
      </w:pPr>
      <w:r>
        <w:t>Docker</w:t>
      </w:r>
      <w:r>
        <w:tab/>
      </w:r>
      <w:r w:rsidR="00AC32C4">
        <w:t xml:space="preserve"> - utworzenie sieci kontenerów, będących węzłami</w:t>
      </w:r>
    </w:p>
    <w:p w14:paraId="06EE7173" w14:textId="77777777" w:rsidR="00BB00F6" w:rsidRDefault="00E12A9F" w:rsidP="009B42C8">
      <w:pPr>
        <w:pStyle w:val="TreAkapitu"/>
      </w:pPr>
      <w:r>
        <w:t>Gradle</w:t>
      </w:r>
      <w:r w:rsidR="00AC32C4">
        <w:t xml:space="preserve"> – narzędzie do automatyzacji kompilacji</w:t>
      </w:r>
    </w:p>
    <w:p w14:paraId="3898A405" w14:textId="6F66BA73" w:rsidR="00E12A9F" w:rsidRPr="009B42C8" w:rsidRDefault="00114DB9" w:rsidP="009B42C8">
      <w:pPr>
        <w:pStyle w:val="TreAkapitu"/>
      </w:pPr>
      <w:r>
        <w:t xml:space="preserve">Hyperledger Fabric </w:t>
      </w:r>
      <w:r w:rsidR="00BB00F6">
        <w:t>Java</w:t>
      </w:r>
      <w:r>
        <w:t xml:space="preserve"> </w:t>
      </w:r>
      <w:r w:rsidR="00BB00F6">
        <w:t>SDK</w:t>
      </w:r>
      <w:r w:rsidR="00AC32C4">
        <w:t xml:space="preserve"> </w:t>
      </w:r>
      <w:r>
        <w:t>Client</w:t>
      </w:r>
      <w:r w:rsidR="00AC32C4">
        <w:t xml:space="preserve"> </w:t>
      </w:r>
    </w:p>
    <w:p w14:paraId="72391AC6" w14:textId="77777777" w:rsidR="006D33F6" w:rsidRDefault="009C4734" w:rsidP="00D340D5">
      <w:pPr>
        <w:pStyle w:val="Nagwek3"/>
      </w:pPr>
      <w:bookmarkStart w:id="331" w:name="_Toc8601680"/>
      <w:bookmarkStart w:id="332" w:name="_Toc91668368"/>
      <w:r>
        <w:t>Konteneryzacja //</w:t>
      </w:r>
      <w:r w:rsidR="0085541E">
        <w:t>Warstwa wirtualizacji</w:t>
      </w:r>
      <w:bookmarkEnd w:id="331"/>
      <w:bookmarkEnd w:id="332"/>
    </w:p>
    <w:p w14:paraId="7C21B9C2" w14:textId="4F8DABA1" w:rsidR="006D33F6" w:rsidRPr="00BF5F43" w:rsidRDefault="006D33F6" w:rsidP="006D33F6">
      <w:pPr>
        <w:pStyle w:val="TreAkapitu"/>
        <w:jc w:val="left"/>
      </w:pPr>
      <w:r>
        <w:t>Wykorzystując platformę Docker zostaje zbudowana sieć łańcucha bloków. Został zastosowany do tego przeznaczony obraz Hyperledger Fabric Docker (</w:t>
      </w:r>
      <w:r w:rsidRPr="00173F05">
        <w:t>hyperledger/fabric-peer</w:t>
      </w:r>
      <w:r>
        <w:t xml:space="preserve">). </w:t>
      </w:r>
      <w:r w:rsidR="00746A95">
        <w:t xml:space="preserve">Sieć </w:t>
      </w:r>
      <w:r w:rsidR="007517F4">
        <w:t>zostaje stworzona</w:t>
      </w:r>
      <w:r w:rsidR="00746A95">
        <w:t xml:space="preserve"> poprzez skrypt, który generuje niezbędne artefakty</w:t>
      </w:r>
      <w:r w:rsidR="00D74BE1">
        <w:t xml:space="preserve">(np. tak zwany </w:t>
      </w:r>
      <w:r w:rsidR="00016D7C">
        <w:rPr>
          <w:i/>
          <w:iCs/>
        </w:rPr>
        <w:t>g</w:t>
      </w:r>
      <w:r w:rsidR="00D74BE1">
        <w:rPr>
          <w:i/>
          <w:iCs/>
        </w:rPr>
        <w:t>enesis block</w:t>
      </w:r>
      <w:r w:rsidR="00D74BE1">
        <w:t>)</w:t>
      </w:r>
      <w:r w:rsidR="00746A95">
        <w:t>, powołuje węzły do życia</w:t>
      </w:r>
      <w:r w:rsidR="008306A6">
        <w:t xml:space="preserve"> za pomocą </w:t>
      </w:r>
      <w:r w:rsidR="008306A6">
        <w:rPr>
          <w:i/>
          <w:iCs/>
        </w:rPr>
        <w:t>docker compose</w:t>
      </w:r>
      <w:r w:rsidR="00746A95">
        <w:t>, tworzy kanał oraz przydziela do niego węzły.</w:t>
      </w:r>
      <w:r>
        <w:t xml:space="preserve"> Każdy z węzłów w sieci stanowi oddzielny kontener, który znajduje się na określonym porcie.</w:t>
      </w:r>
      <w:r w:rsidR="009D6C0F">
        <w:t xml:space="preserve"> </w:t>
      </w:r>
      <w:r w:rsidR="00746A95">
        <w:t xml:space="preserve">Węzeł </w:t>
      </w:r>
      <w:r w:rsidR="00746A95" w:rsidRPr="00363B60">
        <w:rPr>
          <w:i/>
          <w:iCs/>
        </w:rPr>
        <w:t>peer0.org1</w:t>
      </w:r>
      <w:r w:rsidR="00363B60">
        <w:t xml:space="preserve"> pochodzi z organizacji </w:t>
      </w:r>
      <w:r w:rsidR="00363B60">
        <w:rPr>
          <w:i/>
          <w:iCs/>
        </w:rPr>
        <w:t>Pozyczkobiorcy</w:t>
      </w:r>
      <w:r w:rsidR="00363B60">
        <w:t xml:space="preserve">, natomiast </w:t>
      </w:r>
      <w:r w:rsidR="00363B60" w:rsidRPr="00363B60">
        <w:rPr>
          <w:i/>
          <w:iCs/>
        </w:rPr>
        <w:t>peer0.org2</w:t>
      </w:r>
      <w:r w:rsidR="00363B60">
        <w:t xml:space="preserve"> </w:t>
      </w:r>
      <w:r w:rsidR="00F24452">
        <w:t>–</w:t>
      </w:r>
      <w:r w:rsidR="00363B60">
        <w:t xml:space="preserve"> </w:t>
      </w:r>
      <w:r w:rsidR="00363B60">
        <w:rPr>
          <w:i/>
          <w:iCs/>
        </w:rPr>
        <w:t>Pozyczkodawcy</w:t>
      </w:r>
      <w:r w:rsidR="00F24452">
        <w:t xml:space="preserve">. Przechowują one kopie </w:t>
      </w:r>
      <w:r w:rsidR="00F24452">
        <w:rPr>
          <w:i/>
          <w:iCs/>
        </w:rPr>
        <w:t>Ledger</w:t>
      </w:r>
      <w:r w:rsidR="00F24452">
        <w:t xml:space="preserve"> oraz uruchamiane są na nich </w:t>
      </w:r>
      <w:r w:rsidR="00F24452">
        <w:rPr>
          <w:i/>
          <w:iCs/>
        </w:rPr>
        <w:t>ch</w:t>
      </w:r>
      <w:r w:rsidR="00BF5F43">
        <w:rPr>
          <w:i/>
          <w:iCs/>
        </w:rPr>
        <w:t>aincodes</w:t>
      </w:r>
      <w:r w:rsidR="00BF5F43">
        <w:t>.</w:t>
      </w:r>
      <w:r w:rsidR="000C7196">
        <w:br/>
      </w:r>
    </w:p>
    <w:p w14:paraId="34E052C5" w14:textId="54DDFD23" w:rsidR="006D33F6" w:rsidRPr="004838D0" w:rsidRDefault="006D33F6" w:rsidP="006D33F6">
      <w:pPr>
        <w:pStyle w:val="Legenda"/>
        <w:rPr>
          <w:b w:val="0"/>
          <w:bCs w:val="0"/>
        </w:rPr>
      </w:pPr>
      <w:bookmarkStart w:id="333" w:name="_Toc91667921"/>
      <w:r w:rsidRPr="004838D0">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2</w:t>
      </w:r>
      <w:r w:rsidR="001D0F84">
        <w:rPr>
          <w:b w:val="0"/>
          <w:bCs w:val="0"/>
        </w:rPr>
        <w:fldChar w:fldCharType="end"/>
      </w:r>
      <w:r w:rsidRPr="004838D0">
        <w:rPr>
          <w:b w:val="0"/>
          <w:bCs w:val="0"/>
        </w:rPr>
        <w:t>. Uruchomione kontenery</w:t>
      </w:r>
      <w:r>
        <w:rPr>
          <w:b w:val="0"/>
          <w:bCs w:val="0"/>
        </w:rPr>
        <w:t xml:space="preserve"> stanowiące węzły w sieci</w:t>
      </w:r>
      <w:bookmarkEnd w:id="333"/>
    </w:p>
    <w:p w14:paraId="1CD41CD2" w14:textId="77777777" w:rsidR="006D33F6" w:rsidRDefault="006D33F6" w:rsidP="006D33F6">
      <w:pPr>
        <w:pStyle w:val="TreAkapitu"/>
        <w:jc w:val="center"/>
      </w:pPr>
      <w:r>
        <w:rPr>
          <w:noProof/>
        </w:rPr>
        <w:drawing>
          <wp:inline distT="0" distB="0" distL="0" distR="0" wp14:anchorId="295D59E6" wp14:editId="7D4EA890">
            <wp:extent cx="4121361" cy="3208020"/>
            <wp:effectExtent l="0" t="0" r="0" b="0"/>
            <wp:docPr id="28" name="Obraz 28"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braz 56" descr="Obraz zawierający tekst&#10;&#10;Opis wygenerowany automatycznie"/>
                    <pic:cNvPicPr/>
                  </pic:nvPicPr>
                  <pic:blipFill>
                    <a:blip r:embed="rId102"/>
                    <a:stretch>
                      <a:fillRect/>
                    </a:stretch>
                  </pic:blipFill>
                  <pic:spPr>
                    <a:xfrm>
                      <a:off x="0" y="0"/>
                      <a:ext cx="4127366" cy="3212694"/>
                    </a:xfrm>
                    <a:prstGeom prst="rect">
                      <a:avLst/>
                    </a:prstGeom>
                  </pic:spPr>
                </pic:pic>
              </a:graphicData>
            </a:graphic>
          </wp:inline>
        </w:drawing>
      </w:r>
    </w:p>
    <w:p w14:paraId="41022481" w14:textId="2C8ACE45" w:rsidR="0085541E" w:rsidRPr="0071564A" w:rsidRDefault="006D33F6" w:rsidP="0071564A">
      <w:pPr>
        <w:pStyle w:val="TreAkapitu"/>
        <w:ind w:left="1418"/>
        <w:jc w:val="left"/>
        <w:rPr>
          <w:sz w:val="20"/>
          <w:szCs w:val="16"/>
        </w:rPr>
      </w:pPr>
      <w:r w:rsidRPr="004838D0">
        <w:rPr>
          <w:sz w:val="20"/>
          <w:szCs w:val="16"/>
        </w:rPr>
        <w:t>Źródło: opracowanie własne</w:t>
      </w:r>
    </w:p>
    <w:p w14:paraId="0A3F4B66" w14:textId="54672ECC" w:rsidR="00E014FE" w:rsidRDefault="0085541E" w:rsidP="00D340D5">
      <w:pPr>
        <w:pStyle w:val="Nagwek3"/>
      </w:pPr>
      <w:bookmarkStart w:id="334" w:name="_Toc8601681"/>
      <w:bookmarkStart w:id="335" w:name="_Toc91668369"/>
      <w:r>
        <w:lastRenderedPageBreak/>
        <w:t>Systemy operacyjne</w:t>
      </w:r>
      <w:bookmarkEnd w:id="334"/>
      <w:bookmarkEnd w:id="335"/>
    </w:p>
    <w:p w14:paraId="157B3D73" w14:textId="1C7CDA1F" w:rsidR="002F3D53" w:rsidRPr="002F3D53" w:rsidRDefault="002F3D53" w:rsidP="002F3D53">
      <w:pPr>
        <w:pStyle w:val="TreAkapitu"/>
      </w:pPr>
      <w:r>
        <w:t>ŁYNDOWS</w:t>
      </w:r>
    </w:p>
    <w:p w14:paraId="393C3610" w14:textId="77777777" w:rsidR="00DF0FD9" w:rsidRDefault="0085541E" w:rsidP="00D340D5">
      <w:pPr>
        <w:pStyle w:val="Nagwek3"/>
      </w:pPr>
      <w:bookmarkStart w:id="336" w:name="_Toc8601682"/>
      <w:bookmarkStart w:id="337" w:name="_Toc91668370"/>
      <w:r>
        <w:t>Wymagane licencje</w:t>
      </w:r>
      <w:bookmarkEnd w:id="336"/>
      <w:bookmarkEnd w:id="337"/>
    </w:p>
    <w:p w14:paraId="55F2CB85" w14:textId="6DA14089" w:rsidR="00E014FE" w:rsidRDefault="00DF0FD9" w:rsidP="00D340D5">
      <w:pPr>
        <w:pStyle w:val="Nagwek3"/>
      </w:pPr>
      <w:bookmarkStart w:id="338" w:name="_Toc8601683"/>
      <w:bookmarkStart w:id="339" w:name="_Toc91668371"/>
      <w:r>
        <w:t>Sposób monitorowania systemu</w:t>
      </w:r>
      <w:bookmarkEnd w:id="338"/>
      <w:bookmarkEnd w:id="339"/>
    </w:p>
    <w:p w14:paraId="6D3B6D36" w14:textId="2A07C85E" w:rsidR="008E6AB2" w:rsidRDefault="00B2673C" w:rsidP="00B2673C">
      <w:pPr>
        <w:pStyle w:val="TreAkapitu"/>
      </w:pPr>
      <w:r>
        <w:t>System jest możliwy do monitorowa poprzez</w:t>
      </w:r>
      <w:r w:rsidR="005A4185">
        <w:t xml:space="preserve"> Serwisy Operacyjne (ang. </w:t>
      </w:r>
      <w:r w:rsidR="005A4185">
        <w:rPr>
          <w:i/>
          <w:iCs/>
        </w:rPr>
        <w:t>The Operations Service</w:t>
      </w:r>
      <w:r w:rsidR="005A4185">
        <w:t xml:space="preserve">), które </w:t>
      </w:r>
      <w:r w:rsidR="000B626C">
        <w:t>są dostępne dla</w:t>
      </w:r>
      <w:r w:rsidR="005A4185">
        <w:t xml:space="preserve"> każd</w:t>
      </w:r>
      <w:r w:rsidR="000B626C">
        <w:t>ego</w:t>
      </w:r>
      <w:r w:rsidR="005A4185">
        <w:t xml:space="preserve"> węz</w:t>
      </w:r>
      <w:r w:rsidR="000B626C">
        <w:t>ła</w:t>
      </w:r>
      <w:r w:rsidR="005A4185">
        <w:t xml:space="preserve"> w sieci Hyperledger Fabric. </w:t>
      </w:r>
      <w:r w:rsidR="00297CD3">
        <w:t>Serwis Operacyjny stanowi</w:t>
      </w:r>
      <w:r w:rsidR="005A4185">
        <w:t xml:space="preserve"> </w:t>
      </w:r>
      <w:r w:rsidR="00846C7F">
        <w:t xml:space="preserve">serwer </w:t>
      </w:r>
      <w:r w:rsidR="000B626C">
        <w:t>HTTP</w:t>
      </w:r>
      <w:r w:rsidR="00297CD3">
        <w:t>,</w:t>
      </w:r>
      <w:r w:rsidR="00846C7F">
        <w:t xml:space="preserve"> oferujący operacje </w:t>
      </w:r>
      <w:r w:rsidR="00846C7F" w:rsidRPr="00297CD3">
        <w:rPr>
          <w:i/>
          <w:iCs/>
        </w:rPr>
        <w:t>RESTful</w:t>
      </w:r>
      <w:r w:rsidR="00AB1B8C">
        <w:rPr>
          <w:i/>
          <w:iCs/>
        </w:rPr>
        <w:t xml:space="preserve"> API</w:t>
      </w:r>
      <w:r w:rsidR="00F76CA0">
        <w:t xml:space="preserve"> takie jak:</w:t>
      </w:r>
    </w:p>
    <w:p w14:paraId="5E35C02E" w14:textId="493755BC" w:rsidR="00B2673C" w:rsidRDefault="008E6AB2" w:rsidP="001B77AC">
      <w:pPr>
        <w:pStyle w:val="TreAkapitu"/>
        <w:numPr>
          <w:ilvl w:val="0"/>
          <w:numId w:val="45"/>
        </w:numPr>
      </w:pPr>
      <w:r>
        <w:t>Zarządzanie logami</w:t>
      </w:r>
    </w:p>
    <w:p w14:paraId="6AE0E33D" w14:textId="4CCE4A29" w:rsidR="008E6AB2" w:rsidRDefault="008E6AB2" w:rsidP="001B77AC">
      <w:pPr>
        <w:pStyle w:val="TreAkapitu"/>
        <w:numPr>
          <w:ilvl w:val="0"/>
          <w:numId w:val="45"/>
        </w:numPr>
      </w:pPr>
      <w:r>
        <w:t xml:space="preserve">Stan zdrowia (ang. </w:t>
      </w:r>
      <w:r>
        <w:rPr>
          <w:i/>
          <w:iCs/>
        </w:rPr>
        <w:t>health checks</w:t>
      </w:r>
      <w:r>
        <w:t>)</w:t>
      </w:r>
    </w:p>
    <w:p w14:paraId="20FFECCD" w14:textId="1A8EBB05" w:rsidR="00771CC7" w:rsidRDefault="00A472E2" w:rsidP="001B77AC">
      <w:pPr>
        <w:pStyle w:val="TreAkapitu"/>
        <w:numPr>
          <w:ilvl w:val="0"/>
          <w:numId w:val="45"/>
        </w:numPr>
      </w:pPr>
      <w:r>
        <w:t>Metryki</w:t>
      </w:r>
    </w:p>
    <w:p w14:paraId="7AE73C13" w14:textId="0DFCEE48" w:rsidR="00EE0E89" w:rsidRDefault="008E6AB2" w:rsidP="001B77AC">
      <w:pPr>
        <w:pStyle w:val="TreAkapitu"/>
        <w:numPr>
          <w:ilvl w:val="0"/>
          <w:numId w:val="45"/>
        </w:numPr>
      </w:pPr>
      <w:r>
        <w:t>Informacja wersji</w:t>
      </w:r>
    </w:p>
    <w:p w14:paraId="56BA5683" w14:textId="222C7F4A" w:rsidR="00EE0E89" w:rsidRDefault="00EE0E89" w:rsidP="00EE0E89">
      <w:pPr>
        <w:pStyle w:val="TreAkapitu"/>
      </w:pPr>
      <w:r>
        <w:t xml:space="preserve">Aby </w:t>
      </w:r>
      <w:r w:rsidR="00A7708B">
        <w:t>uruchomić</w:t>
      </w:r>
      <w:r>
        <w:t xml:space="preserve"> na węźle </w:t>
      </w:r>
      <w:r>
        <w:rPr>
          <w:i/>
          <w:iCs/>
        </w:rPr>
        <w:t>Operation Service</w:t>
      </w:r>
      <w:r>
        <w:t xml:space="preserve"> należy </w:t>
      </w:r>
      <w:r w:rsidR="00A7708B">
        <w:t xml:space="preserve">uprzednio skonfigurować plik </w:t>
      </w:r>
      <w:r w:rsidR="00A7708B" w:rsidRPr="00A7708B">
        <w:rPr>
          <w:i/>
          <w:iCs/>
        </w:rPr>
        <w:t>core.yaml</w:t>
      </w:r>
      <w:r w:rsidR="00A7708B">
        <w:t xml:space="preserve">. W tym celu trzeba </w:t>
      </w:r>
      <w:r>
        <w:t>ustawić odpowiedni adres oraz port</w:t>
      </w:r>
      <w:r w:rsidR="00A7708B">
        <w:t>, a n</w:t>
      </w:r>
      <w:r>
        <w:t xml:space="preserve">astępnie należy </w:t>
      </w:r>
      <w:r w:rsidR="00D61680">
        <w:t>uży</w:t>
      </w:r>
      <w:r w:rsidR="003E595C">
        <w:t>ć</w:t>
      </w:r>
      <w:r w:rsidR="00D61680">
        <w:t xml:space="preserve"> wygenerowanego certyfikatu oraz klucza w celu autoryzacji.</w:t>
      </w:r>
    </w:p>
    <w:p w14:paraId="58E1416F" w14:textId="509B9056" w:rsidR="00AF7993" w:rsidRDefault="005F0C72" w:rsidP="00EE0E89">
      <w:pPr>
        <w:pStyle w:val="TreAkapitu"/>
      </w:pPr>
      <w:r>
        <w:rPr>
          <w:i/>
          <w:iCs/>
        </w:rPr>
        <w:t xml:space="preserve">Health </w:t>
      </w:r>
      <w:r w:rsidRPr="005F0C72">
        <w:rPr>
          <w:i/>
          <w:iCs/>
        </w:rPr>
        <w:t>checks</w:t>
      </w:r>
      <w:r>
        <w:rPr>
          <w:i/>
          <w:iCs/>
        </w:rPr>
        <w:t xml:space="preserve"> </w:t>
      </w:r>
      <w:r>
        <w:t xml:space="preserve">stanowi zasób REST. Wysyłając żądanie GET pod </w:t>
      </w:r>
      <w:r>
        <w:rPr>
          <w:i/>
          <w:iCs/>
        </w:rPr>
        <w:t>endpoint</w:t>
      </w:r>
      <w:r>
        <w:t xml:space="preserve"> </w:t>
      </w:r>
      <w:r>
        <w:rPr>
          <w:i/>
          <w:iCs/>
        </w:rPr>
        <w:t>/healthz</w:t>
      </w:r>
      <w:r>
        <w:t xml:space="preserve"> serwis dostarcza informacji o stanie węzłów. </w:t>
      </w:r>
      <w:r w:rsidR="00AF7993">
        <w:t>W przypadku kied</w:t>
      </w:r>
      <w:r w:rsidR="00FA34AE">
        <w:t xml:space="preserve">y </w:t>
      </w:r>
      <w:r w:rsidR="00AF7993">
        <w:t>jest prawidłowy, otrzymujemy odpowiedź w postaci dokumentu JSON:</w:t>
      </w:r>
    </w:p>
    <w:p w14:paraId="0755A61F" w14:textId="77777777" w:rsidR="00AF7993" w:rsidRDefault="00AF7993" w:rsidP="00EE0E89">
      <w:pPr>
        <w:pStyle w:val="TreAkapitu"/>
      </w:pPr>
    </w:p>
    <w:p w14:paraId="534ADBA7"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79D97413"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status"</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OK"</w:t>
      </w:r>
      <w:r w:rsidRPr="00AF7993">
        <w:rPr>
          <w:rFonts w:ascii="Consolas" w:eastAsia="Times New Roman" w:hAnsi="Consolas" w:cs="Courier New"/>
          <w:color w:val="010101"/>
          <w:spacing w:val="5"/>
          <w:sz w:val="18"/>
          <w:szCs w:val="18"/>
          <w:lang w:eastAsia="pl-PL"/>
        </w:rPr>
        <w:t>,</w:t>
      </w:r>
    </w:p>
    <w:p w14:paraId="2646F803" w14:textId="73A1FF4C"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time"</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w:t>
      </w:r>
      <w:r w:rsidR="00556B4E">
        <w:rPr>
          <w:rFonts w:ascii="Consolas" w:eastAsia="Times New Roman" w:hAnsi="Consolas" w:cs="Courier New"/>
          <w:color w:val="4070A0"/>
          <w:spacing w:val="5"/>
          <w:sz w:val="18"/>
          <w:szCs w:val="18"/>
          <w:lang w:eastAsia="pl-PL"/>
        </w:rPr>
        <w:t>2</w:t>
      </w:r>
      <w:r w:rsidRPr="00AF7993">
        <w:rPr>
          <w:rFonts w:ascii="Consolas" w:eastAsia="Times New Roman" w:hAnsi="Consolas" w:cs="Courier New"/>
          <w:color w:val="4070A0"/>
          <w:spacing w:val="5"/>
          <w:sz w:val="18"/>
          <w:szCs w:val="18"/>
          <w:lang w:eastAsia="pl-PL"/>
        </w:rPr>
        <w:t>-</w:t>
      </w:r>
      <w:r w:rsidR="00006C7E">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p>
    <w:p w14:paraId="0BA54F5A"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201BF1A2" w14:textId="1C21D47B" w:rsidR="005F0C72" w:rsidRPr="005F0C72" w:rsidRDefault="00AF7993" w:rsidP="00EE0E89">
      <w:pPr>
        <w:pStyle w:val="TreAkapitu"/>
      </w:pPr>
      <w:r>
        <w:t xml:space="preserve"> </w:t>
      </w:r>
    </w:p>
    <w:p w14:paraId="01B2454A" w14:textId="165A5891" w:rsidR="002003A7" w:rsidRDefault="007C12D6" w:rsidP="00675B5A">
      <w:pPr>
        <w:pStyle w:val="TreAkapitu"/>
      </w:pPr>
      <w:r>
        <w:t>W przeciwnym przypadku, jeśli któryś z węzłów zwróci błąd, serwis wskaże wykryte nieprawidłowości</w:t>
      </w:r>
      <w:r w:rsidR="00765129">
        <w:t xml:space="preserve">, które mogą dotyczyć </w:t>
      </w:r>
      <w:r w:rsidR="00192ABF">
        <w:t xml:space="preserve">np. </w:t>
      </w:r>
      <w:r w:rsidR="00765129">
        <w:t xml:space="preserve">stanu </w:t>
      </w:r>
      <w:r w:rsidR="00765129">
        <w:rPr>
          <w:i/>
          <w:iCs/>
        </w:rPr>
        <w:t>Docker deamon</w:t>
      </w:r>
      <w:r w:rsidR="00765129">
        <w:t xml:space="preserve"> oraz bazy danych </w:t>
      </w:r>
      <w:r w:rsidR="00765129">
        <w:rPr>
          <w:i/>
          <w:iCs/>
        </w:rPr>
        <w:t>CouchDB</w:t>
      </w:r>
      <w:r w:rsidR="00765129">
        <w:t>.</w:t>
      </w:r>
      <w:r w:rsidR="00917241">
        <w:t xml:space="preserve"> Poniżej przykładowa odpowiedź serwisu w postaci dokumentu JSON:</w:t>
      </w:r>
    </w:p>
    <w:p w14:paraId="23047823" w14:textId="77777777" w:rsidR="00062D64" w:rsidRDefault="00062D64" w:rsidP="00675B5A">
      <w:pPr>
        <w:pStyle w:val="TreAkapitu"/>
      </w:pPr>
    </w:p>
    <w:p w14:paraId="40A7A47F"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7A5E7C0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status"</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Service Unavailable"</w:t>
      </w:r>
      <w:r w:rsidRPr="00A00164">
        <w:rPr>
          <w:rFonts w:ascii="Consolas" w:eastAsia="Times New Roman" w:hAnsi="Consolas" w:cs="Courier New"/>
          <w:color w:val="010101"/>
          <w:spacing w:val="5"/>
          <w:sz w:val="18"/>
          <w:szCs w:val="18"/>
          <w:lang w:eastAsia="pl-PL"/>
        </w:rPr>
        <w:t>,</w:t>
      </w:r>
    </w:p>
    <w:p w14:paraId="15C99F05" w14:textId="221FB7E1"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time"</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2</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72E6416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failed_checks"</w:t>
      </w:r>
      <w:r w:rsidRPr="00A00164">
        <w:rPr>
          <w:rFonts w:ascii="Consolas" w:eastAsia="Times New Roman" w:hAnsi="Consolas" w:cs="Courier New"/>
          <w:color w:val="010101"/>
          <w:spacing w:val="5"/>
          <w:sz w:val="18"/>
          <w:szCs w:val="18"/>
          <w:lang w:eastAsia="pl-PL"/>
        </w:rPr>
        <w:t>: [</w:t>
      </w:r>
    </w:p>
    <w:p w14:paraId="066719C8"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3C54C4B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componen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docker"</w:t>
      </w:r>
      <w:r w:rsidRPr="00A00164">
        <w:rPr>
          <w:rFonts w:ascii="Consolas" w:eastAsia="Times New Roman" w:hAnsi="Consolas" w:cs="Courier New"/>
          <w:color w:val="010101"/>
          <w:spacing w:val="5"/>
          <w:sz w:val="18"/>
          <w:szCs w:val="18"/>
          <w:lang w:eastAsia="pl-PL"/>
        </w:rPr>
        <w:t>,</w:t>
      </w:r>
    </w:p>
    <w:p w14:paraId="1B0C00D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reason"</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failed to connect to Docker daemon: invalid endpoint"</w:t>
      </w:r>
    </w:p>
    <w:p w14:paraId="36882552"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200C9B00"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1EA30B2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0C4347C2" w14:textId="0C248C76" w:rsidR="00EF4196" w:rsidRDefault="00EF4196" w:rsidP="00EF4196">
      <w:pPr>
        <w:pStyle w:val="TreAkapitu"/>
        <w:ind w:firstLine="0"/>
      </w:pPr>
    </w:p>
    <w:p w14:paraId="47C08F6A" w14:textId="467C91B7" w:rsidR="00575F3A" w:rsidRDefault="00EF4196" w:rsidP="00EF4196">
      <w:pPr>
        <w:pStyle w:val="TreAkapitu"/>
        <w:ind w:firstLine="0"/>
      </w:pPr>
      <w:r>
        <w:lastRenderedPageBreak/>
        <w:tab/>
      </w:r>
      <w:r w:rsidR="00E61A01">
        <w:t>Sposobem monitorowania, który umożliwia najszerszy przegląd systemu stanowią m</w:t>
      </w:r>
      <w:r>
        <w:t>etryki</w:t>
      </w:r>
      <w:r w:rsidR="00E61A01">
        <w:t>.</w:t>
      </w:r>
      <w:r>
        <w:t xml:space="preserve"> </w:t>
      </w:r>
      <w:r w:rsidR="00E61A01">
        <w:t>Z</w:t>
      </w:r>
      <w:r>
        <w:t xml:space="preserve">awierają </w:t>
      </w:r>
      <w:r w:rsidR="00E61A01">
        <w:t xml:space="preserve">one </w:t>
      </w:r>
      <w:r>
        <w:t xml:space="preserve">informację, które umożliwiają wgląd w </w:t>
      </w:r>
      <w:r w:rsidR="00782258">
        <w:t xml:space="preserve">jego </w:t>
      </w:r>
      <w:r>
        <w:t>zachowanie</w:t>
      </w:r>
      <w:r w:rsidR="00B012C0">
        <w:t xml:space="preserve">. </w:t>
      </w:r>
      <w:r w:rsidR="009E3156">
        <w:t xml:space="preserve">Metryki zostały </w:t>
      </w:r>
      <w:r w:rsidR="00EA312F">
        <w:t xml:space="preserve">zaimplementowane </w:t>
      </w:r>
      <w:r w:rsidR="009E3156">
        <w:t xml:space="preserve">w systemie poprzez </w:t>
      </w:r>
      <w:r w:rsidR="00B012C0">
        <w:t>P</w:t>
      </w:r>
      <w:r w:rsidR="00575F3A">
        <w:t>rometheus. Jest to</w:t>
      </w:r>
      <w:r w:rsidR="00B012C0">
        <w:t xml:space="preserve"> </w:t>
      </w:r>
      <w:r w:rsidR="00575F3A">
        <w:t>darmowa aplikacja, służ</w:t>
      </w:r>
      <w:r w:rsidR="00C80E5C">
        <w:t>ą</w:t>
      </w:r>
      <w:r w:rsidR="00575F3A">
        <w:t>ca do monitorowania</w:t>
      </w:r>
      <w:r w:rsidR="00E803A5">
        <w:t xml:space="preserve"> oraz rejestr</w:t>
      </w:r>
      <w:r w:rsidR="00783BC6">
        <w:t>owania</w:t>
      </w:r>
      <w:r w:rsidR="00E803A5">
        <w:t xml:space="preserve"> zdarze</w:t>
      </w:r>
      <w:r w:rsidR="00783BC6">
        <w:t>ń</w:t>
      </w:r>
      <w:r w:rsidR="00E61D8F">
        <w:t xml:space="preserve"> w czasie rzeczywistym</w:t>
      </w:r>
      <w:r w:rsidR="00E803A5">
        <w:t>, oparta na modelu HTTP.</w:t>
      </w:r>
    </w:p>
    <w:p w14:paraId="20D94015" w14:textId="77777777" w:rsidR="00B70608" w:rsidRDefault="00B70608" w:rsidP="00B70608">
      <w:pPr>
        <w:pStyle w:val="TreAkapitu"/>
        <w:ind w:firstLine="0"/>
      </w:pPr>
    </w:p>
    <w:p w14:paraId="4BE099A8" w14:textId="539A9E2C" w:rsidR="00D0166C" w:rsidRDefault="00B70608" w:rsidP="00B70608">
      <w:pPr>
        <w:pStyle w:val="TreAkapitu"/>
        <w:ind w:firstLine="0"/>
        <w:jc w:val="center"/>
      </w:pPr>
      <w:r>
        <w:rPr>
          <w:noProof/>
        </w:rPr>
        <w:drawing>
          <wp:inline distT="0" distB="0" distL="0" distR="0" wp14:anchorId="299B35F8" wp14:editId="3BF82EA8">
            <wp:extent cx="4947138" cy="2901461"/>
            <wp:effectExtent l="0" t="0" r="0" b="0"/>
            <wp:docPr id="196" name="Obraz 196"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braz 196" descr="Obraz zawierający stół&#10;&#10;Opis wygenerowany automatycznie"/>
                    <pic:cNvPicPr>
                      <a:picLocks noChangeAspect="1" noChangeArrowheads="1"/>
                    </pic:cNvPicPr>
                  </pic:nvPicPr>
                  <pic:blipFill rotWithShape="1">
                    <a:blip r:embed="rId103">
                      <a:extLst>
                        <a:ext uri="{28A0092B-C50C-407E-A947-70E740481C1C}">
                          <a14:useLocalDpi xmlns:a14="http://schemas.microsoft.com/office/drawing/2010/main" val="0"/>
                        </a:ext>
                      </a:extLst>
                    </a:blip>
                    <a:srcRect t="6334" r="14113" b="4336"/>
                    <a:stretch/>
                  </pic:blipFill>
                  <pic:spPr bwMode="auto">
                    <a:xfrm>
                      <a:off x="0" y="0"/>
                      <a:ext cx="4947138" cy="2901461"/>
                    </a:xfrm>
                    <a:prstGeom prst="rect">
                      <a:avLst/>
                    </a:prstGeom>
                    <a:noFill/>
                    <a:ln>
                      <a:noFill/>
                    </a:ln>
                    <a:extLst>
                      <a:ext uri="{53640926-AAD7-44D8-BBD7-CCE9431645EC}">
                        <a14:shadowObscured xmlns:a14="http://schemas.microsoft.com/office/drawing/2010/main"/>
                      </a:ext>
                    </a:extLst>
                  </pic:spPr>
                </pic:pic>
              </a:graphicData>
            </a:graphic>
          </wp:inline>
        </w:drawing>
      </w:r>
      <w:r w:rsidR="00EE11A0">
        <w:br/>
      </w:r>
    </w:p>
    <w:p w14:paraId="4A2A4C83" w14:textId="665951EB" w:rsidR="00B50E71" w:rsidRDefault="00B50E71" w:rsidP="00B50E71">
      <w:pPr>
        <w:pStyle w:val="TreAkapitu"/>
        <w:ind w:firstLine="0"/>
      </w:pPr>
      <w:r>
        <w:tab/>
        <w:t xml:space="preserve">W celu wdrożenia oprogramowania </w:t>
      </w:r>
      <w:r>
        <w:rPr>
          <w:i/>
          <w:iCs/>
        </w:rPr>
        <w:t>Prometheus</w:t>
      </w:r>
      <w:r>
        <w:t xml:space="preserve"> do systemu należy:</w:t>
      </w:r>
    </w:p>
    <w:p w14:paraId="4501D32E" w14:textId="4DCE60C3" w:rsidR="00B50E71" w:rsidRDefault="00B50E71" w:rsidP="001B77AC">
      <w:pPr>
        <w:pStyle w:val="TreAkapitu"/>
        <w:numPr>
          <w:ilvl w:val="0"/>
          <w:numId w:val="48"/>
        </w:numPr>
      </w:pPr>
      <w:r>
        <w:t xml:space="preserve">Zainicjować zmienne środowiskowe w pliku </w:t>
      </w:r>
      <w:r>
        <w:rPr>
          <w:i/>
          <w:iCs/>
        </w:rPr>
        <w:t>Dockerfile</w:t>
      </w:r>
      <w:r>
        <w:t xml:space="preserve"> </w:t>
      </w:r>
    </w:p>
    <w:p w14:paraId="0162EF16" w14:textId="76335773" w:rsidR="00B50E71" w:rsidRDefault="00B50E71" w:rsidP="001B77AC">
      <w:pPr>
        <w:pStyle w:val="TreAkapitu"/>
        <w:numPr>
          <w:ilvl w:val="0"/>
          <w:numId w:val="48"/>
        </w:numPr>
      </w:pPr>
      <w:r>
        <w:t>Przypisać odpowiednie porty w powyższych zmiennych środowiskowych</w:t>
      </w:r>
    </w:p>
    <w:p w14:paraId="2AAED376" w14:textId="344260FA" w:rsidR="00B50E71" w:rsidRDefault="00D9726C" w:rsidP="001B77AC">
      <w:pPr>
        <w:pStyle w:val="TreAkapitu"/>
        <w:numPr>
          <w:ilvl w:val="0"/>
          <w:numId w:val="48"/>
        </w:numPr>
      </w:pPr>
      <w:r>
        <w:t>Skonfigurować</w:t>
      </w:r>
      <w:r w:rsidR="00B50E71">
        <w:t xml:space="preserve"> plik o nazwie </w:t>
      </w:r>
      <w:r w:rsidR="00B50E71">
        <w:rPr>
          <w:i/>
          <w:iCs/>
        </w:rPr>
        <w:t>prometheus.yml</w:t>
      </w:r>
      <w:r w:rsidR="00B50E71">
        <w:t xml:space="preserve"> </w:t>
      </w:r>
    </w:p>
    <w:p w14:paraId="718F3347" w14:textId="3CEE343F" w:rsidR="00D74C42" w:rsidRPr="00907002" w:rsidRDefault="00D74C42" w:rsidP="001B77AC">
      <w:pPr>
        <w:pStyle w:val="TreAkapitu"/>
        <w:numPr>
          <w:ilvl w:val="0"/>
          <w:numId w:val="48"/>
        </w:numPr>
      </w:pPr>
      <w:r>
        <w:t xml:space="preserve">Skonfigurować plik </w:t>
      </w:r>
      <w:r>
        <w:softHyphen/>
      </w:r>
      <w:r>
        <w:rPr>
          <w:i/>
          <w:iCs/>
        </w:rPr>
        <w:t>docker-compose.yml</w:t>
      </w:r>
    </w:p>
    <w:p w14:paraId="19571A93" w14:textId="1D09B45A" w:rsidR="00907002" w:rsidRPr="00D74C42" w:rsidRDefault="00907002" w:rsidP="001B77AC">
      <w:pPr>
        <w:pStyle w:val="TreAkapitu"/>
        <w:numPr>
          <w:ilvl w:val="0"/>
          <w:numId w:val="48"/>
        </w:numPr>
      </w:pPr>
      <w:r>
        <w:t xml:space="preserve">Uruchomić sieć </w:t>
      </w:r>
      <w:r>
        <w:rPr>
          <w:i/>
          <w:iCs/>
        </w:rPr>
        <w:t>blockchain</w:t>
      </w:r>
      <w:r>
        <w:t xml:space="preserve"> (podrozdział 5.3.)</w:t>
      </w:r>
    </w:p>
    <w:p w14:paraId="4667AE66" w14:textId="0D109F57" w:rsidR="00D74C42" w:rsidRDefault="00D74C42" w:rsidP="001B77AC">
      <w:pPr>
        <w:pStyle w:val="TreAkapitu"/>
        <w:numPr>
          <w:ilvl w:val="0"/>
          <w:numId w:val="48"/>
        </w:numPr>
      </w:pPr>
      <w:r>
        <w:t xml:space="preserve">Uruchomić </w:t>
      </w:r>
      <w:r>
        <w:rPr>
          <w:i/>
          <w:iCs/>
        </w:rPr>
        <w:t>Prometheus</w:t>
      </w:r>
      <w:r>
        <w:t xml:space="preserve"> poprzez wprowadzenie komendy „</w:t>
      </w:r>
      <w:r>
        <w:rPr>
          <w:i/>
          <w:iCs/>
        </w:rPr>
        <w:t>docker-compose up -d</w:t>
      </w:r>
      <w:r>
        <w:t>”</w:t>
      </w:r>
    </w:p>
    <w:p w14:paraId="2B77DF07" w14:textId="77777777" w:rsidR="0035431A" w:rsidRDefault="0035431A" w:rsidP="006B12DC">
      <w:pPr>
        <w:pStyle w:val="TreAkapitu"/>
        <w:ind w:firstLine="0"/>
      </w:pPr>
    </w:p>
    <w:p w14:paraId="712D3A12" w14:textId="04A4FA02" w:rsidR="00EF4196" w:rsidRPr="001952E1" w:rsidRDefault="00575F3A" w:rsidP="00575F3A">
      <w:pPr>
        <w:pStyle w:val="TreAkapitu"/>
      </w:pPr>
      <w:r>
        <w:t xml:space="preserve">Po </w:t>
      </w:r>
      <w:r w:rsidR="00B012C0">
        <w:t>odpowiedni</w:t>
      </w:r>
      <w:r w:rsidR="001B4F7E">
        <w:t xml:space="preserve">ej konfiguracji </w:t>
      </w:r>
      <w:r w:rsidR="00A64E18">
        <w:t xml:space="preserve">metryki </w:t>
      </w:r>
      <w:r w:rsidR="00B012C0">
        <w:t>dostępne</w:t>
      </w:r>
      <w:r w:rsidR="00A64E18">
        <w:t xml:space="preserve"> są</w:t>
      </w:r>
      <w:r w:rsidR="00B012C0">
        <w:t xml:space="preserve"> pod punktem końcowym </w:t>
      </w:r>
      <w:r w:rsidR="00B012C0">
        <w:rPr>
          <w:i/>
          <w:iCs/>
        </w:rPr>
        <w:t>/metrics</w:t>
      </w:r>
      <w:r w:rsidR="004C7591">
        <w:t xml:space="preserve">. Zakres udostępnionych informacji poprzez metryki jest bardzo szeroki. </w:t>
      </w:r>
      <w:r w:rsidR="001952E1">
        <w:t xml:space="preserve">Obejmuje on między innymi informacje dotyczące </w:t>
      </w:r>
      <w:r w:rsidR="001952E1">
        <w:rPr>
          <w:i/>
          <w:iCs/>
        </w:rPr>
        <w:t>chaincode</w:t>
      </w:r>
      <w:r w:rsidR="001952E1">
        <w:t xml:space="preserve"> takie jak liczba jego wykonań, czas jego uruchomienia, liczba niepowodzeń jego uruchomienia, liczba jego uruchomień, które przekroczyły dopuszczalny czas</w:t>
      </w:r>
      <w:r w:rsidR="00BB7194">
        <w:t xml:space="preserve">. Metryki mogą dotyczyć również bloków znajdujących się w sieci. </w:t>
      </w:r>
      <w:r w:rsidR="00835761">
        <w:t>Dan</w:t>
      </w:r>
      <w:r w:rsidR="00BB7194">
        <w:t xml:space="preserve">e jakie możemy uzyskać to przykładowo czas przetwarzania bloku, ilość bloków, </w:t>
      </w:r>
      <w:r w:rsidR="00BB7194">
        <w:lastRenderedPageBreak/>
        <w:t xml:space="preserve">czas zatwierdzenia bloku. Ponadto </w:t>
      </w:r>
      <w:r w:rsidR="00835761">
        <w:t xml:space="preserve">możemy otrzymać informacje dotyczące transakcji, bazy danych, węzłów, logów. </w:t>
      </w:r>
    </w:p>
    <w:p w14:paraId="0ED5A680" w14:textId="01B734F6" w:rsidR="00771CC7" w:rsidRDefault="00884AB1" w:rsidP="00417C46">
      <w:pPr>
        <w:pStyle w:val="TreAkapitu"/>
        <w:spacing w:before="240"/>
      </w:pPr>
      <w:r>
        <w:t xml:space="preserve">Następnym </w:t>
      </w:r>
      <w:r w:rsidR="00771CC7">
        <w:t xml:space="preserve">sposobem monitorowania systemu jest </w:t>
      </w:r>
      <w:r w:rsidR="000950E9">
        <w:t xml:space="preserve">wykorzystanie pakietu </w:t>
      </w:r>
      <w:r w:rsidR="000950E9">
        <w:rPr>
          <w:i/>
          <w:iCs/>
        </w:rPr>
        <w:t>common/flogging</w:t>
      </w:r>
      <w:r w:rsidR="00F02A9F">
        <w:t xml:space="preserve">. Jest to pakiet, umożliwiający </w:t>
      </w:r>
      <w:r w:rsidR="007F14BC">
        <w:t xml:space="preserve">kontrole </w:t>
      </w:r>
      <w:r w:rsidR="008425D5">
        <w:t>logów pochodzących</w:t>
      </w:r>
      <w:r w:rsidR="00F02A9F">
        <w:t xml:space="preserve"> </w:t>
      </w:r>
      <w:r w:rsidR="008425D5">
        <w:t xml:space="preserve">od </w:t>
      </w:r>
      <w:r w:rsidR="00F02A9F">
        <w:t>węzłów</w:t>
      </w:r>
      <w:r w:rsidR="00AC1ABF">
        <w:t>, tworzący swego rodzaju rejestr zdarzeń</w:t>
      </w:r>
      <w:r w:rsidR="00F02A9F">
        <w:t xml:space="preserve">. </w:t>
      </w:r>
      <w:r w:rsidR="00A85FBB">
        <w:t xml:space="preserve">Logi stanowią </w:t>
      </w:r>
      <w:r w:rsidR="00417C46">
        <w:t xml:space="preserve">ciąg znaków (tzw. </w:t>
      </w:r>
      <w:r w:rsidR="00417C46" w:rsidRPr="00417C46">
        <w:rPr>
          <w:i/>
          <w:iCs/>
        </w:rPr>
        <w:t>String</w:t>
      </w:r>
      <w:r w:rsidR="00417C46">
        <w:t>), który zawiera czas utworzenia, nazwę węzła z którego pochodzi log, rodza</w:t>
      </w:r>
      <w:r w:rsidR="00735D07">
        <w:t xml:space="preserve">j </w:t>
      </w:r>
      <w:r w:rsidR="00417C46">
        <w:t xml:space="preserve">oraz treść. </w:t>
      </w:r>
      <w:r w:rsidR="00735D07">
        <w:t>S</w:t>
      </w:r>
      <w:r w:rsidR="00986EB6">
        <w:t>ą</w:t>
      </w:r>
      <w:r w:rsidR="00735D07">
        <w:t xml:space="preserve"> one</w:t>
      </w:r>
      <w:r w:rsidR="00986EB6">
        <w:t xml:space="preserve"> klasyfikowane</w:t>
      </w:r>
      <w:r w:rsidR="00CD7EA9">
        <w:t xml:space="preserve"> ze względu </w:t>
      </w:r>
      <w:r w:rsidR="002B3C22">
        <w:t xml:space="preserve">na rodzaj </w:t>
      </w:r>
      <w:r w:rsidR="00CD7EA9">
        <w:t xml:space="preserve">zdarzenia. </w:t>
      </w:r>
    </w:p>
    <w:p w14:paraId="106C8637" w14:textId="071EE7FF" w:rsidR="00E17C50" w:rsidRDefault="00E17C50" w:rsidP="00EE0E89">
      <w:pPr>
        <w:pStyle w:val="TreAkapitu"/>
      </w:pPr>
      <w:r>
        <w:t xml:space="preserve">Wyróżniamy następujące </w:t>
      </w:r>
      <w:r w:rsidR="00CD7EA9">
        <w:t>rodz</w:t>
      </w:r>
      <w:r w:rsidR="0040305C">
        <w:t>aje</w:t>
      </w:r>
      <w:r>
        <w:t xml:space="preserve"> logów:</w:t>
      </w:r>
    </w:p>
    <w:p w14:paraId="3DCEB416" w14:textId="7FBC10D5" w:rsidR="00E17C50" w:rsidRPr="00E17C50" w:rsidRDefault="00E17C50" w:rsidP="001B77AC">
      <w:pPr>
        <w:pStyle w:val="TreAkapitu"/>
        <w:numPr>
          <w:ilvl w:val="0"/>
          <w:numId w:val="46"/>
        </w:numPr>
        <w:rPr>
          <w:i/>
          <w:iCs/>
        </w:rPr>
      </w:pPr>
      <w:r w:rsidRPr="00E17C50">
        <w:rPr>
          <w:i/>
          <w:iCs/>
        </w:rPr>
        <w:t>FATAL</w:t>
      </w:r>
    </w:p>
    <w:p w14:paraId="6CDEC04D" w14:textId="57EE10B5" w:rsidR="00E17C50" w:rsidRPr="00E17C50" w:rsidRDefault="00E17C50" w:rsidP="001B77AC">
      <w:pPr>
        <w:pStyle w:val="TreAkapitu"/>
        <w:numPr>
          <w:ilvl w:val="0"/>
          <w:numId w:val="46"/>
        </w:numPr>
        <w:rPr>
          <w:i/>
          <w:iCs/>
        </w:rPr>
      </w:pPr>
      <w:r w:rsidRPr="00E17C50">
        <w:rPr>
          <w:i/>
          <w:iCs/>
        </w:rPr>
        <w:t>PANIC</w:t>
      </w:r>
    </w:p>
    <w:p w14:paraId="6303DD13" w14:textId="48086066" w:rsidR="00E17C50" w:rsidRPr="00E17C50" w:rsidRDefault="00E17C50" w:rsidP="001B77AC">
      <w:pPr>
        <w:pStyle w:val="TreAkapitu"/>
        <w:numPr>
          <w:ilvl w:val="0"/>
          <w:numId w:val="46"/>
        </w:numPr>
        <w:rPr>
          <w:i/>
          <w:iCs/>
        </w:rPr>
      </w:pPr>
      <w:r w:rsidRPr="00E17C50">
        <w:rPr>
          <w:i/>
          <w:iCs/>
        </w:rPr>
        <w:t>ERROR</w:t>
      </w:r>
    </w:p>
    <w:p w14:paraId="0466FEB4" w14:textId="3C3C3690" w:rsidR="00E17C50" w:rsidRPr="00E17C50" w:rsidRDefault="00E17C50" w:rsidP="001B77AC">
      <w:pPr>
        <w:pStyle w:val="TreAkapitu"/>
        <w:numPr>
          <w:ilvl w:val="0"/>
          <w:numId w:val="46"/>
        </w:numPr>
        <w:rPr>
          <w:i/>
          <w:iCs/>
        </w:rPr>
      </w:pPr>
      <w:r w:rsidRPr="00E17C50">
        <w:rPr>
          <w:i/>
          <w:iCs/>
        </w:rPr>
        <w:t>WARNING</w:t>
      </w:r>
    </w:p>
    <w:p w14:paraId="6D060C39" w14:textId="32166C38" w:rsidR="00E17C50" w:rsidRPr="00E17C50" w:rsidRDefault="00E17C50" w:rsidP="001B77AC">
      <w:pPr>
        <w:pStyle w:val="TreAkapitu"/>
        <w:numPr>
          <w:ilvl w:val="0"/>
          <w:numId w:val="46"/>
        </w:numPr>
        <w:rPr>
          <w:i/>
          <w:iCs/>
        </w:rPr>
      </w:pPr>
      <w:r w:rsidRPr="00E17C50">
        <w:rPr>
          <w:i/>
          <w:iCs/>
        </w:rPr>
        <w:t>INFO</w:t>
      </w:r>
    </w:p>
    <w:p w14:paraId="2B27A59B" w14:textId="33D1ECEF" w:rsidR="00B2673C" w:rsidRDefault="00E17C50" w:rsidP="001B77AC">
      <w:pPr>
        <w:pStyle w:val="TreAkapitu"/>
        <w:numPr>
          <w:ilvl w:val="0"/>
          <w:numId w:val="46"/>
        </w:numPr>
        <w:rPr>
          <w:i/>
          <w:iCs/>
        </w:rPr>
      </w:pPr>
      <w:r w:rsidRPr="00E17C50">
        <w:rPr>
          <w:i/>
          <w:iCs/>
        </w:rPr>
        <w:t>DEBUG</w:t>
      </w:r>
    </w:p>
    <w:p w14:paraId="2D271513" w14:textId="77777777" w:rsidR="00B56235" w:rsidRDefault="00B56235" w:rsidP="00D636B3">
      <w:pPr>
        <w:pStyle w:val="TreAkapitu"/>
      </w:pPr>
    </w:p>
    <w:p w14:paraId="13C6D81A" w14:textId="0FF46082" w:rsidR="00B2673C" w:rsidRPr="00B2673C" w:rsidRDefault="00B2673C" w:rsidP="00D636B3">
      <w:pPr>
        <w:pStyle w:val="TreAkapitu"/>
      </w:pPr>
      <w:r>
        <w:t xml:space="preserve">Ponadto </w:t>
      </w:r>
      <w:r w:rsidR="008C5598">
        <w:t xml:space="preserve">system może być również monitorowany za pomocą </w:t>
      </w:r>
      <w:r w:rsidR="008C5598" w:rsidRPr="00103721">
        <w:rPr>
          <w:i/>
          <w:iCs/>
        </w:rPr>
        <w:t>Command Line Interface</w:t>
      </w:r>
      <w:r w:rsidR="00103721">
        <w:t>, który został opisany w podrozdziale 4.3.5.</w:t>
      </w:r>
    </w:p>
    <w:p w14:paraId="5E7680A3" w14:textId="5878F6BB" w:rsidR="0062105F" w:rsidRDefault="005B3ECC" w:rsidP="00D340D5">
      <w:pPr>
        <w:pStyle w:val="Nagwek2"/>
      </w:pPr>
      <w:bookmarkStart w:id="340" w:name="_Toc8601684"/>
      <w:bookmarkStart w:id="341" w:name="_Toc91668372"/>
      <w:r>
        <w:t>Charakterystyka repozytorium</w:t>
      </w:r>
      <w:r w:rsidR="0062105F">
        <w:t xml:space="preserve"> kodu</w:t>
      </w:r>
      <w:bookmarkEnd w:id="340"/>
      <w:bookmarkEnd w:id="341"/>
    </w:p>
    <w:p w14:paraId="0785A9AA" w14:textId="77777777" w:rsidR="00F83DBD" w:rsidRDefault="00F83DBD" w:rsidP="00247000">
      <w:pPr>
        <w:pStyle w:val="TreAkapitu"/>
      </w:pPr>
      <w:r>
        <w:t xml:space="preserve">Efektywny proces wytwarzania oprogramowania powinien być wspierany przez system kontroli wersji. Dzięki owemu systemowi możliwe jest śledzenie zmian w kodzie źródłowym oraz zachowaniu spójności repozytorium. Ze względu na to, iż nowoczesna kultura pracy programistów charakteryzuje się decentralizacją zasobów ludzkich, występuje potrzeba zastosowania systemu, który pozwoli na wspólny dostęp do plików. </w:t>
      </w:r>
    </w:p>
    <w:p w14:paraId="18D6244E" w14:textId="63B73C00" w:rsidR="00F21C1A" w:rsidRDefault="009C3D6E" w:rsidP="00247000">
      <w:pPr>
        <w:pStyle w:val="TreAkapitu"/>
      </w:pPr>
      <w:r>
        <w:t xml:space="preserve">Repozytorium jest to rodzaj biblioteki cyfrowej, w której przechowywane są dokumenty. W celu ustrukturyzowania plików oraz projektów zostało utworzone repozytorium na platformie GitHub. Jest to platforma hostingowa typu </w:t>
      </w:r>
      <w:r w:rsidR="009F1F8A">
        <w:rPr>
          <w:i/>
          <w:iCs/>
        </w:rPr>
        <w:t>o</w:t>
      </w:r>
      <w:r>
        <w:rPr>
          <w:i/>
          <w:iCs/>
        </w:rPr>
        <w:t>pen</w:t>
      </w:r>
      <w:r w:rsidR="00D61E5B">
        <w:rPr>
          <w:i/>
          <w:iCs/>
        </w:rPr>
        <w:t xml:space="preserve"> </w:t>
      </w:r>
      <w:r w:rsidR="009F1F8A">
        <w:rPr>
          <w:i/>
          <w:iCs/>
        </w:rPr>
        <w:t>s</w:t>
      </w:r>
      <w:r>
        <w:rPr>
          <w:i/>
          <w:iCs/>
        </w:rPr>
        <w:t>ource</w:t>
      </w:r>
      <w:r>
        <w:t xml:space="preserve"> oparta na systemie GIT, stworzona w 2008 roku. </w:t>
      </w:r>
      <w:r w:rsidR="00F21C1A">
        <w:t>Z korzyści</w:t>
      </w:r>
      <w:r w:rsidR="00EE54B7">
        <w:t xml:space="preserve"> jakie </w:t>
      </w:r>
      <w:r w:rsidR="00F21C1A">
        <w:t>przynosi</w:t>
      </w:r>
      <w:r w:rsidR="00EE54B7">
        <w:t xml:space="preserve"> nam korzystanie z repozytorium </w:t>
      </w:r>
      <w:r w:rsidR="00F21C1A">
        <w:t>możemy wyróżnić:</w:t>
      </w:r>
    </w:p>
    <w:p w14:paraId="413D2116" w14:textId="6005C0C8" w:rsidR="00F21C1A" w:rsidRDefault="00F21C1A" w:rsidP="00275370">
      <w:pPr>
        <w:pStyle w:val="TreAkapitu"/>
        <w:numPr>
          <w:ilvl w:val="0"/>
          <w:numId w:val="41"/>
        </w:numPr>
      </w:pPr>
      <w:r>
        <w:t>P</w:t>
      </w:r>
      <w:r w:rsidR="00EE54B7">
        <w:t>rzede wszystkim automatyczne wykrywanie zmian w plikach i automatyczne dokonywanie aktualizacji kodu.</w:t>
      </w:r>
      <w:r w:rsidR="00B71BD1">
        <w:t xml:space="preserve"> Wszelkie działania w obrębie repozytorium są dokumentowane tworząc historię zmian. Dzięki temu możliwe jest zidentyfikowanie </w:t>
      </w:r>
      <w:r w:rsidR="00B71BD1">
        <w:lastRenderedPageBreak/>
        <w:t>autora, a w przypadku wystąpienia problemów z kodem przywrócenie poprzednich stanów.</w:t>
      </w:r>
    </w:p>
    <w:p w14:paraId="57C1B09E" w14:textId="3E23EDE9" w:rsidR="00C06720" w:rsidRDefault="00C06720" w:rsidP="00275370">
      <w:pPr>
        <w:pStyle w:val="TreAkapitu"/>
        <w:numPr>
          <w:ilvl w:val="0"/>
          <w:numId w:val="41"/>
        </w:numPr>
      </w:pPr>
      <w:r>
        <w:t>Odpowiednio skonfigurowane repozytorium zajmuje o wiele mniej miejsca niż cały projekt.</w:t>
      </w:r>
    </w:p>
    <w:p w14:paraId="4195007E" w14:textId="77A56AA1" w:rsidR="00736B9E" w:rsidRDefault="00F21C1A" w:rsidP="00275370">
      <w:pPr>
        <w:pStyle w:val="TreAkapitu"/>
        <w:numPr>
          <w:ilvl w:val="0"/>
          <w:numId w:val="41"/>
        </w:numPr>
      </w:pPr>
      <w:r>
        <w:t xml:space="preserve">W przypadku pracy w zespole zasoby są zunifikowane, a każdy z członków posiada </w:t>
      </w:r>
      <w:r w:rsidR="00736B9E">
        <w:t>do nich dostęp</w:t>
      </w:r>
      <w:r>
        <w:t>.</w:t>
      </w:r>
    </w:p>
    <w:p w14:paraId="0BE6E26A" w14:textId="0D185E95" w:rsidR="00C34F1A" w:rsidRPr="009C3D6E" w:rsidRDefault="00C06720" w:rsidP="003535D0">
      <w:pPr>
        <w:pStyle w:val="TreAkapitu"/>
        <w:numPr>
          <w:ilvl w:val="0"/>
          <w:numId w:val="41"/>
        </w:numPr>
      </w:pPr>
      <w:r>
        <w:t>Możliwe jest ujednolicenie zasad współpracy, co p</w:t>
      </w:r>
      <w:r w:rsidR="00F21C1A">
        <w:t>omaga w rozwiązywaniu kolizji oraz konfliktów</w:t>
      </w:r>
    </w:p>
    <w:p w14:paraId="0331C675" w14:textId="02696F42" w:rsidR="0062105F" w:rsidRDefault="0062105F" w:rsidP="00D340D5">
      <w:pPr>
        <w:pStyle w:val="Nagwek3"/>
      </w:pPr>
      <w:bookmarkStart w:id="342" w:name="_Toc8601685"/>
      <w:bookmarkStart w:id="343" w:name="_Toc91668373"/>
      <w:r>
        <w:t>Struktura repozytorium</w:t>
      </w:r>
      <w:bookmarkEnd w:id="342"/>
      <w:bookmarkEnd w:id="343"/>
    </w:p>
    <w:p w14:paraId="1732B4F2" w14:textId="59448272" w:rsidR="0029052D" w:rsidRPr="0029052D" w:rsidRDefault="0029052D" w:rsidP="002773A0">
      <w:pPr>
        <w:pStyle w:val="Legenda"/>
        <w:jc w:val="both"/>
        <w:rPr>
          <w:b w:val="0"/>
          <w:bCs w:val="0"/>
        </w:rPr>
      </w:pPr>
      <w:bookmarkStart w:id="344" w:name="_Toc91667922"/>
      <w:r w:rsidRPr="0029052D">
        <w:rPr>
          <w:b w:val="0"/>
          <w:bCs w:val="0"/>
        </w:rPr>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3</w:t>
      </w:r>
      <w:r w:rsidR="001D0F84">
        <w:rPr>
          <w:b w:val="0"/>
          <w:bCs w:val="0"/>
        </w:rPr>
        <w:fldChar w:fldCharType="end"/>
      </w:r>
      <w:r w:rsidRPr="0029052D">
        <w:rPr>
          <w:b w:val="0"/>
          <w:bCs w:val="0"/>
        </w:rPr>
        <w:t>. Struktura repozytorium na platformie GitHub</w:t>
      </w:r>
      <w:bookmarkEnd w:id="344"/>
    </w:p>
    <w:p w14:paraId="21DDFBC3" w14:textId="41B78BF8" w:rsidR="005D1B5C" w:rsidRDefault="00347A77" w:rsidP="002773A0">
      <w:pPr>
        <w:pStyle w:val="TreAkapitu"/>
        <w:ind w:firstLine="0"/>
      </w:pPr>
      <w:r>
        <w:rPr>
          <w:noProof/>
        </w:rPr>
        <w:drawing>
          <wp:inline distT="0" distB="0" distL="0" distR="0" wp14:anchorId="08535D00" wp14:editId="38815D0C">
            <wp:extent cx="5760085" cy="3065780"/>
            <wp:effectExtent l="0" t="0" r="0" b="0"/>
            <wp:docPr id="206" name="Obraz 206" descr="Obraz zawierający tekst, zrzut ekranu, monitor, ekr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Obraz 206" descr="Obraz zawierający tekst, zrzut ekranu, monitor, ekran&#10;&#10;Opis wygenerowany automatycznie"/>
                    <pic:cNvPicPr/>
                  </pic:nvPicPr>
                  <pic:blipFill>
                    <a:blip r:embed="rId104"/>
                    <a:stretch>
                      <a:fillRect/>
                    </a:stretch>
                  </pic:blipFill>
                  <pic:spPr>
                    <a:xfrm>
                      <a:off x="0" y="0"/>
                      <a:ext cx="5760085" cy="3065780"/>
                    </a:xfrm>
                    <a:prstGeom prst="rect">
                      <a:avLst/>
                    </a:prstGeom>
                  </pic:spPr>
                </pic:pic>
              </a:graphicData>
            </a:graphic>
          </wp:inline>
        </w:drawing>
      </w:r>
    </w:p>
    <w:p w14:paraId="519C3BFE" w14:textId="6F9E7186" w:rsidR="00840F31" w:rsidRPr="00EC059A" w:rsidRDefault="0029052D" w:rsidP="002773A0">
      <w:pPr>
        <w:pStyle w:val="TreAkapitu"/>
        <w:ind w:firstLine="0"/>
        <w:rPr>
          <w:sz w:val="20"/>
          <w:szCs w:val="16"/>
        </w:rPr>
      </w:pPr>
      <w:r w:rsidRPr="0029052D">
        <w:rPr>
          <w:sz w:val="20"/>
          <w:szCs w:val="16"/>
        </w:rPr>
        <w:t>Źródło: Opracowanie własne</w:t>
      </w:r>
    </w:p>
    <w:p w14:paraId="279736CB" w14:textId="465932AB" w:rsidR="0062105F" w:rsidRDefault="0062105F" w:rsidP="00D340D5">
      <w:pPr>
        <w:pStyle w:val="Nagwek3"/>
      </w:pPr>
      <w:bookmarkStart w:id="345" w:name="_Toc8601686"/>
      <w:bookmarkStart w:id="346" w:name="_Toc91668374"/>
      <w:r>
        <w:t>Standardy tworzenia kodu źródłowego</w:t>
      </w:r>
      <w:bookmarkEnd w:id="345"/>
      <w:bookmarkEnd w:id="346"/>
    </w:p>
    <w:p w14:paraId="60F7441B" w14:textId="19EBAE40" w:rsidR="0019094F" w:rsidRDefault="007A632F" w:rsidP="007A632F">
      <w:pPr>
        <w:pStyle w:val="TreAkapitu"/>
      </w:pPr>
      <w:r>
        <w:t>Aby kod źródłowy był czytelny</w:t>
      </w:r>
      <w:r w:rsidR="00DB2C08">
        <w:t xml:space="preserve"> oraz </w:t>
      </w:r>
      <w:r w:rsidR="00DB2C08" w:rsidRPr="00DB2C08">
        <w:t>zunifikowany</w:t>
      </w:r>
      <w:r>
        <w:t xml:space="preserve"> zastosowano pewien zestaw reguł, określających jak powinien wyglądać. </w:t>
      </w:r>
      <w:r w:rsidR="00286742">
        <w:t xml:space="preserve">Dotyczą one </w:t>
      </w:r>
      <w:r w:rsidR="00921511">
        <w:t xml:space="preserve">komentowania </w:t>
      </w:r>
      <w:r w:rsidR="00286742">
        <w:t xml:space="preserve">kodu, konwencji nazewniczych, </w:t>
      </w:r>
      <w:r w:rsidR="00921511">
        <w:t>formatowania</w:t>
      </w:r>
      <w:r w:rsidR="00286742">
        <w:t xml:space="preserve"> kodu oraz konstrukcji programistycznych</w:t>
      </w:r>
      <w:r w:rsidR="00DB2C08">
        <w:t>.</w:t>
      </w:r>
    </w:p>
    <w:p w14:paraId="4C9B3EFE" w14:textId="77777777" w:rsidR="00551B75" w:rsidRDefault="00051682" w:rsidP="007A632F">
      <w:pPr>
        <w:pStyle w:val="TreAkapitu"/>
      </w:pPr>
      <w:r>
        <w:t xml:space="preserve">Powodem dla którego należy stosować komentarze w kodzie jest sprawienie go czytelniejszym dla siebie, swoich współpracowników oraz innych osób, które będą miały z nim styczność. Komentarze nie powinny być długie, pisane pełnymi zdaniami. Najlepszą formą są </w:t>
      </w:r>
      <w:r w:rsidR="008673CA">
        <w:t xml:space="preserve">krótkie i zwięzłe </w:t>
      </w:r>
      <w:r w:rsidR="00A56BBC">
        <w:t>notatki (najlepiej w formie wypunktowanej)</w:t>
      </w:r>
      <w:r>
        <w:t>, dostarczające najważniejszych informacji w celu zrozumieniu kodu.</w:t>
      </w:r>
      <w:r w:rsidR="00EE4279">
        <w:t xml:space="preserve"> Występują komentarze obejmujące </w:t>
      </w:r>
      <w:r w:rsidR="00EE4279">
        <w:lastRenderedPageBreak/>
        <w:t>pojedynczą linię kodu</w:t>
      </w:r>
      <w:r w:rsidR="00E0234F">
        <w:t>, zaczynające się od znaków „</w:t>
      </w:r>
      <w:r w:rsidR="00E0234F" w:rsidRPr="00BB24B0">
        <w:rPr>
          <w:b/>
          <w:bCs/>
        </w:rPr>
        <w:t>//</w:t>
      </w:r>
      <w:r w:rsidR="00E0234F">
        <w:t xml:space="preserve">” oraz wieloliniowe. Wieloliniowe możemy podzielić na dwa typy: </w:t>
      </w:r>
    </w:p>
    <w:p w14:paraId="3E49B89A" w14:textId="3789AD85" w:rsidR="00551B75" w:rsidRDefault="00E0234F" w:rsidP="001B77AC">
      <w:pPr>
        <w:pStyle w:val="TreAkapitu"/>
        <w:numPr>
          <w:ilvl w:val="0"/>
          <w:numId w:val="44"/>
        </w:numPr>
      </w:pPr>
      <w:r>
        <w:t>użyte w celu dokumentacji</w:t>
      </w:r>
      <w:r w:rsidR="00BB24B0">
        <w:t>,</w:t>
      </w:r>
      <w:r>
        <w:t xml:space="preserve"> </w:t>
      </w:r>
      <w:r w:rsidR="00BB24B0">
        <w:t>zaczynające się od znaków „</w:t>
      </w:r>
      <w:r w:rsidR="00BB24B0" w:rsidRPr="00BB24B0">
        <w:rPr>
          <w:b/>
          <w:bCs/>
          <w:i/>
          <w:iCs/>
        </w:rPr>
        <w:t>/**</w:t>
      </w:r>
      <w:r w:rsidR="00BB24B0">
        <w:t>” i kończące „</w:t>
      </w:r>
      <w:r w:rsidR="00BB24B0" w:rsidRPr="00BB24B0">
        <w:rPr>
          <w:b/>
          <w:bCs/>
          <w:i/>
          <w:iCs/>
        </w:rPr>
        <w:t>*/</w:t>
      </w:r>
      <w:r w:rsidR="00BB24B0">
        <w:t>”</w:t>
      </w:r>
    </w:p>
    <w:p w14:paraId="6FA9668A" w14:textId="790E37B7" w:rsidR="00051682" w:rsidRDefault="00E0234F" w:rsidP="001B77AC">
      <w:pPr>
        <w:pStyle w:val="TreAkapitu"/>
        <w:numPr>
          <w:ilvl w:val="0"/>
          <w:numId w:val="44"/>
        </w:numPr>
      </w:pPr>
      <w:r>
        <w:t xml:space="preserve">użyte </w:t>
      </w:r>
      <w:r w:rsidR="00551B75">
        <w:t>w przypadku, kiedy kod przestał być odpowiedni i nie chcemy go kompilować, jednakże też go usuwać</w:t>
      </w:r>
      <w:r w:rsidR="00BB24B0">
        <w:t>. Zaczynają się od znaków „</w:t>
      </w:r>
      <w:r w:rsidR="00E4056E">
        <w:rPr>
          <w:b/>
          <w:bCs/>
          <w:i/>
          <w:iCs/>
        </w:rPr>
        <w:t>/*</w:t>
      </w:r>
      <w:r w:rsidR="00E4056E">
        <w:t>”, a kończą „</w:t>
      </w:r>
      <w:r w:rsidR="00E4056E" w:rsidRPr="00E4056E">
        <w:rPr>
          <w:b/>
          <w:bCs/>
          <w:i/>
          <w:iCs/>
        </w:rPr>
        <w:t>*/</w:t>
      </w:r>
      <w:r w:rsidR="00E4056E">
        <w:t>”</w:t>
      </w:r>
    </w:p>
    <w:p w14:paraId="3BC1FDC2" w14:textId="3C2681B6" w:rsidR="0019094F" w:rsidRDefault="0075139F" w:rsidP="00816093">
      <w:pPr>
        <w:pStyle w:val="TreAkapitu"/>
      </w:pPr>
      <w:r>
        <w:t>Kolejnym sposobem na zwiększenie czytelności kodu jest stosowanie</w:t>
      </w:r>
      <w:r w:rsidR="00B27005">
        <w:t xml:space="preserve"> </w:t>
      </w:r>
      <w:r w:rsidR="00DB6BE7">
        <w:t>wcięć</w:t>
      </w:r>
      <w:r w:rsidR="00B27005">
        <w:t xml:space="preserve"> </w:t>
      </w:r>
      <w:r w:rsidR="006D6E2B">
        <w:t>oraz</w:t>
      </w:r>
      <w:r w:rsidR="00AD4ED0">
        <w:t xml:space="preserve"> </w:t>
      </w:r>
      <w:r w:rsidR="006E0243">
        <w:t>paragrafów</w:t>
      </w:r>
      <w:r w:rsidR="00DB6BE7">
        <w:t>.</w:t>
      </w:r>
      <w:r w:rsidR="00F97C22">
        <w:t xml:space="preserve"> Paragrafy stosuje się w celu grupowania powiązanych ze sobą linii kodu i odseparowania ich od ciągu dłuższego kodu.</w:t>
      </w:r>
      <w:r w:rsidR="00B27005">
        <w:t xml:space="preserve"> </w:t>
      </w:r>
      <w:r w:rsidR="00521559">
        <w:t xml:space="preserve">Wykonuje się je poprzez dodanie pustej linii (tzw. </w:t>
      </w:r>
      <w:r w:rsidR="00521559">
        <w:rPr>
          <w:i/>
          <w:iCs/>
        </w:rPr>
        <w:t>whiteline</w:t>
      </w:r>
      <w:r w:rsidR="00521559">
        <w:t>) pomiędzy blokami.</w:t>
      </w:r>
      <w:r w:rsidR="00615003">
        <w:t xml:space="preserve"> </w:t>
      </w:r>
      <w:r w:rsidR="00B27005" w:rsidRPr="006F2AA5">
        <w:t>Deklaracje</w:t>
      </w:r>
      <w:r w:rsidR="00B27005">
        <w:t xml:space="preserve"> klas oraz metod powinny zaczynać się w pierwszej kolumnie. </w:t>
      </w:r>
      <w:r w:rsidR="0019094F">
        <w:t xml:space="preserve">Ze względu na to, że szerokość monitora jest ograniczona przyjęto maksymalną liczbę znaków w linii wynoszącą </w:t>
      </w:r>
      <w:r w:rsidR="006F2AA5">
        <w:t>120</w:t>
      </w:r>
      <w:r w:rsidR="0019094F">
        <w:t xml:space="preserve">. </w:t>
      </w:r>
    </w:p>
    <w:p w14:paraId="54842AEA" w14:textId="157E2072" w:rsidR="009C7FE1" w:rsidRPr="009C7FE1" w:rsidRDefault="0062105F" w:rsidP="00297234">
      <w:pPr>
        <w:pStyle w:val="Nagwek3"/>
      </w:pPr>
      <w:bookmarkStart w:id="347" w:name="_Toc8601687"/>
      <w:bookmarkStart w:id="348" w:name="_Toc91668375"/>
      <w:r>
        <w:t>Standardy nazewnicze</w:t>
      </w:r>
      <w:bookmarkEnd w:id="347"/>
      <w:bookmarkEnd w:id="348"/>
    </w:p>
    <w:p w14:paraId="65D36C94" w14:textId="4E89ABE7" w:rsidR="00210D1A" w:rsidRPr="00210D1A" w:rsidRDefault="00203835" w:rsidP="0062105F">
      <w:pPr>
        <w:pStyle w:val="TreAkapitu"/>
      </w:pPr>
      <w:r>
        <w:t>Nazwy zostały zainicjowane w języku angielskim</w:t>
      </w:r>
      <w:r w:rsidR="00812683">
        <w:t xml:space="preserve"> z racji tego, iż język polski jest słabo przystosowany do pisania kodu źródłowego. Polskie słowa </w:t>
      </w:r>
      <w:r w:rsidR="00B271F3">
        <w:t>często są d</w:t>
      </w:r>
      <w:r w:rsidR="00D32B3B">
        <w:t>ł</w:t>
      </w:r>
      <w:r w:rsidR="00B271F3">
        <w:t>ugie,</w:t>
      </w:r>
      <w:r w:rsidR="007A708E">
        <w:t xml:space="preserve"> co skutkuje większą objętością kodu. </w:t>
      </w:r>
      <w:r w:rsidR="00D32B3B">
        <w:t>W</w:t>
      </w:r>
      <w:r w:rsidR="00812683">
        <w:t>iele form oraz odmian</w:t>
      </w:r>
      <w:r w:rsidR="00D32B3B">
        <w:t xml:space="preserve"> wyrazów </w:t>
      </w:r>
      <w:r w:rsidR="00812683">
        <w:t>prowadzi do wątpliwości oraz niejednoznaczności. Ponadto w naszym języku występują liczne znaki diakrytyczne. Słowa kluczowe w językach programowania</w:t>
      </w:r>
      <w:r w:rsidR="001D49A1">
        <w:t xml:space="preserve"> oraz bibliotekach</w:t>
      </w:r>
      <w:r w:rsidR="00812683">
        <w:t xml:space="preserve"> w</w:t>
      </w:r>
      <w:r w:rsidR="00E42E2B">
        <w:t>ystępują w</w:t>
      </w:r>
      <w:r w:rsidR="00812683">
        <w:t xml:space="preserve"> języku angielskim, co w przypadku połączenia z polskim nazewnictwem da</w:t>
      </w:r>
      <w:r w:rsidR="00071749">
        <w:t>łoby</w:t>
      </w:r>
      <w:r w:rsidR="00812683">
        <w:t xml:space="preserve"> rezultat bardzo słabo czytelnego kodu. </w:t>
      </w:r>
      <w:r w:rsidR="00856169">
        <w:t xml:space="preserve">Kolejnym argumentem jest to, że kod źródłowy napisany w języku angielskim może zostać rozwijany przez zespoły programistów z obcych krajów. </w:t>
      </w:r>
      <w:r w:rsidR="009F2115">
        <w:t>Zatem przyjęto następujące s</w:t>
      </w:r>
      <w:r w:rsidR="007A6B8B">
        <w:t>tandardy nazewnicze o</w:t>
      </w:r>
      <w:r w:rsidR="00210D1A">
        <w:t xml:space="preserve">dnośnie kodu źródłowego aplikacji oraz </w:t>
      </w:r>
      <w:r w:rsidR="00210D1A">
        <w:rPr>
          <w:i/>
          <w:iCs/>
        </w:rPr>
        <w:t>chaincode</w:t>
      </w:r>
      <w:r w:rsidR="00210D1A">
        <w:t xml:space="preserve"> napisanego w języku programowania Java:</w:t>
      </w:r>
    </w:p>
    <w:p w14:paraId="4E077F34" w14:textId="2488858C" w:rsidR="00887FB2" w:rsidRDefault="00210D1A" w:rsidP="00275370">
      <w:pPr>
        <w:pStyle w:val="TreAkapitu"/>
        <w:numPr>
          <w:ilvl w:val="0"/>
          <w:numId w:val="42"/>
        </w:numPr>
      </w:pPr>
      <w:r>
        <w:t xml:space="preserve">Nazwy jakie nadano zmiennym, klasom muszą być opisujące i łatwe do zidentyfikowania. Przykład: </w:t>
      </w:r>
      <w:r w:rsidR="00E66060">
        <w:rPr>
          <w:b/>
          <w:bCs/>
          <w:i/>
          <w:iCs/>
        </w:rPr>
        <w:t>loanAmount</w:t>
      </w:r>
      <w:r>
        <w:t xml:space="preserve"> zamiast </w:t>
      </w:r>
      <w:r w:rsidR="00E66060">
        <w:rPr>
          <w:i/>
          <w:iCs/>
        </w:rPr>
        <w:t>l</w:t>
      </w:r>
      <w:r w:rsidRPr="00210D1A">
        <w:rPr>
          <w:i/>
          <w:iCs/>
        </w:rPr>
        <w:t>1</w:t>
      </w:r>
      <w:r>
        <w:t>.</w:t>
      </w:r>
    </w:p>
    <w:p w14:paraId="61F34CE0" w14:textId="7D703672" w:rsidR="00441D94" w:rsidRDefault="00441D94" w:rsidP="00275370">
      <w:pPr>
        <w:pStyle w:val="TreAkapitu"/>
        <w:numPr>
          <w:ilvl w:val="0"/>
          <w:numId w:val="42"/>
        </w:numPr>
      </w:pPr>
      <w:r>
        <w:t xml:space="preserve">Należy trzymać się wcześnie przyjętej terminologii. Przykładowo, jeśli użytkownik systemu został zdefiniowany jako </w:t>
      </w:r>
      <w:r w:rsidRPr="00BC1BF9">
        <w:rPr>
          <w:b/>
          <w:bCs/>
          <w:i/>
          <w:iCs/>
        </w:rPr>
        <w:t>Studen</w:t>
      </w:r>
      <w:r w:rsidR="00BC1BF9" w:rsidRPr="00BC1BF9">
        <w:rPr>
          <w:b/>
          <w:bCs/>
          <w:i/>
          <w:iCs/>
        </w:rPr>
        <w:t>t</w:t>
      </w:r>
      <w:r w:rsidR="00BC1BF9" w:rsidRPr="00BC1BF9">
        <w:t>,</w:t>
      </w:r>
      <w:r w:rsidR="00BC1BF9">
        <w:rPr>
          <w:b/>
          <w:bCs/>
          <w:i/>
          <w:iCs/>
        </w:rPr>
        <w:t xml:space="preserve"> </w:t>
      </w:r>
      <w:r w:rsidRPr="00684AFD">
        <w:t>należy</w:t>
      </w:r>
      <w:r>
        <w:t xml:space="preserve"> użyć tej nazwy, a nie np. </w:t>
      </w:r>
      <w:r w:rsidR="0001730A">
        <w:rPr>
          <w:i/>
          <w:iCs/>
        </w:rPr>
        <w:t>Client</w:t>
      </w:r>
      <w:r>
        <w:t>.</w:t>
      </w:r>
    </w:p>
    <w:p w14:paraId="70F025B5" w14:textId="3ED3E116" w:rsidR="00E8524B" w:rsidRDefault="00E8524B" w:rsidP="00275370">
      <w:pPr>
        <w:pStyle w:val="TreAkapitu"/>
        <w:numPr>
          <w:ilvl w:val="0"/>
          <w:numId w:val="42"/>
        </w:numPr>
      </w:pPr>
      <w:r>
        <w:t xml:space="preserve">Należy używać </w:t>
      </w:r>
      <w:r w:rsidR="00EF4889">
        <w:t xml:space="preserve">kombinacji małych oraz wielkich liter </w:t>
      </w:r>
      <w:r w:rsidR="00A16490">
        <w:t xml:space="preserve">- </w:t>
      </w:r>
      <w:r w:rsidR="00EF4889">
        <w:t>wielka litera rozpoczyna kolejny wyraz w nazwie</w:t>
      </w:r>
      <w:r>
        <w:t xml:space="preserve"> (patrz przykład 1.)</w:t>
      </w:r>
    </w:p>
    <w:p w14:paraId="533FD9FF" w14:textId="3024CDB7" w:rsidR="007A6B8B" w:rsidRDefault="00E8524B" w:rsidP="00275370">
      <w:pPr>
        <w:pStyle w:val="TreAkapitu"/>
        <w:numPr>
          <w:ilvl w:val="0"/>
          <w:numId w:val="42"/>
        </w:numPr>
      </w:pPr>
      <w:r>
        <w:t>Nazwy klas oraz interfejsów zaczynają się wielką literą</w:t>
      </w:r>
    </w:p>
    <w:p w14:paraId="455DC24D" w14:textId="33911BED" w:rsidR="00921B23" w:rsidRDefault="00921B23" w:rsidP="00275370">
      <w:pPr>
        <w:pStyle w:val="TreAkapitu"/>
        <w:numPr>
          <w:ilvl w:val="0"/>
          <w:numId w:val="42"/>
        </w:numPr>
      </w:pPr>
      <w:r>
        <w:t xml:space="preserve">Rozważnie używać skrótów, trzymając się jednej konwencji. Przykład: dla zmiennej </w:t>
      </w:r>
      <w:r w:rsidR="00E66060">
        <w:rPr>
          <w:i/>
          <w:iCs/>
        </w:rPr>
        <w:t>loanAmount</w:t>
      </w:r>
      <w:r>
        <w:t xml:space="preserve"> używać jednego skrótu </w:t>
      </w:r>
      <w:r w:rsidR="00E66060">
        <w:rPr>
          <w:b/>
          <w:bCs/>
          <w:i/>
          <w:iCs/>
        </w:rPr>
        <w:t>lA</w:t>
      </w:r>
      <w:r>
        <w:t xml:space="preserve">, a nie np. </w:t>
      </w:r>
      <w:r w:rsidR="00E66060">
        <w:rPr>
          <w:i/>
          <w:iCs/>
        </w:rPr>
        <w:t>la</w:t>
      </w:r>
      <w:r>
        <w:t xml:space="preserve">, </w:t>
      </w:r>
      <w:r w:rsidR="00E66060">
        <w:rPr>
          <w:i/>
          <w:iCs/>
        </w:rPr>
        <w:t>LoAm</w:t>
      </w:r>
      <w:r>
        <w:t>.</w:t>
      </w:r>
    </w:p>
    <w:p w14:paraId="70BC657B" w14:textId="77777777" w:rsidR="00EF4205" w:rsidRDefault="00921B23" w:rsidP="00275370">
      <w:pPr>
        <w:pStyle w:val="TreAkapitu"/>
        <w:numPr>
          <w:ilvl w:val="0"/>
          <w:numId w:val="42"/>
        </w:numPr>
      </w:pPr>
      <w:r>
        <w:lastRenderedPageBreak/>
        <w:t>Unikać długich nazw (przekraczających 15 znaków)</w:t>
      </w:r>
    </w:p>
    <w:p w14:paraId="0EF4BF06" w14:textId="220AD5CD" w:rsidR="00E660BD" w:rsidRDefault="00EF4205" w:rsidP="00275370">
      <w:pPr>
        <w:pStyle w:val="TreAkapitu"/>
        <w:numPr>
          <w:ilvl w:val="0"/>
          <w:numId w:val="42"/>
        </w:numPr>
      </w:pPr>
      <w:r>
        <w:t>Unikać nazw podobnych</w:t>
      </w:r>
      <w:r w:rsidR="00921B23">
        <w:t xml:space="preserve"> </w:t>
      </w:r>
      <w:r w:rsidR="007374D1">
        <w:t>do siebie</w:t>
      </w:r>
    </w:p>
    <w:p w14:paraId="14B8EF45" w14:textId="77777777" w:rsidR="00F12E59" w:rsidRPr="00BA4775" w:rsidRDefault="00F12E59" w:rsidP="00F12E59">
      <w:pPr>
        <w:pStyle w:val="TreAkapitu"/>
        <w:ind w:left="1429" w:firstLine="0"/>
      </w:pPr>
    </w:p>
    <w:p w14:paraId="564059D2" w14:textId="35810278" w:rsidR="00192FA1" w:rsidRDefault="00192FA1" w:rsidP="00192FA1">
      <w:pPr>
        <w:pStyle w:val="TreAkapitu"/>
      </w:pPr>
      <w:r>
        <w:t xml:space="preserve">Tak zwane </w:t>
      </w:r>
      <w:r w:rsidRPr="00192FA1">
        <w:rPr>
          <w:i/>
          <w:iCs/>
        </w:rPr>
        <w:t>Gettery</w:t>
      </w:r>
      <w:r>
        <w:rPr>
          <w:i/>
          <w:iCs/>
        </w:rPr>
        <w:t xml:space="preserve"> </w:t>
      </w:r>
      <w:r>
        <w:t xml:space="preserve">są to metody, które umożliwiają pobranie wartości prywatnego pola z zewnątrz, natomiast </w:t>
      </w:r>
      <w:r w:rsidRPr="00192FA1">
        <w:rPr>
          <w:i/>
          <w:iCs/>
        </w:rPr>
        <w:t>Settery</w:t>
      </w:r>
      <w:r>
        <w:rPr>
          <w:i/>
          <w:iCs/>
        </w:rPr>
        <w:t xml:space="preserve"> </w:t>
      </w:r>
      <w:r>
        <w:t>umożliwiają na zmianę tego pola. Konstruktor jest to specjalna</w:t>
      </w:r>
      <w:r w:rsidRPr="00192FA1">
        <w:t xml:space="preserve"> </w:t>
      </w:r>
      <w:r>
        <w:t xml:space="preserve">metoda tworząca obiekty danej klasy. Dla wspomnianych metod przyjęto następujące standardy </w:t>
      </w:r>
      <w:r w:rsidR="00EF4889">
        <w:t>nazewnicze</w:t>
      </w:r>
      <w:r>
        <w:t>:</w:t>
      </w:r>
    </w:p>
    <w:p w14:paraId="69599C2C" w14:textId="68E3FE29" w:rsidR="00EF4889" w:rsidRPr="005F149A" w:rsidRDefault="007C25A4" w:rsidP="001B77AC">
      <w:pPr>
        <w:pStyle w:val="TreAkapitu"/>
        <w:numPr>
          <w:ilvl w:val="0"/>
          <w:numId w:val="43"/>
        </w:numPr>
      </w:pPr>
      <w:r>
        <w:rPr>
          <w:i/>
          <w:iCs/>
        </w:rPr>
        <w:t xml:space="preserve">Gettery </w:t>
      </w:r>
      <w:r>
        <w:t>powinny zawsze posiadać prefix „</w:t>
      </w:r>
      <w:r>
        <w:rPr>
          <w:i/>
          <w:iCs/>
        </w:rPr>
        <w:t>get</w:t>
      </w:r>
      <w:r>
        <w:t xml:space="preserve">”, </w:t>
      </w:r>
      <w:r w:rsidR="0078056B">
        <w:t xml:space="preserve">a następnie po nim nazwę zmiennej. W przypadku zmiennych typu </w:t>
      </w:r>
      <w:r w:rsidR="0078056B">
        <w:rPr>
          <w:i/>
          <w:iCs/>
        </w:rPr>
        <w:t>boolean</w:t>
      </w:r>
      <w:r w:rsidR="0078056B">
        <w:t xml:space="preserve"> prefixem będzie „</w:t>
      </w:r>
      <w:r w:rsidR="0078056B" w:rsidRPr="0078056B">
        <w:rPr>
          <w:i/>
          <w:iCs/>
        </w:rPr>
        <w:t>is</w:t>
      </w:r>
      <w:r w:rsidR="0078056B">
        <w:t>”</w:t>
      </w:r>
      <w:r w:rsidR="003B6C9E">
        <w:t>. Przykład</w:t>
      </w:r>
      <w:r w:rsidR="003B6C9E" w:rsidRPr="003B6C9E">
        <w:t>:</w:t>
      </w:r>
      <w:r w:rsidR="003B6C9E" w:rsidRPr="003B6C9E">
        <w:rPr>
          <w:b/>
          <w:bCs/>
          <w:i/>
          <w:iCs/>
        </w:rPr>
        <w:t xml:space="preserve"> getName()</w:t>
      </w:r>
      <w:r w:rsidR="003B6C9E">
        <w:t xml:space="preserve">, </w:t>
      </w:r>
      <w:r w:rsidR="003B6C9E" w:rsidRPr="005F149A">
        <w:rPr>
          <w:b/>
          <w:bCs/>
        </w:rPr>
        <w:t>isVerified</w:t>
      </w:r>
      <w:r w:rsidR="005F149A" w:rsidRPr="005F149A">
        <w:rPr>
          <w:b/>
          <w:bCs/>
        </w:rPr>
        <w:t>()</w:t>
      </w:r>
    </w:p>
    <w:p w14:paraId="0D9A481C" w14:textId="36D695F8" w:rsidR="005F149A" w:rsidRPr="005F149A" w:rsidRDefault="005F149A" w:rsidP="001B77AC">
      <w:pPr>
        <w:pStyle w:val="TreAkapitu"/>
        <w:numPr>
          <w:ilvl w:val="0"/>
          <w:numId w:val="43"/>
        </w:numPr>
      </w:pPr>
      <w:r>
        <w:rPr>
          <w:i/>
          <w:iCs/>
        </w:rPr>
        <w:t xml:space="preserve">Settery </w:t>
      </w:r>
      <w:r>
        <w:t>powinny zawsze posiadać prefix „set”, a następnie po nim nazwę zmiennej. Przykład</w:t>
      </w:r>
      <w:r w:rsidRPr="005F149A">
        <w:rPr>
          <w:b/>
          <w:bCs/>
          <w:i/>
          <w:iCs/>
        </w:rPr>
        <w:t>: setName(String name)</w:t>
      </w:r>
      <w:r>
        <w:t xml:space="preserve">, </w:t>
      </w:r>
      <w:r w:rsidRPr="005F149A">
        <w:rPr>
          <w:b/>
          <w:bCs/>
          <w:i/>
          <w:iCs/>
        </w:rPr>
        <w:t>setVerified(boolean isVerified)</w:t>
      </w:r>
    </w:p>
    <w:p w14:paraId="7D31912F" w14:textId="6CC8F87D" w:rsidR="009C7FE1" w:rsidRPr="00513424" w:rsidRDefault="005F149A" w:rsidP="001B77AC">
      <w:pPr>
        <w:pStyle w:val="TreAkapitu"/>
        <w:numPr>
          <w:ilvl w:val="0"/>
          <w:numId w:val="43"/>
        </w:numPr>
      </w:pPr>
      <w:r>
        <w:t>Konstruktory powinny zawsze posiadać taką samą nazwę jak klasa oraz dodane</w:t>
      </w:r>
      <w:r w:rsidR="001A068B">
        <w:t xml:space="preserve"> po niej</w:t>
      </w:r>
      <w:r>
        <w:t xml:space="preserve"> nawiasy</w:t>
      </w:r>
      <w:r w:rsidR="00513424">
        <w:t xml:space="preserve">. Przykład: </w:t>
      </w:r>
      <w:r w:rsidR="00513424" w:rsidRPr="00513424">
        <w:rPr>
          <w:b/>
          <w:bCs/>
          <w:i/>
          <w:iCs/>
        </w:rPr>
        <w:t>Student()</w:t>
      </w:r>
    </w:p>
    <w:p w14:paraId="2163F0F8" w14:textId="1FC1388D" w:rsidR="00513424" w:rsidRPr="0062105F" w:rsidRDefault="00D042BD" w:rsidP="00BF29DB">
      <w:pPr>
        <w:pStyle w:val="TreAkapitu"/>
      </w:pPr>
      <w:r>
        <w:t xml:space="preserve">W Javie występują również stałe które, określone są jako </w:t>
      </w:r>
      <w:r w:rsidRPr="00D042BD">
        <w:rPr>
          <w:i/>
          <w:iCs/>
        </w:rPr>
        <w:t>static final</w:t>
      </w:r>
      <w:r>
        <w:t xml:space="preserve">. W ich przypadku nazwy składają się jedynie z wielkich liter, a wyrazy rozdzielone są znakiem podkreślenia. Przykład: </w:t>
      </w:r>
      <w:r w:rsidRPr="000C1AAE">
        <w:rPr>
          <w:b/>
          <w:bCs/>
        </w:rPr>
        <w:t>MAX_</w:t>
      </w:r>
      <w:r w:rsidR="000C1AAE" w:rsidRPr="000C1AAE">
        <w:rPr>
          <w:b/>
          <w:bCs/>
        </w:rPr>
        <w:t>LOAN_AMOUNT</w:t>
      </w:r>
    </w:p>
    <w:p w14:paraId="6C86A97E" w14:textId="77777777" w:rsidR="0062105F" w:rsidRDefault="004D4747" w:rsidP="00D340D5">
      <w:pPr>
        <w:pStyle w:val="Nagwek2"/>
      </w:pPr>
      <w:bookmarkStart w:id="349" w:name="_Toc8601691"/>
      <w:bookmarkStart w:id="350" w:name="_Toc91668378"/>
      <w:r>
        <w:t>Zastosowane w</w:t>
      </w:r>
      <w:r w:rsidR="00F06B5F" w:rsidRPr="00F06B5F">
        <w:t>zorce projektowe</w:t>
      </w:r>
      <w:bookmarkEnd w:id="349"/>
      <w:bookmarkEnd w:id="350"/>
    </w:p>
    <w:p w14:paraId="0521250A" w14:textId="77777777" w:rsidR="008D309D" w:rsidRPr="00C5437F" w:rsidRDefault="008D309D" w:rsidP="008D309D">
      <w:pPr>
        <w:pStyle w:val="TreAkapitu"/>
        <w:rPr>
          <w:highlight w:val="yellow"/>
        </w:rPr>
      </w:pPr>
      <w:r w:rsidRPr="00C5437F">
        <w:rPr>
          <w:highlight w:val="yellow"/>
        </w:rPr>
        <w:t>Wybór wzorców projektowych</w:t>
      </w:r>
      <w:r w:rsidR="00C5437F">
        <w:rPr>
          <w:highlight w:val="yellow"/>
        </w:rPr>
        <w:t>:</w:t>
      </w:r>
    </w:p>
    <w:p w14:paraId="6396913A" w14:textId="77777777" w:rsidR="008D309D" w:rsidRPr="00CE33A2" w:rsidRDefault="008D309D" w:rsidP="005D4C2D">
      <w:pPr>
        <w:pStyle w:val="TreAkapitu"/>
        <w:numPr>
          <w:ilvl w:val="0"/>
          <w:numId w:val="3"/>
        </w:numPr>
        <w:rPr>
          <w:highlight w:val="yellow"/>
          <w:lang w:val="en-US"/>
        </w:rPr>
      </w:pPr>
      <w:r w:rsidRPr="00CE33A2">
        <w:rPr>
          <w:highlight w:val="yellow"/>
          <w:lang w:val="en-US"/>
        </w:rPr>
        <w:t>Design Patterns: Elements of Reusable Object-Oriented Software, Erich Gamma , Richard Helm , et al.</w:t>
      </w:r>
    </w:p>
    <w:p w14:paraId="224E3870" w14:textId="77777777" w:rsidR="0054038A" w:rsidRPr="00CE33A2" w:rsidRDefault="0054038A" w:rsidP="005D4C2D">
      <w:pPr>
        <w:pStyle w:val="TreAkapitu"/>
        <w:numPr>
          <w:ilvl w:val="0"/>
          <w:numId w:val="3"/>
        </w:numPr>
        <w:rPr>
          <w:highlight w:val="yellow"/>
          <w:lang w:val="en-US"/>
        </w:rPr>
      </w:pPr>
      <w:r w:rsidRPr="00CE33A2">
        <w:rPr>
          <w:highlight w:val="yellow"/>
          <w:lang w:val="en-US"/>
        </w:rPr>
        <w:t>Patterns of Enterprise Application Architecture, Martin Fowler</w:t>
      </w:r>
    </w:p>
    <w:p w14:paraId="2DD7D66A" w14:textId="5A0B45A6" w:rsidR="00CD4777" w:rsidRDefault="008D309D" w:rsidP="005D4C2D">
      <w:pPr>
        <w:pStyle w:val="TreAkapitu"/>
        <w:numPr>
          <w:ilvl w:val="0"/>
          <w:numId w:val="3"/>
        </w:numPr>
        <w:rPr>
          <w:highlight w:val="yellow"/>
          <w:lang w:val="en-US"/>
        </w:rPr>
      </w:pPr>
      <w:r w:rsidRPr="00CE33A2">
        <w:rPr>
          <w:highlight w:val="yellow"/>
          <w:lang w:val="en-US"/>
        </w:rPr>
        <w:t>Clean Architecture: A Craftsman's Guide to Software Structure and Design</w:t>
      </w:r>
      <w:r w:rsidR="00CD4777" w:rsidRPr="00CE33A2">
        <w:rPr>
          <w:highlight w:val="yellow"/>
          <w:lang w:val="en-US"/>
        </w:rPr>
        <w:t>, Robert C. Martin</w:t>
      </w:r>
    </w:p>
    <w:p w14:paraId="7D7BC5BF" w14:textId="7DE3AEA2" w:rsidR="00625DA7" w:rsidRDefault="00FD5B84" w:rsidP="00625DA7">
      <w:pPr>
        <w:pStyle w:val="TreAkapitu"/>
        <w:ind w:left="1429" w:firstLine="0"/>
        <w:rPr>
          <w:rStyle w:val="Hipercze"/>
          <w:lang w:val="en-US"/>
        </w:rPr>
      </w:pPr>
      <w:hyperlink r:id="rId105" w:history="1">
        <w:r w:rsidR="001A595D" w:rsidRPr="00AA45A7">
          <w:rPr>
            <w:rStyle w:val="Hipercze"/>
            <w:lang w:val="en-US"/>
          </w:rPr>
          <w:t>https://mohan-venkataraman.medium.com/using-patterns-in-coding-smart-contracts-412547051cb9</w:t>
        </w:r>
      </w:hyperlink>
    </w:p>
    <w:p w14:paraId="22AF83E0" w14:textId="59E746FE" w:rsidR="007059C4" w:rsidRDefault="00FD5B84" w:rsidP="00625DA7">
      <w:pPr>
        <w:pStyle w:val="TreAkapitu"/>
        <w:ind w:left="1429" w:firstLine="0"/>
        <w:rPr>
          <w:lang w:val="en-US"/>
        </w:rPr>
      </w:pPr>
      <w:hyperlink r:id="rId106" w:history="1">
        <w:r w:rsidR="007059C4" w:rsidRPr="00F350BE">
          <w:rPr>
            <w:rStyle w:val="Hipercze"/>
            <w:lang w:val="en-US"/>
          </w:rPr>
          <w:t>https://objectcomputing.com/resources/publications/sett/april-2020-hyperledger-fabric-myths-and-reality</w:t>
        </w:r>
      </w:hyperlink>
    </w:p>
    <w:p w14:paraId="4B284538" w14:textId="77777777" w:rsidR="007059C4" w:rsidRDefault="007059C4" w:rsidP="00625DA7">
      <w:pPr>
        <w:pStyle w:val="TreAkapitu"/>
        <w:ind w:left="1429" w:firstLine="0"/>
        <w:rPr>
          <w:lang w:val="en-US"/>
        </w:rPr>
      </w:pPr>
    </w:p>
    <w:p w14:paraId="266317CA" w14:textId="77777777" w:rsidR="001A595D" w:rsidRPr="00CE33A2" w:rsidRDefault="001A595D" w:rsidP="00625DA7">
      <w:pPr>
        <w:pStyle w:val="TreAkapitu"/>
        <w:ind w:left="1429" w:firstLine="0"/>
        <w:rPr>
          <w:highlight w:val="yellow"/>
          <w:lang w:val="en-US"/>
        </w:rPr>
      </w:pPr>
    </w:p>
    <w:p w14:paraId="4C495D0D" w14:textId="77777777" w:rsidR="0062105F" w:rsidRDefault="0062105F" w:rsidP="00D340D5">
      <w:pPr>
        <w:pStyle w:val="Nagwek3"/>
      </w:pPr>
      <w:bookmarkStart w:id="351" w:name="_Toc8601692"/>
      <w:bookmarkStart w:id="352" w:name="_Toc91668379"/>
      <w:r>
        <w:t>Wzorce logiki dziedziny</w:t>
      </w:r>
      <w:bookmarkEnd w:id="351"/>
      <w:bookmarkEnd w:id="352"/>
    </w:p>
    <w:p w14:paraId="35838C92" w14:textId="77777777" w:rsidR="0062105F" w:rsidRDefault="0062105F" w:rsidP="00D340D5">
      <w:pPr>
        <w:pStyle w:val="Nagwek3"/>
      </w:pPr>
      <w:bookmarkStart w:id="353" w:name="_Toc8601693"/>
      <w:bookmarkStart w:id="354" w:name="_Toc91668380"/>
      <w:r>
        <w:t>Wzorce obsługi źródeł danych</w:t>
      </w:r>
      <w:bookmarkEnd w:id="353"/>
      <w:bookmarkEnd w:id="354"/>
    </w:p>
    <w:p w14:paraId="12B49682" w14:textId="77777777" w:rsidR="0062105F" w:rsidRDefault="008D309D" w:rsidP="00D340D5">
      <w:pPr>
        <w:pStyle w:val="Nagwek3"/>
      </w:pPr>
      <w:bookmarkStart w:id="355" w:name="_Toc8601694"/>
      <w:bookmarkStart w:id="356" w:name="_Toc91668381"/>
      <w:r>
        <w:lastRenderedPageBreak/>
        <w:t>Wzorce zachowań dla mapowania obiektowo-relacyjnego</w:t>
      </w:r>
      <w:bookmarkEnd w:id="355"/>
      <w:bookmarkEnd w:id="356"/>
    </w:p>
    <w:p w14:paraId="34FEA80F" w14:textId="77777777" w:rsidR="0062105F" w:rsidRDefault="008D309D" w:rsidP="00D340D5">
      <w:pPr>
        <w:pStyle w:val="Nagwek3"/>
      </w:pPr>
      <w:bookmarkStart w:id="357" w:name="_Toc8601695"/>
      <w:bookmarkStart w:id="358" w:name="_Toc91668382"/>
      <w:r>
        <w:t>Wzorce struktury dla mapowania obiektowo-relacyjnego</w:t>
      </w:r>
      <w:bookmarkEnd w:id="357"/>
      <w:bookmarkEnd w:id="358"/>
    </w:p>
    <w:p w14:paraId="28820F15" w14:textId="77777777" w:rsidR="0062105F" w:rsidRDefault="008D309D" w:rsidP="00D340D5">
      <w:pPr>
        <w:pStyle w:val="Nagwek3"/>
      </w:pPr>
      <w:bookmarkStart w:id="359" w:name="_Toc8601696"/>
      <w:bookmarkStart w:id="360" w:name="_Toc91668383"/>
      <w:r>
        <w:t>Wzorce odwzorowań obiektów i relacyjnych metadanych</w:t>
      </w:r>
      <w:bookmarkEnd w:id="359"/>
      <w:bookmarkEnd w:id="360"/>
    </w:p>
    <w:p w14:paraId="208964FC" w14:textId="77777777" w:rsidR="008D309D" w:rsidRDefault="008D309D" w:rsidP="00D340D5">
      <w:pPr>
        <w:pStyle w:val="Nagwek3"/>
      </w:pPr>
      <w:bookmarkStart w:id="361" w:name="_Toc8601697"/>
      <w:bookmarkStart w:id="362" w:name="_Toc91668384"/>
      <w:r>
        <w:t>Wzorce warstwy prezentacji</w:t>
      </w:r>
      <w:bookmarkEnd w:id="361"/>
      <w:bookmarkEnd w:id="362"/>
    </w:p>
    <w:p w14:paraId="51F3CE8B" w14:textId="77777777" w:rsidR="008D309D" w:rsidRDefault="008D309D" w:rsidP="00D340D5">
      <w:pPr>
        <w:pStyle w:val="Nagwek3"/>
      </w:pPr>
      <w:bookmarkStart w:id="363" w:name="_Toc8601698"/>
      <w:bookmarkStart w:id="364" w:name="_Toc91668385"/>
      <w:r>
        <w:t>Wzorce dystrybucji</w:t>
      </w:r>
      <w:bookmarkEnd w:id="363"/>
      <w:bookmarkEnd w:id="364"/>
    </w:p>
    <w:p w14:paraId="114790C7" w14:textId="77777777" w:rsidR="008D309D" w:rsidRDefault="008D309D" w:rsidP="00D340D5">
      <w:pPr>
        <w:pStyle w:val="Nagwek3"/>
      </w:pPr>
      <w:bookmarkStart w:id="365" w:name="_Toc8601699"/>
      <w:bookmarkStart w:id="366" w:name="_Toc91668386"/>
      <w:r>
        <w:t>Wzorce współbieżności autonomicznej</w:t>
      </w:r>
      <w:bookmarkEnd w:id="365"/>
      <w:bookmarkEnd w:id="366"/>
    </w:p>
    <w:p w14:paraId="0189D373" w14:textId="77777777" w:rsidR="0062105F" w:rsidRPr="0062105F" w:rsidRDefault="008D309D" w:rsidP="00D340D5">
      <w:pPr>
        <w:pStyle w:val="Nagwek3"/>
      </w:pPr>
      <w:bookmarkStart w:id="367" w:name="_Toc8601700"/>
      <w:bookmarkStart w:id="368" w:name="_Toc91668387"/>
      <w:r>
        <w:t>Wzorce stanu sesji</w:t>
      </w:r>
      <w:bookmarkEnd w:id="367"/>
      <w:bookmarkEnd w:id="368"/>
    </w:p>
    <w:p w14:paraId="1F819C40" w14:textId="77777777" w:rsidR="00286240" w:rsidRDefault="008D309D" w:rsidP="00D340D5">
      <w:pPr>
        <w:pStyle w:val="Nagwek3"/>
      </w:pPr>
      <w:bookmarkStart w:id="369" w:name="_Toc8601701"/>
      <w:bookmarkStart w:id="370" w:name="_Toc91668388"/>
      <w:r w:rsidRPr="0054038A">
        <w:t>Wzorce podstawowe</w:t>
      </w:r>
      <w:bookmarkEnd w:id="369"/>
      <w:bookmarkEnd w:id="370"/>
    </w:p>
    <w:p w14:paraId="4A5402F1" w14:textId="77777777" w:rsidR="00F06B5F" w:rsidRPr="0054038A" w:rsidRDefault="00286240" w:rsidP="00D340D5">
      <w:pPr>
        <w:pStyle w:val="Nagwek3"/>
      </w:pPr>
      <w:bookmarkStart w:id="371" w:name="_Toc8601702"/>
      <w:bookmarkStart w:id="372" w:name="_Toc91668389"/>
      <w:r>
        <w:t>Wzorce obsługi błędów</w:t>
      </w:r>
      <w:bookmarkEnd w:id="371"/>
      <w:bookmarkEnd w:id="372"/>
    </w:p>
    <w:p w14:paraId="1401A5AB" w14:textId="5880B2BE" w:rsidR="00EC1CB2" w:rsidRDefault="006C1952" w:rsidP="00D340D5">
      <w:pPr>
        <w:pStyle w:val="Nagwek2"/>
      </w:pPr>
      <w:bookmarkStart w:id="373" w:name="_Toc8601703"/>
      <w:bookmarkStart w:id="374" w:name="_Toc91668390"/>
      <w:r>
        <w:t>Testy systemu informatycznego</w:t>
      </w:r>
      <w:bookmarkEnd w:id="373"/>
      <w:bookmarkEnd w:id="374"/>
    </w:p>
    <w:p w14:paraId="456BD7A8" w14:textId="518C4571" w:rsidR="0091226D" w:rsidRDefault="0091226D" w:rsidP="006A2294">
      <w:pPr>
        <w:pStyle w:val="TreAkapitu"/>
      </w:pPr>
      <w:r>
        <w:t xml:space="preserve">Testowanie systemu informatycznego stanowi proces, który ma na celu </w:t>
      </w:r>
      <w:r w:rsidR="00FD208A">
        <w:t>zminimalizowanie ryzyka wystąpienia błędu w środowisku produkcyjnym, a ponadto uzyskanie maksymalnej pewności, iż oprogramowanie funkcjonuje zgodnie z założeniami</w:t>
      </w:r>
      <w:r>
        <w:t>.</w:t>
      </w:r>
      <w:r w:rsidR="00062B53">
        <w:t xml:space="preserve"> Jest to jeden ze środków, pozwalających na zapewnienie wysokiej jakości oprogramowani</w:t>
      </w:r>
      <w:r w:rsidR="00AD2FBB">
        <w:t>a</w:t>
      </w:r>
      <w:r w:rsidR="0052780B">
        <w:t>.</w:t>
      </w:r>
      <w:r w:rsidR="006167F4">
        <w:t xml:space="preserve"> </w:t>
      </w:r>
      <w:r w:rsidR="00773870">
        <w:t xml:space="preserve">Podczas jego trwania </w:t>
      </w:r>
      <w:r w:rsidR="002B6F0A">
        <w:t>przeprowadzana jest weryfikacja oraz walidacja oprogramowania (</w:t>
      </w:r>
      <w:r>
        <w:t xml:space="preserve">czy oprogramowanie jest zgodne </w:t>
      </w:r>
      <w:r w:rsidR="000876C1">
        <w:t>ze specyfikacj</w:t>
      </w:r>
      <w:r w:rsidR="006A09BC">
        <w:t>ą</w:t>
      </w:r>
      <w:r w:rsidR="000876C1">
        <w:t xml:space="preserve"> </w:t>
      </w:r>
      <w:r w:rsidR="00F03031">
        <w:t>i</w:t>
      </w:r>
      <w:r w:rsidR="000876C1">
        <w:t xml:space="preserve"> oczekiwaniami użytkownika</w:t>
      </w:r>
      <w:r w:rsidR="002B6F0A">
        <w:t>)</w:t>
      </w:r>
      <w:r>
        <w:t xml:space="preserve">. </w:t>
      </w:r>
      <w:r w:rsidR="00940002">
        <w:t>Dzięki przeprowadzonym testom jesteśmy w stanie wykryć defekty, które mogą wynikać np. z błędów w kodowaniu czy definicji wymagań. Należy mieć na uwadze, iż podczas testowania nie jest zazwyczaj możliwe wykrycie wszystkich defektów oprogramowania</w:t>
      </w:r>
      <w:r w:rsidR="00F146F9">
        <w:t xml:space="preserve">. </w:t>
      </w:r>
      <w:r w:rsidR="00F42425">
        <w:t>Wyróżniamy następujące poziomy testów:</w:t>
      </w:r>
    </w:p>
    <w:p w14:paraId="0B4BBE51" w14:textId="6A71B71E" w:rsidR="00C23C0F" w:rsidRDefault="00C23C0F" w:rsidP="001B77AC">
      <w:pPr>
        <w:pStyle w:val="TreAkapitu"/>
        <w:numPr>
          <w:ilvl w:val="0"/>
          <w:numId w:val="49"/>
        </w:numPr>
      </w:pPr>
      <w:r>
        <w:t>Testy jednostkowe</w:t>
      </w:r>
    </w:p>
    <w:p w14:paraId="278ADDEE" w14:textId="6EC29C20" w:rsidR="00C23C0F" w:rsidRDefault="00C23C0F" w:rsidP="001B77AC">
      <w:pPr>
        <w:pStyle w:val="TreAkapitu"/>
        <w:numPr>
          <w:ilvl w:val="0"/>
          <w:numId w:val="49"/>
        </w:numPr>
      </w:pPr>
      <w:r>
        <w:t>Testy integracyjne</w:t>
      </w:r>
    </w:p>
    <w:p w14:paraId="3AEC7B59" w14:textId="16ADAECB" w:rsidR="001F1D73" w:rsidRDefault="001F1D73" w:rsidP="001B77AC">
      <w:pPr>
        <w:pStyle w:val="TreAkapitu"/>
        <w:numPr>
          <w:ilvl w:val="0"/>
          <w:numId w:val="49"/>
        </w:numPr>
      </w:pPr>
      <w:r>
        <w:t>Testy systemowe</w:t>
      </w:r>
    </w:p>
    <w:p w14:paraId="7CF9E213" w14:textId="77777777" w:rsidR="001F1D73" w:rsidRDefault="00C23C0F" w:rsidP="001F1D73">
      <w:pPr>
        <w:pStyle w:val="TreAkapitu"/>
        <w:numPr>
          <w:ilvl w:val="0"/>
          <w:numId w:val="49"/>
        </w:numPr>
      </w:pPr>
      <w:r>
        <w:t>Testy akceptacyjne</w:t>
      </w:r>
    </w:p>
    <w:p w14:paraId="29F823AF" w14:textId="79A431DD" w:rsidR="001F1D73" w:rsidRPr="001F1D73" w:rsidRDefault="001F1D73" w:rsidP="001F1D73">
      <w:pPr>
        <w:pStyle w:val="Legenda"/>
        <w:rPr>
          <w:b w:val="0"/>
          <w:bCs w:val="0"/>
        </w:rPr>
      </w:pPr>
      <w:r w:rsidRPr="001F1D73">
        <w:rPr>
          <w:b w:val="0"/>
          <w:bCs w:val="0"/>
        </w:rPr>
        <w:lastRenderedPageBreak/>
        <w:t xml:space="preserve">Rysunek </w:t>
      </w:r>
      <w:r w:rsidR="001D0F84">
        <w:rPr>
          <w:b w:val="0"/>
          <w:bCs w:val="0"/>
        </w:rPr>
        <w:fldChar w:fldCharType="begin"/>
      </w:r>
      <w:r w:rsidR="001D0F84">
        <w:rPr>
          <w:b w:val="0"/>
          <w:bCs w:val="0"/>
        </w:rPr>
        <w:instrText xml:space="preserve"> SEQ Rysunek \* ARABIC </w:instrText>
      </w:r>
      <w:r w:rsidR="001D0F84">
        <w:rPr>
          <w:b w:val="0"/>
          <w:bCs w:val="0"/>
        </w:rPr>
        <w:fldChar w:fldCharType="separate"/>
      </w:r>
      <w:r w:rsidR="001D0F84">
        <w:rPr>
          <w:b w:val="0"/>
          <w:bCs w:val="0"/>
          <w:noProof/>
        </w:rPr>
        <w:t>64</w:t>
      </w:r>
      <w:r w:rsidR="001D0F84">
        <w:rPr>
          <w:b w:val="0"/>
          <w:bCs w:val="0"/>
        </w:rPr>
        <w:fldChar w:fldCharType="end"/>
      </w:r>
      <w:r w:rsidRPr="001F1D73">
        <w:rPr>
          <w:b w:val="0"/>
          <w:bCs w:val="0"/>
        </w:rPr>
        <w:t>. Poziomy testowania systemów informatycznych</w:t>
      </w:r>
    </w:p>
    <w:p w14:paraId="0FC4D5AD" w14:textId="053C2792" w:rsidR="001F1D73" w:rsidRDefault="001F1D73" w:rsidP="001F1D73">
      <w:pPr>
        <w:pStyle w:val="TreAkapitu"/>
        <w:ind w:firstLine="0"/>
        <w:jc w:val="center"/>
      </w:pPr>
      <w:r>
        <w:rPr>
          <w:noProof/>
        </w:rPr>
        <w:drawing>
          <wp:inline distT="0" distB="0" distL="0" distR="0" wp14:anchorId="57CB28BA" wp14:editId="188A695F">
            <wp:extent cx="4135540" cy="2849880"/>
            <wp:effectExtent l="0" t="0" r="0" b="0"/>
            <wp:docPr id="40"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153238" cy="2862076"/>
                    </a:xfrm>
                    <a:prstGeom prst="rect">
                      <a:avLst/>
                    </a:prstGeom>
                    <a:noFill/>
                    <a:ln>
                      <a:noFill/>
                    </a:ln>
                  </pic:spPr>
                </pic:pic>
              </a:graphicData>
            </a:graphic>
          </wp:inline>
        </w:drawing>
      </w:r>
    </w:p>
    <w:p w14:paraId="6FC6B386" w14:textId="1A74D489" w:rsidR="001F1D73" w:rsidRPr="00E4172A" w:rsidRDefault="001F1D73" w:rsidP="005B7F38">
      <w:pPr>
        <w:pStyle w:val="TreAkapitu"/>
        <w:jc w:val="left"/>
        <w:rPr>
          <w:sz w:val="20"/>
          <w:szCs w:val="16"/>
        </w:rPr>
      </w:pPr>
      <w:r w:rsidRPr="00E4172A">
        <w:rPr>
          <w:sz w:val="20"/>
          <w:szCs w:val="16"/>
        </w:rPr>
        <w:t>Źródło: Wstęp do testowania : Szymon Ramczykowski</w:t>
      </w:r>
    </w:p>
    <w:p w14:paraId="1E3D3F48" w14:textId="7CA2772C" w:rsidR="00D340D5" w:rsidRDefault="00D340D5" w:rsidP="00D340D5">
      <w:pPr>
        <w:pStyle w:val="Nagwek3"/>
      </w:pPr>
      <w:bookmarkStart w:id="375" w:name="_Toc8601704"/>
      <w:bookmarkStart w:id="376" w:name="_Toc91668391"/>
      <w:r>
        <w:t>Testy jednostkowe</w:t>
      </w:r>
      <w:bookmarkEnd w:id="375"/>
      <w:bookmarkEnd w:id="376"/>
    </w:p>
    <w:p w14:paraId="373037CA" w14:textId="615E9212" w:rsidR="00A24D5F" w:rsidRDefault="00FD5B84" w:rsidP="00A24D5F">
      <w:pPr>
        <w:pStyle w:val="TreAkapitu"/>
      </w:pPr>
      <w:hyperlink r:id="rId108" w:history="1">
        <w:r w:rsidR="00A24D5F" w:rsidRPr="001E6F90">
          <w:rPr>
            <w:rStyle w:val="Hipercze"/>
          </w:rPr>
          <w:t>https://medium.com/coinmonks/how-to-create-a-java-chaincode-and-deploy-in-a-hyperledger-fabric-2-network-65199e5f645d</w:t>
        </w:r>
      </w:hyperlink>
    </w:p>
    <w:p w14:paraId="63AE0C6A" w14:textId="11B051DD" w:rsidR="00A24D5F" w:rsidRDefault="00FD5B84" w:rsidP="00D95D61">
      <w:pPr>
        <w:pStyle w:val="TreAkapitu"/>
        <w:rPr>
          <w:rStyle w:val="Hipercze"/>
        </w:rPr>
      </w:pPr>
      <w:hyperlink r:id="rId109" w:history="1">
        <w:r w:rsidR="002471AD" w:rsidRPr="001E6F90">
          <w:rPr>
            <w:rStyle w:val="Hipercze"/>
          </w:rPr>
          <w:t>https://javaguirre.me/2019/01/21/testing-chaincode-on-hyperledger-fabric</w:t>
        </w:r>
      </w:hyperlink>
    </w:p>
    <w:p w14:paraId="26605378" w14:textId="2B9FE653" w:rsidR="00B31E19" w:rsidRDefault="00FD5B84" w:rsidP="00796EC1">
      <w:pPr>
        <w:pStyle w:val="TreAkapitu"/>
        <w:rPr>
          <w:rStyle w:val="Hipercze"/>
        </w:rPr>
      </w:pPr>
      <w:hyperlink r:id="rId110" w:history="1">
        <w:r w:rsidR="00B31E19" w:rsidRPr="000B4AB6">
          <w:rPr>
            <w:rStyle w:val="Hipercze"/>
          </w:rPr>
          <w:t>https://blog.qalabs.pl/junit/junit5-pierwsze-kroki/</w:t>
        </w:r>
      </w:hyperlink>
    </w:p>
    <w:p w14:paraId="3053C303" w14:textId="6A17C15C" w:rsidR="004259A6" w:rsidRDefault="00FD5B84" w:rsidP="00796EC1">
      <w:pPr>
        <w:pStyle w:val="TreAkapitu"/>
        <w:rPr>
          <w:rStyle w:val="Hipercze"/>
        </w:rPr>
      </w:pPr>
      <w:hyperlink r:id="rId111" w:history="1">
        <w:r w:rsidR="004259A6" w:rsidRPr="000B4AB6">
          <w:rPr>
            <w:rStyle w:val="Hipercze"/>
          </w:rPr>
          <w:t>https://blog.codeleak.pl/2017/11/junit-5-meets-assertj.html</w:t>
        </w:r>
      </w:hyperlink>
    </w:p>
    <w:p w14:paraId="5F8347BF" w14:textId="77777777" w:rsidR="004259A6" w:rsidRDefault="004259A6" w:rsidP="00796EC1">
      <w:pPr>
        <w:pStyle w:val="TreAkapitu"/>
        <w:rPr>
          <w:rStyle w:val="Hipercze"/>
        </w:rPr>
      </w:pPr>
    </w:p>
    <w:p w14:paraId="3E1AC6B6" w14:textId="63974BCA" w:rsidR="002D3FF8" w:rsidRDefault="002D3FF8" w:rsidP="00D95D61">
      <w:pPr>
        <w:pStyle w:val="TreAkapitu"/>
      </w:pPr>
      <w:r w:rsidRPr="002D3FF8">
        <w:t>Apache JMeter</w:t>
      </w:r>
      <w:r w:rsidR="00170F32">
        <w:t>, Junit, mockito, assertj</w:t>
      </w:r>
    </w:p>
    <w:p w14:paraId="24A52DB2" w14:textId="77777777" w:rsidR="00796EC1" w:rsidRDefault="00796EC1" w:rsidP="00D95D61">
      <w:pPr>
        <w:pStyle w:val="TreAkapitu"/>
      </w:pPr>
    </w:p>
    <w:p w14:paraId="42E00EE1" w14:textId="77777777" w:rsidR="003F79D5" w:rsidRDefault="009A3FC9" w:rsidP="00D95D61">
      <w:pPr>
        <w:pStyle w:val="TreAkapitu"/>
      </w:pPr>
      <w:r>
        <w:t>Testy jednostkowe są testami na najniższym poziomie. Odnoszą się one do niewielkich i ściśle wyizolowanych fragmentów kodu, a każdy z elementów systemu musi być potraktowany w sposób odosobniony.</w:t>
      </w:r>
      <w:r w:rsidR="00D62AC5">
        <w:t xml:space="preserve"> Owe testy nie powinny wnikać w szczegóły procesu biznesowego. Wykonywane są zwykle w środowisku programistycznym z dostępem do kodu źródłowego.</w:t>
      </w:r>
      <w:r>
        <w:t xml:space="preserve"> Polegają one na wykonywaniu wybranego fragmentu instrukcji w celu zweryfikowania, czy </w:t>
      </w:r>
      <w:r w:rsidR="002D1DE4">
        <w:t>jej działanie wykonywane jest prawidłowo według przyjętych założeń.</w:t>
      </w:r>
    </w:p>
    <w:p w14:paraId="67BB53F1" w14:textId="60D3B8F6" w:rsidR="00B31E19" w:rsidRDefault="003F79D5" w:rsidP="00D95D61">
      <w:pPr>
        <w:pStyle w:val="TreAkapitu"/>
      </w:pPr>
      <w:r>
        <w:t xml:space="preserve">Testy jednostkowe zostały wykonane za pomocą </w:t>
      </w:r>
      <w:r w:rsidR="00945E2F">
        <w:t xml:space="preserve">biblioteki </w:t>
      </w:r>
      <w:r w:rsidR="00945E2F" w:rsidRPr="00945E2F">
        <w:rPr>
          <w:i/>
          <w:iCs/>
        </w:rPr>
        <w:t>JUnit</w:t>
      </w:r>
      <w:r w:rsidR="006A5757">
        <w:rPr>
          <w:i/>
          <w:iCs/>
        </w:rPr>
        <w:t xml:space="preserve"> 5</w:t>
      </w:r>
      <w:r w:rsidR="00796EC1">
        <w:t>, która umożliwia ich automatyczne tworzenie w technologii Java.</w:t>
      </w:r>
      <w:r w:rsidR="009F3BAE">
        <w:t xml:space="preserve"> </w:t>
      </w:r>
      <w:r w:rsidR="00B31E19">
        <w:t>Narzędzie spełnia założenia owych testów i umożliwia:</w:t>
      </w:r>
    </w:p>
    <w:p w14:paraId="45241815" w14:textId="77777777" w:rsidR="00B31E19" w:rsidRPr="00796EC1"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oddzielenie testów od kodu,</w:t>
      </w:r>
    </w:p>
    <w:p w14:paraId="26911E0D" w14:textId="7C9D38C1" w:rsidR="00B31E19" w:rsidRPr="00796EC1" w:rsidRDefault="00796EC1"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lastRenderedPageBreak/>
        <w:t xml:space="preserve">parametryzowane </w:t>
      </w:r>
      <w:r w:rsidR="00B31E19" w:rsidRPr="00796EC1">
        <w:rPr>
          <w:rFonts w:eastAsia="Times New Roman"/>
          <w:color w:val="202122"/>
          <w:sz w:val="24"/>
          <w:szCs w:val="24"/>
          <w:lang w:eastAsia="pl-PL"/>
        </w:rPr>
        <w:t>przypadki testowe,</w:t>
      </w:r>
    </w:p>
    <w:p w14:paraId="3B9657BA" w14:textId="4D75F527" w:rsidR="00B31E19"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wiele mechanizmów uruchamiania,</w:t>
      </w:r>
    </w:p>
    <w:p w14:paraId="414ABA46" w14:textId="7E7A0F0A" w:rsidR="004259A6" w:rsidRPr="00796EC1" w:rsidRDefault="004259A6"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Pr>
          <w:rFonts w:eastAsia="Times New Roman"/>
          <w:color w:val="202122"/>
          <w:sz w:val="24"/>
          <w:szCs w:val="24"/>
          <w:lang w:eastAsia="pl-PL"/>
        </w:rPr>
        <w:t>wstrzykiwanie zależności</w:t>
      </w:r>
    </w:p>
    <w:p w14:paraId="355808C9" w14:textId="3CB8B466" w:rsidR="00B31E19" w:rsidRPr="00B31E19" w:rsidRDefault="00B31E19" w:rsidP="00796EC1">
      <w:pPr>
        <w:pStyle w:val="TreAkapitu"/>
        <w:numPr>
          <w:ilvl w:val="0"/>
          <w:numId w:val="55"/>
        </w:numPr>
        <w:rPr>
          <w:szCs w:val="24"/>
        </w:rPr>
      </w:pPr>
      <w:r w:rsidRPr="00796EC1">
        <w:rPr>
          <w:szCs w:val="24"/>
        </w:rPr>
        <w:t>integracj</w:t>
      </w:r>
      <w:r w:rsidR="00796EC1" w:rsidRPr="00796EC1">
        <w:rPr>
          <w:szCs w:val="24"/>
        </w:rPr>
        <w:t>e</w:t>
      </w:r>
      <w:r w:rsidRPr="00796EC1">
        <w:rPr>
          <w:szCs w:val="24"/>
        </w:rPr>
        <w:t xml:space="preserve"> z różnymi środowiskami programistycznymi.</w:t>
      </w:r>
    </w:p>
    <w:p w14:paraId="2A027E8F" w14:textId="77777777" w:rsidR="00CE2137" w:rsidRDefault="00CE2137" w:rsidP="00CE2137">
      <w:pPr>
        <w:pStyle w:val="TreAkapitu"/>
      </w:pPr>
    </w:p>
    <w:p w14:paraId="1F8EE39A" w14:textId="526FE71F" w:rsidR="006F2E5E" w:rsidRDefault="007A3794" w:rsidP="00CE2137">
      <w:pPr>
        <w:pStyle w:val="TreAkapitu"/>
      </w:pPr>
      <w:r w:rsidRPr="007A3794">
        <w:t xml:space="preserve">Do pracy z projektem opartym o </w:t>
      </w:r>
      <w:r w:rsidRPr="007A3794">
        <w:rPr>
          <w:i/>
          <w:iCs/>
        </w:rPr>
        <w:t>JUnit 5</w:t>
      </w:r>
      <w:r w:rsidRPr="007A3794">
        <w:t xml:space="preserve"> </w:t>
      </w:r>
      <w:r>
        <w:t>należy posiadać</w:t>
      </w:r>
      <w:r w:rsidRPr="007A3794">
        <w:t xml:space="preserve"> środowisko z zainstalowanym </w:t>
      </w:r>
      <w:r w:rsidRPr="007A3794">
        <w:rPr>
          <w:i/>
          <w:iCs/>
        </w:rPr>
        <w:t>Java Development Kit</w:t>
      </w:r>
      <w:r w:rsidRPr="007A3794">
        <w:t xml:space="preserve"> w wersji co najmniej 8 </w:t>
      </w:r>
      <w:r>
        <w:t xml:space="preserve">oraz </w:t>
      </w:r>
      <w:r w:rsidRPr="007A3794">
        <w:t>zintegrowane środowisko programistyczne (</w:t>
      </w:r>
      <w:r>
        <w:t xml:space="preserve">w przypadku niniejszych testów </w:t>
      </w:r>
      <w:r w:rsidRPr="007A3794">
        <w:rPr>
          <w:i/>
          <w:iCs/>
        </w:rPr>
        <w:t>Intellij IDEA Community</w:t>
      </w:r>
      <w:r>
        <w:t>).</w:t>
      </w:r>
    </w:p>
    <w:p w14:paraId="465500F5" w14:textId="34046051" w:rsidR="00B2475B" w:rsidRDefault="00B2475B" w:rsidP="004600B9">
      <w:pPr>
        <w:pStyle w:val="TreAkapitu"/>
      </w:pPr>
      <w:r>
        <w:t xml:space="preserve">Do zaimplementowania testów integracyjnych użyto ponadto </w:t>
      </w:r>
      <w:r w:rsidR="00BE253A">
        <w:t xml:space="preserve">biblioteki </w:t>
      </w:r>
      <w:r w:rsidRPr="00B2475B">
        <w:rPr>
          <w:i/>
          <w:iCs/>
        </w:rPr>
        <w:t>AssertJ</w:t>
      </w:r>
      <w:r w:rsidR="00BE253A">
        <w:t>, która służy do pisania asercji (</w:t>
      </w:r>
      <w:r w:rsidR="00BE253A" w:rsidRPr="00BE253A">
        <w:t>instrukcj</w:t>
      </w:r>
      <w:r w:rsidR="00B93EBE">
        <w:t>i</w:t>
      </w:r>
      <w:r w:rsidR="00BE253A" w:rsidRPr="00BE253A">
        <w:t>, któr</w:t>
      </w:r>
      <w:r w:rsidR="00B93EBE">
        <w:t>ych</w:t>
      </w:r>
      <w:r w:rsidR="00BE253A" w:rsidRPr="00BE253A">
        <w:t xml:space="preserve"> celem jest potwierdzenie, że predykat jest prawdziwy w danym miejscu w kodzie</w:t>
      </w:r>
      <w:r w:rsidR="00BE253A">
        <w:t>)</w:t>
      </w:r>
      <w:r w:rsidR="00CD53E0">
        <w:t>.</w:t>
      </w:r>
    </w:p>
    <w:p w14:paraId="0137C984" w14:textId="0380771E" w:rsidR="00CD53E0" w:rsidRPr="00BE253A" w:rsidRDefault="00A42556" w:rsidP="004600B9">
      <w:pPr>
        <w:pStyle w:val="TreAkapitu"/>
      </w:pPr>
      <w:r>
        <w:t>Dzięki</w:t>
      </w:r>
      <w:r w:rsidR="00CD53E0">
        <w:t xml:space="preserve"> </w:t>
      </w:r>
      <w:r>
        <w:t xml:space="preserve">wykorzystaniu </w:t>
      </w:r>
      <w:r w:rsidR="00CD53E0">
        <w:t xml:space="preserve">metod </w:t>
      </w:r>
      <w:r>
        <w:t>pochodzących</w:t>
      </w:r>
      <w:r w:rsidR="00CD53E0">
        <w:t xml:space="preserve"> z </w:t>
      </w:r>
      <w:r w:rsidR="00CD53E0" w:rsidRPr="00E9036A">
        <w:rPr>
          <w:i/>
          <w:iCs/>
        </w:rPr>
        <w:t>JUnit</w:t>
      </w:r>
      <w:r w:rsidR="00CD53E0">
        <w:t xml:space="preserve"> oraz </w:t>
      </w:r>
      <w:r w:rsidR="00CD53E0" w:rsidRPr="00E9036A">
        <w:rPr>
          <w:i/>
          <w:iCs/>
        </w:rPr>
        <w:t>AssertJ</w:t>
      </w:r>
      <w:r w:rsidR="00CD53E0">
        <w:t xml:space="preserve"> </w:t>
      </w:r>
      <w:r w:rsidR="00A36225">
        <w:t xml:space="preserve">możemy połączyć co najlepsze oferują, przez co </w:t>
      </w:r>
      <w:r w:rsidR="00CD53E0">
        <w:t>jesteśmy w stanie pisać czytelne testy jednostkowe.</w:t>
      </w:r>
      <w:r>
        <w:t xml:space="preserve"> </w:t>
      </w:r>
    </w:p>
    <w:p w14:paraId="2A2FF209" w14:textId="77777777" w:rsidR="00D32DFE" w:rsidRDefault="00D32DFE" w:rsidP="004600B9">
      <w:pPr>
        <w:pStyle w:val="TreAkapitu"/>
      </w:pPr>
    </w:p>
    <w:p w14:paraId="585EC075" w14:textId="50BC85C8" w:rsidR="006F7F62" w:rsidRDefault="00CD53E0" w:rsidP="006F2E5E">
      <w:pPr>
        <w:pStyle w:val="TreAkapitu"/>
        <w:ind w:firstLine="0"/>
      </w:pPr>
      <w:r>
        <w:t xml:space="preserve">W celu instalacji powyższych bibliotek należy dodać zależności w pliku </w:t>
      </w:r>
      <w:r w:rsidR="006F7F62" w:rsidRPr="00A468A6">
        <w:rPr>
          <w:i/>
          <w:iCs/>
        </w:rPr>
        <w:t>build.gradle</w:t>
      </w:r>
      <w:r w:rsidR="00A468A6">
        <w:t>:</w:t>
      </w:r>
    </w:p>
    <w:p w14:paraId="20B3D5E4" w14:textId="438ED6D1" w:rsidR="00DF0966" w:rsidRPr="00DF0966" w:rsidRDefault="00DF0966" w:rsidP="00DF0966">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F0966">
        <w:rPr>
          <w:rFonts w:ascii="Courier New" w:eastAsia="Times New Roman" w:hAnsi="Courier New" w:cs="Courier New"/>
          <w:color w:val="A9B7C6"/>
          <w:sz w:val="20"/>
          <w:szCs w:val="20"/>
          <w:lang w:eastAsia="pl-PL"/>
        </w:rPr>
        <w:t xml:space="preserve">testImplementation </w:t>
      </w:r>
      <w:r w:rsidRPr="00DF0966">
        <w:rPr>
          <w:rFonts w:ascii="Courier New" w:eastAsia="Times New Roman" w:hAnsi="Courier New" w:cs="Courier New"/>
          <w:color w:val="6A8759"/>
          <w:sz w:val="20"/>
          <w:szCs w:val="20"/>
          <w:lang w:eastAsia="pl-PL"/>
        </w:rPr>
        <w:t>'org.junit.jupiter:junit-jupiter:5.8.2'</w:t>
      </w:r>
      <w:r w:rsidRPr="00DF0966">
        <w:rPr>
          <w:rFonts w:ascii="Courier New" w:eastAsia="Times New Roman" w:hAnsi="Courier New" w:cs="Courier New"/>
          <w:color w:val="6A8759"/>
          <w:sz w:val="20"/>
          <w:szCs w:val="20"/>
          <w:lang w:eastAsia="pl-PL"/>
        </w:rPr>
        <w:br/>
      </w:r>
      <w:r w:rsidRPr="00DF0966">
        <w:rPr>
          <w:rFonts w:ascii="Courier New" w:eastAsia="Times New Roman" w:hAnsi="Courier New" w:cs="Courier New"/>
          <w:color w:val="A9B7C6"/>
          <w:sz w:val="20"/>
          <w:szCs w:val="20"/>
          <w:lang w:eastAsia="pl-PL"/>
        </w:rPr>
        <w:t xml:space="preserve">testImplementation </w:t>
      </w:r>
      <w:r w:rsidRPr="00DF0966">
        <w:rPr>
          <w:rFonts w:ascii="Courier New" w:eastAsia="Times New Roman" w:hAnsi="Courier New" w:cs="Courier New"/>
          <w:color w:val="6A8759"/>
          <w:sz w:val="20"/>
          <w:szCs w:val="20"/>
          <w:lang w:eastAsia="pl-PL"/>
        </w:rPr>
        <w:t>'org.assertj:assertj-core:3.21.0'</w:t>
      </w:r>
    </w:p>
    <w:p w14:paraId="44CECAF5" w14:textId="5E6A11DB" w:rsidR="00DF0966" w:rsidRDefault="00DF0966" w:rsidP="007A3794">
      <w:pPr>
        <w:pStyle w:val="TreAkapitu"/>
      </w:pPr>
    </w:p>
    <w:p w14:paraId="053C6FB7" w14:textId="703F595E" w:rsidR="005E5C78" w:rsidRDefault="001D0F84" w:rsidP="005E5C78">
      <w:pPr>
        <w:pStyle w:val="TreAkapitu"/>
      </w:pPr>
      <w:r>
        <w:t xml:space="preserve">Do przeprowadzania testów została utworzona do tego przeznaczona klasa </w:t>
      </w:r>
      <w:r w:rsidR="00C60F1F" w:rsidRPr="00C60F1F">
        <w:rPr>
          <w:i/>
          <w:iCs/>
        </w:rPr>
        <w:t>LoanTransferTest</w:t>
      </w:r>
      <w:r w:rsidR="006C72AA">
        <w:t>.</w:t>
      </w:r>
      <w:r w:rsidR="00C60F1F">
        <w:rPr>
          <w:i/>
          <w:iCs/>
        </w:rPr>
        <w:t xml:space="preserve"> </w:t>
      </w:r>
      <w:r w:rsidR="00C60F1F">
        <w:t>Testy</w:t>
      </w:r>
      <w:r w:rsidR="00D32DFE">
        <w:t xml:space="preserve"> objęły metody dotyczące </w:t>
      </w:r>
      <w:r w:rsidR="00B2475B">
        <w:t xml:space="preserve">operacji </w:t>
      </w:r>
      <w:r w:rsidR="00D32DFE">
        <w:t xml:space="preserve">odczytu, dodania, </w:t>
      </w:r>
      <w:r w:rsidR="00B578C5">
        <w:t>zmiany</w:t>
      </w:r>
      <w:r w:rsidR="00D32DFE">
        <w:t xml:space="preserve"> oraz usunięcia poszczególnych obiektów. </w:t>
      </w:r>
      <w:r w:rsidR="00FB2A96">
        <w:t>W</w:t>
      </w:r>
      <w:r w:rsidR="00FB2A96">
        <w:t>ywoływane są</w:t>
      </w:r>
      <w:r w:rsidR="00FB2A96">
        <w:t xml:space="preserve"> one</w:t>
      </w:r>
      <w:r w:rsidR="00FB2A96">
        <w:t xml:space="preserve"> poprzez narzędzie kompilacji </w:t>
      </w:r>
      <w:r w:rsidR="00FB2A96">
        <w:rPr>
          <w:i/>
          <w:iCs/>
        </w:rPr>
        <w:t>gradle</w:t>
      </w:r>
      <w:r w:rsidR="00FB2A96">
        <w:t>.</w:t>
      </w:r>
    </w:p>
    <w:p w14:paraId="263BE763" w14:textId="4DCFC4A0" w:rsidR="00664293" w:rsidRDefault="00664293" w:rsidP="00D32DFE">
      <w:pPr>
        <w:pStyle w:val="TreAkapitu"/>
      </w:pPr>
      <w:r>
        <w:t>Zaimplementowane</w:t>
      </w:r>
      <w:r w:rsidR="00993ECF">
        <w:t xml:space="preserve"> zostały następują</w:t>
      </w:r>
      <w:r w:rsidR="00396822">
        <w:t>c</w:t>
      </w:r>
      <w:r w:rsidR="00993ECF">
        <w:t>e</w:t>
      </w:r>
      <w:r>
        <w:t xml:space="preserve"> testy jednostkowe:</w:t>
      </w:r>
    </w:p>
    <w:p w14:paraId="3CD842E4" w14:textId="195DFF6C" w:rsidR="00D32DFE" w:rsidRP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void </w:t>
      </w:r>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Exists</w:t>
      </w:r>
      <w:r w:rsidRPr="00D32DFE">
        <w:rPr>
          <w:rFonts w:ascii="Courier New" w:eastAsia="Times New Roman" w:hAnsi="Courier New" w:cs="Courier New"/>
          <w:color w:val="A9B7C6"/>
          <w:sz w:val="20"/>
          <w:szCs w:val="20"/>
          <w:lang w:eastAsia="pl-PL"/>
        </w:rPr>
        <w:t>()</w:t>
      </w:r>
    </w:p>
    <w:p w14:paraId="47B99B19" w14:textId="0CA5B8C2" w:rsid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void </w:t>
      </w:r>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DoesNotExist</w:t>
      </w:r>
      <w:r w:rsidRPr="00D32DFE">
        <w:rPr>
          <w:rFonts w:ascii="Courier New" w:eastAsia="Times New Roman" w:hAnsi="Courier New" w:cs="Courier New"/>
          <w:color w:val="A9B7C6"/>
          <w:sz w:val="20"/>
          <w:szCs w:val="20"/>
          <w:lang w:eastAsia="pl-PL"/>
        </w:rPr>
        <w:t>()</w:t>
      </w:r>
    </w:p>
    <w:p w14:paraId="42EF3CCC" w14:textId="4B0E307E" w:rsid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r w:rsidRPr="00993ECF">
        <w:rPr>
          <w:rFonts w:ascii="Courier New" w:eastAsia="Times New Roman" w:hAnsi="Courier New" w:cs="Courier New"/>
          <w:color w:val="CC7832"/>
          <w:sz w:val="20"/>
          <w:szCs w:val="20"/>
          <w:lang w:eastAsia="pl-PL"/>
        </w:rPr>
        <w:t xml:space="preserve">void </w:t>
      </w:r>
      <w:r w:rsidRPr="00993ECF">
        <w:rPr>
          <w:rFonts w:ascii="Courier New" w:eastAsia="Times New Roman" w:hAnsi="Courier New" w:cs="Courier New"/>
          <w:color w:val="FFC66D"/>
          <w:sz w:val="20"/>
          <w:szCs w:val="20"/>
          <w:lang w:eastAsia="pl-PL"/>
        </w:rPr>
        <w:t>invokeInitLedgerTransaction</w:t>
      </w:r>
      <w:r w:rsidRPr="00993ECF">
        <w:rPr>
          <w:rFonts w:ascii="Courier New" w:eastAsia="Times New Roman" w:hAnsi="Courier New" w:cs="Courier New"/>
          <w:color w:val="A9B7C6"/>
          <w:sz w:val="20"/>
          <w:szCs w:val="20"/>
          <w:lang w:eastAsia="pl-PL"/>
        </w:rPr>
        <w:t>()</w:t>
      </w:r>
    </w:p>
    <w:p w14:paraId="37263E78" w14:textId="0598B9AA" w:rsidR="00993ECF" w:rsidRP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r w:rsidRPr="00993ECF">
        <w:rPr>
          <w:rFonts w:ascii="Courier New" w:eastAsia="Times New Roman" w:hAnsi="Courier New" w:cs="Courier New"/>
          <w:color w:val="CC7832"/>
          <w:sz w:val="20"/>
          <w:szCs w:val="20"/>
          <w:lang w:eastAsia="pl-PL"/>
        </w:rPr>
        <w:t xml:space="preserve">void </w:t>
      </w:r>
      <w:r w:rsidRPr="00993ECF">
        <w:rPr>
          <w:rFonts w:ascii="Courier New" w:eastAsia="Times New Roman" w:hAnsi="Courier New" w:cs="Courier New"/>
          <w:color w:val="FFC66D"/>
          <w:sz w:val="20"/>
          <w:szCs w:val="20"/>
          <w:lang w:eastAsia="pl-PL"/>
        </w:rPr>
        <w:t>invokeGetAllLoanTransaction</w:t>
      </w:r>
      <w:r w:rsidRPr="00993ECF">
        <w:rPr>
          <w:rFonts w:ascii="Courier New" w:eastAsia="Times New Roman" w:hAnsi="Courier New" w:cs="Courier New"/>
          <w:color w:val="A9B7C6"/>
          <w:sz w:val="20"/>
          <w:szCs w:val="20"/>
          <w:lang w:eastAsia="pl-PL"/>
        </w:rPr>
        <w:t>()</w:t>
      </w:r>
    </w:p>
    <w:p w14:paraId="38D43591" w14:textId="77777777" w:rsidR="005E5C78" w:rsidRDefault="005E5C78" w:rsidP="00EC2D84">
      <w:pPr>
        <w:pStyle w:val="TreAkapitu"/>
        <w:ind w:firstLine="0"/>
      </w:pPr>
    </w:p>
    <w:p w14:paraId="3E90B7C2" w14:textId="0D98C542" w:rsidR="005E5C78" w:rsidRDefault="005E5C78" w:rsidP="005E5C78">
      <w:pPr>
        <w:pStyle w:val="TreAkapitu"/>
      </w:pPr>
      <w:r>
        <w:t>Przetestowano przypadek, w którym następuje odwołanie do nieznanej transakcji:</w:t>
      </w:r>
    </w:p>
    <w:p w14:paraId="50E66C43" w14:textId="77777777" w:rsidR="005E5C78" w:rsidRPr="005E5C78" w:rsidRDefault="005E5C78" w:rsidP="005E5C7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5E5C78">
        <w:rPr>
          <w:rFonts w:ascii="Courier New" w:eastAsia="Times New Roman" w:hAnsi="Courier New" w:cs="Courier New"/>
          <w:color w:val="BBB529"/>
          <w:sz w:val="20"/>
          <w:szCs w:val="20"/>
          <w:lang w:eastAsia="pl-PL"/>
        </w:rPr>
        <w:t>@Test</w:t>
      </w:r>
      <w:r w:rsidRPr="005E5C78">
        <w:rPr>
          <w:rFonts w:ascii="Courier New" w:eastAsia="Times New Roman" w:hAnsi="Courier New" w:cs="Courier New"/>
          <w:color w:val="BBB529"/>
          <w:sz w:val="20"/>
          <w:szCs w:val="20"/>
          <w:lang w:eastAsia="pl-PL"/>
        </w:rPr>
        <w:br/>
      </w:r>
      <w:r w:rsidRPr="005E5C78">
        <w:rPr>
          <w:rFonts w:ascii="Courier New" w:eastAsia="Times New Roman" w:hAnsi="Courier New" w:cs="Courier New"/>
          <w:color w:val="CC7832"/>
          <w:sz w:val="20"/>
          <w:szCs w:val="20"/>
          <w:lang w:eastAsia="pl-PL"/>
        </w:rPr>
        <w:t xml:space="preserve">public void </w:t>
      </w:r>
      <w:r w:rsidRPr="005E5C78">
        <w:rPr>
          <w:rFonts w:ascii="Courier New" w:eastAsia="Times New Roman" w:hAnsi="Courier New" w:cs="Courier New"/>
          <w:color w:val="FFC66D"/>
          <w:sz w:val="20"/>
          <w:szCs w:val="20"/>
          <w:lang w:eastAsia="pl-PL"/>
        </w:rPr>
        <w:t>invokeUnknownTransaction</w:t>
      </w:r>
      <w:r w:rsidRPr="005E5C78">
        <w:rPr>
          <w:rFonts w:ascii="Courier New" w:eastAsia="Times New Roman" w:hAnsi="Courier New" w:cs="Courier New"/>
          <w:color w:val="A9B7C6"/>
          <w:sz w:val="20"/>
          <w:szCs w:val="20"/>
          <w:lang w:eastAsia="pl-PL"/>
        </w:rPr>
        <w:t>()</w:t>
      </w:r>
    </w:p>
    <w:p w14:paraId="49329F9B" w14:textId="77777777" w:rsidR="001D0F84" w:rsidRDefault="001D0F84" w:rsidP="00172610">
      <w:pPr>
        <w:pStyle w:val="TreAkapitu"/>
        <w:ind w:firstLine="0"/>
      </w:pPr>
    </w:p>
    <w:p w14:paraId="198ABDB2" w14:textId="7A9C0564" w:rsidR="001D0F84" w:rsidRDefault="001D0F84" w:rsidP="001D0F84">
      <w:pPr>
        <w:pStyle w:val="TreAkapitu"/>
      </w:pPr>
      <w:r>
        <w:t xml:space="preserve">Rysunek </w:t>
      </w:r>
      <w:fldSimple w:instr=" SEQ Rysunek \* ARABIC ">
        <w:r>
          <w:rPr>
            <w:noProof/>
          </w:rPr>
          <w:t>65</w:t>
        </w:r>
      </w:fldSimple>
      <w:r>
        <w:t>. W</w:t>
      </w:r>
      <w:r>
        <w:t>ynik przeprowadzonych testów jednostkowych</w:t>
      </w:r>
    </w:p>
    <w:p w14:paraId="17D61BBF" w14:textId="5E4578A5" w:rsidR="001D0F84" w:rsidRDefault="001D0F84" w:rsidP="005E5C78">
      <w:pPr>
        <w:pStyle w:val="TreAkapitu"/>
      </w:pPr>
      <w:r>
        <w:rPr>
          <w:noProof/>
        </w:rPr>
        <w:lastRenderedPageBreak/>
        <w:drawing>
          <wp:inline distT="0" distB="0" distL="0" distR="0" wp14:anchorId="63C64FC7" wp14:editId="29521995">
            <wp:extent cx="5760085" cy="2286000"/>
            <wp:effectExtent l="0" t="0" r="0" b="0"/>
            <wp:docPr id="27" name="Obraz 2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az 27" descr="Obraz zawierający tekst&#10;&#10;Opis wygenerowany automatycznie"/>
                    <pic:cNvPicPr/>
                  </pic:nvPicPr>
                  <pic:blipFill>
                    <a:blip r:embed="rId112"/>
                    <a:stretch>
                      <a:fillRect/>
                    </a:stretch>
                  </pic:blipFill>
                  <pic:spPr>
                    <a:xfrm>
                      <a:off x="0" y="0"/>
                      <a:ext cx="5760085" cy="2286000"/>
                    </a:xfrm>
                    <a:prstGeom prst="rect">
                      <a:avLst/>
                    </a:prstGeom>
                  </pic:spPr>
                </pic:pic>
              </a:graphicData>
            </a:graphic>
          </wp:inline>
        </w:drawing>
      </w:r>
    </w:p>
    <w:p w14:paraId="2A32463B" w14:textId="632CC447" w:rsidR="001D0F84" w:rsidRDefault="001D0F84" w:rsidP="005E5C78">
      <w:pPr>
        <w:pStyle w:val="TreAkapitu"/>
      </w:pPr>
      <w:r>
        <w:t>Źródło: opracowanie własne</w:t>
      </w:r>
    </w:p>
    <w:p w14:paraId="19BF3F06" w14:textId="77777777" w:rsidR="00D32DFE" w:rsidRDefault="00D32DFE" w:rsidP="007A3794">
      <w:pPr>
        <w:pStyle w:val="TreAkapitu"/>
      </w:pPr>
    </w:p>
    <w:p w14:paraId="508ABCDD" w14:textId="77777777" w:rsidR="00664293" w:rsidRPr="00A24D5F" w:rsidRDefault="00664293" w:rsidP="007A3794">
      <w:pPr>
        <w:pStyle w:val="TreAkapitu"/>
      </w:pPr>
    </w:p>
    <w:p w14:paraId="2EB15C70" w14:textId="019FB6C2" w:rsidR="00D340D5" w:rsidRDefault="00D340D5" w:rsidP="00D340D5">
      <w:pPr>
        <w:pStyle w:val="Nagwek3"/>
      </w:pPr>
      <w:bookmarkStart w:id="377" w:name="_Toc8601705"/>
      <w:bookmarkStart w:id="378" w:name="_Toc91668392"/>
      <w:r>
        <w:t>Testy integracyjne</w:t>
      </w:r>
      <w:bookmarkEnd w:id="377"/>
      <w:bookmarkEnd w:id="378"/>
    </w:p>
    <w:p w14:paraId="6732E047" w14:textId="2ACBF2EC" w:rsidR="009A3FC9" w:rsidRDefault="009A3FC9" w:rsidP="009A3FC9">
      <w:pPr>
        <w:pStyle w:val="TreAkapitu"/>
      </w:pPr>
      <w:r>
        <w:t>Test</w:t>
      </w:r>
      <w:r w:rsidR="001C58EC">
        <w:t>y sieć – chaincode</w:t>
      </w:r>
    </w:p>
    <w:p w14:paraId="792D0ADD" w14:textId="019667C5" w:rsidR="001C58EC" w:rsidRPr="009A3FC9" w:rsidRDefault="001C58EC" w:rsidP="009A3FC9">
      <w:pPr>
        <w:pStyle w:val="TreAkapitu"/>
      </w:pPr>
      <w:r>
        <w:t>Testy siec - aplikacja</w:t>
      </w:r>
    </w:p>
    <w:p w14:paraId="6BD2ACDE" w14:textId="77777777" w:rsidR="00490FA3" w:rsidRPr="00490FA3" w:rsidRDefault="00490FA3" w:rsidP="00490FA3">
      <w:pPr>
        <w:pStyle w:val="TreAkapitu"/>
      </w:pPr>
    </w:p>
    <w:p w14:paraId="6533FFC4" w14:textId="7DFE106C" w:rsidR="00D340D5" w:rsidRDefault="00D340D5" w:rsidP="00D340D5">
      <w:pPr>
        <w:pStyle w:val="Nagwek3"/>
      </w:pPr>
      <w:bookmarkStart w:id="379" w:name="_Toc8601706"/>
      <w:bookmarkStart w:id="380" w:name="_Toc91668393"/>
      <w:r>
        <w:t>Testy wydajnościowe</w:t>
      </w:r>
      <w:bookmarkEnd w:id="379"/>
      <w:bookmarkEnd w:id="380"/>
    </w:p>
    <w:p w14:paraId="16C8F64C" w14:textId="66A0ECC5" w:rsidR="004C2D4D" w:rsidRDefault="00FD5B84" w:rsidP="004C2D4D">
      <w:pPr>
        <w:pStyle w:val="TreAkapitu"/>
      </w:pPr>
      <w:hyperlink r:id="rId113" w:history="1">
        <w:r w:rsidR="004C2D4D" w:rsidRPr="000B4AB6">
          <w:rPr>
            <w:rStyle w:val="Hipercze"/>
          </w:rPr>
          <w:t>https://wiki.hyperledger.org/display/fabric/Quality+Assurance%3A+Tests%2C+Strategy%2C+Reports</w:t>
        </w:r>
      </w:hyperlink>
    </w:p>
    <w:p w14:paraId="19D89653" w14:textId="77777777" w:rsidR="004C2D4D" w:rsidRPr="004C2D4D" w:rsidRDefault="004C2D4D" w:rsidP="004C2D4D">
      <w:pPr>
        <w:pStyle w:val="TreAkapitu"/>
      </w:pPr>
    </w:p>
    <w:p w14:paraId="57F72368" w14:textId="7415D055" w:rsidR="005A7367" w:rsidRDefault="00D340D5" w:rsidP="00CF6D35">
      <w:pPr>
        <w:pStyle w:val="Nagwek3"/>
      </w:pPr>
      <w:bookmarkStart w:id="381" w:name="_Toc8601707"/>
      <w:bookmarkStart w:id="382" w:name="_Toc91668394"/>
      <w:r>
        <w:t>Testy akceptacyjne</w:t>
      </w:r>
      <w:bookmarkStart w:id="383" w:name="_Toc8601708"/>
      <w:bookmarkEnd w:id="381"/>
      <w:bookmarkEnd w:id="382"/>
      <w:bookmarkEnd w:id="383"/>
    </w:p>
    <w:p w14:paraId="03E631BD" w14:textId="12E850C6" w:rsidR="00120228" w:rsidRDefault="00120228" w:rsidP="00120228">
      <w:pPr>
        <w:pStyle w:val="TreAkapitu"/>
      </w:pPr>
      <w:r>
        <w:t>BYŁY, AKCEPTUJE</w:t>
      </w:r>
    </w:p>
    <w:p w14:paraId="756F6EF5" w14:textId="14526ABA" w:rsidR="00187833" w:rsidRDefault="00FD5B84" w:rsidP="00120228">
      <w:pPr>
        <w:pStyle w:val="TreAkapitu"/>
      </w:pPr>
      <w:hyperlink r:id="rId114" w:history="1">
        <w:r w:rsidR="00187833" w:rsidRPr="00830E44">
          <w:rPr>
            <w:rStyle w:val="Hipercze"/>
          </w:rPr>
          <w:t>https://www.wyszkolewas.com.pl/testy-akceptacyjne/</w:t>
        </w:r>
      </w:hyperlink>
    </w:p>
    <w:p w14:paraId="6607FC1F" w14:textId="77777777" w:rsidR="00187833" w:rsidRPr="00120228" w:rsidRDefault="00187833" w:rsidP="00120228">
      <w:pPr>
        <w:pStyle w:val="TreAkapitu"/>
      </w:pPr>
    </w:p>
    <w:p w14:paraId="3F16444B" w14:textId="77777777" w:rsidR="00126431" w:rsidRDefault="00126431" w:rsidP="00D340D5">
      <w:pPr>
        <w:pStyle w:val="Nagwek2"/>
      </w:pPr>
      <w:bookmarkStart w:id="384" w:name="_Toc8601709"/>
      <w:bookmarkStart w:id="385" w:name="_Toc91668395"/>
      <w:r w:rsidRPr="00CB1632">
        <w:t>Wnioski</w:t>
      </w:r>
      <w:bookmarkEnd w:id="384"/>
      <w:bookmarkEnd w:id="385"/>
    </w:p>
    <w:p w14:paraId="00A1DA65" w14:textId="6161D2AB" w:rsidR="00F012E4" w:rsidRPr="00FE5651" w:rsidRDefault="00755410" w:rsidP="00755410">
      <w:pPr>
        <w:pStyle w:val="TreAkapitu"/>
        <w:rPr>
          <w:szCs w:val="18"/>
        </w:rPr>
      </w:pPr>
      <w:r w:rsidRPr="00FE5651">
        <w:rPr>
          <w:szCs w:val="18"/>
        </w:rPr>
        <w:t>Podczas etapu implementacji systemu informatycznego dobrano odpowiednio środowisko wytwórcze</w:t>
      </w:r>
      <w:r w:rsidR="005135CA" w:rsidRPr="00FE5651">
        <w:rPr>
          <w:szCs w:val="18"/>
        </w:rPr>
        <w:t xml:space="preserve"> oraz uruchomieniowe</w:t>
      </w:r>
      <w:r w:rsidRPr="00FE5651">
        <w:rPr>
          <w:szCs w:val="18"/>
        </w:rPr>
        <w:t xml:space="preserve"> tak, aby zostały spełnione przyjęte założenia.</w:t>
      </w:r>
      <w:r w:rsidR="001012A4" w:rsidRPr="00FE5651">
        <w:rPr>
          <w:szCs w:val="18"/>
        </w:rPr>
        <w:t xml:space="preserve"> </w:t>
      </w:r>
      <w:r w:rsidR="00467438" w:rsidRPr="00FE5651">
        <w:rPr>
          <w:szCs w:val="18"/>
        </w:rPr>
        <w:t xml:space="preserve">Właściwie dobrane technologie mają za zadanie ułatwienie oraz przyśpieszenie tego procesu. </w:t>
      </w:r>
      <w:r w:rsidR="001012A4" w:rsidRPr="00FE5651">
        <w:rPr>
          <w:szCs w:val="18"/>
        </w:rPr>
        <w:t>W tym celu należało dokonać oceny</w:t>
      </w:r>
      <w:r w:rsidR="00B66533" w:rsidRPr="00FE5651">
        <w:rPr>
          <w:szCs w:val="18"/>
        </w:rPr>
        <w:t xml:space="preserve"> technologii</w:t>
      </w:r>
      <w:r w:rsidR="001012A4" w:rsidRPr="00FE5651">
        <w:rPr>
          <w:szCs w:val="18"/>
        </w:rPr>
        <w:t xml:space="preserve"> ze względu na określone </w:t>
      </w:r>
      <w:r w:rsidR="00A90FE1" w:rsidRPr="00FE5651">
        <w:rPr>
          <w:szCs w:val="18"/>
        </w:rPr>
        <w:t>wymogi</w:t>
      </w:r>
      <w:r w:rsidR="001012A4" w:rsidRPr="00FE5651">
        <w:rPr>
          <w:szCs w:val="18"/>
        </w:rPr>
        <w:t>.</w:t>
      </w:r>
      <w:r w:rsidR="00F012E4" w:rsidRPr="00FE5651">
        <w:rPr>
          <w:szCs w:val="18"/>
        </w:rPr>
        <w:t xml:space="preserve"> Pod uwagę trzeba było wziąć kryteria takie jak:</w:t>
      </w:r>
    </w:p>
    <w:p w14:paraId="387BB0FC" w14:textId="79C4B1E4" w:rsidR="00F012E4" w:rsidRPr="00FE5651" w:rsidRDefault="00F012E4" w:rsidP="001B77AC">
      <w:pPr>
        <w:pStyle w:val="TreAkapitu"/>
        <w:numPr>
          <w:ilvl w:val="0"/>
          <w:numId w:val="50"/>
        </w:numPr>
        <w:rPr>
          <w:szCs w:val="18"/>
        </w:rPr>
      </w:pPr>
      <w:r w:rsidRPr="00FE5651">
        <w:rPr>
          <w:szCs w:val="18"/>
        </w:rPr>
        <w:lastRenderedPageBreak/>
        <w:t>Dostosowanie do potrzeb wytwarzania oprogramowania</w:t>
      </w:r>
    </w:p>
    <w:p w14:paraId="4B90C225" w14:textId="4A2282D6" w:rsidR="00F012E4" w:rsidRPr="00FE5651" w:rsidRDefault="00C57E16" w:rsidP="001B77AC">
      <w:pPr>
        <w:pStyle w:val="TreAkapitu"/>
        <w:numPr>
          <w:ilvl w:val="0"/>
          <w:numId w:val="50"/>
        </w:numPr>
        <w:rPr>
          <w:szCs w:val="18"/>
        </w:rPr>
      </w:pPr>
      <w:r w:rsidRPr="00FE5651">
        <w:rPr>
          <w:szCs w:val="18"/>
        </w:rPr>
        <w:t>Znajomość technologii</w:t>
      </w:r>
    </w:p>
    <w:p w14:paraId="488EC343" w14:textId="27180EF4" w:rsidR="006835D7" w:rsidRPr="00FE5651" w:rsidRDefault="006835D7" w:rsidP="001B77AC">
      <w:pPr>
        <w:pStyle w:val="TreAkapitu"/>
        <w:numPr>
          <w:ilvl w:val="0"/>
          <w:numId w:val="50"/>
        </w:numPr>
        <w:rPr>
          <w:szCs w:val="18"/>
        </w:rPr>
      </w:pPr>
      <w:r w:rsidRPr="00FE5651">
        <w:rPr>
          <w:szCs w:val="18"/>
        </w:rPr>
        <w:t>Użyteczność</w:t>
      </w:r>
    </w:p>
    <w:p w14:paraId="610277B6" w14:textId="747D6E56" w:rsidR="006C1E26" w:rsidRPr="00FE5651" w:rsidRDefault="006C1E26" w:rsidP="001B77AC">
      <w:pPr>
        <w:pStyle w:val="TreAkapitu"/>
        <w:numPr>
          <w:ilvl w:val="0"/>
          <w:numId w:val="50"/>
        </w:numPr>
        <w:rPr>
          <w:szCs w:val="18"/>
        </w:rPr>
      </w:pPr>
      <w:r w:rsidRPr="00FE5651">
        <w:rPr>
          <w:szCs w:val="18"/>
        </w:rPr>
        <w:t>Wsparcie technologii</w:t>
      </w:r>
    </w:p>
    <w:p w14:paraId="41E8294F" w14:textId="54C4B80B" w:rsidR="00D13885" w:rsidRPr="00FE5651" w:rsidRDefault="00D13885" w:rsidP="001B77AC">
      <w:pPr>
        <w:pStyle w:val="TreAkapitu"/>
        <w:numPr>
          <w:ilvl w:val="0"/>
          <w:numId w:val="50"/>
        </w:numPr>
        <w:rPr>
          <w:szCs w:val="18"/>
        </w:rPr>
      </w:pPr>
      <w:r w:rsidRPr="00FE5651">
        <w:rPr>
          <w:szCs w:val="18"/>
        </w:rPr>
        <w:t>Struktura</w:t>
      </w:r>
    </w:p>
    <w:p w14:paraId="19D56806" w14:textId="239D0408" w:rsidR="00D13885" w:rsidRPr="00FE5651" w:rsidRDefault="00D13885" w:rsidP="001B77AC">
      <w:pPr>
        <w:pStyle w:val="TreAkapitu"/>
        <w:numPr>
          <w:ilvl w:val="0"/>
          <w:numId w:val="50"/>
        </w:numPr>
        <w:rPr>
          <w:szCs w:val="18"/>
        </w:rPr>
      </w:pPr>
      <w:r w:rsidRPr="00FE5651">
        <w:rPr>
          <w:szCs w:val="18"/>
        </w:rPr>
        <w:t>Skalowalność</w:t>
      </w:r>
    </w:p>
    <w:p w14:paraId="59B07DBF" w14:textId="0B507736" w:rsidR="005135CA" w:rsidRPr="00FE5651" w:rsidRDefault="006835D7" w:rsidP="001B77AC">
      <w:pPr>
        <w:pStyle w:val="TreAkapitu"/>
        <w:numPr>
          <w:ilvl w:val="0"/>
          <w:numId w:val="50"/>
        </w:numPr>
        <w:rPr>
          <w:szCs w:val="18"/>
        </w:rPr>
      </w:pPr>
      <w:r w:rsidRPr="00FE5651">
        <w:rPr>
          <w:szCs w:val="18"/>
        </w:rPr>
        <w:t>Czas i k</w:t>
      </w:r>
      <w:r w:rsidR="005135CA" w:rsidRPr="00FE5651">
        <w:rPr>
          <w:szCs w:val="18"/>
        </w:rPr>
        <w:t>oszt wdrożenia</w:t>
      </w:r>
    </w:p>
    <w:p w14:paraId="4CA5E758" w14:textId="17E2E26B" w:rsidR="00DF6858" w:rsidRPr="00844C14" w:rsidRDefault="00915772" w:rsidP="00844C14">
      <w:pPr>
        <w:pStyle w:val="TreAkapitu"/>
        <w:rPr>
          <w:szCs w:val="18"/>
        </w:rPr>
      </w:pPr>
      <w:r w:rsidRPr="00FE5651">
        <w:rPr>
          <w:szCs w:val="18"/>
        </w:rPr>
        <w:t>Reasumując, wybór technologii zależy od budowanego produktu.</w:t>
      </w:r>
      <w:r>
        <w:rPr>
          <w:szCs w:val="18"/>
        </w:rPr>
        <w:t xml:space="preserve"> </w:t>
      </w:r>
      <w:r w:rsidR="009854A5" w:rsidRPr="00FE5651">
        <w:rPr>
          <w:szCs w:val="18"/>
        </w:rPr>
        <w:t>Każda technologia ma pewne ograniczenia, dlatego nie warto z niej korzystać w dowolnym projekcie. Narzędzia techniczne należy stosować do celów, do których zostały stworzone.</w:t>
      </w:r>
      <w:r w:rsidR="00755410" w:rsidRPr="00FE5651">
        <w:rPr>
          <w:szCs w:val="18"/>
        </w:rPr>
        <w:t xml:space="preserve"> </w:t>
      </w:r>
    </w:p>
    <w:p w14:paraId="42E14500" w14:textId="77777777" w:rsidR="00581CE0" w:rsidRDefault="00D1372C" w:rsidP="00D340D5">
      <w:pPr>
        <w:pStyle w:val="Nagwek1"/>
      </w:pPr>
      <w:bookmarkStart w:id="386" w:name="_Toc8601710"/>
      <w:bookmarkStart w:id="387" w:name="_Toc91668396"/>
      <w:r w:rsidRPr="009A01A7">
        <w:t>EWALUACJA</w:t>
      </w:r>
      <w:bookmarkEnd w:id="162"/>
      <w:bookmarkEnd w:id="163"/>
      <w:r w:rsidR="00E43768">
        <w:t xml:space="preserve"> systemu informatycznego</w:t>
      </w:r>
      <w:bookmarkEnd w:id="386"/>
      <w:bookmarkEnd w:id="387"/>
    </w:p>
    <w:p w14:paraId="5720F5A1" w14:textId="71B71CB9" w:rsidR="00581CE0" w:rsidRDefault="000B3D9A" w:rsidP="00D340D5">
      <w:pPr>
        <w:pStyle w:val="Nagwek2"/>
      </w:pPr>
      <w:bookmarkStart w:id="388" w:name="_Toc490182469"/>
      <w:bookmarkStart w:id="389" w:name="_Toc496365863"/>
      <w:bookmarkStart w:id="390" w:name="_Toc490182470"/>
      <w:bookmarkStart w:id="391" w:name="_Toc8601711"/>
      <w:bookmarkStart w:id="392" w:name="_Toc91668397"/>
      <w:bookmarkEnd w:id="388"/>
      <w:bookmarkEnd w:id="389"/>
      <w:r w:rsidRPr="009A01A7">
        <w:t>Wprowadzenie</w:t>
      </w:r>
      <w:bookmarkEnd w:id="390"/>
      <w:bookmarkEnd w:id="391"/>
      <w:bookmarkEnd w:id="392"/>
    </w:p>
    <w:p w14:paraId="18D5DD65" w14:textId="143A1148" w:rsidR="002540B6" w:rsidRPr="002540B6" w:rsidRDefault="002540B6" w:rsidP="002540B6">
      <w:pPr>
        <w:pStyle w:val="TreAkapitu"/>
      </w:pPr>
      <w:r>
        <w:t>W niniejszym rozdziale zostanie przeprowadzo</w:t>
      </w:r>
      <w:r w:rsidR="00AD218A">
        <w:t>na ewaluacja</w:t>
      </w:r>
      <w:r w:rsidR="00574CDE">
        <w:t xml:space="preserve"> systemu informatycznego</w:t>
      </w:r>
      <w:r>
        <w:t>, któr</w:t>
      </w:r>
      <w:r w:rsidR="00574CDE">
        <w:t>a</w:t>
      </w:r>
      <w:r>
        <w:t xml:space="preserve"> ma na celu ocenę realizacji postawionego zadania. Zostaną porównane założenia i cele, jakie zostały przyjęte na początku pracy dyplomowej z uzyskanymi wynikami.</w:t>
      </w:r>
      <w:r w:rsidR="00C54C04">
        <w:t xml:space="preserve"> Na sam koniec zostaną przedstawione rekomendację dotyczące zarówno rozwoju systemu, jak i doskonalenia metod inżynierii systemów.</w:t>
      </w:r>
    </w:p>
    <w:p w14:paraId="267BF928" w14:textId="77777777" w:rsidR="00E1797C" w:rsidRDefault="00FA4EF7" w:rsidP="00D340D5">
      <w:pPr>
        <w:pStyle w:val="Nagwek2"/>
      </w:pPr>
      <w:bookmarkStart w:id="393" w:name="_Ref472357223"/>
      <w:bookmarkStart w:id="394" w:name="_Toc490182471"/>
      <w:bookmarkStart w:id="395" w:name="_Toc8601712"/>
      <w:bookmarkStart w:id="396" w:name="_Toc91668398"/>
      <w:r w:rsidRPr="009A01A7">
        <w:t>Metoda oceny</w:t>
      </w:r>
      <w:bookmarkEnd w:id="393"/>
      <w:bookmarkEnd w:id="394"/>
      <w:r w:rsidR="00A12244">
        <w:t xml:space="preserve"> uzyskanych wyników</w:t>
      </w:r>
      <w:bookmarkEnd w:id="395"/>
      <w:bookmarkEnd w:id="396"/>
    </w:p>
    <w:p w14:paraId="7D123AEF" w14:textId="77777777" w:rsidR="007D2398" w:rsidRDefault="0098246F" w:rsidP="00D340D5">
      <w:pPr>
        <w:pStyle w:val="Nagwek2"/>
      </w:pPr>
      <w:bookmarkStart w:id="397" w:name="_Ref472356333"/>
      <w:bookmarkStart w:id="398" w:name="_Toc490182473"/>
      <w:bookmarkStart w:id="399" w:name="_Toc8601713"/>
      <w:bookmarkStart w:id="400" w:name="_Toc91668399"/>
      <w:r>
        <w:t>O</w:t>
      </w:r>
      <w:r w:rsidR="00FA4EF7" w:rsidRPr="009A01A7">
        <w:t>cen</w:t>
      </w:r>
      <w:bookmarkEnd w:id="397"/>
      <w:bookmarkEnd w:id="398"/>
      <w:r>
        <w:t>a uzyskanych wyników</w:t>
      </w:r>
      <w:bookmarkEnd w:id="399"/>
      <w:bookmarkEnd w:id="400"/>
    </w:p>
    <w:p w14:paraId="3F6BE700" w14:textId="77777777" w:rsidR="007D2398" w:rsidRDefault="007D2398" w:rsidP="00D340D5">
      <w:pPr>
        <w:pStyle w:val="Nagwek3"/>
      </w:pPr>
      <w:bookmarkStart w:id="401" w:name="_Toc8601714"/>
      <w:bookmarkStart w:id="402" w:name="_Toc91668400"/>
      <w:r>
        <w:t>Ocena stopnia implementacji systemu</w:t>
      </w:r>
      <w:bookmarkEnd w:id="401"/>
      <w:bookmarkEnd w:id="402"/>
    </w:p>
    <w:p w14:paraId="2989AE5D" w14:textId="66753A66" w:rsidR="00C228A8" w:rsidRDefault="00C228A8" w:rsidP="00C228A8">
      <w:pPr>
        <w:pStyle w:val="TreAkapitu"/>
      </w:pPr>
      <w:r w:rsidRPr="00C228A8">
        <w:rPr>
          <w:highlight w:val="yellow"/>
        </w:rPr>
        <w:t>Ocena jaka część z wybranego wariantu (maksymalnego, minimalnego lub realnego) została zaimplementowana</w:t>
      </w:r>
    </w:p>
    <w:p w14:paraId="3A4E4AEC" w14:textId="1EB034B9" w:rsidR="00205BF4" w:rsidRPr="00C228A8" w:rsidRDefault="00205BF4" w:rsidP="00C228A8">
      <w:pPr>
        <w:pStyle w:val="TreAkapitu"/>
      </w:pPr>
      <w:r>
        <w:t>JAK JA NIC NIE ZROBIE</w:t>
      </w:r>
    </w:p>
    <w:p w14:paraId="21F2E494" w14:textId="77777777" w:rsidR="00C228A8" w:rsidRDefault="007D2398" w:rsidP="00D340D5">
      <w:pPr>
        <w:pStyle w:val="Nagwek3"/>
      </w:pPr>
      <w:bookmarkStart w:id="403" w:name="_Toc8601715"/>
      <w:bookmarkStart w:id="404" w:name="_Toc91668401"/>
      <w:r>
        <w:t xml:space="preserve">Ocena </w:t>
      </w:r>
      <w:r w:rsidR="00C228A8">
        <w:t>stopnia pokrycia wymagań</w:t>
      </w:r>
      <w:bookmarkEnd w:id="403"/>
      <w:bookmarkEnd w:id="404"/>
    </w:p>
    <w:p w14:paraId="7E37BD7B" w14:textId="77777777" w:rsidR="00C228A8" w:rsidRPr="00C228A8" w:rsidRDefault="00C228A8" w:rsidP="00C228A8">
      <w:pPr>
        <w:pStyle w:val="TreAkapitu"/>
        <w:rPr>
          <w:highlight w:val="yellow"/>
        </w:rPr>
      </w:pPr>
      <w:r w:rsidRPr="00C228A8">
        <w:rPr>
          <w:highlight w:val="yellow"/>
        </w:rPr>
        <w:t>Ocena odnosząca się do stopnia pokrycia wymagań w ramach wybranego wariantu (maksymalnego, minimalnego lub realnego).</w:t>
      </w:r>
    </w:p>
    <w:p w14:paraId="3B6D0EF8" w14:textId="77777777" w:rsidR="00795441" w:rsidRDefault="00C228A8" w:rsidP="00D340D5">
      <w:pPr>
        <w:pStyle w:val="Nagwek3"/>
      </w:pPr>
      <w:bookmarkStart w:id="405" w:name="_Toc8601716"/>
      <w:bookmarkStart w:id="406" w:name="_Toc91668402"/>
      <w:r>
        <w:t xml:space="preserve">Ocena </w:t>
      </w:r>
      <w:r w:rsidR="007D2398">
        <w:t>funkcjonal</w:t>
      </w:r>
      <w:r w:rsidR="003B4709">
        <w:t>ności systemu</w:t>
      </w:r>
      <w:bookmarkEnd w:id="405"/>
      <w:bookmarkEnd w:id="406"/>
    </w:p>
    <w:p w14:paraId="61E42086" w14:textId="77777777" w:rsidR="00C228A8" w:rsidRPr="00C228A8" w:rsidRDefault="00C228A8" w:rsidP="00C228A8">
      <w:pPr>
        <w:pStyle w:val="TreAkapitu"/>
      </w:pPr>
      <w:r w:rsidRPr="00C228A8">
        <w:rPr>
          <w:highlight w:val="yellow"/>
        </w:rPr>
        <w:t>Ocena funkcjonalności odnosi się do stopnia zgodności wytworzonego systemu z postawionymi wymaganiami.</w:t>
      </w:r>
    </w:p>
    <w:p w14:paraId="07C0AC1E" w14:textId="77777777" w:rsidR="003B4709" w:rsidRDefault="00795441" w:rsidP="00D340D5">
      <w:pPr>
        <w:pStyle w:val="Nagwek3"/>
      </w:pPr>
      <w:bookmarkStart w:id="407" w:name="_Toc8601717"/>
      <w:bookmarkStart w:id="408" w:name="_Toc91668403"/>
      <w:r>
        <w:lastRenderedPageBreak/>
        <w:t>Ocena jakości systemu</w:t>
      </w:r>
      <w:bookmarkEnd w:id="407"/>
      <w:bookmarkEnd w:id="408"/>
    </w:p>
    <w:p w14:paraId="0597C2E9" w14:textId="77777777" w:rsidR="00C228A8" w:rsidRPr="00C228A8" w:rsidRDefault="00C228A8" w:rsidP="00C228A8">
      <w:pPr>
        <w:pStyle w:val="TreAkapitu"/>
      </w:pPr>
    </w:p>
    <w:p w14:paraId="2A1D071D" w14:textId="77777777" w:rsidR="00FA4EF7" w:rsidRDefault="003B4709" w:rsidP="00D340D5">
      <w:pPr>
        <w:pStyle w:val="Nagwek3"/>
      </w:pPr>
      <w:bookmarkStart w:id="409" w:name="_Toc8601718"/>
      <w:bookmarkStart w:id="410" w:name="_Toc91668404"/>
      <w:r>
        <w:t>Ocena użyteczności systemu</w:t>
      </w:r>
      <w:bookmarkEnd w:id="409"/>
      <w:bookmarkEnd w:id="410"/>
    </w:p>
    <w:p w14:paraId="36A6AC4B" w14:textId="77777777" w:rsidR="00C228A8" w:rsidRPr="00C228A8" w:rsidRDefault="00E34417" w:rsidP="00C228A8">
      <w:pPr>
        <w:pStyle w:val="TreAkapitu"/>
      </w:pPr>
      <w:r w:rsidRPr="00E34417">
        <w:rPr>
          <w:highlight w:val="yellow"/>
        </w:rPr>
        <w:t>Ocena użyteczności odnosi się do stopnia przydatności systemu wytworzonego w wybranym wariancie do wsparcia działalności organizacji która będzie go eksploatować.</w:t>
      </w:r>
    </w:p>
    <w:p w14:paraId="332C7B09" w14:textId="2256EC84" w:rsidR="00844D17" w:rsidRDefault="00E90296" w:rsidP="00D340D5">
      <w:pPr>
        <w:pStyle w:val="Nagwek2"/>
      </w:pPr>
      <w:bookmarkStart w:id="411" w:name="_Toc8601719"/>
      <w:bookmarkStart w:id="412" w:name="_Toc91668405"/>
      <w:r>
        <w:t xml:space="preserve">Kierunki </w:t>
      </w:r>
      <w:r w:rsidR="008D2496">
        <w:t>rozwoju</w:t>
      </w:r>
      <w:r w:rsidR="00490B77">
        <w:t xml:space="preserve"> i doskonalenia</w:t>
      </w:r>
      <w:bookmarkEnd w:id="411"/>
      <w:bookmarkEnd w:id="412"/>
    </w:p>
    <w:p w14:paraId="7BBC4763" w14:textId="77777777" w:rsidR="002B3D0D" w:rsidRPr="002B3D0D" w:rsidRDefault="002B3D0D" w:rsidP="002B3D0D">
      <w:pPr>
        <w:pStyle w:val="TreAkapitu"/>
      </w:pPr>
    </w:p>
    <w:p w14:paraId="4C78CE2D" w14:textId="567476EF" w:rsidR="00844D17" w:rsidRDefault="00844D17" w:rsidP="00D340D5">
      <w:pPr>
        <w:pStyle w:val="Nagwek3"/>
      </w:pPr>
      <w:bookmarkStart w:id="413" w:name="_Toc8601720"/>
      <w:bookmarkStart w:id="414" w:name="_Toc91668406"/>
      <w:r>
        <w:t>Rekomendacje kierunku rozwoju systemu</w:t>
      </w:r>
      <w:bookmarkEnd w:id="413"/>
      <w:bookmarkEnd w:id="414"/>
    </w:p>
    <w:p w14:paraId="4D038225" w14:textId="100DDED1" w:rsidR="00F74448" w:rsidRPr="00F74448" w:rsidRDefault="00F74448" w:rsidP="00F74448">
      <w:pPr>
        <w:pStyle w:val="TreAkapitu"/>
      </w:pPr>
      <w:r>
        <w:t>System mógłby zostać rozszerzony o następujące możliwości przebiegu obsługi pożyczki:</w:t>
      </w:r>
    </w:p>
    <w:p w14:paraId="6A239F9F" w14:textId="51B1C81B" w:rsidR="004A1D68" w:rsidRDefault="0078435B" w:rsidP="00275370">
      <w:pPr>
        <w:pStyle w:val="TreAkapitu"/>
        <w:numPr>
          <w:ilvl w:val="0"/>
          <w:numId w:val="28"/>
        </w:numPr>
      </w:pPr>
      <w:r>
        <w:t>Pożyczkobiorca oraz pożyczkodawca ustalają warunki(a nie pożyczkobiorca jak do tej pory było realizowane). Kiedy te pokrywają się</w:t>
      </w:r>
      <w:r w:rsidR="009E1C89">
        <w:t xml:space="preserve">, </w:t>
      </w:r>
      <w:r w:rsidR="00410746">
        <w:t>p</w:t>
      </w:r>
      <w:r>
        <w:t>ożyczki realiz</w:t>
      </w:r>
      <w:r w:rsidR="00410746">
        <w:t>ują się automatycznie</w:t>
      </w:r>
      <w:r w:rsidR="00CB5CAF">
        <w:t xml:space="preserve"> poprzez wykonanie </w:t>
      </w:r>
      <w:r w:rsidR="00CB5CAF">
        <w:rPr>
          <w:i/>
          <w:iCs/>
        </w:rPr>
        <w:t>chaincode</w:t>
      </w:r>
      <w:r w:rsidR="00410746">
        <w:t>.</w:t>
      </w:r>
    </w:p>
    <w:p w14:paraId="2053087F" w14:textId="21B945B4" w:rsidR="00F74448" w:rsidRPr="004A1D68" w:rsidRDefault="00F74448" w:rsidP="007109A2">
      <w:pPr>
        <w:pStyle w:val="TreAkapitu"/>
        <w:numPr>
          <w:ilvl w:val="0"/>
          <w:numId w:val="28"/>
        </w:numPr>
      </w:pPr>
      <w:r>
        <w:t>Studenci wpłacają kapitał na wspólny portfel uczelni – następuje głosowanie</w:t>
      </w:r>
      <w:r w:rsidR="008278C7">
        <w:t xml:space="preserve"> (co jest jednym z popularniejszych zastosowań technologii </w:t>
      </w:r>
      <w:r w:rsidR="008278C7">
        <w:rPr>
          <w:i/>
          <w:iCs/>
        </w:rPr>
        <w:t>blockchain</w:t>
      </w:r>
      <w:r w:rsidR="008278C7">
        <w:t>)</w:t>
      </w:r>
      <w:r>
        <w:t xml:space="preserve"> wśród społeczności komu zostaje przydzielona pożyczka</w:t>
      </w:r>
    </w:p>
    <w:p w14:paraId="518A803E" w14:textId="0DB7610F" w:rsidR="00D74C49" w:rsidRDefault="00BD2049" w:rsidP="00D340D5">
      <w:pPr>
        <w:pStyle w:val="Nagwek3"/>
      </w:pPr>
      <w:bookmarkStart w:id="415" w:name="_Toc8601721"/>
      <w:bookmarkStart w:id="416" w:name="_Toc91668407"/>
      <w:r>
        <w:t>Rekomendacje w zakresie doskonalenia metod inżynierii systemów</w:t>
      </w:r>
      <w:bookmarkEnd w:id="415"/>
      <w:bookmarkEnd w:id="416"/>
    </w:p>
    <w:p w14:paraId="289F74B4" w14:textId="24801DC4" w:rsidR="00AF7162" w:rsidRDefault="00533C3C" w:rsidP="00533C3C">
      <w:pPr>
        <w:pStyle w:val="TreAkapitu"/>
      </w:pPr>
      <w:r>
        <w:t>W celu doskonalenia w zakresie inżynierii systemów</w:t>
      </w:r>
      <w:r w:rsidR="005627AF">
        <w:t xml:space="preserve"> zostaną przedstawione metody</w:t>
      </w:r>
      <w:r>
        <w:t xml:space="preserve"> </w:t>
      </w:r>
      <w:r w:rsidR="005627AF">
        <w:t>odnoszące się do poszczególnych etapów cyklu życia oprogramowania.</w:t>
      </w:r>
    </w:p>
    <w:p w14:paraId="4DF96573" w14:textId="3CC367B7" w:rsidR="00294524" w:rsidRDefault="00533C3C" w:rsidP="0087218E">
      <w:pPr>
        <w:pStyle w:val="TreAkapitu"/>
      </w:pPr>
      <w:r>
        <w:t xml:space="preserve">Kluczem do sukcesu jest dobrze przeprowadzona analiza biznesowa. </w:t>
      </w:r>
      <w:r w:rsidR="00063381">
        <w:t xml:space="preserve">Rekomendowany jest rozwój w tym kierunku poprzez </w:t>
      </w:r>
      <w:r w:rsidR="00063381" w:rsidRPr="0008781D">
        <w:rPr>
          <w:b/>
          <w:bCs/>
        </w:rPr>
        <w:t>wykorzystanie sprawdzonych źródeł wiedzy</w:t>
      </w:r>
      <w:r w:rsidR="00063381">
        <w:t xml:space="preserve"> - </w:t>
      </w:r>
      <w:r w:rsidR="00063381" w:rsidRPr="00063381">
        <w:t>BABOK (</w:t>
      </w:r>
      <w:r w:rsidR="00063381" w:rsidRPr="00063381">
        <w:rPr>
          <w:i/>
          <w:iCs/>
        </w:rPr>
        <w:t>Business Analysis Body of Knowlegde</w:t>
      </w:r>
      <w:r w:rsidR="00063381">
        <w:t>)</w:t>
      </w:r>
      <w:r w:rsidR="00AF7162">
        <w:t xml:space="preserve">. </w:t>
      </w:r>
      <w:r w:rsidR="0088399C">
        <w:t>Ważne</w:t>
      </w:r>
      <w:r w:rsidR="0087218E">
        <w:t xml:space="preserve"> jest </w:t>
      </w:r>
      <w:r w:rsidR="0087218E" w:rsidRPr="0008781D">
        <w:rPr>
          <w:b/>
          <w:bCs/>
        </w:rPr>
        <w:t>doskonalenie</w:t>
      </w:r>
      <w:r w:rsidR="0087218E">
        <w:t xml:space="preserve"> </w:t>
      </w:r>
      <w:r w:rsidR="0087218E" w:rsidRPr="0008781D">
        <w:rPr>
          <w:b/>
          <w:bCs/>
        </w:rPr>
        <w:t xml:space="preserve">umiejętności </w:t>
      </w:r>
      <w:r w:rsidR="0088399C" w:rsidRPr="0008781D">
        <w:rPr>
          <w:b/>
          <w:bCs/>
        </w:rPr>
        <w:t>modelowania</w:t>
      </w:r>
      <w:r w:rsidR="0088399C">
        <w:t xml:space="preserve"> w języku UML oraz BPMN.</w:t>
      </w:r>
      <w:r w:rsidR="002B3D0D">
        <w:t xml:space="preserve"> N</w:t>
      </w:r>
      <w:r w:rsidR="0088399C">
        <w:t>arzędziem</w:t>
      </w:r>
      <w:r w:rsidR="002B3D0D">
        <w:rPr>
          <w:i/>
          <w:iCs/>
        </w:rPr>
        <w:t xml:space="preserve"> </w:t>
      </w:r>
      <w:r w:rsidR="002B3D0D">
        <w:t>użytym podczas analizy biznesowej oraz analizy systemu informatycznego</w:t>
      </w:r>
      <w:r w:rsidR="0088399C">
        <w:t xml:space="preserve"> jest </w:t>
      </w:r>
      <w:r w:rsidR="0088399C">
        <w:rPr>
          <w:i/>
          <w:iCs/>
        </w:rPr>
        <w:t xml:space="preserve">Enterprise </w:t>
      </w:r>
      <w:r w:rsidR="0088399C" w:rsidRPr="0088399C">
        <w:rPr>
          <w:i/>
          <w:iCs/>
        </w:rPr>
        <w:t>Architect</w:t>
      </w:r>
      <w:r w:rsidR="002B3D0D">
        <w:t>, którego nauka jest godna polecenia.</w:t>
      </w:r>
      <w:r w:rsidR="0088399C">
        <w:t xml:space="preserve"> </w:t>
      </w:r>
    </w:p>
    <w:p w14:paraId="7A0EE34E" w14:textId="6744130B" w:rsidR="00294524" w:rsidRDefault="0088399C" w:rsidP="0087218E">
      <w:pPr>
        <w:pStyle w:val="TreAkapitu"/>
      </w:pPr>
      <w:r>
        <w:t>Dokonując anal</w:t>
      </w:r>
      <w:r w:rsidR="00CB1178">
        <w:t>i</w:t>
      </w:r>
      <w:r>
        <w:t>zy</w:t>
      </w:r>
      <w:r w:rsidR="00CB1178">
        <w:t>, gdzie potrzebujemy uzyskać informację i dokonać specyfikacji</w:t>
      </w:r>
      <w:r>
        <w:t xml:space="preserve"> </w:t>
      </w:r>
      <w:r w:rsidR="000765D7">
        <w:t xml:space="preserve">systemu, </w:t>
      </w:r>
      <w:r w:rsidR="00CB1178" w:rsidRPr="0008781D">
        <w:rPr>
          <w:b/>
          <w:bCs/>
        </w:rPr>
        <w:t>pomocnymi technikami</w:t>
      </w:r>
      <w:r w:rsidR="00CB1178">
        <w:t xml:space="preserve"> mogą być</w:t>
      </w:r>
      <w:r w:rsidR="00172E35">
        <w:t>:</w:t>
      </w:r>
      <w:r w:rsidR="00CB1178">
        <w:t xml:space="preserve"> </w:t>
      </w:r>
      <w:r w:rsidR="00934B6D">
        <w:t xml:space="preserve">przyjęcie roli uczestnika zewnętrznego np. klienta, prowadzenie dyskusji z ekspertami, ankiety i przeprowadzenie wywiadów czy analiza istniejących </w:t>
      </w:r>
      <w:r w:rsidR="002B3D88">
        <w:t>rozwiązań</w:t>
      </w:r>
      <w:r w:rsidR="00ED6156">
        <w:t>.</w:t>
      </w:r>
      <w:r w:rsidR="003E68A4">
        <w:t xml:space="preserve"> </w:t>
      </w:r>
    </w:p>
    <w:p w14:paraId="4F134064" w14:textId="5F40C98B" w:rsidR="00533C3C" w:rsidRDefault="003E68A4" w:rsidP="0087218E">
      <w:pPr>
        <w:pStyle w:val="TreAkapitu"/>
      </w:pPr>
      <w:r>
        <w:lastRenderedPageBreak/>
        <w:t xml:space="preserve">Podczas projektu systemu informatycznego </w:t>
      </w:r>
      <w:r w:rsidR="00C2379F">
        <w:t xml:space="preserve">należy zdefiniować reprezentację architektoniczną. </w:t>
      </w:r>
      <w:r w:rsidR="00E4035A">
        <w:t xml:space="preserve">Etap ten polega na </w:t>
      </w:r>
      <w:r w:rsidR="00E4035A" w:rsidRPr="0008781D">
        <w:rPr>
          <w:b/>
          <w:bCs/>
        </w:rPr>
        <w:t>gromadzeniu zdobytych doświadczeń</w:t>
      </w:r>
      <w:r w:rsidR="00E4035A">
        <w:t xml:space="preserve"> w podobnych systemach lub dziedzinach problemowych, tak aby wysiłek nie został zmarnowany na ponowne odkrywanie architektury.</w:t>
      </w:r>
      <w:r w:rsidR="00571A52">
        <w:t xml:space="preserve"> </w:t>
      </w:r>
      <w:r w:rsidR="003E7B75">
        <w:t xml:space="preserve">Dlatego też zalecane jest </w:t>
      </w:r>
      <w:r w:rsidR="003E7B75" w:rsidRPr="0008781D">
        <w:rPr>
          <w:b/>
          <w:bCs/>
        </w:rPr>
        <w:t>wykorzystywanie wszelkich wzorców architektonicznych</w:t>
      </w:r>
      <w:r w:rsidR="003E7B75">
        <w:t>, które stanowią gotowe elementy rozwiązujące powtarzające się problemy</w:t>
      </w:r>
      <w:r w:rsidR="00AA5557">
        <w:t xml:space="preserve"> architektoniczne.</w:t>
      </w:r>
      <w:r w:rsidR="00294524">
        <w:t xml:space="preserve"> Projektując system informatyczny należy </w:t>
      </w:r>
      <w:r w:rsidR="00294524" w:rsidRPr="00EA19FF">
        <w:rPr>
          <w:b/>
          <w:bCs/>
        </w:rPr>
        <w:t>zdefiniować modele danych</w:t>
      </w:r>
      <w:r w:rsidR="00294524">
        <w:t xml:space="preserve"> znajdujących się w nim. </w:t>
      </w:r>
      <w:r w:rsidR="00F061C7">
        <w:t>N</w:t>
      </w:r>
      <w:r w:rsidR="00F061C7" w:rsidRPr="00F061C7">
        <w:t>ależy wskazać informacje, które powinny być przechowywane w bazie danych, oraz określić ich strukturę</w:t>
      </w:r>
      <w:r w:rsidR="009B1F00">
        <w:t>.</w:t>
      </w:r>
      <w:r w:rsidR="00AE27DE">
        <w:t xml:space="preserve"> Szczególną uwagę trzeba zwrócić na takie cechy jak </w:t>
      </w:r>
      <w:r w:rsidR="00AE27DE" w:rsidRPr="001C3E94">
        <w:rPr>
          <w:u w:val="single"/>
        </w:rPr>
        <w:t>poprawność</w:t>
      </w:r>
      <w:r w:rsidR="00244C38">
        <w:t xml:space="preserve"> (zgodność z rzeczywistością)</w:t>
      </w:r>
      <w:r w:rsidR="00AE27DE">
        <w:t xml:space="preserve">, </w:t>
      </w:r>
      <w:r w:rsidR="00AE27DE" w:rsidRPr="001C3E94">
        <w:rPr>
          <w:u w:val="single"/>
        </w:rPr>
        <w:t>pełność</w:t>
      </w:r>
      <w:r w:rsidR="00244C38">
        <w:t xml:space="preserve"> (</w:t>
      </w:r>
      <w:r w:rsidR="004722DC">
        <w:t xml:space="preserve">czy </w:t>
      </w:r>
      <w:r w:rsidR="00244C38">
        <w:t xml:space="preserve">żaden z elementów nie został pominięty) </w:t>
      </w:r>
      <w:r w:rsidR="00AE27DE">
        <w:t xml:space="preserve">oraz </w:t>
      </w:r>
      <w:r w:rsidR="00AE27DE" w:rsidRPr="001C3E94">
        <w:rPr>
          <w:u w:val="single"/>
        </w:rPr>
        <w:t>istotność</w:t>
      </w:r>
      <w:r w:rsidR="00C62730">
        <w:t xml:space="preserve"> </w:t>
      </w:r>
      <w:r w:rsidR="00244C38">
        <w:t>każdego z elementów dla funkcjonowania organizacji</w:t>
      </w:r>
      <w:r w:rsidR="00AE27DE">
        <w:t xml:space="preserve">. </w:t>
      </w:r>
    </w:p>
    <w:p w14:paraId="1D9A63B4" w14:textId="126232FA" w:rsidR="00294524" w:rsidRPr="00533C3C" w:rsidRDefault="00294524" w:rsidP="0087218E">
      <w:pPr>
        <w:pStyle w:val="TreAkapitu"/>
      </w:pPr>
      <w:r>
        <w:t xml:space="preserve">Jeśli chodzi o etap implementacji </w:t>
      </w:r>
      <w:r w:rsidR="003664C4">
        <w:t xml:space="preserve">w pierwszej kolejności </w:t>
      </w:r>
      <w:r w:rsidR="0028590A">
        <w:t xml:space="preserve">trzeba </w:t>
      </w:r>
      <w:r w:rsidR="0028590A" w:rsidRPr="0008781D">
        <w:rPr>
          <w:b/>
          <w:bCs/>
        </w:rPr>
        <w:t>dobrać odpowiednie</w:t>
      </w:r>
      <w:r w:rsidR="0028590A">
        <w:t xml:space="preserve"> języki programowania, biblioteki, bazy danych oraz wszelkie narzędzia służące do tworzenia oprogramowania </w:t>
      </w:r>
      <w:r w:rsidR="0028590A" w:rsidRPr="0008781D">
        <w:rPr>
          <w:b/>
          <w:bCs/>
        </w:rPr>
        <w:t>zgodnego z przyjętymi wymaganiami oraz założeniami</w:t>
      </w:r>
      <w:r w:rsidR="0028590A">
        <w:t>. Przede wszystki</w:t>
      </w:r>
      <w:r w:rsidR="004278DD">
        <w:t>m</w:t>
      </w:r>
      <w:r w:rsidR="0028590A">
        <w:t xml:space="preserve"> </w:t>
      </w:r>
      <w:r w:rsidR="00962AE9">
        <w:t xml:space="preserve">rekomendowane jest </w:t>
      </w:r>
      <w:r w:rsidR="00962AE9" w:rsidRPr="0008781D">
        <w:rPr>
          <w:b/>
          <w:bCs/>
        </w:rPr>
        <w:t>doskonalenie umiejętności programowania</w:t>
      </w:r>
      <w:r w:rsidR="00DE7FCA">
        <w:rPr>
          <w:b/>
          <w:bCs/>
        </w:rPr>
        <w:t xml:space="preserve"> </w:t>
      </w:r>
      <w:r w:rsidR="00DE7FCA">
        <w:t xml:space="preserve">oraz </w:t>
      </w:r>
      <w:r w:rsidR="00DE7FCA" w:rsidRPr="00DE7FCA">
        <w:rPr>
          <w:b/>
          <w:bCs/>
        </w:rPr>
        <w:t>nauka technologii</w:t>
      </w:r>
      <w:r w:rsidR="00962AE9">
        <w:t>.</w:t>
      </w:r>
      <w:r w:rsidR="004278DD">
        <w:t xml:space="preserve"> </w:t>
      </w:r>
      <w:r w:rsidR="00336937">
        <w:t>B</w:t>
      </w:r>
      <w:r w:rsidR="00E718FE">
        <w:t>ez znajomości obsługi danych narzędzi będą one bezużyteczne. Głównym i priorytetowym źródłem wiedzy w tym przypadku jest</w:t>
      </w:r>
      <w:r w:rsidR="00E718FE" w:rsidRPr="0008781D">
        <w:rPr>
          <w:b/>
          <w:bCs/>
        </w:rPr>
        <w:t xml:space="preserve"> dokumentacja</w:t>
      </w:r>
      <w:r w:rsidR="00E718FE">
        <w:t>.</w:t>
      </w:r>
      <w:r w:rsidR="00B9736A">
        <w:t xml:space="preserve"> W przypadku kiedy nie możemy rozwiązać naszego problemu w oparciu o dokumentacje</w:t>
      </w:r>
      <w:r w:rsidR="00DE5895">
        <w:t>,</w:t>
      </w:r>
      <w:r w:rsidR="00B9736A">
        <w:t xml:space="preserve"> dobrym sposobem będzie próba odnalezienia rozwiązania na </w:t>
      </w:r>
      <w:r w:rsidR="00B9736A" w:rsidRPr="00544BDA">
        <w:rPr>
          <w:b/>
          <w:bCs/>
        </w:rPr>
        <w:t>for</w:t>
      </w:r>
      <w:r w:rsidR="006C1E26">
        <w:rPr>
          <w:b/>
          <w:bCs/>
        </w:rPr>
        <w:t>um</w:t>
      </w:r>
      <w:r w:rsidR="00B9736A" w:rsidRPr="00544BDA">
        <w:rPr>
          <w:b/>
          <w:bCs/>
        </w:rPr>
        <w:t xml:space="preserve"> internetowych</w:t>
      </w:r>
      <w:r w:rsidR="00B9736A">
        <w:t xml:space="preserve"> związanych z daną tematyką</w:t>
      </w:r>
      <w:r w:rsidR="006300FF">
        <w:t xml:space="preserve"> (np. </w:t>
      </w:r>
      <w:r w:rsidR="00867E5F">
        <w:rPr>
          <w:i/>
          <w:iCs/>
        </w:rPr>
        <w:t>s</w:t>
      </w:r>
      <w:r w:rsidR="006300FF">
        <w:rPr>
          <w:i/>
          <w:iCs/>
        </w:rPr>
        <w:t>tackoverflow</w:t>
      </w:r>
      <w:r w:rsidR="00867E5F">
        <w:rPr>
          <w:i/>
          <w:iCs/>
        </w:rPr>
        <w:t>.com</w:t>
      </w:r>
      <w:r w:rsidR="006300FF">
        <w:t>)</w:t>
      </w:r>
      <w:r w:rsidR="00B9736A">
        <w:t xml:space="preserve"> </w:t>
      </w:r>
      <w:r w:rsidR="00B42333">
        <w:t xml:space="preserve"> </w:t>
      </w:r>
    </w:p>
    <w:p w14:paraId="4966B9F1" w14:textId="77777777" w:rsidR="00581CE0" w:rsidRDefault="00E63228" w:rsidP="00D340D5">
      <w:pPr>
        <w:pStyle w:val="Nagwek2"/>
      </w:pPr>
      <w:bookmarkStart w:id="417" w:name="_Toc490182474"/>
      <w:bookmarkStart w:id="418" w:name="_Toc8601722"/>
      <w:bookmarkStart w:id="419" w:name="_Toc91668408"/>
      <w:r w:rsidRPr="009A01A7">
        <w:t>Wnioski</w:t>
      </w:r>
      <w:bookmarkEnd w:id="417"/>
      <w:bookmarkEnd w:id="418"/>
      <w:bookmarkEnd w:id="419"/>
    </w:p>
    <w:p w14:paraId="04F83037" w14:textId="77777777" w:rsidR="00FA6A87" w:rsidRPr="00FA6A87" w:rsidRDefault="00FA6A87" w:rsidP="00FA6A87">
      <w:pPr>
        <w:pStyle w:val="TreAkapitu"/>
      </w:pPr>
    </w:p>
    <w:p w14:paraId="405E6368" w14:textId="77777777" w:rsidR="00F95642" w:rsidRPr="009A01A7" w:rsidRDefault="00F95642">
      <w:pPr>
        <w:rPr>
          <w:rFonts w:eastAsia="Calibri" w:cs="Times New Roman"/>
          <w:szCs w:val="20"/>
          <w:lang w:eastAsia="pl-PL"/>
        </w:rPr>
      </w:pPr>
      <w:r w:rsidRPr="009A01A7">
        <w:br w:type="page"/>
      </w:r>
    </w:p>
    <w:p w14:paraId="001853D1" w14:textId="77777777" w:rsidR="00E46D4F" w:rsidRDefault="00EE5099" w:rsidP="00D340D5">
      <w:pPr>
        <w:pStyle w:val="Nagwek1"/>
        <w:numPr>
          <w:ilvl w:val="0"/>
          <w:numId w:val="0"/>
        </w:numPr>
      </w:pPr>
      <w:bookmarkStart w:id="420" w:name="_Toc350197594"/>
      <w:bookmarkStart w:id="421" w:name="_Toc490182475"/>
      <w:bookmarkStart w:id="422" w:name="_Toc8601723"/>
      <w:bookmarkStart w:id="423" w:name="_Toc91668409"/>
      <w:bookmarkEnd w:id="4"/>
      <w:r w:rsidRPr="009A01A7">
        <w:lastRenderedPageBreak/>
        <w:t>Zakończenie</w:t>
      </w:r>
      <w:bookmarkEnd w:id="420"/>
      <w:bookmarkEnd w:id="421"/>
      <w:bookmarkEnd w:id="422"/>
      <w:bookmarkEnd w:id="423"/>
    </w:p>
    <w:p w14:paraId="405433E5" w14:textId="77777777" w:rsidR="008476BC" w:rsidRDefault="008476BC" w:rsidP="008476BC">
      <w:pPr>
        <w:pStyle w:val="TreAkapitu"/>
      </w:pPr>
    </w:p>
    <w:p w14:paraId="7957B028" w14:textId="77777777" w:rsidR="00E90296" w:rsidRDefault="00E90296" w:rsidP="008476BC">
      <w:pPr>
        <w:pStyle w:val="TreAkapitu"/>
      </w:pPr>
    </w:p>
    <w:p w14:paraId="340DDF73" w14:textId="77777777" w:rsidR="00E90296" w:rsidRPr="008476BC" w:rsidRDefault="00E90296" w:rsidP="008476BC">
      <w:pPr>
        <w:pStyle w:val="TreAkapitu"/>
      </w:pPr>
    </w:p>
    <w:p w14:paraId="13420E6E" w14:textId="77777777" w:rsidR="00B72A65" w:rsidRDefault="00B72A65">
      <w:pPr>
        <w:rPr>
          <w:rFonts w:eastAsia="Calibri" w:cs="Times New Roman"/>
          <w:b/>
          <w:caps/>
          <w:sz w:val="28"/>
          <w:lang w:eastAsia="pl-PL"/>
        </w:rPr>
      </w:pPr>
      <w:bookmarkStart w:id="424" w:name="_Toc350197595"/>
      <w:r>
        <w:br w:type="page"/>
      </w:r>
    </w:p>
    <w:p w14:paraId="683048A8" w14:textId="77777777" w:rsidR="005C1024" w:rsidRDefault="005C1024" w:rsidP="00D340D5">
      <w:pPr>
        <w:pStyle w:val="Nagwek1"/>
        <w:numPr>
          <w:ilvl w:val="0"/>
          <w:numId w:val="0"/>
        </w:numPr>
      </w:pPr>
      <w:bookmarkStart w:id="425" w:name="_Toc8601724"/>
      <w:bookmarkStart w:id="426" w:name="_Toc91668410"/>
      <w:bookmarkEnd w:id="424"/>
      <w:r>
        <w:lastRenderedPageBreak/>
        <w:t>BIBLIOGRAFIA</w:t>
      </w:r>
      <w:bookmarkEnd w:id="425"/>
      <w:bookmarkEnd w:id="426"/>
    </w:p>
    <w:p w14:paraId="304DFCA7" w14:textId="46BD1694" w:rsidR="007F5D7F" w:rsidRDefault="00007C02" w:rsidP="007F5D7F">
      <w:pPr>
        <w:pStyle w:val="TreAkapitu"/>
      </w:pPr>
      <w:r w:rsidRPr="00007C02">
        <w:rPr>
          <w:highlight w:val="green"/>
        </w:rPr>
        <w:t>W tym miejscu należy osadzić generowany automatycznie spis pozycji literaturowych do których odwołujemy się w pracy. Należy wykorzystać narzędzie MENDELEY - jest ono darmowe i pozwala zapanować nad literaturą i przypisami. Przypisy literaturowe proszę tworzyć w zgodzie ze standardem cytowań IEEE. Wykaz literatury musi być numerowany tj. nr, bez kropki w nawiasach kwadratowych i posortowany alfabetycznie (trzeba to skonfigurować we wtyczce mendeley dla MS Office)</w:t>
      </w:r>
    </w:p>
    <w:p w14:paraId="5F17FBB6" w14:textId="77777777" w:rsidR="007F5D7F" w:rsidRPr="007F5D7F" w:rsidRDefault="007F5D7F" w:rsidP="007F5D7F">
      <w:pPr>
        <w:pStyle w:val="TreAkapitu"/>
      </w:pPr>
    </w:p>
    <w:p w14:paraId="3AE272A7"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inclair Davidson , Primavera De Filippi, Jason Potts, </w:t>
      </w:r>
      <w:r w:rsidRPr="00A13C8D">
        <w:rPr>
          <w:rFonts w:eastAsia="Calibri" w:cs="Times New Roman"/>
          <w:b/>
          <w:bCs/>
          <w:szCs w:val="24"/>
          <w:lang w:val="en-US"/>
        </w:rPr>
        <w:t>„</w:t>
      </w:r>
      <w:r w:rsidRPr="00A13C8D">
        <w:rPr>
          <w:rFonts w:eastAsia="Calibri" w:cs="Times New Roman"/>
          <w:b/>
          <w:bCs/>
          <w:i/>
          <w:iCs/>
          <w:szCs w:val="24"/>
          <w:lang w:val="en-US"/>
        </w:rPr>
        <w:t>Economics of Blockchain</w:t>
      </w:r>
      <w:r w:rsidRPr="00A13C8D">
        <w:rPr>
          <w:rFonts w:eastAsia="Calibri" w:cs="Times New Roman"/>
          <w:b/>
          <w:bCs/>
          <w:szCs w:val="24"/>
          <w:lang w:val="en-US"/>
        </w:rPr>
        <w:t>”</w:t>
      </w:r>
    </w:p>
    <w:p w14:paraId="1C553E4C"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Nikhil Yadav, Sarasvathi V </w:t>
      </w:r>
      <w:r w:rsidRPr="00A13C8D">
        <w:rPr>
          <w:rFonts w:eastAsia="Calibri" w:cs="Times New Roman"/>
          <w:b/>
          <w:bCs/>
          <w:i/>
          <w:iCs/>
          <w:szCs w:val="24"/>
          <w:lang w:val="en-US"/>
        </w:rPr>
        <w:t>„Venturing Crowdfunding using Smart Contracts in Blockchain”</w:t>
      </w:r>
    </w:p>
    <w:p w14:paraId="0D43A3FB"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Satoshi Nakamoto,</w:t>
      </w:r>
      <w:r w:rsidRPr="00A13C8D">
        <w:rPr>
          <w:rFonts w:eastAsia="Calibri" w:cs="Times New Roman"/>
          <w:b/>
          <w:bCs/>
          <w:i/>
          <w:iCs/>
          <w:szCs w:val="24"/>
          <w:lang w:val="en-US"/>
        </w:rPr>
        <w:t>“Bitcoin: A Peer-to-Peer Electronic Cash System”</w:t>
      </w:r>
    </w:p>
    <w:p w14:paraId="5BEAE7FE" w14:textId="2D1BAD44" w:rsidR="00515E41" w:rsidRDefault="007F5D7F" w:rsidP="00515E41">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t xml:space="preserve">Huasheng Zhu, Zach Zhizhong Zhou, </w:t>
      </w:r>
      <w:r w:rsidRPr="00A13C8D">
        <w:rPr>
          <w:rFonts w:eastAsia="Calibri" w:cs="Times New Roman"/>
          <w:b/>
          <w:bCs/>
          <w:i/>
          <w:iCs/>
          <w:szCs w:val="24"/>
          <w:lang w:val="en-US"/>
        </w:rPr>
        <w:t>„Analysis and outlook of applications of blockchain technology to equity crowdfunding in China”</w:t>
      </w:r>
    </w:p>
    <w:p w14:paraId="19D2E006" w14:textId="068153D8" w:rsidR="00515E41" w:rsidRPr="00515E41" w:rsidRDefault="00515E41" w:rsidP="00515E41">
      <w:pPr>
        <w:pStyle w:val="TreAkapitu"/>
        <w:numPr>
          <w:ilvl w:val="0"/>
          <w:numId w:val="5"/>
        </w:numPr>
        <w:rPr>
          <w:szCs w:val="24"/>
          <w:lang w:val="en-US" w:eastAsia="en-US"/>
        </w:rPr>
      </w:pPr>
      <w:r w:rsidRPr="00515E41">
        <w:rPr>
          <w:color w:val="222222"/>
          <w:szCs w:val="24"/>
          <w:shd w:val="clear" w:color="auto" w:fill="FFFFFF"/>
        </w:rPr>
        <w:t>Nofer, M., Gomber, P., Hinz, O., &amp; Schiereck, D. (2017). Blockchain. </w:t>
      </w:r>
      <w:r w:rsidRPr="00515E41">
        <w:rPr>
          <w:i/>
          <w:iCs/>
          <w:color w:val="222222"/>
          <w:szCs w:val="24"/>
          <w:shd w:val="clear" w:color="auto" w:fill="FFFFFF"/>
        </w:rPr>
        <w:t>Business &amp; Information Systems Engineering</w:t>
      </w:r>
      <w:r w:rsidRPr="00515E41">
        <w:rPr>
          <w:color w:val="222222"/>
          <w:szCs w:val="24"/>
          <w:shd w:val="clear" w:color="auto" w:fill="FFFFFF"/>
        </w:rPr>
        <w:t>, </w:t>
      </w:r>
      <w:r w:rsidRPr="00515E41">
        <w:rPr>
          <w:i/>
          <w:iCs/>
          <w:color w:val="222222"/>
          <w:szCs w:val="24"/>
          <w:shd w:val="clear" w:color="auto" w:fill="FFFFFF"/>
        </w:rPr>
        <w:t>59</w:t>
      </w:r>
      <w:r w:rsidRPr="00515E41">
        <w:rPr>
          <w:color w:val="222222"/>
          <w:szCs w:val="24"/>
          <w:shd w:val="clear" w:color="auto" w:fill="FFFFFF"/>
        </w:rPr>
        <w:t>(3), 183-187.</w:t>
      </w:r>
    </w:p>
    <w:p w14:paraId="6D9C2F16"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Technologia blockchain crowdfunding: zastosowania, korzyści i oczekiwania</w:t>
      </w:r>
      <w:r w:rsidRPr="00A13C8D">
        <w:rPr>
          <w:rFonts w:eastAsia="Calibri" w:cs="Times New Roman"/>
          <w:b/>
          <w:bCs/>
          <w:szCs w:val="24"/>
        </w:rPr>
        <w:t>”</w:t>
      </w:r>
    </w:p>
    <w:p w14:paraId="1BC74FC3" w14:textId="7E4FB3DB"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Rozwój systemów crowdfundingu – modele, oczekiwania i uwarunkowania</w:t>
      </w:r>
      <w:r w:rsidRPr="00A13C8D">
        <w:rPr>
          <w:rFonts w:eastAsia="Calibri" w:cs="Times New Roman"/>
          <w:b/>
          <w:bCs/>
          <w:szCs w:val="24"/>
        </w:rPr>
        <w:t>”</w:t>
      </w:r>
    </w:p>
    <w:p w14:paraId="52B3E340" w14:textId="006CB86A" w:rsidR="00EB4385" w:rsidRPr="00BD52DE" w:rsidRDefault="00EB4385" w:rsidP="006B4A65">
      <w:pPr>
        <w:pStyle w:val="TreAkapitu"/>
        <w:numPr>
          <w:ilvl w:val="0"/>
          <w:numId w:val="5"/>
        </w:numPr>
        <w:rPr>
          <w:b/>
          <w:bCs/>
          <w:i/>
          <w:iCs/>
          <w:szCs w:val="24"/>
        </w:rPr>
      </w:pPr>
      <w:r w:rsidRPr="00BD52DE">
        <w:rPr>
          <w:color w:val="000000"/>
          <w:szCs w:val="24"/>
          <w:shd w:val="clear" w:color="auto" w:fill="FFFFFF"/>
        </w:rPr>
        <w:t>K.Król, „</w:t>
      </w:r>
      <w:r w:rsidRPr="00BD52DE">
        <w:rPr>
          <w:b/>
          <w:bCs/>
          <w:i/>
          <w:iCs/>
          <w:color w:val="000000"/>
          <w:szCs w:val="24"/>
          <w:shd w:val="clear" w:color="auto" w:fill="FFFFFF"/>
        </w:rPr>
        <w:t>Finansowanie społecznościowe jako źródło finansowania przedsięwzięć w Polsce”</w:t>
      </w:r>
    </w:p>
    <w:p w14:paraId="484BAD8D"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Dariusz Dziuba,</w:t>
      </w:r>
      <w:r w:rsidRPr="00A13C8D">
        <w:rPr>
          <w:rFonts w:eastAsia="Calibri" w:cs="Times New Roman"/>
          <w:b/>
          <w:bCs/>
          <w:i/>
          <w:iCs/>
          <w:szCs w:val="24"/>
        </w:rPr>
        <w:t xml:space="preserve"> „Finansowanie społecznościowe: prognozy długookresowe vs. uwarunkowania rozwoju”</w:t>
      </w:r>
    </w:p>
    <w:p w14:paraId="1A4DDF87" w14:textId="175C2E37"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Piotr Międlar, </w:t>
      </w:r>
      <w:r w:rsidRPr="00A13C8D">
        <w:rPr>
          <w:rFonts w:eastAsia="Calibri" w:cs="Times New Roman"/>
          <w:b/>
          <w:bCs/>
          <w:szCs w:val="24"/>
        </w:rPr>
        <w:t>„</w:t>
      </w:r>
      <w:r w:rsidRPr="00A13C8D">
        <w:rPr>
          <w:rFonts w:eastAsia="Calibri" w:cs="Times New Roman"/>
          <w:b/>
          <w:bCs/>
          <w:i/>
          <w:iCs/>
          <w:szCs w:val="24"/>
        </w:rPr>
        <w:t>Blockchain w systemie finansowym</w:t>
      </w:r>
      <w:r w:rsidRPr="00A13C8D">
        <w:rPr>
          <w:rFonts w:eastAsia="Calibri" w:cs="Times New Roman"/>
          <w:b/>
          <w:bCs/>
          <w:szCs w:val="24"/>
        </w:rPr>
        <w:t>”</w:t>
      </w:r>
    </w:p>
    <w:p w14:paraId="4665BC49" w14:textId="794FCF38" w:rsidR="007D4EF8" w:rsidRPr="007D4EF8" w:rsidRDefault="007D4EF8" w:rsidP="007D4EF8">
      <w:pPr>
        <w:pStyle w:val="TreAkapitu"/>
        <w:numPr>
          <w:ilvl w:val="0"/>
          <w:numId w:val="5"/>
        </w:numPr>
        <w:rPr>
          <w:lang w:eastAsia="en-US"/>
        </w:rPr>
      </w:pPr>
      <w:r w:rsidRPr="007D4EF8">
        <w:rPr>
          <w:lang w:eastAsia="en-US"/>
        </w:rPr>
        <w:t xml:space="preserve">Raful P. Naik, </w:t>
      </w:r>
      <w:r w:rsidR="00242643">
        <w:rPr>
          <w:lang w:eastAsia="en-US"/>
        </w:rPr>
        <w:t>„</w:t>
      </w:r>
      <w:r w:rsidRPr="00242643">
        <w:rPr>
          <w:b/>
          <w:bCs/>
          <w:i/>
          <w:iCs/>
          <w:lang w:eastAsia="en-US"/>
        </w:rPr>
        <w:t>Optimising the SHA256 Hashing Algorithm for Faster and More Efficient Bitcoin Mining</w:t>
      </w:r>
      <w:r w:rsidR="00242643">
        <w:rPr>
          <w:b/>
          <w:bCs/>
          <w:i/>
          <w:iCs/>
          <w:lang w:eastAsia="en-US"/>
        </w:rPr>
        <w:t>”</w:t>
      </w:r>
    </w:p>
    <w:p w14:paraId="388507B3"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Agnieszka Szewczyk, „</w:t>
      </w:r>
      <w:r w:rsidRPr="00A13C8D">
        <w:rPr>
          <w:rFonts w:eastAsia="Calibri" w:cs="Times New Roman"/>
          <w:b/>
          <w:bCs/>
          <w:i/>
          <w:iCs/>
          <w:szCs w:val="24"/>
        </w:rPr>
        <w:t>Wykorzystanie aplikacji mobilnych mediów społecznościowych”</w:t>
      </w:r>
    </w:p>
    <w:p w14:paraId="4A419AFB" w14:textId="77777777" w:rsidR="001E1E42" w:rsidRDefault="007F5D7F" w:rsidP="001E1E42">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lastRenderedPageBreak/>
        <w:t xml:space="preserve">Primavera De Filippi, </w:t>
      </w:r>
      <w:r w:rsidRPr="00A13C8D">
        <w:rPr>
          <w:rFonts w:eastAsia="Calibri" w:cs="Times New Roman"/>
          <w:b/>
          <w:bCs/>
          <w:i/>
          <w:iCs/>
          <w:szCs w:val="24"/>
          <w:lang w:val="en-US"/>
        </w:rPr>
        <w:t>„Blockchain-based Crowdfunding: what impact on artistic production and art consumption?”</w:t>
      </w:r>
    </w:p>
    <w:p w14:paraId="0D76F223" w14:textId="14405909" w:rsidR="001E1E42" w:rsidRDefault="00A36952" w:rsidP="001E1E42">
      <w:pPr>
        <w:numPr>
          <w:ilvl w:val="0"/>
          <w:numId w:val="5"/>
        </w:numPr>
        <w:spacing w:after="160" w:line="360" w:lineRule="auto"/>
        <w:jc w:val="both"/>
        <w:rPr>
          <w:b/>
          <w:bCs/>
          <w:i/>
          <w:iCs/>
        </w:rPr>
      </w:pPr>
      <w:r>
        <w:t xml:space="preserve">Katarzyna Ciupa, </w:t>
      </w:r>
      <w:r w:rsidRPr="001E1E42">
        <w:rPr>
          <w:b/>
          <w:bCs/>
          <w:i/>
          <w:iCs/>
        </w:rPr>
        <w:t>„Warianty zastosowania koncepcji blockchain a modele ich doboru”</w:t>
      </w:r>
    </w:p>
    <w:p w14:paraId="03A45C6E" w14:textId="5E9D2657" w:rsidR="001E1E42" w:rsidRPr="001E1E42" w:rsidRDefault="001E1E42" w:rsidP="001E1E42">
      <w:pPr>
        <w:pStyle w:val="TreAkapitu"/>
        <w:numPr>
          <w:ilvl w:val="0"/>
          <w:numId w:val="5"/>
        </w:numPr>
        <w:rPr>
          <w:b/>
          <w:bCs/>
          <w:i/>
          <w:iCs/>
          <w:lang w:eastAsia="en-US"/>
        </w:rPr>
      </w:pPr>
      <w:r>
        <w:t>Krzysztof Piech, „</w:t>
      </w:r>
      <w:r w:rsidRPr="001E1E42">
        <w:rPr>
          <w:b/>
          <w:bCs/>
          <w:i/>
          <w:iCs/>
        </w:rPr>
        <w:t>Leksykon pojęć na temat technologii blockchain oraz kryptowalut</w:t>
      </w:r>
      <w:r w:rsidR="0010711C">
        <w:rPr>
          <w:b/>
          <w:bCs/>
          <w:i/>
          <w:iCs/>
        </w:rPr>
        <w:t>”</w:t>
      </w:r>
    </w:p>
    <w:p w14:paraId="292ACEF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6A5197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5723048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7570957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7B21DBF3"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5CFFF9A1"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6318752B"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3C53F11A"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7B553D4C"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101D780F"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55939D3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r w:rsidRPr="00A13C8D">
        <w:rPr>
          <w:rFonts w:ascii="ff1" w:eastAsia="Times New Roman" w:hAnsi="ff1" w:cs="Times New Roman"/>
          <w:color w:val="231F20"/>
          <w:sz w:val="84"/>
          <w:szCs w:val="84"/>
          <w:lang w:val="en-US" w:eastAsia="pl-PL"/>
        </w:rPr>
        <w:t>nancial intermediation by FinTech: a</w:t>
      </w:r>
    </w:p>
    <w:p w14:paraId="1B02D8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rowdfunding and blockchain</w:t>
      </w:r>
    </w:p>
    <w:p w14:paraId="572D874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ial intermediation by FinTech: a</w:t>
      </w:r>
    </w:p>
    <w:p w14:paraId="08AB8BB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r w:rsidRPr="00A13C8D">
        <w:rPr>
          <w:rFonts w:ascii="ff1" w:eastAsia="Times New Roman" w:hAnsi="ff1" w:cs="Times New Roman"/>
          <w:color w:val="231F20"/>
          <w:sz w:val="84"/>
          <w:szCs w:val="84"/>
          <w:lang w:eastAsia="pl-PL"/>
        </w:rPr>
        <w:t>review on c</w:t>
      </w:r>
    </w:p>
    <w:p w14:paraId="424FD9F0" w14:textId="0049E483" w:rsidR="00DB693C" w:rsidRDefault="007F5D7F" w:rsidP="00DB693C">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t>Cynthia Weiyi Cai, “</w:t>
      </w:r>
      <w:r w:rsidRPr="00A13C8D">
        <w:rPr>
          <w:rFonts w:eastAsia="Calibri" w:cs="Times New Roman"/>
          <w:b/>
          <w:bCs/>
          <w:i/>
          <w:iCs/>
          <w:szCs w:val="24"/>
          <w:lang w:val="en-US"/>
        </w:rPr>
        <w:t xml:space="preserve">Disruption of </w:t>
      </w:r>
      <w:r w:rsidRPr="00A13C8D">
        <w:rPr>
          <w:rFonts w:eastAsia="Calibri" w:cs="Times New Roman"/>
          <w:b/>
          <w:bCs/>
          <w:i/>
          <w:iCs/>
          <w:szCs w:val="24"/>
        </w:rPr>
        <w:t>ﬁ</w:t>
      </w:r>
      <w:r w:rsidRPr="00A13C8D">
        <w:rPr>
          <w:rFonts w:eastAsia="Calibri" w:cs="Times New Roman"/>
          <w:b/>
          <w:bCs/>
          <w:i/>
          <w:iCs/>
          <w:szCs w:val="24"/>
          <w:lang w:val="en-US"/>
        </w:rPr>
        <w:t>nancial intermediation by FinTech: a review on crowdfunding and blockchain</w:t>
      </w:r>
      <w:r w:rsidR="00DB693C">
        <w:rPr>
          <w:rFonts w:eastAsia="Calibri" w:cs="Times New Roman"/>
          <w:b/>
          <w:bCs/>
          <w:i/>
          <w:iCs/>
          <w:szCs w:val="24"/>
          <w:lang w:val="en-US"/>
        </w:rPr>
        <w:t>”</w:t>
      </w:r>
    </w:p>
    <w:p w14:paraId="02D04A28" w14:textId="16E60542" w:rsidR="00DB693C" w:rsidRPr="003F6E13" w:rsidRDefault="00DB693C" w:rsidP="00DB693C">
      <w:pPr>
        <w:pStyle w:val="TreAkapitu"/>
        <w:numPr>
          <w:ilvl w:val="0"/>
          <w:numId w:val="5"/>
        </w:numPr>
        <w:rPr>
          <w:b/>
          <w:bCs/>
          <w:i/>
          <w:iCs/>
          <w:lang w:val="en-US" w:eastAsia="en-US"/>
        </w:rPr>
      </w:pPr>
      <w:r w:rsidRPr="00DB693C">
        <w:rPr>
          <w:lang w:val="en-US" w:eastAsia="en-US"/>
        </w:rPr>
        <w:t xml:space="preserve">Martin Valenta, Philipp Sandner, </w:t>
      </w:r>
      <w:r w:rsidRPr="00DB693C">
        <w:rPr>
          <w:b/>
          <w:bCs/>
          <w:i/>
          <w:iCs/>
          <w:lang w:val="en-US" w:eastAsia="en-US"/>
        </w:rPr>
        <w:t>„Comparison of Ethereum, Hyperledger Fabric and Corda”</w:t>
      </w:r>
      <w:r w:rsidR="00E261B7">
        <w:rPr>
          <w:i/>
          <w:iCs/>
          <w:lang w:val="en-US" w:eastAsia="en-US"/>
        </w:rPr>
        <w:t xml:space="preserve">, </w:t>
      </w:r>
      <w:r w:rsidR="00E261B7" w:rsidRPr="00D52CF5">
        <w:rPr>
          <w:lang w:val="en-US" w:eastAsia="en-US"/>
        </w:rPr>
        <w:t>Czerwiec 2017, FSBC Working Paper</w:t>
      </w:r>
    </w:p>
    <w:p w14:paraId="116466A8" w14:textId="107F772A" w:rsidR="003F6E13" w:rsidRPr="00DB693C" w:rsidRDefault="003F6E13" w:rsidP="00DB693C">
      <w:pPr>
        <w:pStyle w:val="TreAkapitu"/>
        <w:numPr>
          <w:ilvl w:val="0"/>
          <w:numId w:val="5"/>
        </w:numPr>
        <w:rPr>
          <w:b/>
          <w:bCs/>
          <w:i/>
          <w:iCs/>
          <w:lang w:val="en-US" w:eastAsia="en-US"/>
        </w:rPr>
      </w:pPr>
      <w:r>
        <w:t xml:space="preserve">Monika Sitarska-Buba, </w:t>
      </w:r>
      <w:r w:rsidRPr="00067851">
        <w:rPr>
          <w:b/>
          <w:bCs/>
          <w:i/>
          <w:iCs/>
        </w:rPr>
        <w:t>„ARCHITEKTURA SYSTEMÓW BLOCKCHAIN 2.0”</w:t>
      </w:r>
      <w:r>
        <w:t xml:space="preserve"> , Uniwersytet Ekonomiczny we Wrocławiu</w:t>
      </w:r>
    </w:p>
    <w:p w14:paraId="0C876397"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Maciej Gil,</w:t>
      </w:r>
      <w:r w:rsidRPr="00A13C8D">
        <w:rPr>
          <w:rFonts w:eastAsia="Calibri" w:cs="Times New Roman"/>
          <w:b/>
          <w:bCs/>
          <w:i/>
          <w:iCs/>
          <w:szCs w:val="24"/>
        </w:rPr>
        <w:t xml:space="preserve"> “Inżynieria oprogramowania”</w:t>
      </w:r>
    </w:p>
    <w:p w14:paraId="41044F14"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Krzysztof Wąsek, </w:t>
      </w:r>
      <w:r w:rsidRPr="00A13C8D">
        <w:rPr>
          <w:rFonts w:eastAsia="Calibri" w:cs="Times New Roman"/>
          <w:b/>
          <w:bCs/>
          <w:i/>
          <w:iCs/>
          <w:szCs w:val="24"/>
        </w:rPr>
        <w:t>„Rola mediów społecznościowych oraz ich wpływ na procesy rekrutacji pracowników”</w:t>
      </w:r>
    </w:p>
    <w:p w14:paraId="5D5A8715"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Michał Chmielecki, </w:t>
      </w:r>
      <w:r w:rsidRPr="00A13C8D">
        <w:rPr>
          <w:rFonts w:eastAsia="Calibri" w:cs="Times New Roman"/>
          <w:b/>
          <w:bCs/>
          <w:i/>
          <w:iCs/>
          <w:szCs w:val="24"/>
        </w:rPr>
        <w:t>„Rekrutacja z wykorzystaniem mediów społecznościowych – wyniki badań”</w:t>
      </w:r>
    </w:p>
    <w:p w14:paraId="74FD2224" w14:textId="77777777" w:rsidR="007F5D7F" w:rsidRPr="00072069" w:rsidRDefault="007F5D7F" w:rsidP="007F5D7F">
      <w:pPr>
        <w:pStyle w:val="TreAkapitu"/>
        <w:numPr>
          <w:ilvl w:val="0"/>
          <w:numId w:val="5"/>
        </w:numPr>
      </w:pPr>
      <w:r w:rsidRPr="00A13C8D">
        <w:rPr>
          <w:szCs w:val="24"/>
          <w:lang w:eastAsia="en-US"/>
        </w:rPr>
        <w:t xml:space="preserve">Kamila Tomczyk, Ilona Pawełoszek, </w:t>
      </w:r>
      <w:r w:rsidRPr="00A13C8D">
        <w:rPr>
          <w:b/>
          <w:bCs/>
          <w:i/>
          <w:iCs/>
          <w:szCs w:val="24"/>
          <w:lang w:eastAsia="en-US"/>
        </w:rPr>
        <w:t>„Zarządzanie relacjami z klientami banków spółdzielczych z wykorzystaniem mediów społecznościowych</w:t>
      </w:r>
      <w:r>
        <w:rPr>
          <w:b/>
          <w:bCs/>
          <w:i/>
          <w:iCs/>
          <w:szCs w:val="24"/>
          <w:lang w:eastAsia="en-US"/>
        </w:rPr>
        <w:t>”</w:t>
      </w:r>
    </w:p>
    <w:p w14:paraId="2E13C666" w14:textId="77777777" w:rsidR="007F5D7F" w:rsidRDefault="007F5D7F" w:rsidP="007F5D7F">
      <w:pPr>
        <w:pStyle w:val="TreAkapitu"/>
        <w:numPr>
          <w:ilvl w:val="0"/>
          <w:numId w:val="5"/>
        </w:numPr>
      </w:pPr>
      <w:r w:rsidRPr="00072069">
        <w:t xml:space="preserve">Wyrozębski P., Metodyka PRINCE2 [w] </w:t>
      </w:r>
      <w:r>
        <w:t>„</w:t>
      </w:r>
      <w:r w:rsidRPr="00072069">
        <w:rPr>
          <w:b/>
          <w:bCs/>
          <w:i/>
          <w:iCs/>
        </w:rPr>
        <w:t>Metodyki zarządzania projektami”,</w:t>
      </w:r>
      <w:r w:rsidRPr="00072069">
        <w:t xml:space="preserve"> wyd. Bizarre, Warszawa 2011</w:t>
      </w:r>
    </w:p>
    <w:p w14:paraId="47AF12B1" w14:textId="77777777" w:rsidR="007F5D7F" w:rsidRDefault="007F5D7F" w:rsidP="007F5D7F">
      <w:pPr>
        <w:pStyle w:val="TreAkapitu"/>
        <w:numPr>
          <w:ilvl w:val="0"/>
          <w:numId w:val="5"/>
        </w:numPr>
        <w:rPr>
          <w:lang w:val="en-US"/>
        </w:rPr>
      </w:pPr>
      <w:r w:rsidRPr="00F22ED5">
        <w:rPr>
          <w:lang w:val="en-US"/>
        </w:rPr>
        <w:t xml:space="preserve">International Institute of Business Analysis </w:t>
      </w:r>
      <w:r>
        <w:rPr>
          <w:lang w:val="en-US"/>
        </w:rPr>
        <w:t>“</w:t>
      </w:r>
      <w:r w:rsidRPr="00F22ED5">
        <w:rPr>
          <w:b/>
          <w:bCs/>
          <w:i/>
          <w:iCs/>
          <w:lang w:val="en-US"/>
        </w:rPr>
        <w:t>BABOK® v3 A GUIDE TO THE BUSINESS ANALYSIS BODY OF KNOWLEDGE</w:t>
      </w:r>
      <w:r>
        <w:rPr>
          <w:lang w:val="en-US"/>
        </w:rPr>
        <w:t>”</w:t>
      </w:r>
    </w:p>
    <w:p w14:paraId="5DBE8AB3" w14:textId="50D104F5" w:rsidR="00ED710B" w:rsidRPr="00832ED4" w:rsidRDefault="00ED710B" w:rsidP="007F5D7F">
      <w:pPr>
        <w:pStyle w:val="TreAkapitu"/>
        <w:numPr>
          <w:ilvl w:val="0"/>
          <w:numId w:val="5"/>
        </w:numPr>
        <w:rPr>
          <w:b/>
          <w:bCs/>
          <w:i/>
          <w:iCs/>
        </w:rPr>
      </w:pPr>
      <w:r w:rsidRPr="00ED710B">
        <w:t>R.W.Griffin</w:t>
      </w:r>
      <w:r>
        <w:t>,</w:t>
      </w:r>
      <w:r w:rsidRPr="00ED710B">
        <w:rPr>
          <w:b/>
          <w:bCs/>
          <w:i/>
          <w:iCs/>
        </w:rPr>
        <w:t xml:space="preserve"> </w:t>
      </w:r>
      <w:r>
        <w:rPr>
          <w:b/>
          <w:bCs/>
          <w:i/>
          <w:iCs/>
        </w:rPr>
        <w:t>„</w:t>
      </w:r>
      <w:r w:rsidRPr="00ED710B">
        <w:rPr>
          <w:b/>
          <w:bCs/>
          <w:i/>
          <w:iCs/>
        </w:rPr>
        <w:t>Podstawy zarządzania organizacjami</w:t>
      </w:r>
      <w:r>
        <w:rPr>
          <w:b/>
          <w:bCs/>
          <w:i/>
          <w:iCs/>
        </w:rPr>
        <w:t>”</w:t>
      </w:r>
      <w:r>
        <w:t>,</w:t>
      </w:r>
      <w:r w:rsidRPr="00ED710B">
        <w:rPr>
          <w:b/>
          <w:bCs/>
          <w:i/>
          <w:iCs/>
        </w:rPr>
        <w:t xml:space="preserve"> </w:t>
      </w:r>
      <w:r w:rsidRPr="00ED710B">
        <w:rPr>
          <w:i/>
          <w:iCs/>
        </w:rPr>
        <w:t>1997</w:t>
      </w:r>
    </w:p>
    <w:p w14:paraId="7DB7FE2C" w14:textId="3F0402BE" w:rsidR="00832ED4" w:rsidRDefault="00832ED4" w:rsidP="007F5D7F">
      <w:pPr>
        <w:pStyle w:val="TreAkapitu"/>
        <w:numPr>
          <w:ilvl w:val="0"/>
          <w:numId w:val="5"/>
        </w:numPr>
        <w:rPr>
          <w:b/>
          <w:bCs/>
          <w:i/>
          <w:iCs/>
        </w:rPr>
      </w:pPr>
      <w:r w:rsidRPr="00832ED4">
        <w:t>Krzysztof Wołowicz</w:t>
      </w:r>
      <w:r w:rsidRPr="00832ED4">
        <w:rPr>
          <w:b/>
          <w:bCs/>
          <w:i/>
          <w:iCs/>
        </w:rPr>
        <w:t>, „Wpływ sytuacji gospodarczej na korzystanie z pożyczek i kredytów”</w:t>
      </w:r>
    </w:p>
    <w:p w14:paraId="17EA05D2" w14:textId="15DCA7D0" w:rsidR="00A427A8" w:rsidRDefault="00FD5B84" w:rsidP="007F5D7F">
      <w:pPr>
        <w:pStyle w:val="TreAkapitu"/>
        <w:numPr>
          <w:ilvl w:val="0"/>
          <w:numId w:val="5"/>
        </w:numPr>
        <w:rPr>
          <w:i/>
          <w:iCs/>
        </w:rPr>
      </w:pPr>
      <w:hyperlink r:id="rId115" w:history="1">
        <w:r w:rsidR="00BA7EB7" w:rsidRPr="00393909">
          <w:rPr>
            <w:rStyle w:val="Hipercze"/>
            <w:i/>
            <w:iCs/>
          </w:rPr>
          <w:t>https://hyperledger-fabric.readthedocs.io/en/release-2.2/</w:t>
        </w:r>
      </w:hyperlink>
    </w:p>
    <w:p w14:paraId="11256566" w14:textId="1A0AD143" w:rsidR="00BA7EB7" w:rsidRPr="0005687F" w:rsidRDefault="00BA7EB7" w:rsidP="00BA7EB7">
      <w:pPr>
        <w:pStyle w:val="TreAkapitu"/>
        <w:numPr>
          <w:ilvl w:val="0"/>
          <w:numId w:val="5"/>
        </w:numPr>
        <w:jc w:val="left"/>
        <w:rPr>
          <w:sz w:val="22"/>
          <w:szCs w:val="22"/>
        </w:rPr>
      </w:pPr>
      <w:r w:rsidRPr="0005687F">
        <w:rPr>
          <w:sz w:val="22"/>
          <w:szCs w:val="22"/>
        </w:rPr>
        <w:t xml:space="preserve">Ence Zhou, Haoli Sun, Bingfeng Pi, Jun Sun, Kazuhiro Yamashita, Yoshihide Nomura </w:t>
      </w:r>
      <w:r w:rsidRPr="0005687F">
        <w:rPr>
          <w:b/>
          <w:bCs/>
          <w:i/>
          <w:iCs/>
          <w:sz w:val="22"/>
          <w:szCs w:val="22"/>
        </w:rPr>
        <w:t>„Ledgerdata Refiner: A Powerful Ledger Data Query Platform for Hyperledger Fabric”</w:t>
      </w:r>
    </w:p>
    <w:p w14:paraId="01976EFC" w14:textId="60B415BD" w:rsidR="00515E41" w:rsidRDefault="0019094F" w:rsidP="00515E41">
      <w:pPr>
        <w:pStyle w:val="TreAkapitu"/>
        <w:numPr>
          <w:ilvl w:val="0"/>
          <w:numId w:val="5"/>
        </w:numPr>
        <w:rPr>
          <w:i/>
          <w:iCs/>
        </w:rPr>
      </w:pPr>
      <w:r>
        <w:t>Scott W. Ambler, „</w:t>
      </w:r>
      <w:r w:rsidRPr="008A275A">
        <w:rPr>
          <w:b/>
          <w:bCs/>
          <w:i/>
          <w:iCs/>
        </w:rPr>
        <w:t>Software Process MentorWriting Robust Java Code</w:t>
      </w:r>
      <w:r>
        <w:rPr>
          <w:b/>
          <w:bCs/>
        </w:rPr>
        <w:t>”</w:t>
      </w:r>
      <w:r>
        <w:t>, The AmbySoft Inc. Coding Standards for Java v17.01d</w:t>
      </w:r>
      <w:r w:rsidR="009D3568">
        <w:t>, 15.01.2000</w:t>
      </w:r>
    </w:p>
    <w:p w14:paraId="77B2F00A" w14:textId="178153B5" w:rsidR="00515E41" w:rsidRDefault="00515E41" w:rsidP="00515E41">
      <w:pPr>
        <w:pStyle w:val="TreAkapitu"/>
        <w:numPr>
          <w:ilvl w:val="0"/>
          <w:numId w:val="5"/>
        </w:numPr>
        <w:rPr>
          <w:b/>
          <w:bCs/>
          <w:i/>
          <w:iCs/>
        </w:rPr>
      </w:pPr>
      <w:r w:rsidRPr="00515E41">
        <w:lastRenderedPageBreak/>
        <w:t>Brendan M. Sullivan</w:t>
      </w:r>
      <w:r>
        <w:t xml:space="preserve">, </w:t>
      </w:r>
      <w:r w:rsidRPr="00515E41">
        <w:t>Gopikrishna Karthikeyan</w:t>
      </w:r>
      <w:r>
        <w:t xml:space="preserve">, </w:t>
      </w:r>
      <w:r w:rsidRPr="00515E41">
        <w:t>Zuli Liu</w:t>
      </w:r>
      <w:r>
        <w:t xml:space="preserve">, </w:t>
      </w:r>
      <w:r w:rsidRPr="00515E41">
        <w:t>Wouter Lode</w:t>
      </w:r>
      <w:r>
        <w:t xml:space="preserve">, </w:t>
      </w:r>
      <w:r w:rsidRPr="00515E41">
        <w:t>Paul Massa</w:t>
      </w:r>
      <w:r>
        <w:t xml:space="preserve">, </w:t>
      </w:r>
      <w:r w:rsidRPr="00515E41">
        <w:t>Mahima Gupta</w:t>
      </w:r>
      <w:r>
        <w:t xml:space="preserve">, </w:t>
      </w:r>
      <w:r w:rsidRPr="00515E41">
        <w:rPr>
          <w:b/>
          <w:bCs/>
          <w:i/>
          <w:iCs/>
        </w:rPr>
        <w:t>”Socioeconomic group classification based on user featur</w:t>
      </w:r>
      <w:r>
        <w:rPr>
          <w:b/>
          <w:bCs/>
          <w:i/>
          <w:iCs/>
        </w:rPr>
        <w:t>es</w:t>
      </w:r>
      <w:r w:rsidRPr="00515E41">
        <w:rPr>
          <w:b/>
          <w:bCs/>
          <w:i/>
          <w:iCs/>
        </w:rPr>
        <w:t>”</w:t>
      </w:r>
    </w:p>
    <w:p w14:paraId="5775064B" w14:textId="3B5F97B0" w:rsidR="005F0125" w:rsidRDefault="00067EFF" w:rsidP="00515E41">
      <w:pPr>
        <w:pStyle w:val="TreAkapitu"/>
        <w:numPr>
          <w:ilvl w:val="0"/>
          <w:numId w:val="5"/>
        </w:numPr>
        <w:rPr>
          <w:b/>
          <w:bCs/>
          <w:i/>
          <w:iCs/>
        </w:rPr>
      </w:pPr>
      <w:r w:rsidRPr="00067EFF">
        <w:t>Christopher Lunt,</w:t>
      </w:r>
      <w:r>
        <w:rPr>
          <w:b/>
          <w:bCs/>
          <w:i/>
          <w:iCs/>
        </w:rPr>
        <w:t xml:space="preserve"> </w:t>
      </w:r>
      <w:r w:rsidR="005F0125">
        <w:rPr>
          <w:b/>
          <w:bCs/>
          <w:i/>
          <w:iCs/>
        </w:rPr>
        <w:t>„</w:t>
      </w:r>
      <w:r w:rsidR="005F0125" w:rsidRPr="005F0125">
        <w:rPr>
          <w:b/>
          <w:bCs/>
          <w:i/>
          <w:iCs/>
        </w:rPr>
        <w:t>Authorization and authentication based on an individual's social network</w:t>
      </w:r>
      <w:r w:rsidR="005F0125">
        <w:rPr>
          <w:b/>
          <w:bCs/>
          <w:i/>
          <w:iCs/>
        </w:rPr>
        <w:t>”</w:t>
      </w:r>
    </w:p>
    <w:p w14:paraId="5D4B16B9" w14:textId="4FBA031E" w:rsidR="00C5750E" w:rsidRPr="00515E41" w:rsidRDefault="00C5750E" w:rsidP="00515E41">
      <w:pPr>
        <w:pStyle w:val="TreAkapitu"/>
        <w:numPr>
          <w:ilvl w:val="0"/>
          <w:numId w:val="5"/>
        </w:numPr>
        <w:rPr>
          <w:b/>
          <w:bCs/>
          <w:i/>
          <w:iCs/>
        </w:rPr>
      </w:pPr>
      <w:r w:rsidRPr="00C5750E">
        <w:t>Pawlak Rafał</w:t>
      </w:r>
      <w:r>
        <w:rPr>
          <w:i/>
          <w:iCs/>
        </w:rPr>
        <w:t xml:space="preserve"> </w:t>
      </w:r>
      <w:r w:rsidRPr="00AA60F3">
        <w:rPr>
          <w:b/>
          <w:bCs/>
          <w:i/>
          <w:iCs/>
        </w:rPr>
        <w:t>”Testowanie oprogramowania. Podręcznik dla początkujących</w:t>
      </w:r>
      <w:r w:rsidR="00AA60F3" w:rsidRPr="00AA60F3">
        <w:rPr>
          <w:b/>
          <w:bCs/>
          <w:i/>
          <w:iCs/>
        </w:rPr>
        <w:t>”</w:t>
      </w:r>
      <w:r w:rsidRPr="00C5750E">
        <w:rPr>
          <w:b/>
          <w:bCs/>
          <w:i/>
          <w:iCs/>
        </w:rPr>
        <w:t xml:space="preserve"> </w:t>
      </w:r>
      <w:r w:rsidRPr="00AA60F3">
        <w:t>Helion, 2014</w:t>
      </w:r>
    </w:p>
    <w:p w14:paraId="4BBE7BA4" w14:textId="77777777" w:rsidR="007F5D7F" w:rsidRDefault="007F5D7F" w:rsidP="00007C02">
      <w:pPr>
        <w:pStyle w:val="TreAkapitu"/>
      </w:pPr>
    </w:p>
    <w:p w14:paraId="4B628B1C" w14:textId="77777777" w:rsidR="00007C02" w:rsidRPr="00007C02" w:rsidRDefault="00007C02" w:rsidP="00007C02">
      <w:pPr>
        <w:pStyle w:val="TreAkapitu"/>
      </w:pPr>
    </w:p>
    <w:p w14:paraId="1E7F8F82" w14:textId="77777777" w:rsidR="00D36C15" w:rsidRPr="00CE33A2" w:rsidRDefault="002B13D8"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007C02">
        <w:rPr>
          <w:highlight w:val="yellow"/>
        </w:rPr>
        <w:fldChar w:fldCharType="begin" w:fldLock="1"/>
      </w:r>
      <w:r w:rsidR="00E24BA8" w:rsidRPr="00CE33A2">
        <w:rPr>
          <w:sz w:val="16"/>
          <w:szCs w:val="16"/>
          <w:highlight w:val="yellow"/>
          <w:lang w:val="en-US"/>
        </w:rPr>
        <w:instrText xml:space="preserve">ADDIN Mendeley Bibliography CSL_BIBLIOGRAPHY </w:instrText>
      </w:r>
      <w:r w:rsidRPr="00007C02">
        <w:rPr>
          <w:highlight w:val="yellow"/>
        </w:rPr>
        <w:fldChar w:fldCharType="separate"/>
      </w:r>
      <w:r w:rsidR="00D36C15" w:rsidRPr="00CE33A2">
        <w:rPr>
          <w:rFonts w:cs="Times New Roman"/>
          <w:noProof/>
          <w:szCs w:val="24"/>
          <w:highlight w:val="yellow"/>
          <w:lang w:val="en-US"/>
        </w:rPr>
        <w:t>[1]</w:t>
      </w:r>
      <w:r w:rsidR="00D36C15" w:rsidRPr="00CE33A2">
        <w:rPr>
          <w:rFonts w:cs="Times New Roman"/>
          <w:noProof/>
          <w:szCs w:val="24"/>
          <w:highlight w:val="yellow"/>
          <w:lang w:val="en-US"/>
        </w:rPr>
        <w:tab/>
      </w:r>
      <w:r w:rsidR="00D36C15" w:rsidRPr="00CE33A2">
        <w:rPr>
          <w:rFonts w:cs="Times New Roman"/>
          <w:i/>
          <w:iCs/>
          <w:noProof/>
          <w:szCs w:val="24"/>
          <w:highlight w:val="yellow"/>
          <w:lang w:val="en-US"/>
        </w:rPr>
        <w:t>A Framework for Assessing and Improving Enterprise Architecture Management</w:t>
      </w:r>
      <w:r w:rsidR="00D36C15" w:rsidRPr="00CE33A2">
        <w:rPr>
          <w:rFonts w:cs="Times New Roman"/>
          <w:noProof/>
          <w:szCs w:val="24"/>
          <w:highlight w:val="yellow"/>
          <w:lang w:val="en-US"/>
        </w:rPr>
        <w:t>, Version 2.0, GAO-10-846G, U.S. Government Accountability Office, Washington 2010.</w:t>
      </w:r>
    </w:p>
    <w:p w14:paraId="1EB13C01"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2]</w:t>
      </w:r>
      <w:r w:rsidRPr="00CE33A2">
        <w:rPr>
          <w:rFonts w:cs="Times New Roman"/>
          <w:noProof/>
          <w:szCs w:val="24"/>
          <w:highlight w:val="yellow"/>
          <w:lang w:val="en-US"/>
        </w:rPr>
        <w:tab/>
        <w:t>Ackerman L., „The Challenge of Change”,</w:t>
      </w:r>
      <w:r w:rsidR="00867362" w:rsidRPr="00CE33A2">
        <w:rPr>
          <w:rFonts w:cs="Times New Roman"/>
          <w:noProof/>
          <w:szCs w:val="24"/>
          <w:highlight w:val="yellow"/>
          <w:lang w:val="en-US"/>
        </w:rPr>
        <w:t xml:space="preserve"> w </w:t>
      </w:r>
      <w:r w:rsidRPr="00CE33A2">
        <w:rPr>
          <w:rFonts w:cs="Times New Roman"/>
          <w:i/>
          <w:iCs/>
          <w:noProof/>
          <w:szCs w:val="24"/>
          <w:highlight w:val="yellow"/>
          <w:lang w:val="en-US"/>
        </w:rPr>
        <w:t>Managing change : cases and concepts</w:t>
      </w:r>
      <w:r w:rsidRPr="00CE33A2">
        <w:rPr>
          <w:rFonts w:cs="Times New Roman"/>
          <w:noProof/>
          <w:szCs w:val="24"/>
          <w:highlight w:val="yellow"/>
          <w:lang w:val="en-US"/>
        </w:rPr>
        <w:t>, T. Jick, Red. Irwin, Boston, 1993.</w:t>
      </w:r>
    </w:p>
    <w:p w14:paraId="1057BAAC"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3]</w:t>
      </w:r>
      <w:r w:rsidRPr="00CE33A2">
        <w:rPr>
          <w:rFonts w:cs="Times New Roman"/>
          <w:noProof/>
          <w:szCs w:val="24"/>
          <w:highlight w:val="yellow"/>
          <w:lang w:val="en-US"/>
        </w:rPr>
        <w:tab/>
        <w:t xml:space="preserve">Alberts D., J. Garstka, F. Stein, </w:t>
      </w:r>
      <w:r w:rsidRPr="00CE33A2">
        <w:rPr>
          <w:rFonts w:cs="Times New Roman"/>
          <w:i/>
          <w:iCs/>
          <w:noProof/>
          <w:szCs w:val="24"/>
          <w:highlight w:val="yellow"/>
          <w:lang w:val="en-US"/>
        </w:rPr>
        <w:t>Network Centric Warfare: Developing and Leaveraging Information Superiority</w:t>
      </w:r>
      <w:r w:rsidRPr="00CE33A2">
        <w:rPr>
          <w:rFonts w:cs="Times New Roman"/>
          <w:noProof/>
          <w:szCs w:val="24"/>
          <w:highlight w:val="yellow"/>
          <w:lang w:val="en-US"/>
        </w:rPr>
        <w:t>, CCRP 1999.</w:t>
      </w:r>
    </w:p>
    <w:p w14:paraId="10A116D4"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4]</w:t>
      </w:r>
      <w:r w:rsidRPr="00007C02">
        <w:rPr>
          <w:rFonts w:cs="Times New Roman"/>
          <w:noProof/>
          <w:szCs w:val="24"/>
          <w:highlight w:val="yellow"/>
        </w:rPr>
        <w:tab/>
        <w:t xml:space="preserve">Apanowicz J., </w:t>
      </w:r>
      <w:r w:rsidRPr="00007C02">
        <w:rPr>
          <w:rFonts w:cs="Times New Roman"/>
          <w:i/>
          <w:iCs/>
          <w:noProof/>
          <w:szCs w:val="24"/>
          <w:highlight w:val="yellow"/>
        </w:rPr>
        <w:t>Metodologia nauk</w:t>
      </w:r>
      <w:r w:rsidRPr="00007C02">
        <w:rPr>
          <w:rFonts w:cs="Times New Roman"/>
          <w:noProof/>
          <w:szCs w:val="24"/>
          <w:highlight w:val="yellow"/>
        </w:rPr>
        <w:t>, Dom Organizatora, Toruń 2003.</w:t>
      </w:r>
    </w:p>
    <w:p w14:paraId="0EF57B4A"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5]</w:t>
      </w:r>
      <w:r w:rsidRPr="00CE33A2">
        <w:rPr>
          <w:rFonts w:cs="Times New Roman"/>
          <w:noProof/>
          <w:szCs w:val="24"/>
          <w:highlight w:val="yellow"/>
          <w:lang w:val="en-US"/>
        </w:rPr>
        <w:tab/>
      </w:r>
      <w:r w:rsidRPr="00CE33A2">
        <w:rPr>
          <w:rFonts w:cs="Times New Roman"/>
          <w:i/>
          <w:iCs/>
          <w:noProof/>
          <w:szCs w:val="24"/>
          <w:highlight w:val="yellow"/>
          <w:lang w:val="en-US"/>
        </w:rPr>
        <w:t>ArchiMate® 3.0 Specification</w:t>
      </w:r>
      <w:r w:rsidRPr="00CE33A2">
        <w:rPr>
          <w:rFonts w:cs="Times New Roman"/>
          <w:noProof/>
          <w:szCs w:val="24"/>
          <w:highlight w:val="yellow"/>
          <w:lang w:val="en-US"/>
        </w:rPr>
        <w:t>, The Open Group 2016.</w:t>
      </w:r>
    </w:p>
    <w:p w14:paraId="7A87892A"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6]</w:t>
      </w:r>
      <w:r w:rsidRPr="00007C02">
        <w:rPr>
          <w:rFonts w:cs="Times New Roman"/>
          <w:noProof/>
          <w:szCs w:val="24"/>
          <w:highlight w:val="yellow"/>
        </w:rPr>
        <w:tab/>
        <w:t>„Architektura Korporacyjna Państwa”. [Online]. Dostępne na: https://mac.gov.pl/projekty/architektura-korporacyjna-panstwa. [Udostępniono: 01-sty-2015].</w:t>
      </w:r>
    </w:p>
    <w:p w14:paraId="3CA614C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7]</w:t>
      </w:r>
      <w:r w:rsidRPr="00007C02">
        <w:rPr>
          <w:rFonts w:cs="Times New Roman"/>
          <w:noProof/>
          <w:szCs w:val="24"/>
          <w:highlight w:val="yellow"/>
        </w:rPr>
        <w:tab/>
        <w:t xml:space="preserve">Armstrong M., </w:t>
      </w:r>
      <w:r w:rsidRPr="00007C02">
        <w:rPr>
          <w:rFonts w:cs="Times New Roman"/>
          <w:i/>
          <w:iCs/>
          <w:noProof/>
          <w:szCs w:val="24"/>
          <w:highlight w:val="yellow"/>
        </w:rPr>
        <w:t>Zarządzanie zasobami ludzkimi</w:t>
      </w:r>
      <w:r w:rsidRPr="00007C02">
        <w:rPr>
          <w:rFonts w:cs="Times New Roman"/>
          <w:noProof/>
          <w:szCs w:val="24"/>
          <w:highlight w:val="yellow"/>
        </w:rPr>
        <w:t>, Oficyna Ekonomiczna, Kraków 2004.</w:t>
      </w:r>
    </w:p>
    <w:p w14:paraId="4A79091D"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8]</w:t>
      </w:r>
      <w:r w:rsidRPr="00CE33A2">
        <w:rPr>
          <w:rFonts w:cs="Times New Roman"/>
          <w:noProof/>
          <w:szCs w:val="24"/>
          <w:highlight w:val="yellow"/>
          <w:lang w:val="en-US"/>
        </w:rPr>
        <w:tab/>
        <w:t xml:space="preserve">Ayyagari M., T. Beck, A. Demirguc-Kunt, „Small and medium enterprises across the globe”, </w:t>
      </w:r>
      <w:r w:rsidRPr="00CE33A2">
        <w:rPr>
          <w:rFonts w:cs="Times New Roman"/>
          <w:i/>
          <w:iCs/>
          <w:noProof/>
          <w:szCs w:val="24"/>
          <w:highlight w:val="yellow"/>
          <w:lang w:val="en-US"/>
        </w:rPr>
        <w:t>Small Business Economics</w:t>
      </w:r>
      <w:r w:rsidRPr="00CE33A2">
        <w:rPr>
          <w:rFonts w:cs="Times New Roman"/>
          <w:noProof/>
          <w:szCs w:val="24"/>
          <w:highlight w:val="yellow"/>
          <w:lang w:val="en-US"/>
        </w:rPr>
        <w:t>, t. 29,</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4, s. 415–434, 2007.</w:t>
      </w:r>
    </w:p>
    <w:p w14:paraId="205F750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9]</w:t>
      </w:r>
      <w:r w:rsidRPr="00007C02">
        <w:rPr>
          <w:rFonts w:cs="Times New Roman"/>
          <w:noProof/>
          <w:szCs w:val="24"/>
          <w:highlight w:val="yellow"/>
        </w:rPr>
        <w:tab/>
        <w:t xml:space="preserve">Babbie E., </w:t>
      </w:r>
      <w:r w:rsidRPr="00007C02">
        <w:rPr>
          <w:rFonts w:cs="Times New Roman"/>
          <w:i/>
          <w:iCs/>
          <w:noProof/>
          <w:szCs w:val="24"/>
          <w:highlight w:val="yellow"/>
        </w:rPr>
        <w:t>Badania społeczne</w:t>
      </w:r>
      <w:r w:rsidR="00867362" w:rsidRPr="00007C02">
        <w:rPr>
          <w:rFonts w:cs="Times New Roman"/>
          <w:i/>
          <w:iCs/>
          <w:noProof/>
          <w:szCs w:val="24"/>
          <w:highlight w:val="yellow"/>
        </w:rPr>
        <w:t xml:space="preserve"> w </w:t>
      </w:r>
      <w:r w:rsidRPr="00007C02">
        <w:rPr>
          <w:rFonts w:cs="Times New Roman"/>
          <w:i/>
          <w:iCs/>
          <w:noProof/>
          <w:szCs w:val="24"/>
          <w:highlight w:val="yellow"/>
        </w:rPr>
        <w:t>praktyce</w:t>
      </w:r>
      <w:r w:rsidRPr="00007C02">
        <w:rPr>
          <w:rFonts w:cs="Times New Roman"/>
          <w:noProof/>
          <w:szCs w:val="24"/>
          <w:highlight w:val="yellow"/>
        </w:rPr>
        <w:t>, Wydawnictwo Naukowe PWN, Warszawa 2005.</w:t>
      </w:r>
    </w:p>
    <w:p w14:paraId="091A538F"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0]</w:t>
      </w:r>
      <w:r w:rsidRPr="00007C02">
        <w:rPr>
          <w:rFonts w:cs="Times New Roman"/>
          <w:noProof/>
          <w:szCs w:val="24"/>
          <w:highlight w:val="yellow"/>
        </w:rPr>
        <w:tab/>
        <w:t>Balcerek A., „Od zarządzania</w:t>
      </w:r>
      <w:r w:rsidR="00DC2954" w:rsidRPr="00007C02">
        <w:rPr>
          <w:rFonts w:cs="Times New Roman"/>
          <w:noProof/>
          <w:szCs w:val="24"/>
          <w:highlight w:val="yellow"/>
        </w:rPr>
        <w:t xml:space="preserve"> do </w:t>
      </w:r>
      <w:r w:rsidRPr="00007C02">
        <w:rPr>
          <w:rFonts w:cs="Times New Roman"/>
          <w:noProof/>
          <w:szCs w:val="24"/>
          <w:highlight w:val="yellow"/>
        </w:rPr>
        <w:t xml:space="preserve">przywództwa”, </w:t>
      </w:r>
      <w:r w:rsidRPr="00007C02">
        <w:rPr>
          <w:rFonts w:cs="Times New Roman"/>
          <w:i/>
          <w:iCs/>
          <w:noProof/>
          <w:szCs w:val="24"/>
          <w:highlight w:val="yellow"/>
        </w:rPr>
        <w:t>Zarządzanie Zasobami Ludzkimi</w:t>
      </w:r>
      <w:r w:rsidRPr="00007C02">
        <w:rPr>
          <w:rFonts w:cs="Times New Roman"/>
          <w:noProof/>
          <w:szCs w:val="24"/>
          <w:highlight w:val="yellow"/>
        </w:rPr>
        <w:t>,</w:t>
      </w:r>
      <w:r w:rsidR="0014089B" w:rsidRPr="00007C02">
        <w:rPr>
          <w:rFonts w:cs="Times New Roman"/>
          <w:noProof/>
          <w:szCs w:val="24"/>
          <w:highlight w:val="yellow"/>
        </w:rPr>
        <w:t xml:space="preserve"> nr </w:t>
      </w:r>
      <w:r w:rsidRPr="00007C02">
        <w:rPr>
          <w:rFonts w:cs="Times New Roman"/>
          <w:noProof/>
          <w:szCs w:val="24"/>
          <w:highlight w:val="yellow"/>
        </w:rPr>
        <w:t>3–4, s. 51–61, 2008.</w:t>
      </w:r>
    </w:p>
    <w:p w14:paraId="520454A3"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11]</w:t>
      </w:r>
      <w:r w:rsidRPr="00CE33A2">
        <w:rPr>
          <w:rFonts w:cs="Times New Roman"/>
          <w:noProof/>
          <w:szCs w:val="24"/>
          <w:highlight w:val="yellow"/>
          <w:lang w:val="en-US"/>
        </w:rPr>
        <w:tab/>
        <w:t xml:space="preserve">Barker V., M. Duhaime, „Strategic change in the turnaround process: Theory and empirical evidence”, </w:t>
      </w:r>
      <w:r w:rsidRPr="00CE33A2">
        <w:rPr>
          <w:rFonts w:cs="Times New Roman"/>
          <w:i/>
          <w:iCs/>
          <w:noProof/>
          <w:szCs w:val="24"/>
          <w:highlight w:val="yellow"/>
          <w:lang w:val="en-US"/>
        </w:rPr>
        <w:t>Strategic Management Jurnal</w:t>
      </w:r>
      <w:r w:rsidRPr="00CE33A2">
        <w:rPr>
          <w:rFonts w:cs="Times New Roman"/>
          <w:noProof/>
          <w:szCs w:val="24"/>
          <w:highlight w:val="yellow"/>
          <w:lang w:val="en-US"/>
        </w:rPr>
        <w:t>,</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18, s. 13–38, 1997.</w:t>
      </w:r>
    </w:p>
    <w:p w14:paraId="0B2FDA31"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2]</w:t>
      </w:r>
      <w:r w:rsidRPr="00007C02">
        <w:rPr>
          <w:rFonts w:cs="Times New Roman"/>
          <w:noProof/>
          <w:szCs w:val="24"/>
          <w:highlight w:val="yellow"/>
        </w:rPr>
        <w:tab/>
        <w:t xml:space="preserve">Becla A., S. Czaja, A. Zielińska, </w:t>
      </w:r>
      <w:r w:rsidRPr="00007C02">
        <w:rPr>
          <w:rFonts w:cs="Times New Roman"/>
          <w:i/>
          <w:iCs/>
          <w:noProof/>
          <w:szCs w:val="24"/>
          <w:highlight w:val="yellow"/>
        </w:rPr>
        <w:t>Analiza kosztów-korzyści</w:t>
      </w:r>
      <w:r w:rsidR="00867362" w:rsidRPr="00007C02">
        <w:rPr>
          <w:rFonts w:cs="Times New Roman"/>
          <w:i/>
          <w:iCs/>
          <w:noProof/>
          <w:szCs w:val="24"/>
          <w:highlight w:val="yellow"/>
        </w:rPr>
        <w:t xml:space="preserve"> w </w:t>
      </w:r>
      <w:r w:rsidRPr="00007C02">
        <w:rPr>
          <w:rFonts w:cs="Times New Roman"/>
          <w:i/>
          <w:iCs/>
          <w:noProof/>
          <w:szCs w:val="24"/>
          <w:highlight w:val="yellow"/>
        </w:rPr>
        <w:t>wycenie środowiska naturalnego</w:t>
      </w:r>
      <w:r w:rsidRPr="00007C02">
        <w:rPr>
          <w:rFonts w:cs="Times New Roman"/>
          <w:noProof/>
          <w:szCs w:val="24"/>
          <w:highlight w:val="yellow"/>
        </w:rPr>
        <w:t>, Difin, Warszawa 2012.</w:t>
      </w:r>
    </w:p>
    <w:p w14:paraId="45D24FA2" w14:textId="77777777" w:rsidR="007F31A8" w:rsidRDefault="002B13D8" w:rsidP="008115B1">
      <w:pPr>
        <w:widowControl w:val="0"/>
        <w:autoSpaceDE w:val="0"/>
        <w:autoSpaceDN w:val="0"/>
        <w:adjustRightInd w:val="0"/>
        <w:spacing w:after="0" w:line="360" w:lineRule="auto"/>
        <w:ind w:left="640" w:hanging="640"/>
        <w:rPr>
          <w:szCs w:val="24"/>
        </w:rPr>
      </w:pPr>
      <w:r w:rsidRPr="00007C02">
        <w:rPr>
          <w:highlight w:val="yellow"/>
        </w:rPr>
        <w:fldChar w:fldCharType="end"/>
      </w:r>
      <w:r w:rsidR="007F31A8">
        <w:br w:type="page"/>
      </w:r>
    </w:p>
    <w:p w14:paraId="3BA250AE" w14:textId="77777777" w:rsidR="003139B4" w:rsidRDefault="007F31A8" w:rsidP="00D340D5">
      <w:pPr>
        <w:pStyle w:val="Nagwek1"/>
        <w:numPr>
          <w:ilvl w:val="0"/>
          <w:numId w:val="0"/>
        </w:numPr>
        <w:rPr>
          <w:noProof/>
        </w:rPr>
      </w:pPr>
      <w:bookmarkStart w:id="427" w:name="_Toc350197596"/>
      <w:bookmarkStart w:id="428" w:name="_Toc490182477"/>
      <w:bookmarkStart w:id="429" w:name="_Toc8601725"/>
      <w:bookmarkStart w:id="430" w:name="_Toc91668411"/>
      <w:r w:rsidRPr="0033201B">
        <w:lastRenderedPageBreak/>
        <w:t>Wykaz Rysnunków</w:t>
      </w:r>
      <w:bookmarkEnd w:id="427"/>
      <w:bookmarkEnd w:id="428"/>
      <w:bookmarkEnd w:id="429"/>
      <w:bookmarkEnd w:id="430"/>
      <w:r w:rsidR="003139B4">
        <w:fldChar w:fldCharType="begin"/>
      </w:r>
      <w:r w:rsidR="003139B4">
        <w:instrText xml:space="preserve"> TOC \h \z \c "Rysunek" </w:instrText>
      </w:r>
      <w:r w:rsidR="003139B4">
        <w:fldChar w:fldCharType="separate"/>
      </w:r>
    </w:p>
    <w:p w14:paraId="179E8288" w14:textId="06CA6376"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r:id="rId116" w:anchor="_Toc91667860" w:history="1">
        <w:r w:rsidR="003139B4" w:rsidRPr="007D3024">
          <w:rPr>
            <w:rStyle w:val="Hipercze"/>
            <w:noProof/>
          </w:rPr>
          <w:t>Rysunek 1. Różnica pomiędzy siecią a) zcentralizowaną b) decentralizowaną</w:t>
        </w:r>
        <w:r w:rsidR="003139B4">
          <w:rPr>
            <w:noProof/>
            <w:webHidden/>
          </w:rPr>
          <w:tab/>
        </w:r>
        <w:r w:rsidR="003139B4">
          <w:rPr>
            <w:noProof/>
            <w:webHidden/>
          </w:rPr>
          <w:fldChar w:fldCharType="begin"/>
        </w:r>
        <w:r w:rsidR="003139B4">
          <w:rPr>
            <w:noProof/>
            <w:webHidden/>
          </w:rPr>
          <w:instrText xml:space="preserve"> PAGEREF _Toc91667860 \h </w:instrText>
        </w:r>
        <w:r w:rsidR="003139B4">
          <w:rPr>
            <w:noProof/>
            <w:webHidden/>
          </w:rPr>
        </w:r>
        <w:r w:rsidR="003139B4">
          <w:rPr>
            <w:noProof/>
            <w:webHidden/>
          </w:rPr>
          <w:fldChar w:fldCharType="separate"/>
        </w:r>
        <w:r w:rsidR="003139B4">
          <w:rPr>
            <w:noProof/>
            <w:webHidden/>
          </w:rPr>
          <w:t>12</w:t>
        </w:r>
        <w:r w:rsidR="003139B4">
          <w:rPr>
            <w:noProof/>
            <w:webHidden/>
          </w:rPr>
          <w:fldChar w:fldCharType="end"/>
        </w:r>
      </w:hyperlink>
    </w:p>
    <w:p w14:paraId="37026357" w14:textId="47A172B2"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r:id="rId117" w:anchor="_Toc91667861" w:history="1">
        <w:r w:rsidR="003139B4" w:rsidRPr="007D3024">
          <w:rPr>
            <w:rStyle w:val="Hipercze"/>
            <w:noProof/>
          </w:rPr>
          <w:t>Rysunek 2. Architektura łańcucha bloków danych</w:t>
        </w:r>
        <w:r w:rsidR="003139B4">
          <w:rPr>
            <w:noProof/>
            <w:webHidden/>
          </w:rPr>
          <w:tab/>
        </w:r>
        <w:r w:rsidR="003139B4">
          <w:rPr>
            <w:noProof/>
            <w:webHidden/>
          </w:rPr>
          <w:fldChar w:fldCharType="begin"/>
        </w:r>
        <w:r w:rsidR="003139B4">
          <w:rPr>
            <w:noProof/>
            <w:webHidden/>
          </w:rPr>
          <w:instrText xml:space="preserve"> PAGEREF _Toc91667861 \h </w:instrText>
        </w:r>
        <w:r w:rsidR="003139B4">
          <w:rPr>
            <w:noProof/>
            <w:webHidden/>
          </w:rPr>
        </w:r>
        <w:r w:rsidR="003139B4">
          <w:rPr>
            <w:noProof/>
            <w:webHidden/>
          </w:rPr>
          <w:fldChar w:fldCharType="separate"/>
        </w:r>
        <w:r w:rsidR="003139B4">
          <w:rPr>
            <w:noProof/>
            <w:webHidden/>
          </w:rPr>
          <w:t>13</w:t>
        </w:r>
        <w:r w:rsidR="003139B4">
          <w:rPr>
            <w:noProof/>
            <w:webHidden/>
          </w:rPr>
          <w:fldChar w:fldCharType="end"/>
        </w:r>
      </w:hyperlink>
    </w:p>
    <w:p w14:paraId="71A9C277" w14:textId="03D13646"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r:id="rId118" w:anchor="_Toc91667862" w:history="1">
        <w:r w:rsidR="003139B4" w:rsidRPr="007D3024">
          <w:rPr>
            <w:rStyle w:val="Hipercze"/>
            <w:noProof/>
          </w:rPr>
          <w:t>Rysunek 3. Przebieg transakcji zawieranych w blockchain</w:t>
        </w:r>
        <w:r w:rsidR="003139B4">
          <w:rPr>
            <w:noProof/>
            <w:webHidden/>
          </w:rPr>
          <w:tab/>
        </w:r>
        <w:r w:rsidR="003139B4">
          <w:rPr>
            <w:noProof/>
            <w:webHidden/>
          </w:rPr>
          <w:fldChar w:fldCharType="begin"/>
        </w:r>
        <w:r w:rsidR="003139B4">
          <w:rPr>
            <w:noProof/>
            <w:webHidden/>
          </w:rPr>
          <w:instrText xml:space="preserve"> PAGEREF _Toc91667862 \h </w:instrText>
        </w:r>
        <w:r w:rsidR="003139B4">
          <w:rPr>
            <w:noProof/>
            <w:webHidden/>
          </w:rPr>
        </w:r>
        <w:r w:rsidR="003139B4">
          <w:rPr>
            <w:noProof/>
            <w:webHidden/>
          </w:rPr>
          <w:fldChar w:fldCharType="separate"/>
        </w:r>
        <w:r w:rsidR="003139B4">
          <w:rPr>
            <w:noProof/>
            <w:webHidden/>
          </w:rPr>
          <w:t>14</w:t>
        </w:r>
        <w:r w:rsidR="003139B4">
          <w:rPr>
            <w:noProof/>
            <w:webHidden/>
          </w:rPr>
          <w:fldChar w:fldCharType="end"/>
        </w:r>
      </w:hyperlink>
    </w:p>
    <w:p w14:paraId="18964279" w14:textId="6127C9F3"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63" w:history="1">
        <w:r w:rsidR="003139B4" w:rsidRPr="007D3024">
          <w:rPr>
            <w:rStyle w:val="Hipercze"/>
            <w:noProof/>
          </w:rPr>
          <w:t>Rysunek 4. Wykres zainteresowania w ujęciu czasowym (czerwony – Ethereum, niebieski – Hyperledger)</w:t>
        </w:r>
        <w:r w:rsidR="003139B4">
          <w:rPr>
            <w:noProof/>
            <w:webHidden/>
          </w:rPr>
          <w:tab/>
        </w:r>
        <w:r w:rsidR="003139B4">
          <w:rPr>
            <w:noProof/>
            <w:webHidden/>
          </w:rPr>
          <w:fldChar w:fldCharType="begin"/>
        </w:r>
        <w:r w:rsidR="003139B4">
          <w:rPr>
            <w:noProof/>
            <w:webHidden/>
          </w:rPr>
          <w:instrText xml:space="preserve"> PAGEREF _Toc91667863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5780DD85" w14:textId="1227653E"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r:id="rId119" w:anchor="_Toc91667864" w:history="1">
        <w:r w:rsidR="003139B4" w:rsidRPr="007D3024">
          <w:rPr>
            <w:rStyle w:val="Hipercze"/>
            <w:noProof/>
          </w:rPr>
          <w:t xml:space="preserve">Rysunek 5. Różnice pomiędzy a) transakcja tradycyjną b) </w:t>
        </w:r>
        <w:r w:rsidR="003139B4" w:rsidRPr="007D3024">
          <w:rPr>
            <w:rStyle w:val="Hipercze"/>
            <w:i/>
            <w:iCs/>
            <w:noProof/>
          </w:rPr>
          <w:t>smart contract</w:t>
        </w:r>
        <w:r w:rsidR="003139B4">
          <w:rPr>
            <w:noProof/>
            <w:webHidden/>
          </w:rPr>
          <w:tab/>
        </w:r>
        <w:r w:rsidR="003139B4">
          <w:rPr>
            <w:noProof/>
            <w:webHidden/>
          </w:rPr>
          <w:fldChar w:fldCharType="begin"/>
        </w:r>
        <w:r w:rsidR="003139B4">
          <w:rPr>
            <w:noProof/>
            <w:webHidden/>
          </w:rPr>
          <w:instrText xml:space="preserve"> PAGEREF _Toc91667864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05BF0EB0" w14:textId="61C5D0B7"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65" w:history="1">
        <w:r w:rsidR="003139B4" w:rsidRPr="007D3024">
          <w:rPr>
            <w:rStyle w:val="Hipercze"/>
            <w:noProof/>
          </w:rPr>
          <w:t>Rysunek 6. Wykres przedstawiający media społecznościowe z największą ilością aktywnych użytkowników (w miliardach)</w:t>
        </w:r>
        <w:r w:rsidR="003139B4">
          <w:rPr>
            <w:noProof/>
            <w:webHidden/>
          </w:rPr>
          <w:tab/>
        </w:r>
        <w:r w:rsidR="003139B4">
          <w:rPr>
            <w:noProof/>
            <w:webHidden/>
          </w:rPr>
          <w:fldChar w:fldCharType="begin"/>
        </w:r>
        <w:r w:rsidR="003139B4">
          <w:rPr>
            <w:noProof/>
            <w:webHidden/>
          </w:rPr>
          <w:instrText xml:space="preserve"> PAGEREF _Toc91667865 \h </w:instrText>
        </w:r>
        <w:r w:rsidR="003139B4">
          <w:rPr>
            <w:noProof/>
            <w:webHidden/>
          </w:rPr>
        </w:r>
        <w:r w:rsidR="003139B4">
          <w:rPr>
            <w:noProof/>
            <w:webHidden/>
          </w:rPr>
          <w:fldChar w:fldCharType="separate"/>
        </w:r>
        <w:r w:rsidR="003139B4">
          <w:rPr>
            <w:noProof/>
            <w:webHidden/>
          </w:rPr>
          <w:t>20</w:t>
        </w:r>
        <w:r w:rsidR="003139B4">
          <w:rPr>
            <w:noProof/>
            <w:webHidden/>
          </w:rPr>
          <w:fldChar w:fldCharType="end"/>
        </w:r>
      </w:hyperlink>
    </w:p>
    <w:p w14:paraId="0DA32179" w14:textId="34BB8370"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66" w:history="1">
        <w:r w:rsidR="003139B4" w:rsidRPr="007D3024">
          <w:rPr>
            <w:rStyle w:val="Hipercze"/>
            <w:noProof/>
          </w:rPr>
          <w:t>Rysunek 7. Cykle życie oprogramowania w modelu spiralnym</w:t>
        </w:r>
        <w:r w:rsidR="003139B4">
          <w:rPr>
            <w:noProof/>
            <w:webHidden/>
          </w:rPr>
          <w:tab/>
        </w:r>
        <w:r w:rsidR="003139B4">
          <w:rPr>
            <w:noProof/>
            <w:webHidden/>
          </w:rPr>
          <w:fldChar w:fldCharType="begin"/>
        </w:r>
        <w:r w:rsidR="003139B4">
          <w:rPr>
            <w:noProof/>
            <w:webHidden/>
          </w:rPr>
          <w:instrText xml:space="preserve"> PAGEREF _Toc91667866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647E6E3" w14:textId="00397EC4"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67" w:history="1">
        <w:r w:rsidR="003139B4" w:rsidRPr="007D3024">
          <w:rPr>
            <w:rStyle w:val="Hipercze"/>
            <w:noProof/>
          </w:rPr>
          <w:t>Rysunek 8. Projekt według PRINCE2</w:t>
        </w:r>
        <w:r w:rsidR="003139B4">
          <w:rPr>
            <w:noProof/>
            <w:webHidden/>
          </w:rPr>
          <w:tab/>
        </w:r>
        <w:r w:rsidR="003139B4">
          <w:rPr>
            <w:noProof/>
            <w:webHidden/>
          </w:rPr>
          <w:fldChar w:fldCharType="begin"/>
        </w:r>
        <w:r w:rsidR="003139B4">
          <w:rPr>
            <w:noProof/>
            <w:webHidden/>
          </w:rPr>
          <w:instrText xml:space="preserve"> PAGEREF _Toc91667867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F717AB1" w14:textId="37A964B1"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68" w:history="1">
        <w:r w:rsidR="003139B4" w:rsidRPr="007D3024">
          <w:rPr>
            <w:rStyle w:val="Hipercze"/>
            <w:noProof/>
          </w:rPr>
          <w:t>Rysunek 9. Struktura metodyki PRINCE2</w:t>
        </w:r>
        <w:r w:rsidR="003139B4">
          <w:rPr>
            <w:noProof/>
            <w:webHidden/>
          </w:rPr>
          <w:tab/>
        </w:r>
        <w:r w:rsidR="003139B4">
          <w:rPr>
            <w:noProof/>
            <w:webHidden/>
          </w:rPr>
          <w:fldChar w:fldCharType="begin"/>
        </w:r>
        <w:r w:rsidR="003139B4">
          <w:rPr>
            <w:noProof/>
            <w:webHidden/>
          </w:rPr>
          <w:instrText xml:space="preserve"> PAGEREF _Toc91667868 \h </w:instrText>
        </w:r>
        <w:r w:rsidR="003139B4">
          <w:rPr>
            <w:noProof/>
            <w:webHidden/>
          </w:rPr>
        </w:r>
        <w:r w:rsidR="003139B4">
          <w:rPr>
            <w:noProof/>
            <w:webHidden/>
          </w:rPr>
          <w:fldChar w:fldCharType="separate"/>
        </w:r>
        <w:r w:rsidR="003139B4">
          <w:rPr>
            <w:noProof/>
            <w:webHidden/>
          </w:rPr>
          <w:t>25</w:t>
        </w:r>
        <w:r w:rsidR="003139B4">
          <w:rPr>
            <w:noProof/>
            <w:webHidden/>
          </w:rPr>
          <w:fldChar w:fldCharType="end"/>
        </w:r>
      </w:hyperlink>
    </w:p>
    <w:p w14:paraId="4F7CA52D" w14:textId="138A03FB"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69" w:history="1">
        <w:r w:rsidR="003139B4" w:rsidRPr="007D3024">
          <w:rPr>
            <w:rStyle w:val="Hipercze"/>
            <w:noProof/>
            <w:lang w:val="en-US"/>
          </w:rPr>
          <w:t xml:space="preserve">Rysunek 10. Fazy </w:t>
        </w:r>
        <w:r w:rsidR="003139B4" w:rsidRPr="007D3024">
          <w:rPr>
            <w:rStyle w:val="Hipercze"/>
            <w:i/>
            <w:iCs/>
            <w:noProof/>
            <w:lang w:val="en-US"/>
          </w:rPr>
          <w:t>Agile Unified Process</w:t>
        </w:r>
        <w:r w:rsidR="003139B4">
          <w:rPr>
            <w:noProof/>
            <w:webHidden/>
          </w:rPr>
          <w:tab/>
        </w:r>
        <w:r w:rsidR="003139B4">
          <w:rPr>
            <w:noProof/>
            <w:webHidden/>
          </w:rPr>
          <w:fldChar w:fldCharType="begin"/>
        </w:r>
        <w:r w:rsidR="003139B4">
          <w:rPr>
            <w:noProof/>
            <w:webHidden/>
          </w:rPr>
          <w:instrText xml:space="preserve"> PAGEREF _Toc91667869 \h </w:instrText>
        </w:r>
        <w:r w:rsidR="003139B4">
          <w:rPr>
            <w:noProof/>
            <w:webHidden/>
          </w:rPr>
        </w:r>
        <w:r w:rsidR="003139B4">
          <w:rPr>
            <w:noProof/>
            <w:webHidden/>
          </w:rPr>
          <w:fldChar w:fldCharType="separate"/>
        </w:r>
        <w:r w:rsidR="003139B4">
          <w:rPr>
            <w:noProof/>
            <w:webHidden/>
          </w:rPr>
          <w:t>26</w:t>
        </w:r>
        <w:r w:rsidR="003139B4">
          <w:rPr>
            <w:noProof/>
            <w:webHidden/>
          </w:rPr>
          <w:fldChar w:fldCharType="end"/>
        </w:r>
      </w:hyperlink>
    </w:p>
    <w:p w14:paraId="7BD9971F" w14:textId="7343A7AA"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70" w:history="1">
        <w:r w:rsidR="003139B4" w:rsidRPr="007D3024">
          <w:rPr>
            <w:rStyle w:val="Hipercze"/>
            <w:noProof/>
          </w:rPr>
          <w:t>Rysunek 11. Podstawowy model konceptualny analizy biznesowej (The Business Analysis Core Concept Model™)</w:t>
        </w:r>
        <w:r w:rsidR="003139B4">
          <w:rPr>
            <w:noProof/>
            <w:webHidden/>
          </w:rPr>
          <w:tab/>
        </w:r>
        <w:r w:rsidR="003139B4">
          <w:rPr>
            <w:noProof/>
            <w:webHidden/>
          </w:rPr>
          <w:fldChar w:fldCharType="begin"/>
        </w:r>
        <w:r w:rsidR="003139B4">
          <w:rPr>
            <w:noProof/>
            <w:webHidden/>
          </w:rPr>
          <w:instrText xml:space="preserve"> PAGEREF _Toc91667870 \h </w:instrText>
        </w:r>
        <w:r w:rsidR="003139B4">
          <w:rPr>
            <w:noProof/>
            <w:webHidden/>
          </w:rPr>
        </w:r>
        <w:r w:rsidR="003139B4">
          <w:rPr>
            <w:noProof/>
            <w:webHidden/>
          </w:rPr>
          <w:fldChar w:fldCharType="separate"/>
        </w:r>
        <w:r w:rsidR="003139B4">
          <w:rPr>
            <w:noProof/>
            <w:webHidden/>
          </w:rPr>
          <w:t>29</w:t>
        </w:r>
        <w:r w:rsidR="003139B4">
          <w:rPr>
            <w:noProof/>
            <w:webHidden/>
          </w:rPr>
          <w:fldChar w:fldCharType="end"/>
        </w:r>
      </w:hyperlink>
    </w:p>
    <w:p w14:paraId="6587700E" w14:textId="31D7BD44"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71" w:history="1">
        <w:r w:rsidR="003139B4" w:rsidRPr="007D3024">
          <w:rPr>
            <w:rStyle w:val="Hipercze"/>
            <w:noProof/>
            <w:lang w:val="en-US"/>
          </w:rPr>
          <w:t>Rysunek 12. Analiza biznesowa (</w:t>
        </w:r>
        <w:r w:rsidR="003139B4" w:rsidRPr="007D3024">
          <w:rPr>
            <w:rStyle w:val="Hipercze"/>
            <w:i/>
            <w:iCs/>
            <w:noProof/>
            <w:lang w:val="en-US"/>
          </w:rPr>
          <w:t xml:space="preserve">Business Analysis Beyond Projects) </w:t>
        </w:r>
        <w:r w:rsidR="003139B4" w:rsidRPr="007D3024">
          <w:rPr>
            <w:rStyle w:val="Hipercze"/>
            <w:noProof/>
            <w:lang w:val="en-US"/>
          </w:rPr>
          <w:t>według BABOK®</w:t>
        </w:r>
        <w:r w:rsidR="003139B4">
          <w:rPr>
            <w:noProof/>
            <w:webHidden/>
          </w:rPr>
          <w:tab/>
        </w:r>
        <w:r w:rsidR="003139B4">
          <w:rPr>
            <w:noProof/>
            <w:webHidden/>
          </w:rPr>
          <w:fldChar w:fldCharType="begin"/>
        </w:r>
        <w:r w:rsidR="003139B4">
          <w:rPr>
            <w:noProof/>
            <w:webHidden/>
          </w:rPr>
          <w:instrText xml:space="preserve"> PAGEREF _Toc91667871 \h </w:instrText>
        </w:r>
        <w:r w:rsidR="003139B4">
          <w:rPr>
            <w:noProof/>
            <w:webHidden/>
          </w:rPr>
        </w:r>
        <w:r w:rsidR="003139B4">
          <w:rPr>
            <w:noProof/>
            <w:webHidden/>
          </w:rPr>
          <w:fldChar w:fldCharType="separate"/>
        </w:r>
        <w:r w:rsidR="003139B4">
          <w:rPr>
            <w:noProof/>
            <w:webHidden/>
          </w:rPr>
          <w:t>30</w:t>
        </w:r>
        <w:r w:rsidR="003139B4">
          <w:rPr>
            <w:noProof/>
            <w:webHidden/>
          </w:rPr>
          <w:fldChar w:fldCharType="end"/>
        </w:r>
      </w:hyperlink>
    </w:p>
    <w:p w14:paraId="17E2A33A" w14:textId="2F770CC2"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72" w:history="1">
        <w:r w:rsidR="003139B4" w:rsidRPr="007D3024">
          <w:rPr>
            <w:rStyle w:val="Hipercze"/>
            <w:noProof/>
          </w:rPr>
          <w:t>Rysunek 13. Elementy otoczenia organizacji</w:t>
        </w:r>
        <w:r w:rsidR="003139B4">
          <w:rPr>
            <w:noProof/>
            <w:webHidden/>
          </w:rPr>
          <w:tab/>
        </w:r>
        <w:r w:rsidR="003139B4">
          <w:rPr>
            <w:noProof/>
            <w:webHidden/>
          </w:rPr>
          <w:fldChar w:fldCharType="begin"/>
        </w:r>
        <w:r w:rsidR="003139B4">
          <w:rPr>
            <w:noProof/>
            <w:webHidden/>
          </w:rPr>
          <w:instrText xml:space="preserve"> PAGEREF _Toc91667872 \h </w:instrText>
        </w:r>
        <w:r w:rsidR="003139B4">
          <w:rPr>
            <w:noProof/>
            <w:webHidden/>
          </w:rPr>
        </w:r>
        <w:r w:rsidR="003139B4">
          <w:rPr>
            <w:noProof/>
            <w:webHidden/>
          </w:rPr>
          <w:fldChar w:fldCharType="separate"/>
        </w:r>
        <w:r w:rsidR="003139B4">
          <w:rPr>
            <w:noProof/>
            <w:webHidden/>
          </w:rPr>
          <w:t>32</w:t>
        </w:r>
        <w:r w:rsidR="003139B4">
          <w:rPr>
            <w:noProof/>
            <w:webHidden/>
          </w:rPr>
          <w:fldChar w:fldCharType="end"/>
        </w:r>
      </w:hyperlink>
    </w:p>
    <w:p w14:paraId="6C9CAF40" w14:textId="6BF1B146"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73" w:history="1">
        <w:r w:rsidR="003139B4" w:rsidRPr="007D3024">
          <w:rPr>
            <w:rStyle w:val="Hipercze"/>
            <w:noProof/>
          </w:rPr>
          <w:t>Rysunek 14. Poziom inflacji r/r w Polsce w latach 2014-2021</w:t>
        </w:r>
        <w:r w:rsidR="003139B4">
          <w:rPr>
            <w:noProof/>
            <w:webHidden/>
          </w:rPr>
          <w:tab/>
        </w:r>
        <w:r w:rsidR="003139B4">
          <w:rPr>
            <w:noProof/>
            <w:webHidden/>
          </w:rPr>
          <w:fldChar w:fldCharType="begin"/>
        </w:r>
        <w:r w:rsidR="003139B4">
          <w:rPr>
            <w:noProof/>
            <w:webHidden/>
          </w:rPr>
          <w:instrText xml:space="preserve"> PAGEREF _Toc91667873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51FC1985" w14:textId="3BA47ABD"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74" w:history="1">
        <w:r w:rsidR="003139B4" w:rsidRPr="007D3024">
          <w:rPr>
            <w:rStyle w:val="Hipercze"/>
            <w:noProof/>
          </w:rPr>
          <w:t>Rysunek 15. Zmiana dynamiki kredytów konsumpcyjnych a inflacja (%, r/r)</w:t>
        </w:r>
        <w:r w:rsidR="003139B4">
          <w:rPr>
            <w:noProof/>
            <w:webHidden/>
          </w:rPr>
          <w:tab/>
        </w:r>
        <w:r w:rsidR="003139B4">
          <w:rPr>
            <w:noProof/>
            <w:webHidden/>
          </w:rPr>
          <w:fldChar w:fldCharType="begin"/>
        </w:r>
        <w:r w:rsidR="003139B4">
          <w:rPr>
            <w:noProof/>
            <w:webHidden/>
          </w:rPr>
          <w:instrText xml:space="preserve"> PAGEREF _Toc91667874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4F6BD31D" w14:textId="7AE4428E"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75" w:history="1">
        <w:r w:rsidR="003139B4" w:rsidRPr="007D3024">
          <w:rPr>
            <w:rStyle w:val="Hipercze"/>
            <w:noProof/>
          </w:rPr>
          <w:t>Rysunek 16. Kredyty konsumpcyjne w sektorze bankowym i stopa referencyjna NBP</w:t>
        </w:r>
        <w:r w:rsidR="003139B4">
          <w:rPr>
            <w:noProof/>
            <w:webHidden/>
          </w:rPr>
          <w:tab/>
        </w:r>
        <w:r w:rsidR="003139B4">
          <w:rPr>
            <w:noProof/>
            <w:webHidden/>
          </w:rPr>
          <w:fldChar w:fldCharType="begin"/>
        </w:r>
        <w:r w:rsidR="003139B4">
          <w:rPr>
            <w:noProof/>
            <w:webHidden/>
          </w:rPr>
          <w:instrText xml:space="preserve"> PAGEREF _Toc91667875 \h </w:instrText>
        </w:r>
        <w:r w:rsidR="003139B4">
          <w:rPr>
            <w:noProof/>
            <w:webHidden/>
          </w:rPr>
        </w:r>
        <w:r w:rsidR="003139B4">
          <w:rPr>
            <w:noProof/>
            <w:webHidden/>
          </w:rPr>
          <w:fldChar w:fldCharType="separate"/>
        </w:r>
        <w:r w:rsidR="003139B4">
          <w:rPr>
            <w:noProof/>
            <w:webHidden/>
          </w:rPr>
          <w:t>36</w:t>
        </w:r>
        <w:r w:rsidR="003139B4">
          <w:rPr>
            <w:noProof/>
            <w:webHidden/>
          </w:rPr>
          <w:fldChar w:fldCharType="end"/>
        </w:r>
      </w:hyperlink>
    </w:p>
    <w:p w14:paraId="768EEA88" w14:textId="540743C5"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76" w:history="1">
        <w:r w:rsidR="003139B4" w:rsidRPr="007D3024">
          <w:rPr>
            <w:rStyle w:val="Hipercze"/>
            <w:noProof/>
          </w:rPr>
          <w:t>Rysunek 17. Zmiana dynamiki kredytów konsumpcyjnych a stopa bezrobocia (%, r/r)</w:t>
        </w:r>
        <w:r w:rsidR="003139B4">
          <w:rPr>
            <w:noProof/>
            <w:webHidden/>
          </w:rPr>
          <w:tab/>
        </w:r>
        <w:r w:rsidR="003139B4">
          <w:rPr>
            <w:noProof/>
            <w:webHidden/>
          </w:rPr>
          <w:fldChar w:fldCharType="begin"/>
        </w:r>
        <w:r w:rsidR="003139B4">
          <w:rPr>
            <w:noProof/>
            <w:webHidden/>
          </w:rPr>
          <w:instrText xml:space="preserve"> PAGEREF _Toc91667876 \h </w:instrText>
        </w:r>
        <w:r w:rsidR="003139B4">
          <w:rPr>
            <w:noProof/>
            <w:webHidden/>
          </w:rPr>
        </w:r>
        <w:r w:rsidR="003139B4">
          <w:rPr>
            <w:noProof/>
            <w:webHidden/>
          </w:rPr>
          <w:fldChar w:fldCharType="separate"/>
        </w:r>
        <w:r w:rsidR="003139B4">
          <w:rPr>
            <w:noProof/>
            <w:webHidden/>
          </w:rPr>
          <w:t>37</w:t>
        </w:r>
        <w:r w:rsidR="003139B4">
          <w:rPr>
            <w:noProof/>
            <w:webHidden/>
          </w:rPr>
          <w:fldChar w:fldCharType="end"/>
        </w:r>
      </w:hyperlink>
    </w:p>
    <w:p w14:paraId="63C84BEE" w14:textId="22F3A7EB"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77" w:history="1">
        <w:r w:rsidR="003139B4" w:rsidRPr="007D3024">
          <w:rPr>
            <w:rStyle w:val="Hipercze"/>
            <w:noProof/>
          </w:rPr>
          <w:t>Rysunek 18. Główne źródła dochodu studentów</w:t>
        </w:r>
        <w:r w:rsidR="003139B4">
          <w:rPr>
            <w:noProof/>
            <w:webHidden/>
          </w:rPr>
          <w:tab/>
        </w:r>
        <w:r w:rsidR="003139B4">
          <w:rPr>
            <w:noProof/>
            <w:webHidden/>
          </w:rPr>
          <w:fldChar w:fldCharType="begin"/>
        </w:r>
        <w:r w:rsidR="003139B4">
          <w:rPr>
            <w:noProof/>
            <w:webHidden/>
          </w:rPr>
          <w:instrText xml:space="preserve"> PAGEREF _Toc91667877 \h </w:instrText>
        </w:r>
        <w:r w:rsidR="003139B4">
          <w:rPr>
            <w:noProof/>
            <w:webHidden/>
          </w:rPr>
        </w:r>
        <w:r w:rsidR="003139B4">
          <w:rPr>
            <w:noProof/>
            <w:webHidden/>
          </w:rPr>
          <w:fldChar w:fldCharType="separate"/>
        </w:r>
        <w:r w:rsidR="003139B4">
          <w:rPr>
            <w:noProof/>
            <w:webHidden/>
          </w:rPr>
          <w:t>41</w:t>
        </w:r>
        <w:r w:rsidR="003139B4">
          <w:rPr>
            <w:noProof/>
            <w:webHidden/>
          </w:rPr>
          <w:fldChar w:fldCharType="end"/>
        </w:r>
      </w:hyperlink>
    </w:p>
    <w:p w14:paraId="1615D24A" w14:textId="15309299"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78" w:history="1">
        <w:r w:rsidR="003139B4" w:rsidRPr="007D3024">
          <w:rPr>
            <w:rStyle w:val="Hipercze"/>
            <w:noProof/>
          </w:rPr>
          <w:t>Rysunek 19. Najważniejsze wydatki studentów</w:t>
        </w:r>
        <w:r w:rsidR="003139B4">
          <w:rPr>
            <w:noProof/>
            <w:webHidden/>
          </w:rPr>
          <w:tab/>
        </w:r>
        <w:r w:rsidR="003139B4">
          <w:rPr>
            <w:noProof/>
            <w:webHidden/>
          </w:rPr>
          <w:fldChar w:fldCharType="begin"/>
        </w:r>
        <w:r w:rsidR="003139B4">
          <w:rPr>
            <w:noProof/>
            <w:webHidden/>
          </w:rPr>
          <w:instrText xml:space="preserve"> PAGEREF _Toc91667878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5E3118C7" w14:textId="36D702EF"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79" w:history="1">
        <w:r w:rsidR="003139B4" w:rsidRPr="007D3024">
          <w:rPr>
            <w:rStyle w:val="Hipercze"/>
            <w:noProof/>
          </w:rPr>
          <w:t>Rysunek 20. Najczęściej wskazywane przez studentów dodatkowe wydatki</w:t>
        </w:r>
        <w:r w:rsidR="003139B4">
          <w:rPr>
            <w:noProof/>
            <w:webHidden/>
          </w:rPr>
          <w:tab/>
        </w:r>
        <w:r w:rsidR="003139B4">
          <w:rPr>
            <w:noProof/>
            <w:webHidden/>
          </w:rPr>
          <w:fldChar w:fldCharType="begin"/>
        </w:r>
        <w:r w:rsidR="003139B4">
          <w:rPr>
            <w:noProof/>
            <w:webHidden/>
          </w:rPr>
          <w:instrText xml:space="preserve"> PAGEREF _Toc91667879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1C907777" w14:textId="52CB49B1"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80" w:history="1">
        <w:r w:rsidR="003139B4" w:rsidRPr="007D3024">
          <w:rPr>
            <w:rStyle w:val="Hipercze"/>
            <w:noProof/>
          </w:rPr>
          <w:t>Rysunek 21. Diagram interesariuszy</w:t>
        </w:r>
        <w:r w:rsidR="003139B4">
          <w:rPr>
            <w:noProof/>
            <w:webHidden/>
          </w:rPr>
          <w:tab/>
        </w:r>
        <w:r w:rsidR="003139B4">
          <w:rPr>
            <w:noProof/>
            <w:webHidden/>
          </w:rPr>
          <w:fldChar w:fldCharType="begin"/>
        </w:r>
        <w:r w:rsidR="003139B4">
          <w:rPr>
            <w:noProof/>
            <w:webHidden/>
          </w:rPr>
          <w:instrText xml:space="preserve"> PAGEREF _Toc91667880 \h </w:instrText>
        </w:r>
        <w:r w:rsidR="003139B4">
          <w:rPr>
            <w:noProof/>
            <w:webHidden/>
          </w:rPr>
        </w:r>
        <w:r w:rsidR="003139B4">
          <w:rPr>
            <w:noProof/>
            <w:webHidden/>
          </w:rPr>
          <w:fldChar w:fldCharType="separate"/>
        </w:r>
        <w:r w:rsidR="003139B4">
          <w:rPr>
            <w:noProof/>
            <w:webHidden/>
          </w:rPr>
          <w:t>43</w:t>
        </w:r>
        <w:r w:rsidR="003139B4">
          <w:rPr>
            <w:noProof/>
            <w:webHidden/>
          </w:rPr>
          <w:fldChar w:fldCharType="end"/>
        </w:r>
      </w:hyperlink>
    </w:p>
    <w:p w14:paraId="6D43DCA8" w14:textId="7304E28E"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81" w:history="1">
        <w:r w:rsidR="003139B4" w:rsidRPr="007D3024">
          <w:rPr>
            <w:rStyle w:val="Hipercze"/>
            <w:noProof/>
          </w:rPr>
          <w:t>Rysunek 22. Aktorzy oraz role biznesowe</w:t>
        </w:r>
        <w:r w:rsidR="003139B4">
          <w:rPr>
            <w:noProof/>
            <w:webHidden/>
          </w:rPr>
          <w:tab/>
        </w:r>
        <w:r w:rsidR="003139B4">
          <w:rPr>
            <w:noProof/>
            <w:webHidden/>
          </w:rPr>
          <w:fldChar w:fldCharType="begin"/>
        </w:r>
        <w:r w:rsidR="003139B4">
          <w:rPr>
            <w:noProof/>
            <w:webHidden/>
          </w:rPr>
          <w:instrText xml:space="preserve"> PAGEREF _Toc91667881 \h </w:instrText>
        </w:r>
        <w:r w:rsidR="003139B4">
          <w:rPr>
            <w:noProof/>
            <w:webHidden/>
          </w:rPr>
        </w:r>
        <w:r w:rsidR="003139B4">
          <w:rPr>
            <w:noProof/>
            <w:webHidden/>
          </w:rPr>
          <w:fldChar w:fldCharType="separate"/>
        </w:r>
        <w:r w:rsidR="003139B4">
          <w:rPr>
            <w:noProof/>
            <w:webHidden/>
          </w:rPr>
          <w:t>45</w:t>
        </w:r>
        <w:r w:rsidR="003139B4">
          <w:rPr>
            <w:noProof/>
            <w:webHidden/>
          </w:rPr>
          <w:fldChar w:fldCharType="end"/>
        </w:r>
      </w:hyperlink>
    </w:p>
    <w:p w14:paraId="5F74FD5C" w14:textId="222DA622"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82" w:history="1">
        <w:r w:rsidR="003139B4" w:rsidRPr="007D3024">
          <w:rPr>
            <w:rStyle w:val="Hipercze"/>
            <w:noProof/>
          </w:rPr>
          <w:t>Rysunek 23. Diagram klas – poziom konceptualny</w:t>
        </w:r>
        <w:r w:rsidR="003139B4">
          <w:rPr>
            <w:noProof/>
            <w:webHidden/>
          </w:rPr>
          <w:tab/>
        </w:r>
        <w:r w:rsidR="003139B4">
          <w:rPr>
            <w:noProof/>
            <w:webHidden/>
          </w:rPr>
          <w:fldChar w:fldCharType="begin"/>
        </w:r>
        <w:r w:rsidR="003139B4">
          <w:rPr>
            <w:noProof/>
            <w:webHidden/>
          </w:rPr>
          <w:instrText xml:space="preserve"> PAGEREF _Toc91667882 \h </w:instrText>
        </w:r>
        <w:r w:rsidR="003139B4">
          <w:rPr>
            <w:noProof/>
            <w:webHidden/>
          </w:rPr>
        </w:r>
        <w:r w:rsidR="003139B4">
          <w:rPr>
            <w:noProof/>
            <w:webHidden/>
          </w:rPr>
          <w:fldChar w:fldCharType="separate"/>
        </w:r>
        <w:r w:rsidR="003139B4">
          <w:rPr>
            <w:noProof/>
            <w:webHidden/>
          </w:rPr>
          <w:t>46</w:t>
        </w:r>
        <w:r w:rsidR="003139B4">
          <w:rPr>
            <w:noProof/>
            <w:webHidden/>
          </w:rPr>
          <w:fldChar w:fldCharType="end"/>
        </w:r>
      </w:hyperlink>
    </w:p>
    <w:p w14:paraId="262894A8" w14:textId="1CDAB54B"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83" w:history="1">
        <w:r w:rsidR="003139B4" w:rsidRPr="007D3024">
          <w:rPr>
            <w:rStyle w:val="Hipercze"/>
            <w:noProof/>
          </w:rPr>
          <w:t xml:space="preserve">Rysunek 24. Maszyna stanowa obiektu </w:t>
        </w:r>
        <w:r w:rsidR="003139B4" w:rsidRPr="007D3024">
          <w:rPr>
            <w:rStyle w:val="Hipercze"/>
            <w:i/>
            <w:iCs/>
            <w:noProof/>
          </w:rPr>
          <w:t>Wniosek</w:t>
        </w:r>
        <w:r w:rsidR="003139B4">
          <w:rPr>
            <w:noProof/>
            <w:webHidden/>
          </w:rPr>
          <w:tab/>
        </w:r>
        <w:r w:rsidR="003139B4">
          <w:rPr>
            <w:noProof/>
            <w:webHidden/>
          </w:rPr>
          <w:fldChar w:fldCharType="begin"/>
        </w:r>
        <w:r w:rsidR="003139B4">
          <w:rPr>
            <w:noProof/>
            <w:webHidden/>
          </w:rPr>
          <w:instrText xml:space="preserve"> PAGEREF _Toc91667883 \h </w:instrText>
        </w:r>
        <w:r w:rsidR="003139B4">
          <w:rPr>
            <w:noProof/>
            <w:webHidden/>
          </w:rPr>
        </w:r>
        <w:r w:rsidR="003139B4">
          <w:rPr>
            <w:noProof/>
            <w:webHidden/>
          </w:rPr>
          <w:fldChar w:fldCharType="separate"/>
        </w:r>
        <w:r w:rsidR="003139B4">
          <w:rPr>
            <w:noProof/>
            <w:webHidden/>
          </w:rPr>
          <w:t>47</w:t>
        </w:r>
        <w:r w:rsidR="003139B4">
          <w:rPr>
            <w:noProof/>
            <w:webHidden/>
          </w:rPr>
          <w:fldChar w:fldCharType="end"/>
        </w:r>
      </w:hyperlink>
    </w:p>
    <w:p w14:paraId="7DDBA986" w14:textId="4306A0A4"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84" w:history="1">
        <w:r w:rsidR="003139B4" w:rsidRPr="007D3024">
          <w:rPr>
            <w:rStyle w:val="Hipercze"/>
            <w:noProof/>
          </w:rPr>
          <w:t xml:space="preserve">Rysunek 25. Maszyna stanowa obiektu </w:t>
        </w:r>
        <w:r w:rsidR="003139B4" w:rsidRPr="007D3024">
          <w:rPr>
            <w:rStyle w:val="Hipercze"/>
            <w:i/>
            <w:iCs/>
            <w:noProof/>
          </w:rPr>
          <w:t>Pożyczka</w:t>
        </w:r>
        <w:r w:rsidR="003139B4">
          <w:rPr>
            <w:noProof/>
            <w:webHidden/>
          </w:rPr>
          <w:tab/>
        </w:r>
        <w:r w:rsidR="003139B4">
          <w:rPr>
            <w:noProof/>
            <w:webHidden/>
          </w:rPr>
          <w:fldChar w:fldCharType="begin"/>
        </w:r>
        <w:r w:rsidR="003139B4">
          <w:rPr>
            <w:noProof/>
            <w:webHidden/>
          </w:rPr>
          <w:instrText xml:space="preserve"> PAGEREF _Toc91667884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6F03783B" w14:textId="77C12EB3"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85" w:history="1">
        <w:r w:rsidR="003139B4" w:rsidRPr="007D3024">
          <w:rPr>
            <w:rStyle w:val="Hipercze"/>
            <w:noProof/>
          </w:rPr>
          <w:t>Rysunek 26. Procesy główne</w:t>
        </w:r>
        <w:r w:rsidR="003139B4">
          <w:rPr>
            <w:noProof/>
            <w:webHidden/>
          </w:rPr>
          <w:tab/>
        </w:r>
        <w:r w:rsidR="003139B4">
          <w:rPr>
            <w:noProof/>
            <w:webHidden/>
          </w:rPr>
          <w:fldChar w:fldCharType="begin"/>
        </w:r>
        <w:r w:rsidR="003139B4">
          <w:rPr>
            <w:noProof/>
            <w:webHidden/>
          </w:rPr>
          <w:instrText xml:space="preserve"> PAGEREF _Toc91667885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32867B1" w14:textId="5F6C6C0F"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r:id="rId120" w:anchor="_Toc91667886" w:history="1">
        <w:r w:rsidR="003139B4" w:rsidRPr="007D3024">
          <w:rPr>
            <w:rStyle w:val="Hipercze"/>
            <w:noProof/>
          </w:rPr>
          <w:t xml:space="preserve">Rysunek 27. Diagram procesu biznesowego -  </w:t>
        </w:r>
        <w:r w:rsidR="003139B4" w:rsidRPr="007D3024">
          <w:rPr>
            <w:rStyle w:val="Hipercze"/>
            <w:i/>
            <w:iCs/>
            <w:noProof/>
          </w:rPr>
          <w:t>obsługa pożyczki</w:t>
        </w:r>
        <w:r w:rsidR="003139B4">
          <w:rPr>
            <w:noProof/>
            <w:webHidden/>
          </w:rPr>
          <w:tab/>
        </w:r>
        <w:r w:rsidR="003139B4">
          <w:rPr>
            <w:noProof/>
            <w:webHidden/>
          </w:rPr>
          <w:fldChar w:fldCharType="begin"/>
        </w:r>
        <w:r w:rsidR="003139B4">
          <w:rPr>
            <w:noProof/>
            <w:webHidden/>
          </w:rPr>
          <w:instrText xml:space="preserve"> PAGEREF _Toc91667886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01EDFAB" w14:textId="7F09A269"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87" w:history="1">
        <w:r w:rsidR="003139B4" w:rsidRPr="007D3024">
          <w:rPr>
            <w:rStyle w:val="Hipercze"/>
            <w:noProof/>
          </w:rPr>
          <w:t xml:space="preserve">Rysunek 28. Diagram podprocesu biznesowego – </w:t>
        </w:r>
        <w:r w:rsidR="003139B4" w:rsidRPr="007D3024">
          <w:rPr>
            <w:rStyle w:val="Hipercze"/>
            <w:i/>
            <w:iCs/>
            <w:noProof/>
          </w:rPr>
          <w:t>Złożenie wniosku o pożyczkę</w:t>
        </w:r>
        <w:r w:rsidR="003139B4">
          <w:rPr>
            <w:noProof/>
            <w:webHidden/>
          </w:rPr>
          <w:tab/>
        </w:r>
        <w:r w:rsidR="003139B4">
          <w:rPr>
            <w:noProof/>
            <w:webHidden/>
          </w:rPr>
          <w:fldChar w:fldCharType="begin"/>
        </w:r>
        <w:r w:rsidR="003139B4">
          <w:rPr>
            <w:noProof/>
            <w:webHidden/>
          </w:rPr>
          <w:instrText xml:space="preserve"> PAGEREF _Toc91667887 \h </w:instrText>
        </w:r>
        <w:r w:rsidR="003139B4">
          <w:rPr>
            <w:noProof/>
            <w:webHidden/>
          </w:rPr>
        </w:r>
        <w:r w:rsidR="003139B4">
          <w:rPr>
            <w:noProof/>
            <w:webHidden/>
          </w:rPr>
          <w:fldChar w:fldCharType="separate"/>
        </w:r>
        <w:r w:rsidR="003139B4">
          <w:rPr>
            <w:noProof/>
            <w:webHidden/>
          </w:rPr>
          <w:t>49</w:t>
        </w:r>
        <w:r w:rsidR="003139B4">
          <w:rPr>
            <w:noProof/>
            <w:webHidden/>
          </w:rPr>
          <w:fldChar w:fldCharType="end"/>
        </w:r>
      </w:hyperlink>
    </w:p>
    <w:p w14:paraId="6B779263" w14:textId="32D9DCAA"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88" w:history="1">
        <w:r w:rsidR="003139B4" w:rsidRPr="007D3024">
          <w:rPr>
            <w:rStyle w:val="Hipercze"/>
            <w:noProof/>
          </w:rPr>
          <w:t>Rysunek 29. Reguły biznesowe wchodzące w zakres polityki obsługi pożyczki</w:t>
        </w:r>
        <w:r w:rsidR="003139B4">
          <w:rPr>
            <w:noProof/>
            <w:webHidden/>
          </w:rPr>
          <w:tab/>
        </w:r>
        <w:r w:rsidR="003139B4">
          <w:rPr>
            <w:noProof/>
            <w:webHidden/>
          </w:rPr>
          <w:fldChar w:fldCharType="begin"/>
        </w:r>
        <w:r w:rsidR="003139B4">
          <w:rPr>
            <w:noProof/>
            <w:webHidden/>
          </w:rPr>
          <w:instrText xml:space="preserve"> PAGEREF _Toc91667888 \h </w:instrText>
        </w:r>
        <w:r w:rsidR="003139B4">
          <w:rPr>
            <w:noProof/>
            <w:webHidden/>
          </w:rPr>
        </w:r>
        <w:r w:rsidR="003139B4">
          <w:rPr>
            <w:noProof/>
            <w:webHidden/>
          </w:rPr>
          <w:fldChar w:fldCharType="separate"/>
        </w:r>
        <w:r w:rsidR="003139B4">
          <w:rPr>
            <w:noProof/>
            <w:webHidden/>
          </w:rPr>
          <w:t>50</w:t>
        </w:r>
        <w:r w:rsidR="003139B4">
          <w:rPr>
            <w:noProof/>
            <w:webHidden/>
          </w:rPr>
          <w:fldChar w:fldCharType="end"/>
        </w:r>
      </w:hyperlink>
    </w:p>
    <w:p w14:paraId="6537D620" w14:textId="70B43BC4"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89" w:history="1">
        <w:r w:rsidR="003139B4" w:rsidRPr="007D3024">
          <w:rPr>
            <w:rStyle w:val="Hipercze"/>
            <w:noProof/>
          </w:rPr>
          <w:t>Rysunek 30. Cykl specyfikacji potrzeb biznesowych</w:t>
        </w:r>
        <w:r w:rsidR="003139B4">
          <w:rPr>
            <w:noProof/>
            <w:webHidden/>
          </w:rPr>
          <w:tab/>
        </w:r>
        <w:r w:rsidR="003139B4">
          <w:rPr>
            <w:noProof/>
            <w:webHidden/>
          </w:rPr>
          <w:fldChar w:fldCharType="begin"/>
        </w:r>
        <w:r w:rsidR="003139B4">
          <w:rPr>
            <w:noProof/>
            <w:webHidden/>
          </w:rPr>
          <w:instrText xml:space="preserve"> PAGEREF _Toc91667889 \h </w:instrText>
        </w:r>
        <w:r w:rsidR="003139B4">
          <w:rPr>
            <w:noProof/>
            <w:webHidden/>
          </w:rPr>
        </w:r>
        <w:r w:rsidR="003139B4">
          <w:rPr>
            <w:noProof/>
            <w:webHidden/>
          </w:rPr>
          <w:fldChar w:fldCharType="separate"/>
        </w:r>
        <w:r w:rsidR="003139B4">
          <w:rPr>
            <w:noProof/>
            <w:webHidden/>
          </w:rPr>
          <w:t>52</w:t>
        </w:r>
        <w:r w:rsidR="003139B4">
          <w:rPr>
            <w:noProof/>
            <w:webHidden/>
          </w:rPr>
          <w:fldChar w:fldCharType="end"/>
        </w:r>
      </w:hyperlink>
    </w:p>
    <w:p w14:paraId="2A1E74B3" w14:textId="0E1E80FA"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90" w:history="1">
        <w:r w:rsidR="003139B4" w:rsidRPr="007D3024">
          <w:rPr>
            <w:rStyle w:val="Hipercze"/>
            <w:noProof/>
          </w:rPr>
          <w:t>Rysunek 31. Diagram wymagań biznesowych</w:t>
        </w:r>
        <w:r w:rsidR="003139B4">
          <w:rPr>
            <w:noProof/>
            <w:webHidden/>
          </w:rPr>
          <w:tab/>
        </w:r>
        <w:r w:rsidR="003139B4">
          <w:rPr>
            <w:noProof/>
            <w:webHidden/>
          </w:rPr>
          <w:fldChar w:fldCharType="begin"/>
        </w:r>
        <w:r w:rsidR="003139B4">
          <w:rPr>
            <w:noProof/>
            <w:webHidden/>
          </w:rPr>
          <w:instrText xml:space="preserve"> PAGEREF _Toc91667890 \h </w:instrText>
        </w:r>
        <w:r w:rsidR="003139B4">
          <w:rPr>
            <w:noProof/>
            <w:webHidden/>
          </w:rPr>
        </w:r>
        <w:r w:rsidR="003139B4">
          <w:rPr>
            <w:noProof/>
            <w:webHidden/>
          </w:rPr>
          <w:fldChar w:fldCharType="separate"/>
        </w:r>
        <w:r w:rsidR="003139B4">
          <w:rPr>
            <w:noProof/>
            <w:webHidden/>
          </w:rPr>
          <w:t>54</w:t>
        </w:r>
        <w:r w:rsidR="003139B4">
          <w:rPr>
            <w:noProof/>
            <w:webHidden/>
          </w:rPr>
          <w:fldChar w:fldCharType="end"/>
        </w:r>
      </w:hyperlink>
    </w:p>
    <w:p w14:paraId="6D6FC028" w14:textId="63B5A9EE"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91" w:history="1">
        <w:r w:rsidR="003139B4" w:rsidRPr="007D3024">
          <w:rPr>
            <w:rStyle w:val="Hipercze"/>
            <w:noProof/>
          </w:rPr>
          <w:t>Rysunek 32. Diagram wymagań interesariuszy</w:t>
        </w:r>
        <w:r w:rsidR="003139B4">
          <w:rPr>
            <w:noProof/>
            <w:webHidden/>
          </w:rPr>
          <w:tab/>
        </w:r>
        <w:r w:rsidR="003139B4">
          <w:rPr>
            <w:noProof/>
            <w:webHidden/>
          </w:rPr>
          <w:fldChar w:fldCharType="begin"/>
        </w:r>
        <w:r w:rsidR="003139B4">
          <w:rPr>
            <w:noProof/>
            <w:webHidden/>
          </w:rPr>
          <w:instrText xml:space="preserve"> PAGEREF _Toc91667891 \h </w:instrText>
        </w:r>
        <w:r w:rsidR="003139B4">
          <w:rPr>
            <w:noProof/>
            <w:webHidden/>
          </w:rPr>
        </w:r>
        <w:r w:rsidR="003139B4">
          <w:rPr>
            <w:noProof/>
            <w:webHidden/>
          </w:rPr>
          <w:fldChar w:fldCharType="separate"/>
        </w:r>
        <w:r w:rsidR="003139B4">
          <w:rPr>
            <w:noProof/>
            <w:webHidden/>
          </w:rPr>
          <w:t>55</w:t>
        </w:r>
        <w:r w:rsidR="003139B4">
          <w:rPr>
            <w:noProof/>
            <w:webHidden/>
          </w:rPr>
          <w:fldChar w:fldCharType="end"/>
        </w:r>
      </w:hyperlink>
    </w:p>
    <w:p w14:paraId="732BA328" w14:textId="4246FBE0"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92" w:history="1">
        <w:r w:rsidR="003139B4" w:rsidRPr="007D3024">
          <w:rPr>
            <w:rStyle w:val="Hipercze"/>
            <w:noProof/>
          </w:rPr>
          <w:t>Rysunek 33. Diagram mapowania wymagań nr 1</w:t>
        </w:r>
        <w:r w:rsidR="003139B4">
          <w:rPr>
            <w:noProof/>
            <w:webHidden/>
          </w:rPr>
          <w:tab/>
        </w:r>
        <w:r w:rsidR="003139B4">
          <w:rPr>
            <w:noProof/>
            <w:webHidden/>
          </w:rPr>
          <w:fldChar w:fldCharType="begin"/>
        </w:r>
        <w:r w:rsidR="003139B4">
          <w:rPr>
            <w:noProof/>
            <w:webHidden/>
          </w:rPr>
          <w:instrText xml:space="preserve"> PAGEREF _Toc91667892 \h </w:instrText>
        </w:r>
        <w:r w:rsidR="003139B4">
          <w:rPr>
            <w:noProof/>
            <w:webHidden/>
          </w:rPr>
        </w:r>
        <w:r w:rsidR="003139B4">
          <w:rPr>
            <w:noProof/>
            <w:webHidden/>
          </w:rPr>
          <w:fldChar w:fldCharType="separate"/>
        </w:r>
        <w:r w:rsidR="003139B4">
          <w:rPr>
            <w:noProof/>
            <w:webHidden/>
          </w:rPr>
          <w:t>56</w:t>
        </w:r>
        <w:r w:rsidR="003139B4">
          <w:rPr>
            <w:noProof/>
            <w:webHidden/>
          </w:rPr>
          <w:fldChar w:fldCharType="end"/>
        </w:r>
      </w:hyperlink>
    </w:p>
    <w:p w14:paraId="6C1F33A2" w14:textId="7ADFB452"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93" w:history="1">
        <w:r w:rsidR="003139B4" w:rsidRPr="007D3024">
          <w:rPr>
            <w:rStyle w:val="Hipercze"/>
            <w:noProof/>
          </w:rPr>
          <w:t>Rysunek 34. Diagram mapowania wymagań nr 2</w:t>
        </w:r>
        <w:r w:rsidR="003139B4">
          <w:rPr>
            <w:noProof/>
            <w:webHidden/>
          </w:rPr>
          <w:tab/>
        </w:r>
        <w:r w:rsidR="003139B4">
          <w:rPr>
            <w:noProof/>
            <w:webHidden/>
          </w:rPr>
          <w:fldChar w:fldCharType="begin"/>
        </w:r>
        <w:r w:rsidR="003139B4">
          <w:rPr>
            <w:noProof/>
            <w:webHidden/>
          </w:rPr>
          <w:instrText xml:space="preserve"> PAGEREF _Toc91667893 \h </w:instrText>
        </w:r>
        <w:r w:rsidR="003139B4">
          <w:rPr>
            <w:noProof/>
            <w:webHidden/>
          </w:rPr>
        </w:r>
        <w:r w:rsidR="003139B4">
          <w:rPr>
            <w:noProof/>
            <w:webHidden/>
          </w:rPr>
          <w:fldChar w:fldCharType="separate"/>
        </w:r>
        <w:r w:rsidR="003139B4">
          <w:rPr>
            <w:noProof/>
            <w:webHidden/>
          </w:rPr>
          <w:t>57</w:t>
        </w:r>
        <w:r w:rsidR="003139B4">
          <w:rPr>
            <w:noProof/>
            <w:webHidden/>
          </w:rPr>
          <w:fldChar w:fldCharType="end"/>
        </w:r>
      </w:hyperlink>
    </w:p>
    <w:p w14:paraId="040CC2AB" w14:textId="2B270E54"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94" w:history="1">
        <w:r w:rsidR="003139B4" w:rsidRPr="007D3024">
          <w:rPr>
            <w:rStyle w:val="Hipercze"/>
            <w:noProof/>
          </w:rPr>
          <w:t>Rysunek 35. Diagram aktorów i ról systemowych</w:t>
        </w:r>
        <w:r w:rsidR="003139B4">
          <w:rPr>
            <w:noProof/>
            <w:webHidden/>
          </w:rPr>
          <w:tab/>
        </w:r>
        <w:r w:rsidR="003139B4">
          <w:rPr>
            <w:noProof/>
            <w:webHidden/>
          </w:rPr>
          <w:fldChar w:fldCharType="begin"/>
        </w:r>
        <w:r w:rsidR="003139B4">
          <w:rPr>
            <w:noProof/>
            <w:webHidden/>
          </w:rPr>
          <w:instrText xml:space="preserve"> PAGEREF _Toc91667894 \h </w:instrText>
        </w:r>
        <w:r w:rsidR="003139B4">
          <w:rPr>
            <w:noProof/>
            <w:webHidden/>
          </w:rPr>
        </w:r>
        <w:r w:rsidR="003139B4">
          <w:rPr>
            <w:noProof/>
            <w:webHidden/>
          </w:rPr>
          <w:fldChar w:fldCharType="separate"/>
        </w:r>
        <w:r w:rsidR="003139B4">
          <w:rPr>
            <w:noProof/>
            <w:webHidden/>
          </w:rPr>
          <w:t>63</w:t>
        </w:r>
        <w:r w:rsidR="003139B4">
          <w:rPr>
            <w:noProof/>
            <w:webHidden/>
          </w:rPr>
          <w:fldChar w:fldCharType="end"/>
        </w:r>
      </w:hyperlink>
    </w:p>
    <w:p w14:paraId="7894D47D" w14:textId="11C1215C"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95" w:history="1">
        <w:r w:rsidR="003139B4" w:rsidRPr="007D3024">
          <w:rPr>
            <w:rStyle w:val="Hipercze"/>
            <w:noProof/>
          </w:rPr>
          <w:t>Rysunek 36. Diagram przypadków użycia w obszarze funkcjonalnym obsługi pożyczki</w:t>
        </w:r>
        <w:r w:rsidR="003139B4">
          <w:rPr>
            <w:noProof/>
            <w:webHidden/>
          </w:rPr>
          <w:tab/>
        </w:r>
        <w:r w:rsidR="003139B4">
          <w:rPr>
            <w:noProof/>
            <w:webHidden/>
          </w:rPr>
          <w:fldChar w:fldCharType="begin"/>
        </w:r>
        <w:r w:rsidR="003139B4">
          <w:rPr>
            <w:noProof/>
            <w:webHidden/>
          </w:rPr>
          <w:instrText xml:space="preserve"> PAGEREF _Toc91667895 \h </w:instrText>
        </w:r>
        <w:r w:rsidR="003139B4">
          <w:rPr>
            <w:noProof/>
            <w:webHidden/>
          </w:rPr>
        </w:r>
        <w:r w:rsidR="003139B4">
          <w:rPr>
            <w:noProof/>
            <w:webHidden/>
          </w:rPr>
          <w:fldChar w:fldCharType="separate"/>
        </w:r>
        <w:r w:rsidR="003139B4">
          <w:rPr>
            <w:noProof/>
            <w:webHidden/>
          </w:rPr>
          <w:t>64</w:t>
        </w:r>
        <w:r w:rsidR="003139B4">
          <w:rPr>
            <w:noProof/>
            <w:webHidden/>
          </w:rPr>
          <w:fldChar w:fldCharType="end"/>
        </w:r>
      </w:hyperlink>
    </w:p>
    <w:p w14:paraId="00A8AC5C" w14:textId="670566AE"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96" w:history="1">
        <w:r w:rsidR="003139B4" w:rsidRPr="007D3024">
          <w:rPr>
            <w:rStyle w:val="Hipercze"/>
            <w:noProof/>
          </w:rPr>
          <w:t>Rysunek 37. Diagram przypadków użycia w obszarze funkcjonalnym zarządzanie wnioskiem o pożyczkę</w:t>
        </w:r>
        <w:r w:rsidR="003139B4">
          <w:rPr>
            <w:noProof/>
            <w:webHidden/>
          </w:rPr>
          <w:tab/>
        </w:r>
        <w:r w:rsidR="003139B4">
          <w:rPr>
            <w:noProof/>
            <w:webHidden/>
          </w:rPr>
          <w:fldChar w:fldCharType="begin"/>
        </w:r>
        <w:r w:rsidR="003139B4">
          <w:rPr>
            <w:noProof/>
            <w:webHidden/>
          </w:rPr>
          <w:instrText xml:space="preserve"> PAGEREF _Toc91667896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61E8FD18" w14:textId="63F5A9AB"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97" w:history="1">
        <w:r w:rsidR="003139B4" w:rsidRPr="007D3024">
          <w:rPr>
            <w:rStyle w:val="Hipercze"/>
            <w:noProof/>
          </w:rPr>
          <w:t>Rysunek 38. Diagram przypadków użycia w obszarze funkcjonalnym zarządzania kontem</w:t>
        </w:r>
        <w:r w:rsidR="003139B4">
          <w:rPr>
            <w:noProof/>
            <w:webHidden/>
          </w:rPr>
          <w:tab/>
        </w:r>
        <w:r w:rsidR="003139B4">
          <w:rPr>
            <w:noProof/>
            <w:webHidden/>
          </w:rPr>
          <w:fldChar w:fldCharType="begin"/>
        </w:r>
        <w:r w:rsidR="003139B4">
          <w:rPr>
            <w:noProof/>
            <w:webHidden/>
          </w:rPr>
          <w:instrText xml:space="preserve"> PAGEREF _Toc91667897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424259FC" w14:textId="049FEA94"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r:id="rId121" w:anchor="_Toc91667898" w:history="1">
        <w:r w:rsidR="003139B4" w:rsidRPr="007D3024">
          <w:rPr>
            <w:rStyle w:val="Hipercze"/>
            <w:noProof/>
          </w:rPr>
          <w:t>Rysunek 39. Drzewo decyzyjne dotyczące reguły systemowej RS003</w:t>
        </w:r>
        <w:r w:rsidR="003139B4">
          <w:rPr>
            <w:noProof/>
            <w:webHidden/>
          </w:rPr>
          <w:tab/>
        </w:r>
        <w:r w:rsidR="003139B4">
          <w:rPr>
            <w:noProof/>
            <w:webHidden/>
          </w:rPr>
          <w:fldChar w:fldCharType="begin"/>
        </w:r>
        <w:r w:rsidR="003139B4">
          <w:rPr>
            <w:noProof/>
            <w:webHidden/>
          </w:rPr>
          <w:instrText xml:space="preserve"> PAGEREF _Toc91667898 \h </w:instrText>
        </w:r>
        <w:r w:rsidR="003139B4">
          <w:rPr>
            <w:noProof/>
            <w:webHidden/>
          </w:rPr>
        </w:r>
        <w:r w:rsidR="003139B4">
          <w:rPr>
            <w:noProof/>
            <w:webHidden/>
          </w:rPr>
          <w:fldChar w:fldCharType="separate"/>
        </w:r>
        <w:r w:rsidR="003139B4">
          <w:rPr>
            <w:noProof/>
            <w:webHidden/>
          </w:rPr>
          <w:t>68</w:t>
        </w:r>
        <w:r w:rsidR="003139B4">
          <w:rPr>
            <w:noProof/>
            <w:webHidden/>
          </w:rPr>
          <w:fldChar w:fldCharType="end"/>
        </w:r>
      </w:hyperlink>
    </w:p>
    <w:p w14:paraId="0682FCCE" w14:textId="34F10EDC"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899" w:history="1">
        <w:r w:rsidR="003139B4" w:rsidRPr="007D3024">
          <w:rPr>
            <w:rStyle w:val="Hipercze"/>
            <w:noProof/>
          </w:rPr>
          <w:t>Rysunek 40. Diagram klas – poziom logiczny</w:t>
        </w:r>
        <w:r w:rsidR="003139B4">
          <w:rPr>
            <w:noProof/>
            <w:webHidden/>
          </w:rPr>
          <w:tab/>
        </w:r>
        <w:r w:rsidR="003139B4">
          <w:rPr>
            <w:noProof/>
            <w:webHidden/>
          </w:rPr>
          <w:fldChar w:fldCharType="begin"/>
        </w:r>
        <w:r w:rsidR="003139B4">
          <w:rPr>
            <w:noProof/>
            <w:webHidden/>
          </w:rPr>
          <w:instrText xml:space="preserve"> PAGEREF _Toc91667899 \h </w:instrText>
        </w:r>
        <w:r w:rsidR="003139B4">
          <w:rPr>
            <w:noProof/>
            <w:webHidden/>
          </w:rPr>
        </w:r>
        <w:r w:rsidR="003139B4">
          <w:rPr>
            <w:noProof/>
            <w:webHidden/>
          </w:rPr>
          <w:fldChar w:fldCharType="separate"/>
        </w:r>
        <w:r w:rsidR="003139B4">
          <w:rPr>
            <w:noProof/>
            <w:webHidden/>
          </w:rPr>
          <w:t>69</w:t>
        </w:r>
        <w:r w:rsidR="003139B4">
          <w:rPr>
            <w:noProof/>
            <w:webHidden/>
          </w:rPr>
          <w:fldChar w:fldCharType="end"/>
        </w:r>
      </w:hyperlink>
    </w:p>
    <w:p w14:paraId="6A291FA8" w14:textId="4064E536"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00" w:history="1">
        <w:r w:rsidR="003139B4" w:rsidRPr="007D3024">
          <w:rPr>
            <w:rStyle w:val="Hipercze"/>
            <w:noProof/>
          </w:rPr>
          <w:t xml:space="preserve">Rysunek 41. Diagram maszyny stanowej </w:t>
        </w:r>
        <w:r w:rsidR="003139B4" w:rsidRPr="007D3024">
          <w:rPr>
            <w:rStyle w:val="Hipercze"/>
            <w:i/>
            <w:iCs/>
            <w:noProof/>
          </w:rPr>
          <w:t>wniosek o pożyczkę</w:t>
        </w:r>
        <w:r w:rsidR="003139B4">
          <w:rPr>
            <w:noProof/>
            <w:webHidden/>
          </w:rPr>
          <w:tab/>
        </w:r>
        <w:r w:rsidR="003139B4">
          <w:rPr>
            <w:noProof/>
            <w:webHidden/>
          </w:rPr>
          <w:fldChar w:fldCharType="begin"/>
        </w:r>
        <w:r w:rsidR="003139B4">
          <w:rPr>
            <w:noProof/>
            <w:webHidden/>
          </w:rPr>
          <w:instrText xml:space="preserve"> PAGEREF _Toc91667900 \h </w:instrText>
        </w:r>
        <w:r w:rsidR="003139B4">
          <w:rPr>
            <w:noProof/>
            <w:webHidden/>
          </w:rPr>
        </w:r>
        <w:r w:rsidR="003139B4">
          <w:rPr>
            <w:noProof/>
            <w:webHidden/>
          </w:rPr>
          <w:fldChar w:fldCharType="separate"/>
        </w:r>
        <w:r w:rsidR="003139B4">
          <w:rPr>
            <w:noProof/>
            <w:webHidden/>
          </w:rPr>
          <w:t>70</w:t>
        </w:r>
        <w:r w:rsidR="003139B4">
          <w:rPr>
            <w:noProof/>
            <w:webHidden/>
          </w:rPr>
          <w:fldChar w:fldCharType="end"/>
        </w:r>
      </w:hyperlink>
    </w:p>
    <w:p w14:paraId="46B07268" w14:textId="1BC1E972"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01" w:history="1">
        <w:r w:rsidR="003139B4" w:rsidRPr="007D3024">
          <w:rPr>
            <w:rStyle w:val="Hipercze"/>
            <w:noProof/>
          </w:rPr>
          <w:t>Rysunek 42. Podział warstwowy oraz układ warstw systemu</w:t>
        </w:r>
        <w:r w:rsidR="003139B4">
          <w:rPr>
            <w:noProof/>
            <w:webHidden/>
          </w:rPr>
          <w:tab/>
        </w:r>
        <w:r w:rsidR="003139B4">
          <w:rPr>
            <w:noProof/>
            <w:webHidden/>
          </w:rPr>
          <w:fldChar w:fldCharType="begin"/>
        </w:r>
        <w:r w:rsidR="003139B4">
          <w:rPr>
            <w:noProof/>
            <w:webHidden/>
          </w:rPr>
          <w:instrText xml:space="preserve"> PAGEREF _Toc91667901 \h </w:instrText>
        </w:r>
        <w:r w:rsidR="003139B4">
          <w:rPr>
            <w:noProof/>
            <w:webHidden/>
          </w:rPr>
        </w:r>
        <w:r w:rsidR="003139B4">
          <w:rPr>
            <w:noProof/>
            <w:webHidden/>
          </w:rPr>
          <w:fldChar w:fldCharType="separate"/>
        </w:r>
        <w:r w:rsidR="003139B4">
          <w:rPr>
            <w:noProof/>
            <w:webHidden/>
          </w:rPr>
          <w:t>73</w:t>
        </w:r>
        <w:r w:rsidR="003139B4">
          <w:rPr>
            <w:noProof/>
            <w:webHidden/>
          </w:rPr>
          <w:fldChar w:fldCharType="end"/>
        </w:r>
      </w:hyperlink>
    </w:p>
    <w:p w14:paraId="7A21DBB7" w14:textId="3BFD1756"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02" w:history="1">
        <w:r w:rsidR="003139B4" w:rsidRPr="007D3024">
          <w:rPr>
            <w:rStyle w:val="Hipercze"/>
            <w:noProof/>
          </w:rPr>
          <w:t>Rysunek 43. Komponenty systemu informatycznego opartego na Hyperledger Fabric</w:t>
        </w:r>
        <w:r w:rsidR="003139B4">
          <w:rPr>
            <w:noProof/>
            <w:webHidden/>
          </w:rPr>
          <w:tab/>
        </w:r>
        <w:r w:rsidR="003139B4">
          <w:rPr>
            <w:noProof/>
            <w:webHidden/>
          </w:rPr>
          <w:fldChar w:fldCharType="begin"/>
        </w:r>
        <w:r w:rsidR="003139B4">
          <w:rPr>
            <w:noProof/>
            <w:webHidden/>
          </w:rPr>
          <w:instrText xml:space="preserve"> PAGEREF _Toc91667902 \h </w:instrText>
        </w:r>
        <w:r w:rsidR="003139B4">
          <w:rPr>
            <w:noProof/>
            <w:webHidden/>
          </w:rPr>
        </w:r>
        <w:r w:rsidR="003139B4">
          <w:rPr>
            <w:noProof/>
            <w:webHidden/>
          </w:rPr>
          <w:fldChar w:fldCharType="separate"/>
        </w:r>
        <w:r w:rsidR="003139B4">
          <w:rPr>
            <w:noProof/>
            <w:webHidden/>
          </w:rPr>
          <w:t>74</w:t>
        </w:r>
        <w:r w:rsidR="003139B4">
          <w:rPr>
            <w:noProof/>
            <w:webHidden/>
          </w:rPr>
          <w:fldChar w:fldCharType="end"/>
        </w:r>
      </w:hyperlink>
    </w:p>
    <w:p w14:paraId="7FF6F6CF" w14:textId="46C652DD"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03" w:history="1">
        <w:r w:rsidR="003139B4" w:rsidRPr="007D3024">
          <w:rPr>
            <w:rStyle w:val="Hipercze"/>
            <w:noProof/>
          </w:rPr>
          <w:t xml:space="preserve">Rysunek 44. Informacje zawarte w </w:t>
        </w:r>
        <w:r w:rsidR="003139B4" w:rsidRPr="007D3024">
          <w:rPr>
            <w:rStyle w:val="Hipercze"/>
            <w:i/>
            <w:iCs/>
            <w:noProof/>
          </w:rPr>
          <w:t>access token</w:t>
        </w:r>
        <w:r w:rsidR="003139B4">
          <w:rPr>
            <w:noProof/>
            <w:webHidden/>
          </w:rPr>
          <w:tab/>
        </w:r>
        <w:r w:rsidR="003139B4">
          <w:rPr>
            <w:noProof/>
            <w:webHidden/>
          </w:rPr>
          <w:fldChar w:fldCharType="begin"/>
        </w:r>
        <w:r w:rsidR="003139B4">
          <w:rPr>
            <w:noProof/>
            <w:webHidden/>
          </w:rPr>
          <w:instrText xml:space="preserve"> PAGEREF _Toc91667903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406762CD" w14:textId="4C090977"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04" w:history="1">
        <w:r w:rsidR="003139B4" w:rsidRPr="007D3024">
          <w:rPr>
            <w:rStyle w:val="Hipercze"/>
            <w:noProof/>
          </w:rPr>
          <w:t xml:space="preserve">Rysunek 45. Przykładowe żądanie GET w </w:t>
        </w:r>
        <w:r w:rsidR="003139B4" w:rsidRPr="007D3024">
          <w:rPr>
            <w:rStyle w:val="Hipercze"/>
            <w:i/>
            <w:iCs/>
            <w:noProof/>
          </w:rPr>
          <w:t>Graph API</w:t>
        </w:r>
        <w:r w:rsidR="003139B4">
          <w:rPr>
            <w:noProof/>
            <w:webHidden/>
          </w:rPr>
          <w:tab/>
        </w:r>
        <w:r w:rsidR="003139B4">
          <w:rPr>
            <w:noProof/>
            <w:webHidden/>
          </w:rPr>
          <w:fldChar w:fldCharType="begin"/>
        </w:r>
        <w:r w:rsidR="003139B4">
          <w:rPr>
            <w:noProof/>
            <w:webHidden/>
          </w:rPr>
          <w:instrText xml:space="preserve"> PAGEREF _Toc91667904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59463933" w14:textId="7BD229DD"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05" w:history="1">
        <w:r w:rsidR="003139B4" w:rsidRPr="007D3024">
          <w:rPr>
            <w:rStyle w:val="Hipercze"/>
            <w:noProof/>
          </w:rPr>
          <w:t>Rysunek 46. Struktura bloków Hyperledger Fabric</w:t>
        </w:r>
        <w:r w:rsidR="003139B4">
          <w:rPr>
            <w:noProof/>
            <w:webHidden/>
          </w:rPr>
          <w:tab/>
        </w:r>
        <w:r w:rsidR="003139B4">
          <w:rPr>
            <w:noProof/>
            <w:webHidden/>
          </w:rPr>
          <w:fldChar w:fldCharType="begin"/>
        </w:r>
        <w:r w:rsidR="003139B4">
          <w:rPr>
            <w:noProof/>
            <w:webHidden/>
          </w:rPr>
          <w:instrText xml:space="preserve"> PAGEREF _Toc91667905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60D347D" w14:textId="1CFB2868"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06" w:history="1">
        <w:r w:rsidR="003139B4" w:rsidRPr="007D3024">
          <w:rPr>
            <w:rStyle w:val="Hipercze"/>
            <w:noProof/>
          </w:rPr>
          <w:t>Rysunek 47. Funkcja skrótu SHA256</w:t>
        </w:r>
        <w:r w:rsidR="003139B4">
          <w:rPr>
            <w:noProof/>
            <w:webHidden/>
          </w:rPr>
          <w:tab/>
        </w:r>
        <w:r w:rsidR="003139B4">
          <w:rPr>
            <w:noProof/>
            <w:webHidden/>
          </w:rPr>
          <w:fldChar w:fldCharType="begin"/>
        </w:r>
        <w:r w:rsidR="003139B4">
          <w:rPr>
            <w:noProof/>
            <w:webHidden/>
          </w:rPr>
          <w:instrText xml:space="preserve"> PAGEREF _Toc91667906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3A38CE1" w14:textId="4B25FE58"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07" w:history="1">
        <w:r w:rsidR="003139B4" w:rsidRPr="007D3024">
          <w:rPr>
            <w:rStyle w:val="Hipercze"/>
            <w:noProof/>
          </w:rPr>
          <w:t xml:space="preserve">Rysunek 48. Diagram przedstawiający przykładowy model biznesowy zawarty w </w:t>
        </w:r>
        <w:r w:rsidR="003139B4" w:rsidRPr="007D3024">
          <w:rPr>
            <w:rStyle w:val="Hipercze"/>
            <w:i/>
            <w:iCs/>
            <w:noProof/>
          </w:rPr>
          <w:t>Chaincode</w:t>
        </w:r>
        <w:r w:rsidR="003139B4">
          <w:rPr>
            <w:noProof/>
            <w:webHidden/>
          </w:rPr>
          <w:tab/>
        </w:r>
        <w:r w:rsidR="003139B4">
          <w:rPr>
            <w:noProof/>
            <w:webHidden/>
          </w:rPr>
          <w:fldChar w:fldCharType="begin"/>
        </w:r>
        <w:r w:rsidR="003139B4">
          <w:rPr>
            <w:noProof/>
            <w:webHidden/>
          </w:rPr>
          <w:instrText xml:space="preserve"> PAGEREF _Toc91667907 \h </w:instrText>
        </w:r>
        <w:r w:rsidR="003139B4">
          <w:rPr>
            <w:noProof/>
            <w:webHidden/>
          </w:rPr>
        </w:r>
        <w:r w:rsidR="003139B4">
          <w:rPr>
            <w:noProof/>
            <w:webHidden/>
          </w:rPr>
          <w:fldChar w:fldCharType="separate"/>
        </w:r>
        <w:r w:rsidR="003139B4">
          <w:rPr>
            <w:noProof/>
            <w:webHidden/>
          </w:rPr>
          <w:t>82</w:t>
        </w:r>
        <w:r w:rsidR="003139B4">
          <w:rPr>
            <w:noProof/>
            <w:webHidden/>
          </w:rPr>
          <w:fldChar w:fldCharType="end"/>
        </w:r>
      </w:hyperlink>
    </w:p>
    <w:p w14:paraId="64607C1D" w14:textId="0DD43618"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r:id="rId122" w:anchor="_Toc91667908" w:history="1">
        <w:r w:rsidR="003139B4" w:rsidRPr="007D3024">
          <w:rPr>
            <w:rStyle w:val="Hipercze"/>
            <w:noProof/>
          </w:rPr>
          <w:t>Rysunek 49. Model struktury danych Hyperledger Fabric</w:t>
        </w:r>
        <w:r w:rsidR="003139B4">
          <w:rPr>
            <w:noProof/>
            <w:webHidden/>
          </w:rPr>
          <w:tab/>
        </w:r>
        <w:r w:rsidR="003139B4">
          <w:rPr>
            <w:noProof/>
            <w:webHidden/>
          </w:rPr>
          <w:fldChar w:fldCharType="begin"/>
        </w:r>
        <w:r w:rsidR="003139B4">
          <w:rPr>
            <w:noProof/>
            <w:webHidden/>
          </w:rPr>
          <w:instrText xml:space="preserve"> PAGEREF _Toc91667908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64863F6C" w14:textId="5467A055"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09" w:history="1">
        <w:r w:rsidR="003139B4" w:rsidRPr="007D3024">
          <w:rPr>
            <w:rStyle w:val="Hipercze"/>
            <w:noProof/>
          </w:rPr>
          <w:t xml:space="preserve">Rysunek 50. Przykładowe wartości stanu pożyczki P1 w strukturze danych </w:t>
        </w:r>
        <w:r w:rsidR="003139B4" w:rsidRPr="007D3024">
          <w:rPr>
            <w:rStyle w:val="Hipercze"/>
            <w:i/>
            <w:iCs/>
            <w:noProof/>
          </w:rPr>
          <w:t>World State</w:t>
        </w:r>
        <w:r w:rsidR="003139B4">
          <w:rPr>
            <w:noProof/>
            <w:webHidden/>
          </w:rPr>
          <w:tab/>
        </w:r>
        <w:r w:rsidR="003139B4">
          <w:rPr>
            <w:noProof/>
            <w:webHidden/>
          </w:rPr>
          <w:fldChar w:fldCharType="begin"/>
        </w:r>
        <w:r w:rsidR="003139B4">
          <w:rPr>
            <w:noProof/>
            <w:webHidden/>
          </w:rPr>
          <w:instrText xml:space="preserve"> PAGEREF _Toc91667909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0D3BF8BD" w14:textId="0CEF97DA"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10" w:history="1">
        <w:r w:rsidR="003139B4" w:rsidRPr="007D3024">
          <w:rPr>
            <w:rStyle w:val="Hipercze"/>
            <w:noProof/>
          </w:rPr>
          <w:t xml:space="preserve">Rysunek 51. Model struktury danych zawartych w </w:t>
        </w:r>
        <w:r w:rsidR="003139B4" w:rsidRPr="007D3024">
          <w:rPr>
            <w:rStyle w:val="Hipercze"/>
            <w:i/>
            <w:iCs/>
            <w:noProof/>
          </w:rPr>
          <w:t>Blockchain</w:t>
        </w:r>
        <w:r w:rsidR="003139B4">
          <w:rPr>
            <w:noProof/>
            <w:webHidden/>
          </w:rPr>
          <w:tab/>
        </w:r>
        <w:r w:rsidR="003139B4">
          <w:rPr>
            <w:noProof/>
            <w:webHidden/>
          </w:rPr>
          <w:fldChar w:fldCharType="begin"/>
        </w:r>
        <w:r w:rsidR="003139B4">
          <w:rPr>
            <w:noProof/>
            <w:webHidden/>
          </w:rPr>
          <w:instrText xml:space="preserve"> PAGEREF _Toc91667910 \h </w:instrText>
        </w:r>
        <w:r w:rsidR="003139B4">
          <w:rPr>
            <w:noProof/>
            <w:webHidden/>
          </w:rPr>
        </w:r>
        <w:r w:rsidR="003139B4">
          <w:rPr>
            <w:noProof/>
            <w:webHidden/>
          </w:rPr>
          <w:fldChar w:fldCharType="separate"/>
        </w:r>
        <w:r w:rsidR="003139B4">
          <w:rPr>
            <w:noProof/>
            <w:webHidden/>
          </w:rPr>
          <w:t>85</w:t>
        </w:r>
        <w:r w:rsidR="003139B4">
          <w:rPr>
            <w:noProof/>
            <w:webHidden/>
          </w:rPr>
          <w:fldChar w:fldCharType="end"/>
        </w:r>
      </w:hyperlink>
    </w:p>
    <w:p w14:paraId="50C230B8" w14:textId="1032131C"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11" w:history="1">
        <w:r w:rsidR="003139B4" w:rsidRPr="007D3024">
          <w:rPr>
            <w:rStyle w:val="Hipercze"/>
            <w:noProof/>
          </w:rPr>
          <w:t>Rysunek 52. Przykładowy przepływ transakcji</w:t>
        </w:r>
        <w:r w:rsidR="003139B4">
          <w:rPr>
            <w:noProof/>
            <w:webHidden/>
          </w:rPr>
          <w:tab/>
        </w:r>
        <w:r w:rsidR="003139B4">
          <w:rPr>
            <w:noProof/>
            <w:webHidden/>
          </w:rPr>
          <w:fldChar w:fldCharType="begin"/>
        </w:r>
        <w:r w:rsidR="003139B4">
          <w:rPr>
            <w:noProof/>
            <w:webHidden/>
          </w:rPr>
          <w:instrText xml:space="preserve"> PAGEREF _Toc91667911 \h </w:instrText>
        </w:r>
        <w:r w:rsidR="003139B4">
          <w:rPr>
            <w:noProof/>
            <w:webHidden/>
          </w:rPr>
        </w:r>
        <w:r w:rsidR="003139B4">
          <w:rPr>
            <w:noProof/>
            <w:webHidden/>
          </w:rPr>
          <w:fldChar w:fldCharType="separate"/>
        </w:r>
        <w:r w:rsidR="003139B4">
          <w:rPr>
            <w:noProof/>
            <w:webHidden/>
          </w:rPr>
          <w:t>86</w:t>
        </w:r>
        <w:r w:rsidR="003139B4">
          <w:rPr>
            <w:noProof/>
            <w:webHidden/>
          </w:rPr>
          <w:fldChar w:fldCharType="end"/>
        </w:r>
      </w:hyperlink>
    </w:p>
    <w:p w14:paraId="44D3D650" w14:textId="3F9AD6AE"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12" w:history="1">
        <w:r w:rsidR="003139B4" w:rsidRPr="007D3024">
          <w:rPr>
            <w:rStyle w:val="Hipercze"/>
            <w:noProof/>
          </w:rPr>
          <w:t>Rysunek 53. Reprezentacja grafowa przykładowej sieci społecznościowej</w:t>
        </w:r>
        <w:r w:rsidR="003139B4">
          <w:rPr>
            <w:noProof/>
            <w:webHidden/>
          </w:rPr>
          <w:tab/>
        </w:r>
        <w:r w:rsidR="003139B4">
          <w:rPr>
            <w:noProof/>
            <w:webHidden/>
          </w:rPr>
          <w:fldChar w:fldCharType="begin"/>
        </w:r>
        <w:r w:rsidR="003139B4">
          <w:rPr>
            <w:noProof/>
            <w:webHidden/>
          </w:rPr>
          <w:instrText xml:space="preserve"> PAGEREF _Toc91667912 \h </w:instrText>
        </w:r>
        <w:r w:rsidR="003139B4">
          <w:rPr>
            <w:noProof/>
            <w:webHidden/>
          </w:rPr>
        </w:r>
        <w:r w:rsidR="003139B4">
          <w:rPr>
            <w:noProof/>
            <w:webHidden/>
          </w:rPr>
          <w:fldChar w:fldCharType="separate"/>
        </w:r>
        <w:r w:rsidR="003139B4">
          <w:rPr>
            <w:noProof/>
            <w:webHidden/>
          </w:rPr>
          <w:t>87</w:t>
        </w:r>
        <w:r w:rsidR="003139B4">
          <w:rPr>
            <w:noProof/>
            <w:webHidden/>
          </w:rPr>
          <w:fldChar w:fldCharType="end"/>
        </w:r>
      </w:hyperlink>
    </w:p>
    <w:p w14:paraId="0DD1A23E" w14:textId="2240A3FC"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13" w:history="1">
        <w:r w:rsidR="003139B4" w:rsidRPr="007D3024">
          <w:rPr>
            <w:rStyle w:val="Hipercze"/>
            <w:noProof/>
          </w:rPr>
          <w:t>Rysunek 54. Algorytm weryfikacji przyznania pożyczki</w:t>
        </w:r>
        <w:r w:rsidR="003139B4">
          <w:rPr>
            <w:noProof/>
            <w:webHidden/>
          </w:rPr>
          <w:tab/>
        </w:r>
        <w:r w:rsidR="003139B4">
          <w:rPr>
            <w:noProof/>
            <w:webHidden/>
          </w:rPr>
          <w:fldChar w:fldCharType="begin"/>
        </w:r>
        <w:r w:rsidR="003139B4">
          <w:rPr>
            <w:noProof/>
            <w:webHidden/>
          </w:rPr>
          <w:instrText xml:space="preserve"> PAGEREF _Toc91667913 \h </w:instrText>
        </w:r>
        <w:r w:rsidR="003139B4">
          <w:rPr>
            <w:noProof/>
            <w:webHidden/>
          </w:rPr>
        </w:r>
        <w:r w:rsidR="003139B4">
          <w:rPr>
            <w:noProof/>
            <w:webHidden/>
          </w:rPr>
          <w:fldChar w:fldCharType="separate"/>
        </w:r>
        <w:r w:rsidR="003139B4">
          <w:rPr>
            <w:noProof/>
            <w:webHidden/>
          </w:rPr>
          <w:t>90</w:t>
        </w:r>
        <w:r w:rsidR="003139B4">
          <w:rPr>
            <w:noProof/>
            <w:webHidden/>
          </w:rPr>
          <w:fldChar w:fldCharType="end"/>
        </w:r>
      </w:hyperlink>
    </w:p>
    <w:p w14:paraId="3E49DC92" w14:textId="291ABFE1"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14" w:history="1">
        <w:r w:rsidR="003139B4" w:rsidRPr="007D3024">
          <w:rPr>
            <w:rStyle w:val="Hipercze"/>
            <w:noProof/>
          </w:rPr>
          <w:t xml:space="preserve">Rysunek 55. Integracja z profilem społecznościowym </w:t>
        </w:r>
        <w:r w:rsidR="003139B4" w:rsidRPr="007D3024">
          <w:rPr>
            <w:rStyle w:val="Hipercze"/>
            <w:i/>
            <w:iCs/>
            <w:noProof/>
          </w:rPr>
          <w:t>Facebook</w:t>
        </w:r>
        <w:r w:rsidR="003139B4">
          <w:rPr>
            <w:noProof/>
            <w:webHidden/>
          </w:rPr>
          <w:tab/>
        </w:r>
        <w:r w:rsidR="003139B4">
          <w:rPr>
            <w:noProof/>
            <w:webHidden/>
          </w:rPr>
          <w:fldChar w:fldCharType="begin"/>
        </w:r>
        <w:r w:rsidR="003139B4">
          <w:rPr>
            <w:noProof/>
            <w:webHidden/>
          </w:rPr>
          <w:instrText xml:space="preserve"> PAGEREF _Toc91667914 \h </w:instrText>
        </w:r>
        <w:r w:rsidR="003139B4">
          <w:rPr>
            <w:noProof/>
            <w:webHidden/>
          </w:rPr>
        </w:r>
        <w:r w:rsidR="003139B4">
          <w:rPr>
            <w:noProof/>
            <w:webHidden/>
          </w:rPr>
          <w:fldChar w:fldCharType="separate"/>
        </w:r>
        <w:r w:rsidR="003139B4">
          <w:rPr>
            <w:noProof/>
            <w:webHidden/>
          </w:rPr>
          <w:t>91</w:t>
        </w:r>
        <w:r w:rsidR="003139B4">
          <w:rPr>
            <w:noProof/>
            <w:webHidden/>
          </w:rPr>
          <w:fldChar w:fldCharType="end"/>
        </w:r>
      </w:hyperlink>
    </w:p>
    <w:p w14:paraId="329FA1C9" w14:textId="25E62EF4"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r:id="rId123" w:anchor="_Toc91667915" w:history="1">
        <w:r w:rsidR="003139B4" w:rsidRPr="007D3024">
          <w:rPr>
            <w:rStyle w:val="Hipercze"/>
            <w:noProof/>
          </w:rPr>
          <w:t>Rysunek 56. Architektura platformy Docker</w:t>
        </w:r>
        <w:r w:rsidR="003139B4">
          <w:rPr>
            <w:noProof/>
            <w:webHidden/>
          </w:rPr>
          <w:tab/>
        </w:r>
        <w:r w:rsidR="003139B4">
          <w:rPr>
            <w:noProof/>
            <w:webHidden/>
          </w:rPr>
          <w:fldChar w:fldCharType="begin"/>
        </w:r>
        <w:r w:rsidR="003139B4">
          <w:rPr>
            <w:noProof/>
            <w:webHidden/>
          </w:rPr>
          <w:instrText xml:space="preserve"> PAGEREF _Toc91667915 \h </w:instrText>
        </w:r>
        <w:r w:rsidR="003139B4">
          <w:rPr>
            <w:noProof/>
            <w:webHidden/>
          </w:rPr>
        </w:r>
        <w:r w:rsidR="003139B4">
          <w:rPr>
            <w:noProof/>
            <w:webHidden/>
          </w:rPr>
          <w:fldChar w:fldCharType="separate"/>
        </w:r>
        <w:r w:rsidR="003139B4">
          <w:rPr>
            <w:noProof/>
            <w:webHidden/>
          </w:rPr>
          <w:t>94</w:t>
        </w:r>
        <w:r w:rsidR="003139B4">
          <w:rPr>
            <w:noProof/>
            <w:webHidden/>
          </w:rPr>
          <w:fldChar w:fldCharType="end"/>
        </w:r>
      </w:hyperlink>
    </w:p>
    <w:p w14:paraId="310E6035" w14:textId="5D67D57B"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16" w:history="1">
        <w:r w:rsidR="003139B4" w:rsidRPr="007D3024">
          <w:rPr>
            <w:rStyle w:val="Hipercze"/>
            <w:noProof/>
          </w:rPr>
          <w:t>Rysunek 57. Uruchomienie programów w języku Java</w:t>
        </w:r>
        <w:r w:rsidR="003139B4">
          <w:rPr>
            <w:noProof/>
            <w:webHidden/>
          </w:rPr>
          <w:tab/>
        </w:r>
        <w:r w:rsidR="003139B4">
          <w:rPr>
            <w:noProof/>
            <w:webHidden/>
          </w:rPr>
          <w:fldChar w:fldCharType="begin"/>
        </w:r>
        <w:r w:rsidR="003139B4">
          <w:rPr>
            <w:noProof/>
            <w:webHidden/>
          </w:rPr>
          <w:instrText xml:space="preserve"> PAGEREF _Toc91667916 \h </w:instrText>
        </w:r>
        <w:r w:rsidR="003139B4">
          <w:rPr>
            <w:noProof/>
            <w:webHidden/>
          </w:rPr>
        </w:r>
        <w:r w:rsidR="003139B4">
          <w:rPr>
            <w:noProof/>
            <w:webHidden/>
          </w:rPr>
          <w:fldChar w:fldCharType="separate"/>
        </w:r>
        <w:r w:rsidR="003139B4">
          <w:rPr>
            <w:noProof/>
            <w:webHidden/>
          </w:rPr>
          <w:t>96</w:t>
        </w:r>
        <w:r w:rsidR="003139B4">
          <w:rPr>
            <w:noProof/>
            <w:webHidden/>
          </w:rPr>
          <w:fldChar w:fldCharType="end"/>
        </w:r>
      </w:hyperlink>
    </w:p>
    <w:p w14:paraId="0F8D8FF9" w14:textId="58A81233"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17" w:history="1">
        <w:r w:rsidR="003139B4" w:rsidRPr="007D3024">
          <w:rPr>
            <w:rStyle w:val="Hipercze"/>
            <w:noProof/>
          </w:rPr>
          <w:t>Rysunek 58. Szkielet budowy aplikacji</w:t>
        </w:r>
        <w:r w:rsidR="003139B4">
          <w:rPr>
            <w:noProof/>
            <w:webHidden/>
          </w:rPr>
          <w:tab/>
        </w:r>
        <w:r w:rsidR="003139B4">
          <w:rPr>
            <w:noProof/>
            <w:webHidden/>
          </w:rPr>
          <w:fldChar w:fldCharType="begin"/>
        </w:r>
        <w:r w:rsidR="003139B4">
          <w:rPr>
            <w:noProof/>
            <w:webHidden/>
          </w:rPr>
          <w:instrText xml:space="preserve"> PAGEREF _Toc91667917 \h </w:instrText>
        </w:r>
        <w:r w:rsidR="003139B4">
          <w:rPr>
            <w:noProof/>
            <w:webHidden/>
          </w:rPr>
        </w:r>
        <w:r w:rsidR="003139B4">
          <w:rPr>
            <w:noProof/>
            <w:webHidden/>
          </w:rPr>
          <w:fldChar w:fldCharType="separate"/>
        </w:r>
        <w:r w:rsidR="003139B4">
          <w:rPr>
            <w:noProof/>
            <w:webHidden/>
          </w:rPr>
          <w:t>97</w:t>
        </w:r>
        <w:r w:rsidR="003139B4">
          <w:rPr>
            <w:noProof/>
            <w:webHidden/>
          </w:rPr>
          <w:fldChar w:fldCharType="end"/>
        </w:r>
      </w:hyperlink>
    </w:p>
    <w:p w14:paraId="44D8F835" w14:textId="465F97B8"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18" w:history="1">
        <w:r w:rsidR="003139B4" w:rsidRPr="007D3024">
          <w:rPr>
            <w:rStyle w:val="Hipercze"/>
            <w:noProof/>
          </w:rPr>
          <w:t>Rysunek 59. Topologia komunikacji opartej na protokole plotkowania</w:t>
        </w:r>
        <w:r w:rsidR="003139B4">
          <w:rPr>
            <w:noProof/>
            <w:webHidden/>
          </w:rPr>
          <w:tab/>
        </w:r>
        <w:r w:rsidR="003139B4">
          <w:rPr>
            <w:noProof/>
            <w:webHidden/>
          </w:rPr>
          <w:fldChar w:fldCharType="begin"/>
        </w:r>
        <w:r w:rsidR="003139B4">
          <w:rPr>
            <w:noProof/>
            <w:webHidden/>
          </w:rPr>
          <w:instrText xml:space="preserve"> PAGEREF _Toc91667918 \h </w:instrText>
        </w:r>
        <w:r w:rsidR="003139B4">
          <w:rPr>
            <w:noProof/>
            <w:webHidden/>
          </w:rPr>
        </w:r>
        <w:r w:rsidR="003139B4">
          <w:rPr>
            <w:noProof/>
            <w:webHidden/>
          </w:rPr>
          <w:fldChar w:fldCharType="separate"/>
        </w:r>
        <w:r w:rsidR="003139B4">
          <w:rPr>
            <w:noProof/>
            <w:webHidden/>
          </w:rPr>
          <w:t>98</w:t>
        </w:r>
        <w:r w:rsidR="003139B4">
          <w:rPr>
            <w:noProof/>
            <w:webHidden/>
          </w:rPr>
          <w:fldChar w:fldCharType="end"/>
        </w:r>
      </w:hyperlink>
    </w:p>
    <w:p w14:paraId="52B6DE4C" w14:textId="68339697"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19" w:history="1">
        <w:r w:rsidR="003139B4" w:rsidRPr="007D3024">
          <w:rPr>
            <w:rStyle w:val="Hipercze"/>
            <w:noProof/>
          </w:rPr>
          <w:t xml:space="preserve">Rysunek 60. Operacje pomiędzy </w:t>
        </w:r>
        <w:r w:rsidR="003139B4" w:rsidRPr="007D3024">
          <w:rPr>
            <w:rStyle w:val="Hipercze"/>
            <w:i/>
            <w:iCs/>
            <w:noProof/>
          </w:rPr>
          <w:t xml:space="preserve">chaincode </w:t>
        </w:r>
        <w:r w:rsidR="003139B4" w:rsidRPr="007D3024">
          <w:rPr>
            <w:rStyle w:val="Hipercze"/>
            <w:noProof/>
          </w:rPr>
          <w:t>a bazą danych</w:t>
        </w:r>
        <w:r w:rsidR="003139B4">
          <w:rPr>
            <w:noProof/>
            <w:webHidden/>
          </w:rPr>
          <w:tab/>
        </w:r>
        <w:r w:rsidR="003139B4">
          <w:rPr>
            <w:noProof/>
            <w:webHidden/>
          </w:rPr>
          <w:fldChar w:fldCharType="begin"/>
        </w:r>
        <w:r w:rsidR="003139B4">
          <w:rPr>
            <w:noProof/>
            <w:webHidden/>
          </w:rPr>
          <w:instrText xml:space="preserve"> PAGEREF _Toc91667919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4C7AE9AB" w14:textId="6EEDA200"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20" w:history="1">
        <w:r w:rsidR="003139B4" w:rsidRPr="007D3024">
          <w:rPr>
            <w:rStyle w:val="Hipercze"/>
            <w:noProof/>
          </w:rPr>
          <w:t>Rysunek 61. Charakterystyka środowiska uruchomieniowego</w:t>
        </w:r>
        <w:r w:rsidR="003139B4">
          <w:rPr>
            <w:noProof/>
            <w:webHidden/>
          </w:rPr>
          <w:tab/>
        </w:r>
        <w:r w:rsidR="003139B4">
          <w:rPr>
            <w:noProof/>
            <w:webHidden/>
          </w:rPr>
          <w:fldChar w:fldCharType="begin"/>
        </w:r>
        <w:r w:rsidR="003139B4">
          <w:rPr>
            <w:noProof/>
            <w:webHidden/>
          </w:rPr>
          <w:instrText xml:space="preserve"> PAGEREF _Toc91667920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226319B8" w14:textId="4B64FAE6"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21" w:history="1">
        <w:r w:rsidR="003139B4" w:rsidRPr="007D3024">
          <w:rPr>
            <w:rStyle w:val="Hipercze"/>
            <w:noProof/>
          </w:rPr>
          <w:t>Rysunek 62. Uruchomione kontenery stanowiące węzły w sieci</w:t>
        </w:r>
        <w:r w:rsidR="003139B4">
          <w:rPr>
            <w:noProof/>
            <w:webHidden/>
          </w:rPr>
          <w:tab/>
        </w:r>
        <w:r w:rsidR="003139B4">
          <w:rPr>
            <w:noProof/>
            <w:webHidden/>
          </w:rPr>
          <w:fldChar w:fldCharType="begin"/>
        </w:r>
        <w:r w:rsidR="003139B4">
          <w:rPr>
            <w:noProof/>
            <w:webHidden/>
          </w:rPr>
          <w:instrText xml:space="preserve"> PAGEREF _Toc91667921 \h </w:instrText>
        </w:r>
        <w:r w:rsidR="003139B4">
          <w:rPr>
            <w:noProof/>
            <w:webHidden/>
          </w:rPr>
        </w:r>
        <w:r w:rsidR="003139B4">
          <w:rPr>
            <w:noProof/>
            <w:webHidden/>
          </w:rPr>
          <w:fldChar w:fldCharType="separate"/>
        </w:r>
        <w:r w:rsidR="003139B4">
          <w:rPr>
            <w:noProof/>
            <w:webHidden/>
          </w:rPr>
          <w:t>102</w:t>
        </w:r>
        <w:r w:rsidR="003139B4">
          <w:rPr>
            <w:noProof/>
            <w:webHidden/>
          </w:rPr>
          <w:fldChar w:fldCharType="end"/>
        </w:r>
      </w:hyperlink>
    </w:p>
    <w:p w14:paraId="4EDE5E17" w14:textId="29EED013" w:rsidR="003139B4" w:rsidRDefault="00FD5B84">
      <w:pPr>
        <w:pStyle w:val="Spisilustracji"/>
        <w:tabs>
          <w:tab w:val="right" w:leader="dot" w:pos="9061"/>
        </w:tabs>
        <w:rPr>
          <w:rFonts w:asciiTheme="minorHAnsi" w:eastAsiaTheme="minorEastAsia" w:hAnsiTheme="minorHAnsi" w:cstheme="minorBidi"/>
          <w:noProof/>
          <w:sz w:val="22"/>
          <w:lang w:eastAsia="pl-PL"/>
        </w:rPr>
      </w:pPr>
      <w:hyperlink w:anchor="_Toc91667922" w:history="1">
        <w:r w:rsidR="003139B4" w:rsidRPr="007D3024">
          <w:rPr>
            <w:rStyle w:val="Hipercze"/>
            <w:noProof/>
          </w:rPr>
          <w:t>Rysunek 63. Struktura repozytorium na platformie GitHub</w:t>
        </w:r>
        <w:r w:rsidR="003139B4">
          <w:rPr>
            <w:noProof/>
            <w:webHidden/>
          </w:rPr>
          <w:tab/>
        </w:r>
        <w:r w:rsidR="003139B4">
          <w:rPr>
            <w:noProof/>
            <w:webHidden/>
          </w:rPr>
          <w:fldChar w:fldCharType="begin"/>
        </w:r>
        <w:r w:rsidR="003139B4">
          <w:rPr>
            <w:noProof/>
            <w:webHidden/>
          </w:rPr>
          <w:instrText xml:space="preserve"> PAGEREF _Toc91667922 \h </w:instrText>
        </w:r>
        <w:r w:rsidR="003139B4">
          <w:rPr>
            <w:noProof/>
            <w:webHidden/>
          </w:rPr>
        </w:r>
        <w:r w:rsidR="003139B4">
          <w:rPr>
            <w:noProof/>
            <w:webHidden/>
          </w:rPr>
          <w:fldChar w:fldCharType="separate"/>
        </w:r>
        <w:r w:rsidR="003139B4">
          <w:rPr>
            <w:noProof/>
            <w:webHidden/>
          </w:rPr>
          <w:t>106</w:t>
        </w:r>
        <w:r w:rsidR="003139B4">
          <w:rPr>
            <w:noProof/>
            <w:webHidden/>
          </w:rPr>
          <w:fldChar w:fldCharType="end"/>
        </w:r>
      </w:hyperlink>
    </w:p>
    <w:p w14:paraId="32834B33" w14:textId="7BB6C8CB" w:rsidR="000F6016" w:rsidRPr="008F1523" w:rsidRDefault="003139B4" w:rsidP="008F1523">
      <w:pPr>
        <w:pStyle w:val="Nagwek1"/>
        <w:numPr>
          <w:ilvl w:val="0"/>
          <w:numId w:val="0"/>
        </w:numPr>
      </w:pPr>
      <w:r>
        <w:fldChar w:fldCharType="end"/>
      </w:r>
      <w:r w:rsidR="000F6016">
        <w:br w:type="page"/>
      </w:r>
    </w:p>
    <w:p w14:paraId="71E8B340" w14:textId="2E421885" w:rsidR="00E46D4F" w:rsidRDefault="000F6016" w:rsidP="00D340D5">
      <w:pPr>
        <w:pStyle w:val="Nagwek1"/>
        <w:numPr>
          <w:ilvl w:val="0"/>
          <w:numId w:val="0"/>
        </w:numPr>
      </w:pPr>
      <w:bookmarkStart w:id="431" w:name="_Toc490182478"/>
      <w:bookmarkStart w:id="432" w:name="_Toc8601726"/>
      <w:bookmarkStart w:id="433" w:name="_Toc91668412"/>
      <w:r w:rsidRPr="0033201B">
        <w:lastRenderedPageBreak/>
        <w:t>Wykaz Tabel</w:t>
      </w:r>
      <w:bookmarkEnd w:id="431"/>
      <w:bookmarkEnd w:id="432"/>
      <w:bookmarkEnd w:id="433"/>
    </w:p>
    <w:p w14:paraId="38B37B10" w14:textId="77777777" w:rsidR="008F1523" w:rsidRPr="008F1523" w:rsidRDefault="008F1523" w:rsidP="008F1523">
      <w:pPr>
        <w:pStyle w:val="TreAkapitu"/>
      </w:pPr>
    </w:p>
    <w:p w14:paraId="07318248" w14:textId="77777777" w:rsidR="00860CB6" w:rsidRDefault="00860CB6" w:rsidP="00860CB6">
      <w:pPr>
        <w:pStyle w:val="TreAkapitu"/>
      </w:pPr>
      <w:r w:rsidRPr="00860CB6">
        <w:rPr>
          <w:highlight w:val="green"/>
        </w:rPr>
        <w:t>W tym miejscu należy osadzić generowany automatycznie spis tabel</w:t>
      </w:r>
      <w:r>
        <w:t xml:space="preserve"> </w:t>
      </w:r>
    </w:p>
    <w:p w14:paraId="115FCA84" w14:textId="15A4BC04" w:rsidR="00507F55" w:rsidRPr="00860CB6" w:rsidRDefault="002B13D8">
      <w:pPr>
        <w:pStyle w:val="Spisilustracji"/>
        <w:tabs>
          <w:tab w:val="right" w:leader="dot" w:pos="9060"/>
        </w:tabs>
        <w:rPr>
          <w:rFonts w:asciiTheme="minorHAnsi" w:eastAsiaTheme="minorEastAsia" w:hAnsiTheme="minorHAnsi" w:cstheme="minorBidi"/>
          <w:noProof/>
          <w:sz w:val="22"/>
          <w:highlight w:val="yellow"/>
          <w:lang w:eastAsia="pl-PL"/>
        </w:rPr>
      </w:pPr>
      <w:r w:rsidRPr="00860CB6">
        <w:rPr>
          <w:highlight w:val="yellow"/>
        </w:rPr>
        <w:fldChar w:fldCharType="begin"/>
      </w:r>
      <w:r w:rsidR="006F6156" w:rsidRPr="00860CB6">
        <w:rPr>
          <w:highlight w:val="yellow"/>
        </w:rPr>
        <w:instrText xml:space="preserve"> TOC \h \z \c "Tab. " </w:instrText>
      </w:r>
      <w:r w:rsidRPr="00860CB6">
        <w:rPr>
          <w:highlight w:val="yellow"/>
        </w:rPr>
        <w:fldChar w:fldCharType="separate"/>
      </w:r>
      <w:hyperlink w:anchor="_Toc499833883" w:history="1">
        <w:r w:rsidR="00507F55" w:rsidRPr="00860CB6">
          <w:rPr>
            <w:rStyle w:val="Hipercze"/>
            <w:noProof/>
            <w:highlight w:val="yellow"/>
          </w:rPr>
          <w:t>Tab. 1. Wynik analizy wpływu środowiska na wybór metod wsparcia zarządzania zmianą.</w:t>
        </w:r>
        <w:r w:rsidR="00507F55" w:rsidRPr="00860CB6">
          <w:rPr>
            <w:noProof/>
            <w:webHidden/>
            <w:highlight w:val="yellow"/>
          </w:rPr>
          <w:tab/>
        </w:r>
        <w:r w:rsidRPr="00860CB6">
          <w:rPr>
            <w:noProof/>
            <w:webHidden/>
            <w:highlight w:val="yellow"/>
          </w:rPr>
          <w:fldChar w:fldCharType="begin"/>
        </w:r>
        <w:r w:rsidR="00507F55" w:rsidRPr="00860CB6">
          <w:rPr>
            <w:noProof/>
            <w:webHidden/>
            <w:highlight w:val="yellow"/>
          </w:rPr>
          <w:instrText xml:space="preserve"> PAGEREF _Toc499833883 \h </w:instrText>
        </w:r>
        <w:r w:rsidRPr="00860CB6">
          <w:rPr>
            <w:noProof/>
            <w:webHidden/>
            <w:highlight w:val="yellow"/>
          </w:rPr>
        </w:r>
        <w:r w:rsidRPr="00860CB6">
          <w:rPr>
            <w:noProof/>
            <w:webHidden/>
            <w:highlight w:val="yellow"/>
          </w:rPr>
          <w:fldChar w:fldCharType="separate"/>
        </w:r>
        <w:r w:rsidR="00DE7FCA">
          <w:rPr>
            <w:b/>
            <w:bCs/>
            <w:noProof/>
            <w:webHidden/>
            <w:highlight w:val="yellow"/>
          </w:rPr>
          <w:t>Błąd! Nie zdefiniowano zakładki.</w:t>
        </w:r>
        <w:r w:rsidRPr="00860CB6">
          <w:rPr>
            <w:noProof/>
            <w:webHidden/>
            <w:highlight w:val="yellow"/>
          </w:rPr>
          <w:fldChar w:fldCharType="end"/>
        </w:r>
      </w:hyperlink>
    </w:p>
    <w:p w14:paraId="22E8F2EF" w14:textId="00AAAB05"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4" w:history="1">
        <w:r w:rsidR="00507F55" w:rsidRPr="00860CB6">
          <w:rPr>
            <w:rStyle w:val="Hipercze"/>
            <w:noProof/>
            <w:highlight w:val="yellow"/>
          </w:rPr>
          <w:t>Tab. 2. Warianty reengineering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DBC9184" w14:textId="1B7D35B0"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5" w:history="1">
        <w:r w:rsidR="00507F55" w:rsidRPr="00860CB6">
          <w:rPr>
            <w:rStyle w:val="Hipercze"/>
            <w:noProof/>
            <w:highlight w:val="yellow"/>
          </w:rPr>
          <w:t>Tab. 3. Komponenty techniczne i biznesowe w poszczególnych modelach operacyjn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262754DD" w14:textId="40E31D09"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6" w:history="1">
        <w:r w:rsidR="00507F55" w:rsidRPr="00860CB6">
          <w:rPr>
            <w:rStyle w:val="Hipercze"/>
            <w:noProof/>
            <w:highlight w:val="yellow"/>
          </w:rPr>
          <w:t>Tab. 4. Oczekiwane korzyści w warstwie organizacji, informacji i technologi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DEF68F1" w14:textId="1D958418"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7" w:history="1">
        <w:r w:rsidR="00507F55" w:rsidRPr="00860CB6">
          <w:rPr>
            <w:rStyle w:val="Hipercze"/>
            <w:noProof/>
            <w:highlight w:val="yellow"/>
          </w:rPr>
          <w:t>Tab. 5. Pytania adresowane w poszczególnych aspektach modelowania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499CA67" w14:textId="24F3BD51"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8" w:history="1">
        <w:r w:rsidR="00507F55" w:rsidRPr="00860CB6">
          <w:rPr>
            <w:rStyle w:val="Hipercze"/>
            <w:noProof/>
            <w:highlight w:val="yellow"/>
          </w:rPr>
          <w:t>Tab. 6. Pytania adresowane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AF6BDFD" w14:textId="7EF5D0DA"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9" w:history="1">
        <w:r w:rsidR="00507F55" w:rsidRPr="00860CB6">
          <w:rPr>
            <w:rStyle w:val="Hipercze"/>
            <w:noProof/>
            <w:highlight w:val="yellow"/>
          </w:rPr>
          <w:t>Tab. 7. Wykaz procesów realizowanych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6E37464" w14:textId="6543ABD4"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0" w:history="1">
        <w:r w:rsidR="00507F55" w:rsidRPr="00860CB6">
          <w:rPr>
            <w:rStyle w:val="Hipercze"/>
            <w:noProof/>
            <w:highlight w:val="yellow"/>
          </w:rPr>
          <w:t>Tab. 8. Dokumenty związane z wdrażaniem praktyki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F5063C" w14:textId="472101DF"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1" w:history="1">
        <w:r w:rsidR="00507F55" w:rsidRPr="00860CB6">
          <w:rPr>
            <w:rStyle w:val="Hipercze"/>
            <w:noProof/>
            <w:highlight w:val="yellow"/>
          </w:rPr>
          <w:t>Tab. 9. Poziomy dojrzałości praktyki architektonicznej SBN wg modelu ACMM.</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68FCE078" w14:textId="0F1CFDD2"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2" w:history="1">
        <w:r w:rsidR="00507F55" w:rsidRPr="00860CB6">
          <w:rPr>
            <w:rStyle w:val="Hipercze"/>
            <w:noProof/>
            <w:highlight w:val="yellow"/>
          </w:rPr>
          <w:t>Tab. 10. Charakterystyka elementów metamodelu opisu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83C5008" w14:textId="618BCD29"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3" w:history="1">
        <w:r w:rsidR="00507F55" w:rsidRPr="00860CB6">
          <w:rPr>
            <w:rStyle w:val="Hipercze"/>
            <w:noProof/>
            <w:highlight w:val="yellow"/>
          </w:rPr>
          <w:t>Tab. 11. Poziomy kaskady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CD72716" w14:textId="7AB4C9CA"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4" w:history="1">
        <w:r w:rsidR="00507F55" w:rsidRPr="00860CB6">
          <w:rPr>
            <w:rStyle w:val="Hipercze"/>
            <w:noProof/>
            <w:highlight w:val="yellow"/>
          </w:rPr>
          <w:t>Tab. 12. Produkty prac architektonicznych wykorzystywane w procesie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5034B35" w14:textId="6D5FC8CC"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5" w:history="1">
        <w:r w:rsidR="00507F55" w:rsidRPr="00860CB6">
          <w:rPr>
            <w:rStyle w:val="Hipercze"/>
            <w:noProof/>
            <w:highlight w:val="yellow"/>
          </w:rPr>
          <w:t>Tab. 13. Katalog wybranych standardów wymagających uwzględnienia w procesach inżynierii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1A6936C1" w14:textId="78D7EE7A"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6" w:history="1">
        <w:r w:rsidR="00507F55" w:rsidRPr="00860CB6">
          <w:rPr>
            <w:rStyle w:val="Hipercze"/>
            <w:noProof/>
            <w:highlight w:val="yellow"/>
          </w:rPr>
          <w:t>Tab. 14. Przykładowe wartości współczynnika β w zależności od sytuacji decyzyjnej i motywacji ekspert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1663F63" w14:textId="09B0E598"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7" w:history="1">
        <w:r w:rsidR="00507F55" w:rsidRPr="00860CB6">
          <w:rPr>
            <w:rStyle w:val="Hipercze"/>
            <w:noProof/>
            <w:highlight w:val="yellow"/>
          </w:rPr>
          <w:t>Tab. 15. Klasy i szczegółowe kryteria oceny wg modelu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A9A986C" w14:textId="0D0189C9"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8" w:history="1">
        <w:r w:rsidR="00507F55" w:rsidRPr="00860CB6">
          <w:rPr>
            <w:rStyle w:val="Hipercze"/>
            <w:noProof/>
            <w:highlight w:val="yellow"/>
          </w:rPr>
          <w:t>Tab. 16. Macierz mapowania celów stosowania modelu EAFSS na kryteria oceny.</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7D650CE" w14:textId="1CCB7067"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9" w:history="1">
        <w:r w:rsidR="00507F55" w:rsidRPr="00860CB6">
          <w:rPr>
            <w:rStyle w:val="Hipercze"/>
            <w:noProof/>
            <w:highlight w:val="yellow"/>
          </w:rPr>
          <w:t>Tab. 17. Rangi porównań w metodzie AHP wg skali Saaty'eg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3E6EC6A" w14:textId="348279FB"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0" w:history="1">
        <w:r w:rsidR="00507F55" w:rsidRPr="00860CB6">
          <w:rPr>
            <w:rStyle w:val="Hipercze"/>
            <w:noProof/>
            <w:highlight w:val="yellow"/>
          </w:rPr>
          <w:t>Tab. 18. Kryteria oceny funkcjonalności modeli na potrzeby zastosowania metody AHP.</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0888D4" w14:textId="41C979A0"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1" w:history="1">
        <w:r w:rsidR="00507F55" w:rsidRPr="00860CB6">
          <w:rPr>
            <w:rStyle w:val="Hipercze"/>
            <w:noProof/>
            <w:highlight w:val="yellow"/>
          </w:rPr>
          <w:t>Tab. 19. Wartości współczynnika zgodności RI wg liczby kryteriów.</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B7623A0" w14:textId="527E903D"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2" w:history="1">
        <w:r w:rsidR="00507F55" w:rsidRPr="00860CB6">
          <w:rPr>
            <w:rStyle w:val="Hipercze"/>
            <w:noProof/>
            <w:highlight w:val="yellow"/>
          </w:rPr>
          <w:t>Tab. 20. Macierz ocen użyteczności wybranych modeli wyznaczonych wg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419FA6" w14:textId="497292AB"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3" w:history="1">
        <w:r w:rsidR="00507F55" w:rsidRPr="00860CB6">
          <w:rPr>
            <w:rStyle w:val="Hipercze"/>
            <w:noProof/>
            <w:highlight w:val="yellow"/>
          </w:rPr>
          <w:t>Tab. 21. Ocena rang dla poszczególnych macierzy porównań parami badanych model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69653B6" w14:textId="0C0A0ACD"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4" w:history="1">
        <w:r w:rsidR="00507F55" w:rsidRPr="00860CB6">
          <w:rPr>
            <w:rStyle w:val="Hipercze"/>
            <w:noProof/>
            <w:highlight w:val="yellow"/>
          </w:rPr>
          <w:t>Tab. 22. Macierz oceny poziomu ryzyk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0162DA1" w14:textId="32137821" w:rsidR="00507F55" w:rsidRPr="00860CB6" w:rsidRDefault="00FD5B84">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5" w:history="1">
        <w:r w:rsidR="00507F55" w:rsidRPr="00860CB6">
          <w:rPr>
            <w:rStyle w:val="Hipercze"/>
            <w:noProof/>
            <w:highlight w:val="yellow"/>
          </w:rPr>
          <w:t>Tab. 23. Ocena ryzyka wdrożenia opracowanego model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E16262" w14:textId="77777777" w:rsidR="00FD4A8F" w:rsidRDefault="002B13D8" w:rsidP="00951299">
      <w:pPr>
        <w:pStyle w:val="TytuSpisu"/>
      </w:pPr>
      <w:r w:rsidRPr="00860CB6">
        <w:rPr>
          <w:highlight w:val="yellow"/>
        </w:rPr>
        <w:fldChar w:fldCharType="end"/>
      </w:r>
    </w:p>
    <w:sectPr w:rsidR="00FD4A8F" w:rsidSect="00ED1025">
      <w:footerReference w:type="even" r:id="rId124"/>
      <w:footerReference w:type="default" r:id="rId125"/>
      <w:pgSz w:w="11906" w:h="16838"/>
      <w:pgMar w:top="1418" w:right="1134" w:bottom="1418" w:left="1134"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72712" w14:textId="77777777" w:rsidR="00FD5B84" w:rsidRDefault="00FD5B84" w:rsidP="00EE5099">
      <w:pPr>
        <w:spacing w:after="0" w:line="240" w:lineRule="auto"/>
      </w:pPr>
      <w:r>
        <w:separator/>
      </w:r>
    </w:p>
  </w:endnote>
  <w:endnote w:type="continuationSeparator" w:id="0">
    <w:p w14:paraId="3964AB61" w14:textId="77777777" w:rsidR="00FD5B84" w:rsidRDefault="00FD5B84" w:rsidP="00EE5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f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77F5A" w14:textId="77777777" w:rsidR="00EE5625" w:rsidRDefault="00EE5625" w:rsidP="009F070B">
    <w:pPr>
      <w:pStyle w:val="Stopka"/>
    </w:pPr>
  </w:p>
  <w:p w14:paraId="3E3D7B1C" w14:textId="77777777" w:rsidR="00EE5625" w:rsidRDefault="00EE5625">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5586"/>
      <w:docPartObj>
        <w:docPartGallery w:val="Page Numbers (Bottom of Page)"/>
        <w:docPartUnique/>
      </w:docPartObj>
    </w:sdtPr>
    <w:sdtEndPr/>
    <w:sdtContent>
      <w:p w14:paraId="7CD0CE24" w14:textId="77777777" w:rsidR="00EE5625" w:rsidRDefault="00F24EF1">
        <w:pPr>
          <w:pStyle w:val="Stopka"/>
          <w:jc w:val="right"/>
        </w:pPr>
        <w:r>
          <w:fldChar w:fldCharType="begin"/>
        </w:r>
        <w:r>
          <w:instrText xml:space="preserve"> PAGE   \* MERGEFORMAT </w:instrText>
        </w:r>
        <w:r>
          <w:fldChar w:fldCharType="separate"/>
        </w:r>
        <w:r w:rsidR="00EE5625">
          <w:rPr>
            <w:noProof/>
          </w:rPr>
          <w:t>3</w:t>
        </w:r>
        <w:r>
          <w:rPr>
            <w:noProof/>
          </w:rPr>
          <w:fldChar w:fldCharType="end"/>
        </w:r>
      </w:p>
    </w:sdtContent>
  </w:sdt>
  <w:p w14:paraId="71813788" w14:textId="77777777" w:rsidR="00EE5625" w:rsidRDefault="00EE5625">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85620" w14:textId="77777777" w:rsidR="00EE5625" w:rsidRDefault="00EE5625">
    <w:pPr>
      <w:pStyle w:val="Stopka"/>
      <w:jc w:val="right"/>
    </w:pPr>
  </w:p>
  <w:p w14:paraId="526CCCE9" w14:textId="77777777" w:rsidR="00EE5625" w:rsidRDefault="00EE5625">
    <w:pPr>
      <w:pStyle w:val="Stopk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07F38" w14:textId="77777777" w:rsidR="00EE5625" w:rsidRDefault="00EE5625" w:rsidP="009F070B">
    <w:pPr>
      <w:pStyle w:val="Stopka"/>
    </w:pPr>
  </w:p>
  <w:p w14:paraId="325D57E5" w14:textId="77777777" w:rsidR="00EE5625" w:rsidRDefault="00EE5625">
    <w:pPr>
      <w:pStyle w:val="Stopk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4355" w14:textId="1D119F22" w:rsidR="00EE5625" w:rsidRDefault="00EE5625">
    <w:pPr>
      <w:pStyle w:val="Stopka"/>
      <w:jc w:val="right"/>
    </w:pPr>
  </w:p>
  <w:p w14:paraId="7AB3005F" w14:textId="77777777" w:rsidR="00EE5625" w:rsidRDefault="00EE5625">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2818B2" w14:textId="77777777" w:rsidR="00FD5B84" w:rsidRDefault="00FD5B84" w:rsidP="00EE5099">
      <w:pPr>
        <w:spacing w:after="0" w:line="240" w:lineRule="auto"/>
      </w:pPr>
      <w:r>
        <w:separator/>
      </w:r>
    </w:p>
  </w:footnote>
  <w:footnote w:type="continuationSeparator" w:id="0">
    <w:p w14:paraId="282DE58E" w14:textId="77777777" w:rsidR="00FD5B84" w:rsidRDefault="00FD5B84" w:rsidP="00EE5099">
      <w:pPr>
        <w:spacing w:after="0" w:line="240" w:lineRule="auto"/>
      </w:pPr>
      <w:r>
        <w:continuationSeparator/>
      </w:r>
    </w:p>
  </w:footnote>
  <w:footnote w:id="1">
    <w:p w14:paraId="4948828E" w14:textId="77777777" w:rsidR="00EE5625" w:rsidRDefault="00EE5625">
      <w:pPr>
        <w:pStyle w:val="Tekstprzypisudolnego"/>
      </w:pPr>
      <w:r w:rsidRPr="005446D1">
        <w:rPr>
          <w:rStyle w:val="Odwoanieprzypisudolnego"/>
          <w:highlight w:val="yellow"/>
        </w:rPr>
        <w:footnoteRef/>
      </w:r>
      <w:r w:rsidRPr="005446D1">
        <w:rPr>
          <w:highlight w:val="yellow"/>
        </w:rPr>
        <w:t xml:space="preserve"> Przypisy dolne stosować </w:t>
      </w:r>
      <w:r w:rsidRPr="00B820BD">
        <w:rPr>
          <w:b/>
          <w:highlight w:val="yellow"/>
          <w:u w:val="single"/>
        </w:rPr>
        <w:t>WYŁĄĆZNIE</w:t>
      </w:r>
      <w:r w:rsidRPr="005446D1">
        <w:rPr>
          <w:highlight w:val="yellow"/>
        </w:rPr>
        <w:t xml:space="preserve"> do wyjaśnienia lub uzupełnienia toku myślowego! Nie wpisywać w przypisach dolnych odwołań do literatury - do tego służą cytowania zgodne ze std. IEEE tj. [1] w tekście głównym.</w:t>
      </w:r>
    </w:p>
  </w:footnote>
  <w:footnote w:id="2">
    <w:p w14:paraId="4788C518" w14:textId="6112BF1E" w:rsidR="00C6045C" w:rsidRDefault="00C6045C">
      <w:pPr>
        <w:pStyle w:val="Tekstprzypisudolnego"/>
      </w:pPr>
      <w:r>
        <w:rPr>
          <w:rStyle w:val="Odwoanieprzypisudolnego"/>
        </w:rPr>
        <w:footnoteRef/>
      </w:r>
      <w:r w:rsidRPr="00C6045C">
        <w:t>J. Żurek (red.) Przedsiębiorstwo, zasady działania, funkcjonowanie, rozwój, Fundacja rozwoju Uniwersytetu Gdańskiego, Gdańsk 2007</w:t>
      </w:r>
    </w:p>
  </w:footnote>
  <w:footnote w:id="3">
    <w:p w14:paraId="648178FA" w14:textId="7C46946B" w:rsidR="002B775C" w:rsidRPr="001F0479" w:rsidRDefault="002B775C" w:rsidP="001F0479">
      <w:pPr>
        <w:pStyle w:val="Tekstprzypisudolnego"/>
        <w:numPr>
          <w:ilvl w:val="0"/>
          <w:numId w:val="5"/>
        </w:numPr>
        <w:rPr>
          <w:lang w:val="en-US"/>
        </w:rPr>
      </w:pPr>
      <w:r>
        <w:rPr>
          <w:rStyle w:val="Odwoanieprzypisudolnego"/>
        </w:rPr>
        <w:footnoteRef/>
      </w:r>
      <w:r w:rsidRPr="002B775C">
        <w:rPr>
          <w:lang w:val="en-US"/>
        </w:rPr>
        <w:t xml:space="preserve"> </w:t>
      </w:r>
      <w:r w:rsidR="001E1B7B" w:rsidRPr="001E1B7B">
        <w:rPr>
          <w:lang w:val="en-US"/>
        </w:rPr>
        <w:t>International Institute of Business Analysis</w:t>
      </w:r>
      <w:r w:rsidR="001E1B7B">
        <w:rPr>
          <w:lang w:val="en-US"/>
        </w:rPr>
        <w:t>,</w:t>
      </w:r>
      <w:r w:rsidR="001E1B7B" w:rsidRPr="001E1B7B">
        <w:rPr>
          <w:lang w:val="en-US"/>
        </w:rPr>
        <w:t xml:space="preserve"> “</w:t>
      </w:r>
      <w:r w:rsidR="001E1B7B" w:rsidRPr="001E1B7B">
        <w:rPr>
          <w:b/>
          <w:bCs/>
          <w:i/>
          <w:iCs/>
          <w:lang w:val="en-US"/>
        </w:rPr>
        <w:t>BABOK® v3 A GUIDE TO THE BUSINESS ANALYSIS BODY OF KNOWLEDGE</w:t>
      </w:r>
      <w:r w:rsidR="001E1B7B" w:rsidRPr="001E1B7B">
        <w:rPr>
          <w:lang w:val="en-US"/>
        </w:rPr>
        <w:t>”</w:t>
      </w:r>
      <w:r w:rsidR="001E1B7B">
        <w:rPr>
          <w:lang w:val="en-US"/>
        </w:rPr>
        <w:t>, str. 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54F3" w14:textId="77777777" w:rsidR="00EE5625" w:rsidRDefault="00F24EF1">
    <w:pPr>
      <w:pStyle w:val="Nagwek"/>
    </w:pPr>
    <w:r>
      <w:fldChar w:fldCharType="begin"/>
    </w:r>
    <w:r>
      <w:instrText xml:space="preserve"> PAGE   \* MERGEFORMAT </w:instrText>
    </w:r>
    <w:r>
      <w:fldChar w:fldCharType="separate"/>
    </w:r>
    <w:r w:rsidR="00A4082D">
      <w:rPr>
        <w:noProof/>
      </w:rPr>
      <w:t>1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A71D1" w14:textId="77777777" w:rsidR="00EE5625" w:rsidRDefault="00F24EF1">
    <w:pPr>
      <w:pStyle w:val="Nagwek"/>
    </w:pPr>
    <w:r>
      <w:fldChar w:fldCharType="begin"/>
    </w:r>
    <w:r>
      <w:instrText xml:space="preserve"> PAGE   \* MERGEFORMAT </w:instrText>
    </w:r>
    <w:r>
      <w:fldChar w:fldCharType="separate"/>
    </w:r>
    <w:r w:rsidR="00A4082D">
      <w:rPr>
        <w:noProof/>
      </w:rPr>
      <w:t>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74AE6"/>
    <w:multiLevelType w:val="hybridMultilevel"/>
    <w:tmpl w:val="3652785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12A5EBE"/>
    <w:multiLevelType w:val="hybridMultilevel"/>
    <w:tmpl w:val="4998CE9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 w15:restartNumberingAfterBreak="0">
    <w:nsid w:val="01D7456F"/>
    <w:multiLevelType w:val="hybridMultilevel"/>
    <w:tmpl w:val="E856A9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38D5D83"/>
    <w:multiLevelType w:val="multilevel"/>
    <w:tmpl w:val="18780694"/>
    <w:lvl w:ilvl="0">
      <w:start w:val="1"/>
      <w:numFmt w:val="upperRoman"/>
      <w:pStyle w:val="Nagwek1"/>
      <w:lvlText w:val="%1."/>
      <w:lvlJc w:val="left"/>
      <w:pPr>
        <w:ind w:left="360" w:hanging="360"/>
      </w:pPr>
      <w:rPr>
        <w:rFonts w:hint="default"/>
      </w:rPr>
    </w:lvl>
    <w:lvl w:ilvl="1">
      <w:start w:val="1"/>
      <w:numFmt w:val="decimal"/>
      <w:pStyle w:val="Nagwek2"/>
      <w:isLgl/>
      <w:lvlText w:val="%1.%2."/>
      <w:lvlJc w:val="left"/>
      <w:pPr>
        <w:ind w:left="-2520" w:hanging="360"/>
      </w:pPr>
      <w:rPr>
        <w:rFonts w:hint="default"/>
      </w:rPr>
    </w:lvl>
    <w:lvl w:ilvl="2">
      <w:start w:val="1"/>
      <w:numFmt w:val="decimal"/>
      <w:pStyle w:val="Nagwek3"/>
      <w:isLgl/>
      <w:lvlText w:val="%1.%2.%3."/>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isLgl/>
      <w:lvlText w:val="%1.%2.%3.%4."/>
      <w:lvlJc w:val="left"/>
      <w:pPr>
        <w:ind w:left="-21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080" w:hanging="1800"/>
      </w:pPr>
      <w:rPr>
        <w:rFonts w:hint="default"/>
      </w:rPr>
    </w:lvl>
  </w:abstractNum>
  <w:abstractNum w:abstractNumId="4" w15:restartNumberingAfterBreak="0">
    <w:nsid w:val="03987CA5"/>
    <w:multiLevelType w:val="hybridMultilevel"/>
    <w:tmpl w:val="2D428B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3CD6F6D"/>
    <w:multiLevelType w:val="hybridMultilevel"/>
    <w:tmpl w:val="F6D6079E"/>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0BEA4CBD"/>
    <w:multiLevelType w:val="hybridMultilevel"/>
    <w:tmpl w:val="589E0D56"/>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7" w15:restartNumberingAfterBreak="0">
    <w:nsid w:val="0E9229D5"/>
    <w:multiLevelType w:val="hybridMultilevel"/>
    <w:tmpl w:val="BED8100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0B6571D"/>
    <w:multiLevelType w:val="hybridMultilevel"/>
    <w:tmpl w:val="CCE4D11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1825031"/>
    <w:multiLevelType w:val="hybridMultilevel"/>
    <w:tmpl w:val="6EB467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3560E7B"/>
    <w:multiLevelType w:val="hybridMultilevel"/>
    <w:tmpl w:val="5240D46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B7C2B0E"/>
    <w:multiLevelType w:val="hybridMultilevel"/>
    <w:tmpl w:val="D30AD7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BD90861"/>
    <w:multiLevelType w:val="hybridMultilevel"/>
    <w:tmpl w:val="37087F58"/>
    <w:lvl w:ilvl="0" w:tplc="0415000F">
      <w:start w:val="1"/>
      <w:numFmt w:val="decimal"/>
      <w:lvlText w:val="%1."/>
      <w:lvlJc w:val="left"/>
      <w:pPr>
        <w:ind w:left="1488" w:hanging="360"/>
      </w:pPr>
    </w:lvl>
    <w:lvl w:ilvl="1" w:tplc="04150019" w:tentative="1">
      <w:start w:val="1"/>
      <w:numFmt w:val="lowerLetter"/>
      <w:lvlText w:val="%2."/>
      <w:lvlJc w:val="left"/>
      <w:pPr>
        <w:ind w:left="2208" w:hanging="360"/>
      </w:pPr>
    </w:lvl>
    <w:lvl w:ilvl="2" w:tplc="0415001B" w:tentative="1">
      <w:start w:val="1"/>
      <w:numFmt w:val="lowerRoman"/>
      <w:lvlText w:val="%3."/>
      <w:lvlJc w:val="right"/>
      <w:pPr>
        <w:ind w:left="2928" w:hanging="180"/>
      </w:pPr>
    </w:lvl>
    <w:lvl w:ilvl="3" w:tplc="0415000F" w:tentative="1">
      <w:start w:val="1"/>
      <w:numFmt w:val="decimal"/>
      <w:lvlText w:val="%4."/>
      <w:lvlJc w:val="left"/>
      <w:pPr>
        <w:ind w:left="3648" w:hanging="360"/>
      </w:pPr>
    </w:lvl>
    <w:lvl w:ilvl="4" w:tplc="04150019" w:tentative="1">
      <w:start w:val="1"/>
      <w:numFmt w:val="lowerLetter"/>
      <w:lvlText w:val="%5."/>
      <w:lvlJc w:val="left"/>
      <w:pPr>
        <w:ind w:left="4368" w:hanging="360"/>
      </w:pPr>
    </w:lvl>
    <w:lvl w:ilvl="5" w:tplc="0415001B" w:tentative="1">
      <w:start w:val="1"/>
      <w:numFmt w:val="lowerRoman"/>
      <w:lvlText w:val="%6."/>
      <w:lvlJc w:val="right"/>
      <w:pPr>
        <w:ind w:left="5088" w:hanging="180"/>
      </w:pPr>
    </w:lvl>
    <w:lvl w:ilvl="6" w:tplc="0415000F" w:tentative="1">
      <w:start w:val="1"/>
      <w:numFmt w:val="decimal"/>
      <w:lvlText w:val="%7."/>
      <w:lvlJc w:val="left"/>
      <w:pPr>
        <w:ind w:left="5808" w:hanging="360"/>
      </w:pPr>
    </w:lvl>
    <w:lvl w:ilvl="7" w:tplc="04150019" w:tentative="1">
      <w:start w:val="1"/>
      <w:numFmt w:val="lowerLetter"/>
      <w:lvlText w:val="%8."/>
      <w:lvlJc w:val="left"/>
      <w:pPr>
        <w:ind w:left="6528" w:hanging="360"/>
      </w:pPr>
    </w:lvl>
    <w:lvl w:ilvl="8" w:tplc="0415001B" w:tentative="1">
      <w:start w:val="1"/>
      <w:numFmt w:val="lowerRoman"/>
      <w:lvlText w:val="%9."/>
      <w:lvlJc w:val="right"/>
      <w:pPr>
        <w:ind w:left="7248" w:hanging="180"/>
      </w:pPr>
    </w:lvl>
  </w:abstractNum>
  <w:abstractNum w:abstractNumId="13" w15:restartNumberingAfterBreak="0">
    <w:nsid w:val="1F2801CB"/>
    <w:multiLevelType w:val="hybridMultilevel"/>
    <w:tmpl w:val="0D3E83A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4" w15:restartNumberingAfterBreak="0">
    <w:nsid w:val="1F7807FE"/>
    <w:multiLevelType w:val="hybridMultilevel"/>
    <w:tmpl w:val="A48065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198697C"/>
    <w:multiLevelType w:val="hybridMultilevel"/>
    <w:tmpl w:val="25B29F1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229A2490"/>
    <w:multiLevelType w:val="hybridMultilevel"/>
    <w:tmpl w:val="1E3EA0AC"/>
    <w:lvl w:ilvl="0" w:tplc="589CA958">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29C7D99"/>
    <w:multiLevelType w:val="hybridMultilevel"/>
    <w:tmpl w:val="4CD6291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8" w15:restartNumberingAfterBreak="0">
    <w:nsid w:val="2569663F"/>
    <w:multiLevelType w:val="hybridMultilevel"/>
    <w:tmpl w:val="AB2404D2"/>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2A0A0B1E"/>
    <w:multiLevelType w:val="hybridMultilevel"/>
    <w:tmpl w:val="7D5A7C6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2BBA37CE"/>
    <w:multiLevelType w:val="hybridMultilevel"/>
    <w:tmpl w:val="1DD834A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1" w15:restartNumberingAfterBreak="0">
    <w:nsid w:val="2D665840"/>
    <w:multiLevelType w:val="hybridMultilevel"/>
    <w:tmpl w:val="987431A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2D9441B6"/>
    <w:multiLevelType w:val="hybridMultilevel"/>
    <w:tmpl w:val="93D0165C"/>
    <w:lvl w:ilvl="0" w:tplc="5CAED98E">
      <w:start w:val="1"/>
      <w:numFmt w:val="bullet"/>
      <w:lvlText w:val="•"/>
      <w:lvlJc w:val="left"/>
      <w:pPr>
        <w:tabs>
          <w:tab w:val="num" w:pos="720"/>
        </w:tabs>
        <w:ind w:left="720" w:hanging="360"/>
      </w:pPr>
      <w:rPr>
        <w:rFonts w:ascii="Arial" w:hAnsi="Arial" w:hint="default"/>
      </w:rPr>
    </w:lvl>
    <w:lvl w:ilvl="1" w:tplc="B69AD90A" w:tentative="1">
      <w:start w:val="1"/>
      <w:numFmt w:val="bullet"/>
      <w:lvlText w:val="•"/>
      <w:lvlJc w:val="left"/>
      <w:pPr>
        <w:tabs>
          <w:tab w:val="num" w:pos="1440"/>
        </w:tabs>
        <w:ind w:left="1440" w:hanging="360"/>
      </w:pPr>
      <w:rPr>
        <w:rFonts w:ascii="Arial" w:hAnsi="Arial" w:hint="default"/>
      </w:rPr>
    </w:lvl>
    <w:lvl w:ilvl="2" w:tplc="D3087CA6" w:tentative="1">
      <w:start w:val="1"/>
      <w:numFmt w:val="bullet"/>
      <w:lvlText w:val="•"/>
      <w:lvlJc w:val="left"/>
      <w:pPr>
        <w:tabs>
          <w:tab w:val="num" w:pos="2160"/>
        </w:tabs>
        <w:ind w:left="2160" w:hanging="360"/>
      </w:pPr>
      <w:rPr>
        <w:rFonts w:ascii="Arial" w:hAnsi="Arial" w:hint="default"/>
      </w:rPr>
    </w:lvl>
    <w:lvl w:ilvl="3" w:tplc="6A0A9C44" w:tentative="1">
      <w:start w:val="1"/>
      <w:numFmt w:val="bullet"/>
      <w:lvlText w:val="•"/>
      <w:lvlJc w:val="left"/>
      <w:pPr>
        <w:tabs>
          <w:tab w:val="num" w:pos="2880"/>
        </w:tabs>
        <w:ind w:left="2880" w:hanging="360"/>
      </w:pPr>
      <w:rPr>
        <w:rFonts w:ascii="Arial" w:hAnsi="Arial" w:hint="default"/>
      </w:rPr>
    </w:lvl>
    <w:lvl w:ilvl="4" w:tplc="787813F6" w:tentative="1">
      <w:start w:val="1"/>
      <w:numFmt w:val="bullet"/>
      <w:lvlText w:val="•"/>
      <w:lvlJc w:val="left"/>
      <w:pPr>
        <w:tabs>
          <w:tab w:val="num" w:pos="3600"/>
        </w:tabs>
        <w:ind w:left="3600" w:hanging="360"/>
      </w:pPr>
      <w:rPr>
        <w:rFonts w:ascii="Arial" w:hAnsi="Arial" w:hint="default"/>
      </w:rPr>
    </w:lvl>
    <w:lvl w:ilvl="5" w:tplc="4296050C" w:tentative="1">
      <w:start w:val="1"/>
      <w:numFmt w:val="bullet"/>
      <w:lvlText w:val="•"/>
      <w:lvlJc w:val="left"/>
      <w:pPr>
        <w:tabs>
          <w:tab w:val="num" w:pos="4320"/>
        </w:tabs>
        <w:ind w:left="4320" w:hanging="360"/>
      </w:pPr>
      <w:rPr>
        <w:rFonts w:ascii="Arial" w:hAnsi="Arial" w:hint="default"/>
      </w:rPr>
    </w:lvl>
    <w:lvl w:ilvl="6" w:tplc="D68C4C86" w:tentative="1">
      <w:start w:val="1"/>
      <w:numFmt w:val="bullet"/>
      <w:lvlText w:val="•"/>
      <w:lvlJc w:val="left"/>
      <w:pPr>
        <w:tabs>
          <w:tab w:val="num" w:pos="5040"/>
        </w:tabs>
        <w:ind w:left="5040" w:hanging="360"/>
      </w:pPr>
      <w:rPr>
        <w:rFonts w:ascii="Arial" w:hAnsi="Arial" w:hint="default"/>
      </w:rPr>
    </w:lvl>
    <w:lvl w:ilvl="7" w:tplc="15F6BDC8" w:tentative="1">
      <w:start w:val="1"/>
      <w:numFmt w:val="bullet"/>
      <w:lvlText w:val="•"/>
      <w:lvlJc w:val="left"/>
      <w:pPr>
        <w:tabs>
          <w:tab w:val="num" w:pos="5760"/>
        </w:tabs>
        <w:ind w:left="5760" w:hanging="360"/>
      </w:pPr>
      <w:rPr>
        <w:rFonts w:ascii="Arial" w:hAnsi="Arial" w:hint="default"/>
      </w:rPr>
    </w:lvl>
    <w:lvl w:ilvl="8" w:tplc="40AC757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2EB93660"/>
    <w:multiLevelType w:val="multilevel"/>
    <w:tmpl w:val="70B68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FDA6988"/>
    <w:multiLevelType w:val="hybridMultilevel"/>
    <w:tmpl w:val="BC1ABAF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5" w15:restartNumberingAfterBreak="0">
    <w:nsid w:val="30434058"/>
    <w:multiLevelType w:val="hybridMultilevel"/>
    <w:tmpl w:val="831678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3138746E"/>
    <w:multiLevelType w:val="hybridMultilevel"/>
    <w:tmpl w:val="FB7E9DE6"/>
    <w:lvl w:ilvl="0" w:tplc="04150011">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7" w15:restartNumberingAfterBreak="0">
    <w:nsid w:val="32620A30"/>
    <w:multiLevelType w:val="hybridMultilevel"/>
    <w:tmpl w:val="483ED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369C4335"/>
    <w:multiLevelType w:val="hybridMultilevel"/>
    <w:tmpl w:val="F8F8E45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3A28496B"/>
    <w:multiLevelType w:val="hybridMultilevel"/>
    <w:tmpl w:val="43A8F9E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3CED1D91"/>
    <w:multiLevelType w:val="hybridMultilevel"/>
    <w:tmpl w:val="ED4C250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1" w15:restartNumberingAfterBreak="0">
    <w:nsid w:val="3DDE407B"/>
    <w:multiLevelType w:val="hybridMultilevel"/>
    <w:tmpl w:val="C59A1FD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2" w15:restartNumberingAfterBreak="0">
    <w:nsid w:val="3FF56B89"/>
    <w:multiLevelType w:val="hybridMultilevel"/>
    <w:tmpl w:val="81CA974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40960B09"/>
    <w:multiLevelType w:val="hybridMultilevel"/>
    <w:tmpl w:val="0958D57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468C1CB9"/>
    <w:multiLevelType w:val="hybridMultilevel"/>
    <w:tmpl w:val="1E063FC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46E0460E"/>
    <w:multiLevelType w:val="hybridMultilevel"/>
    <w:tmpl w:val="024EDFBA"/>
    <w:lvl w:ilvl="0" w:tplc="3A52A71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4F7331D0"/>
    <w:multiLevelType w:val="hybridMultilevel"/>
    <w:tmpl w:val="5852CB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51073078"/>
    <w:multiLevelType w:val="hybridMultilevel"/>
    <w:tmpl w:val="61545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511E39D7"/>
    <w:multiLevelType w:val="hybridMultilevel"/>
    <w:tmpl w:val="3B6E6DD8"/>
    <w:lvl w:ilvl="0" w:tplc="04150001">
      <w:start w:val="1"/>
      <w:numFmt w:val="bullet"/>
      <w:lvlText w:val=""/>
      <w:lvlJc w:val="left"/>
      <w:pPr>
        <w:ind w:left="1488" w:hanging="360"/>
      </w:pPr>
      <w:rPr>
        <w:rFonts w:ascii="Symbol" w:hAnsi="Symbol" w:hint="default"/>
      </w:rPr>
    </w:lvl>
    <w:lvl w:ilvl="1" w:tplc="04150003" w:tentative="1">
      <w:start w:val="1"/>
      <w:numFmt w:val="bullet"/>
      <w:lvlText w:val="o"/>
      <w:lvlJc w:val="left"/>
      <w:pPr>
        <w:ind w:left="2208" w:hanging="360"/>
      </w:pPr>
      <w:rPr>
        <w:rFonts w:ascii="Courier New" w:hAnsi="Courier New" w:cs="Courier New" w:hint="default"/>
      </w:rPr>
    </w:lvl>
    <w:lvl w:ilvl="2" w:tplc="04150005" w:tentative="1">
      <w:start w:val="1"/>
      <w:numFmt w:val="bullet"/>
      <w:lvlText w:val=""/>
      <w:lvlJc w:val="left"/>
      <w:pPr>
        <w:ind w:left="2928" w:hanging="360"/>
      </w:pPr>
      <w:rPr>
        <w:rFonts w:ascii="Wingdings" w:hAnsi="Wingdings" w:hint="default"/>
      </w:rPr>
    </w:lvl>
    <w:lvl w:ilvl="3" w:tplc="04150001" w:tentative="1">
      <w:start w:val="1"/>
      <w:numFmt w:val="bullet"/>
      <w:lvlText w:val=""/>
      <w:lvlJc w:val="left"/>
      <w:pPr>
        <w:ind w:left="3648" w:hanging="360"/>
      </w:pPr>
      <w:rPr>
        <w:rFonts w:ascii="Symbol" w:hAnsi="Symbol" w:hint="default"/>
      </w:rPr>
    </w:lvl>
    <w:lvl w:ilvl="4" w:tplc="04150003" w:tentative="1">
      <w:start w:val="1"/>
      <w:numFmt w:val="bullet"/>
      <w:lvlText w:val="o"/>
      <w:lvlJc w:val="left"/>
      <w:pPr>
        <w:ind w:left="4368" w:hanging="360"/>
      </w:pPr>
      <w:rPr>
        <w:rFonts w:ascii="Courier New" w:hAnsi="Courier New" w:cs="Courier New" w:hint="default"/>
      </w:rPr>
    </w:lvl>
    <w:lvl w:ilvl="5" w:tplc="04150005" w:tentative="1">
      <w:start w:val="1"/>
      <w:numFmt w:val="bullet"/>
      <w:lvlText w:val=""/>
      <w:lvlJc w:val="left"/>
      <w:pPr>
        <w:ind w:left="5088" w:hanging="360"/>
      </w:pPr>
      <w:rPr>
        <w:rFonts w:ascii="Wingdings" w:hAnsi="Wingdings" w:hint="default"/>
      </w:rPr>
    </w:lvl>
    <w:lvl w:ilvl="6" w:tplc="04150001" w:tentative="1">
      <w:start w:val="1"/>
      <w:numFmt w:val="bullet"/>
      <w:lvlText w:val=""/>
      <w:lvlJc w:val="left"/>
      <w:pPr>
        <w:ind w:left="5808" w:hanging="360"/>
      </w:pPr>
      <w:rPr>
        <w:rFonts w:ascii="Symbol" w:hAnsi="Symbol" w:hint="default"/>
      </w:rPr>
    </w:lvl>
    <w:lvl w:ilvl="7" w:tplc="04150003" w:tentative="1">
      <w:start w:val="1"/>
      <w:numFmt w:val="bullet"/>
      <w:lvlText w:val="o"/>
      <w:lvlJc w:val="left"/>
      <w:pPr>
        <w:ind w:left="6528" w:hanging="360"/>
      </w:pPr>
      <w:rPr>
        <w:rFonts w:ascii="Courier New" w:hAnsi="Courier New" w:cs="Courier New" w:hint="default"/>
      </w:rPr>
    </w:lvl>
    <w:lvl w:ilvl="8" w:tplc="04150005" w:tentative="1">
      <w:start w:val="1"/>
      <w:numFmt w:val="bullet"/>
      <w:lvlText w:val=""/>
      <w:lvlJc w:val="left"/>
      <w:pPr>
        <w:ind w:left="7248" w:hanging="360"/>
      </w:pPr>
      <w:rPr>
        <w:rFonts w:ascii="Wingdings" w:hAnsi="Wingdings" w:hint="default"/>
      </w:rPr>
    </w:lvl>
  </w:abstractNum>
  <w:abstractNum w:abstractNumId="39" w15:restartNumberingAfterBreak="0">
    <w:nsid w:val="514460A5"/>
    <w:multiLevelType w:val="hybridMultilevel"/>
    <w:tmpl w:val="5BAAE9C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549B76D8"/>
    <w:multiLevelType w:val="multilevel"/>
    <w:tmpl w:val="0472D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A7E4AC1"/>
    <w:multiLevelType w:val="hybridMultilevel"/>
    <w:tmpl w:val="02FE28C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2" w15:restartNumberingAfterBreak="0">
    <w:nsid w:val="5CE04F47"/>
    <w:multiLevelType w:val="hybridMultilevel"/>
    <w:tmpl w:val="226011C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5D90307D"/>
    <w:multiLevelType w:val="multilevel"/>
    <w:tmpl w:val="CD34D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34D5BB3"/>
    <w:multiLevelType w:val="hybridMultilevel"/>
    <w:tmpl w:val="462EA1F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5" w15:restartNumberingAfterBreak="0">
    <w:nsid w:val="635030B1"/>
    <w:multiLevelType w:val="multilevel"/>
    <w:tmpl w:val="4ECEA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39A6903"/>
    <w:multiLevelType w:val="hybridMultilevel"/>
    <w:tmpl w:val="C846D6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44D1FE9"/>
    <w:multiLevelType w:val="hybridMultilevel"/>
    <w:tmpl w:val="E28C97F6"/>
    <w:lvl w:ilvl="0" w:tplc="0415000F">
      <w:start w:val="1"/>
      <w:numFmt w:val="decimal"/>
      <w:lvlText w:val="%1."/>
      <w:lvlJc w:val="left"/>
      <w:pPr>
        <w:ind w:left="1429" w:hanging="360"/>
      </w:pPr>
    </w:lvl>
    <w:lvl w:ilvl="1" w:tplc="04150019">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8" w15:restartNumberingAfterBreak="0">
    <w:nsid w:val="64D74769"/>
    <w:multiLevelType w:val="hybridMultilevel"/>
    <w:tmpl w:val="A6B6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9" w15:restartNumberingAfterBreak="0">
    <w:nsid w:val="6CBF23CF"/>
    <w:multiLevelType w:val="multilevel"/>
    <w:tmpl w:val="D28CE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D85653D"/>
    <w:multiLevelType w:val="hybridMultilevel"/>
    <w:tmpl w:val="696E3472"/>
    <w:lvl w:ilvl="0" w:tplc="0415000F">
      <w:start w:val="1"/>
      <w:numFmt w:val="decimal"/>
      <w:lvlText w:val="%1."/>
      <w:lvlJc w:val="left"/>
      <w:pPr>
        <w:ind w:left="153" w:hanging="360"/>
      </w:p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51" w15:restartNumberingAfterBreak="0">
    <w:nsid w:val="71D84AF2"/>
    <w:multiLevelType w:val="hybridMultilevel"/>
    <w:tmpl w:val="470C28EA"/>
    <w:lvl w:ilvl="0" w:tplc="04150019">
      <w:start w:val="1"/>
      <w:numFmt w:val="low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5731E43"/>
    <w:multiLevelType w:val="hybridMultilevel"/>
    <w:tmpl w:val="FA1469E2"/>
    <w:lvl w:ilvl="0" w:tplc="999674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3" w15:restartNumberingAfterBreak="0">
    <w:nsid w:val="7627178E"/>
    <w:multiLevelType w:val="multilevel"/>
    <w:tmpl w:val="BB486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4" w15:restartNumberingAfterBreak="0">
    <w:nsid w:val="7ACB10A2"/>
    <w:multiLevelType w:val="hybridMultilevel"/>
    <w:tmpl w:val="7C82FB2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num w:numId="1">
    <w:abstractNumId w:val="3"/>
  </w:num>
  <w:num w:numId="2">
    <w:abstractNumId w:val="6"/>
  </w:num>
  <w:num w:numId="3">
    <w:abstractNumId w:val="33"/>
  </w:num>
  <w:num w:numId="4">
    <w:abstractNumId w:val="26"/>
  </w:num>
  <w:num w:numId="5">
    <w:abstractNumId w:val="22"/>
  </w:num>
  <w:num w:numId="6">
    <w:abstractNumId w:val="11"/>
  </w:num>
  <w:num w:numId="7">
    <w:abstractNumId w:val="37"/>
  </w:num>
  <w:num w:numId="8">
    <w:abstractNumId w:val="23"/>
  </w:num>
  <w:num w:numId="9">
    <w:abstractNumId w:val="50"/>
  </w:num>
  <w:num w:numId="10">
    <w:abstractNumId w:val="34"/>
  </w:num>
  <w:num w:numId="11">
    <w:abstractNumId w:val="21"/>
  </w:num>
  <w:num w:numId="12">
    <w:abstractNumId w:val="7"/>
  </w:num>
  <w:num w:numId="13">
    <w:abstractNumId w:val="4"/>
  </w:num>
  <w:num w:numId="14">
    <w:abstractNumId w:val="14"/>
  </w:num>
  <w:num w:numId="15">
    <w:abstractNumId w:val="53"/>
  </w:num>
  <w:num w:numId="16">
    <w:abstractNumId w:val="51"/>
  </w:num>
  <w:num w:numId="17">
    <w:abstractNumId w:val="5"/>
  </w:num>
  <w:num w:numId="18">
    <w:abstractNumId w:val="18"/>
  </w:num>
  <w:num w:numId="19">
    <w:abstractNumId w:val="8"/>
  </w:num>
  <w:num w:numId="20">
    <w:abstractNumId w:val="13"/>
  </w:num>
  <w:num w:numId="21">
    <w:abstractNumId w:val="9"/>
  </w:num>
  <w:num w:numId="22">
    <w:abstractNumId w:val="45"/>
  </w:num>
  <w:num w:numId="23">
    <w:abstractNumId w:val="16"/>
  </w:num>
  <w:num w:numId="24">
    <w:abstractNumId w:val="44"/>
  </w:num>
  <w:num w:numId="25">
    <w:abstractNumId w:val="47"/>
  </w:num>
  <w:num w:numId="26">
    <w:abstractNumId w:val="27"/>
  </w:num>
  <w:num w:numId="27">
    <w:abstractNumId w:val="28"/>
  </w:num>
  <w:num w:numId="28">
    <w:abstractNumId w:val="41"/>
  </w:num>
  <w:num w:numId="29">
    <w:abstractNumId w:val="15"/>
  </w:num>
  <w:num w:numId="30">
    <w:abstractNumId w:val="20"/>
  </w:num>
  <w:num w:numId="31">
    <w:abstractNumId w:val="10"/>
  </w:num>
  <w:num w:numId="32">
    <w:abstractNumId w:val="52"/>
  </w:num>
  <w:num w:numId="33">
    <w:abstractNumId w:val="35"/>
  </w:num>
  <w:num w:numId="34">
    <w:abstractNumId w:val="38"/>
  </w:num>
  <w:num w:numId="35">
    <w:abstractNumId w:val="19"/>
  </w:num>
  <w:num w:numId="36">
    <w:abstractNumId w:val="29"/>
  </w:num>
  <w:num w:numId="37">
    <w:abstractNumId w:val="2"/>
  </w:num>
  <w:num w:numId="38">
    <w:abstractNumId w:val="25"/>
  </w:num>
  <w:num w:numId="39">
    <w:abstractNumId w:val="39"/>
  </w:num>
  <w:num w:numId="40">
    <w:abstractNumId w:val="1"/>
  </w:num>
  <w:num w:numId="41">
    <w:abstractNumId w:val="36"/>
  </w:num>
  <w:num w:numId="42">
    <w:abstractNumId w:val="46"/>
  </w:num>
  <w:num w:numId="43">
    <w:abstractNumId w:val="17"/>
  </w:num>
  <w:num w:numId="44">
    <w:abstractNumId w:val="54"/>
  </w:num>
  <w:num w:numId="45">
    <w:abstractNumId w:val="12"/>
  </w:num>
  <w:num w:numId="46">
    <w:abstractNumId w:val="31"/>
  </w:num>
  <w:num w:numId="47">
    <w:abstractNumId w:val="24"/>
  </w:num>
  <w:num w:numId="48">
    <w:abstractNumId w:val="42"/>
  </w:num>
  <w:num w:numId="49">
    <w:abstractNumId w:val="32"/>
  </w:num>
  <w:num w:numId="50">
    <w:abstractNumId w:val="48"/>
  </w:num>
  <w:num w:numId="51">
    <w:abstractNumId w:val="30"/>
  </w:num>
  <w:num w:numId="52">
    <w:abstractNumId w:val="49"/>
  </w:num>
  <w:num w:numId="53">
    <w:abstractNumId w:val="40"/>
  </w:num>
  <w:num w:numId="54">
    <w:abstractNumId w:val="43"/>
  </w:num>
  <w:num w:numId="55">
    <w:abstractNumId w:val="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09"/>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E5099"/>
    <w:rsid w:val="00000387"/>
    <w:rsid w:val="00000629"/>
    <w:rsid w:val="0000064E"/>
    <w:rsid w:val="0000071D"/>
    <w:rsid w:val="00000979"/>
    <w:rsid w:val="00000C9A"/>
    <w:rsid w:val="00000F5F"/>
    <w:rsid w:val="00000F69"/>
    <w:rsid w:val="000010AD"/>
    <w:rsid w:val="00001134"/>
    <w:rsid w:val="00001276"/>
    <w:rsid w:val="00001345"/>
    <w:rsid w:val="00001472"/>
    <w:rsid w:val="00001B36"/>
    <w:rsid w:val="00001CDD"/>
    <w:rsid w:val="000020EE"/>
    <w:rsid w:val="00002415"/>
    <w:rsid w:val="000026B4"/>
    <w:rsid w:val="00002910"/>
    <w:rsid w:val="00002A53"/>
    <w:rsid w:val="00003320"/>
    <w:rsid w:val="000034FF"/>
    <w:rsid w:val="00003789"/>
    <w:rsid w:val="00003856"/>
    <w:rsid w:val="00003BDE"/>
    <w:rsid w:val="00003E93"/>
    <w:rsid w:val="00003EAD"/>
    <w:rsid w:val="00003FA9"/>
    <w:rsid w:val="00004032"/>
    <w:rsid w:val="000041B5"/>
    <w:rsid w:val="000041B7"/>
    <w:rsid w:val="0000421B"/>
    <w:rsid w:val="0000423F"/>
    <w:rsid w:val="000043CE"/>
    <w:rsid w:val="000044A4"/>
    <w:rsid w:val="000045A9"/>
    <w:rsid w:val="00004714"/>
    <w:rsid w:val="000049D6"/>
    <w:rsid w:val="00004BD7"/>
    <w:rsid w:val="0000573B"/>
    <w:rsid w:val="00005B2C"/>
    <w:rsid w:val="00005D1C"/>
    <w:rsid w:val="00006035"/>
    <w:rsid w:val="0000657F"/>
    <w:rsid w:val="00006A43"/>
    <w:rsid w:val="00006AA7"/>
    <w:rsid w:val="00006C7E"/>
    <w:rsid w:val="00006E69"/>
    <w:rsid w:val="00006EF4"/>
    <w:rsid w:val="00006F6D"/>
    <w:rsid w:val="00007008"/>
    <w:rsid w:val="0000704E"/>
    <w:rsid w:val="000072B3"/>
    <w:rsid w:val="00007402"/>
    <w:rsid w:val="00007A3A"/>
    <w:rsid w:val="00007AAF"/>
    <w:rsid w:val="00007B78"/>
    <w:rsid w:val="00007C02"/>
    <w:rsid w:val="0001007C"/>
    <w:rsid w:val="000106B4"/>
    <w:rsid w:val="000107CE"/>
    <w:rsid w:val="000108D9"/>
    <w:rsid w:val="00010963"/>
    <w:rsid w:val="00010B0E"/>
    <w:rsid w:val="00010B6D"/>
    <w:rsid w:val="00010D06"/>
    <w:rsid w:val="00010E18"/>
    <w:rsid w:val="00010E7D"/>
    <w:rsid w:val="00010F31"/>
    <w:rsid w:val="00011789"/>
    <w:rsid w:val="00011B5C"/>
    <w:rsid w:val="00011E9C"/>
    <w:rsid w:val="0001206F"/>
    <w:rsid w:val="000120F1"/>
    <w:rsid w:val="00012142"/>
    <w:rsid w:val="000121CD"/>
    <w:rsid w:val="00012350"/>
    <w:rsid w:val="00012416"/>
    <w:rsid w:val="000124E6"/>
    <w:rsid w:val="00012527"/>
    <w:rsid w:val="0001255C"/>
    <w:rsid w:val="00012983"/>
    <w:rsid w:val="00012F6D"/>
    <w:rsid w:val="00012FFC"/>
    <w:rsid w:val="00013245"/>
    <w:rsid w:val="000134C1"/>
    <w:rsid w:val="0001371D"/>
    <w:rsid w:val="000138B0"/>
    <w:rsid w:val="00013AA0"/>
    <w:rsid w:val="000141EC"/>
    <w:rsid w:val="000143F8"/>
    <w:rsid w:val="00014CB2"/>
    <w:rsid w:val="00014F20"/>
    <w:rsid w:val="00015214"/>
    <w:rsid w:val="0001530D"/>
    <w:rsid w:val="00015376"/>
    <w:rsid w:val="0001549B"/>
    <w:rsid w:val="00015679"/>
    <w:rsid w:val="000156DF"/>
    <w:rsid w:val="00015BDC"/>
    <w:rsid w:val="00015EFF"/>
    <w:rsid w:val="00016278"/>
    <w:rsid w:val="00016945"/>
    <w:rsid w:val="00016B2D"/>
    <w:rsid w:val="00016D7C"/>
    <w:rsid w:val="0001720D"/>
    <w:rsid w:val="000172A6"/>
    <w:rsid w:val="0001730A"/>
    <w:rsid w:val="00017315"/>
    <w:rsid w:val="000173D9"/>
    <w:rsid w:val="0001755D"/>
    <w:rsid w:val="0001786D"/>
    <w:rsid w:val="00017949"/>
    <w:rsid w:val="000179A4"/>
    <w:rsid w:val="00020207"/>
    <w:rsid w:val="0002069A"/>
    <w:rsid w:val="00020734"/>
    <w:rsid w:val="0002081E"/>
    <w:rsid w:val="00020837"/>
    <w:rsid w:val="0002086D"/>
    <w:rsid w:val="00020929"/>
    <w:rsid w:val="00020D84"/>
    <w:rsid w:val="000210B2"/>
    <w:rsid w:val="000214F5"/>
    <w:rsid w:val="0002150C"/>
    <w:rsid w:val="0002162F"/>
    <w:rsid w:val="0002176A"/>
    <w:rsid w:val="00021B4C"/>
    <w:rsid w:val="00021D8A"/>
    <w:rsid w:val="00021E16"/>
    <w:rsid w:val="000220AC"/>
    <w:rsid w:val="00022820"/>
    <w:rsid w:val="00022B14"/>
    <w:rsid w:val="00022D66"/>
    <w:rsid w:val="00022FE0"/>
    <w:rsid w:val="000233E3"/>
    <w:rsid w:val="00023474"/>
    <w:rsid w:val="00023522"/>
    <w:rsid w:val="000236E4"/>
    <w:rsid w:val="000238BB"/>
    <w:rsid w:val="00023A9E"/>
    <w:rsid w:val="00023B23"/>
    <w:rsid w:val="00023CD7"/>
    <w:rsid w:val="00023E59"/>
    <w:rsid w:val="00024044"/>
    <w:rsid w:val="0002426D"/>
    <w:rsid w:val="000243ED"/>
    <w:rsid w:val="000244B1"/>
    <w:rsid w:val="0002476C"/>
    <w:rsid w:val="00024EDA"/>
    <w:rsid w:val="000250C7"/>
    <w:rsid w:val="00025192"/>
    <w:rsid w:val="000252AA"/>
    <w:rsid w:val="00025B31"/>
    <w:rsid w:val="00025B3B"/>
    <w:rsid w:val="00025B76"/>
    <w:rsid w:val="0002631B"/>
    <w:rsid w:val="000265DD"/>
    <w:rsid w:val="00026632"/>
    <w:rsid w:val="0002664E"/>
    <w:rsid w:val="00026755"/>
    <w:rsid w:val="000267ED"/>
    <w:rsid w:val="00026A84"/>
    <w:rsid w:val="00026AEF"/>
    <w:rsid w:val="00026E3F"/>
    <w:rsid w:val="00026E9A"/>
    <w:rsid w:val="00027232"/>
    <w:rsid w:val="00027983"/>
    <w:rsid w:val="00027B06"/>
    <w:rsid w:val="00027D18"/>
    <w:rsid w:val="00027D5E"/>
    <w:rsid w:val="00030102"/>
    <w:rsid w:val="00030143"/>
    <w:rsid w:val="000302BD"/>
    <w:rsid w:val="00030528"/>
    <w:rsid w:val="00030681"/>
    <w:rsid w:val="0003116F"/>
    <w:rsid w:val="000312DD"/>
    <w:rsid w:val="00031467"/>
    <w:rsid w:val="00031556"/>
    <w:rsid w:val="0003172D"/>
    <w:rsid w:val="0003179A"/>
    <w:rsid w:val="000318D3"/>
    <w:rsid w:val="00031969"/>
    <w:rsid w:val="00031BCA"/>
    <w:rsid w:val="00031D90"/>
    <w:rsid w:val="00031DB1"/>
    <w:rsid w:val="00031DBA"/>
    <w:rsid w:val="00031FF5"/>
    <w:rsid w:val="00032062"/>
    <w:rsid w:val="000321AA"/>
    <w:rsid w:val="000323F5"/>
    <w:rsid w:val="0003245B"/>
    <w:rsid w:val="0003254D"/>
    <w:rsid w:val="0003261B"/>
    <w:rsid w:val="000328C3"/>
    <w:rsid w:val="00032A6E"/>
    <w:rsid w:val="00032F5D"/>
    <w:rsid w:val="00032F71"/>
    <w:rsid w:val="00032F97"/>
    <w:rsid w:val="0003331C"/>
    <w:rsid w:val="00033383"/>
    <w:rsid w:val="0003344D"/>
    <w:rsid w:val="000335C9"/>
    <w:rsid w:val="00033622"/>
    <w:rsid w:val="0003369E"/>
    <w:rsid w:val="00033870"/>
    <w:rsid w:val="0003388A"/>
    <w:rsid w:val="000339B2"/>
    <w:rsid w:val="00033AC7"/>
    <w:rsid w:val="00033C51"/>
    <w:rsid w:val="00033E4D"/>
    <w:rsid w:val="00033FB7"/>
    <w:rsid w:val="00033FDE"/>
    <w:rsid w:val="00034255"/>
    <w:rsid w:val="00034279"/>
    <w:rsid w:val="000342DE"/>
    <w:rsid w:val="00034575"/>
    <w:rsid w:val="000348D6"/>
    <w:rsid w:val="00034A95"/>
    <w:rsid w:val="00034D0B"/>
    <w:rsid w:val="0003560E"/>
    <w:rsid w:val="00035873"/>
    <w:rsid w:val="00035CFE"/>
    <w:rsid w:val="00035FE0"/>
    <w:rsid w:val="0003623B"/>
    <w:rsid w:val="000369FC"/>
    <w:rsid w:val="00036B16"/>
    <w:rsid w:val="00036B51"/>
    <w:rsid w:val="00037169"/>
    <w:rsid w:val="0003718C"/>
    <w:rsid w:val="0003718D"/>
    <w:rsid w:val="00037407"/>
    <w:rsid w:val="00037422"/>
    <w:rsid w:val="000375DF"/>
    <w:rsid w:val="0003766F"/>
    <w:rsid w:val="0003772B"/>
    <w:rsid w:val="00037909"/>
    <w:rsid w:val="00037B62"/>
    <w:rsid w:val="00037DE9"/>
    <w:rsid w:val="00040228"/>
    <w:rsid w:val="0004056D"/>
    <w:rsid w:val="000407F0"/>
    <w:rsid w:val="000408C4"/>
    <w:rsid w:val="00040B73"/>
    <w:rsid w:val="00040B7A"/>
    <w:rsid w:val="00040C40"/>
    <w:rsid w:val="00040C81"/>
    <w:rsid w:val="00040CCF"/>
    <w:rsid w:val="00040D6F"/>
    <w:rsid w:val="0004123E"/>
    <w:rsid w:val="000413EF"/>
    <w:rsid w:val="00041492"/>
    <w:rsid w:val="000414C0"/>
    <w:rsid w:val="00041544"/>
    <w:rsid w:val="00041BA8"/>
    <w:rsid w:val="00041E13"/>
    <w:rsid w:val="0004208C"/>
    <w:rsid w:val="00042D0C"/>
    <w:rsid w:val="000436F3"/>
    <w:rsid w:val="00043997"/>
    <w:rsid w:val="00043ADF"/>
    <w:rsid w:val="00043BE9"/>
    <w:rsid w:val="0004412E"/>
    <w:rsid w:val="00044775"/>
    <w:rsid w:val="00044956"/>
    <w:rsid w:val="000453E2"/>
    <w:rsid w:val="00045472"/>
    <w:rsid w:val="000457AF"/>
    <w:rsid w:val="000459AC"/>
    <w:rsid w:val="00045A38"/>
    <w:rsid w:val="00045B6E"/>
    <w:rsid w:val="00045E05"/>
    <w:rsid w:val="00046261"/>
    <w:rsid w:val="0004645B"/>
    <w:rsid w:val="00046460"/>
    <w:rsid w:val="00046A3E"/>
    <w:rsid w:val="0004704B"/>
    <w:rsid w:val="000477B8"/>
    <w:rsid w:val="00047F59"/>
    <w:rsid w:val="00050456"/>
    <w:rsid w:val="0005064F"/>
    <w:rsid w:val="000507BB"/>
    <w:rsid w:val="00051316"/>
    <w:rsid w:val="00051396"/>
    <w:rsid w:val="000513F9"/>
    <w:rsid w:val="00051540"/>
    <w:rsid w:val="0005158F"/>
    <w:rsid w:val="00051682"/>
    <w:rsid w:val="0005173D"/>
    <w:rsid w:val="0005177B"/>
    <w:rsid w:val="000517A1"/>
    <w:rsid w:val="00051903"/>
    <w:rsid w:val="00051B76"/>
    <w:rsid w:val="00051D9B"/>
    <w:rsid w:val="00051E2D"/>
    <w:rsid w:val="0005276D"/>
    <w:rsid w:val="00052AD0"/>
    <w:rsid w:val="00052CC1"/>
    <w:rsid w:val="00052EC4"/>
    <w:rsid w:val="00052F6E"/>
    <w:rsid w:val="000535BA"/>
    <w:rsid w:val="000535FA"/>
    <w:rsid w:val="000535FB"/>
    <w:rsid w:val="0005395E"/>
    <w:rsid w:val="0005398E"/>
    <w:rsid w:val="00053A71"/>
    <w:rsid w:val="00053C96"/>
    <w:rsid w:val="00053F7B"/>
    <w:rsid w:val="000541BD"/>
    <w:rsid w:val="00054506"/>
    <w:rsid w:val="000545C0"/>
    <w:rsid w:val="000546C8"/>
    <w:rsid w:val="00054702"/>
    <w:rsid w:val="0005491E"/>
    <w:rsid w:val="00054AAC"/>
    <w:rsid w:val="00054C5A"/>
    <w:rsid w:val="00054CE1"/>
    <w:rsid w:val="00054DBB"/>
    <w:rsid w:val="000550B9"/>
    <w:rsid w:val="000550F8"/>
    <w:rsid w:val="00055354"/>
    <w:rsid w:val="0005538E"/>
    <w:rsid w:val="00055566"/>
    <w:rsid w:val="000555BC"/>
    <w:rsid w:val="00055798"/>
    <w:rsid w:val="0005584E"/>
    <w:rsid w:val="0005585D"/>
    <w:rsid w:val="000558E6"/>
    <w:rsid w:val="00055AE2"/>
    <w:rsid w:val="00055DC3"/>
    <w:rsid w:val="00056485"/>
    <w:rsid w:val="0005687F"/>
    <w:rsid w:val="00056C32"/>
    <w:rsid w:val="00056E46"/>
    <w:rsid w:val="00057307"/>
    <w:rsid w:val="00057872"/>
    <w:rsid w:val="00057906"/>
    <w:rsid w:val="00057DB4"/>
    <w:rsid w:val="00057F98"/>
    <w:rsid w:val="000600BB"/>
    <w:rsid w:val="00060318"/>
    <w:rsid w:val="0006119E"/>
    <w:rsid w:val="00061259"/>
    <w:rsid w:val="000613C3"/>
    <w:rsid w:val="000613D0"/>
    <w:rsid w:val="0006166C"/>
    <w:rsid w:val="000618B6"/>
    <w:rsid w:val="00061AFA"/>
    <w:rsid w:val="00061B8A"/>
    <w:rsid w:val="000620D9"/>
    <w:rsid w:val="0006288E"/>
    <w:rsid w:val="00062B53"/>
    <w:rsid w:val="00062C4B"/>
    <w:rsid w:val="00062D64"/>
    <w:rsid w:val="00063381"/>
    <w:rsid w:val="0006358E"/>
    <w:rsid w:val="0006384B"/>
    <w:rsid w:val="00063897"/>
    <w:rsid w:val="00063F8F"/>
    <w:rsid w:val="00064085"/>
    <w:rsid w:val="000641AC"/>
    <w:rsid w:val="000641D3"/>
    <w:rsid w:val="000642CD"/>
    <w:rsid w:val="0006430B"/>
    <w:rsid w:val="00064644"/>
    <w:rsid w:val="00064937"/>
    <w:rsid w:val="00064A1B"/>
    <w:rsid w:val="00064C14"/>
    <w:rsid w:val="00064CB0"/>
    <w:rsid w:val="000650DE"/>
    <w:rsid w:val="000654CF"/>
    <w:rsid w:val="00065577"/>
    <w:rsid w:val="00065823"/>
    <w:rsid w:val="000658D6"/>
    <w:rsid w:val="00065D43"/>
    <w:rsid w:val="0006611A"/>
    <w:rsid w:val="000661D3"/>
    <w:rsid w:val="00066209"/>
    <w:rsid w:val="00066453"/>
    <w:rsid w:val="00066486"/>
    <w:rsid w:val="0006653A"/>
    <w:rsid w:val="00066705"/>
    <w:rsid w:val="00066CF4"/>
    <w:rsid w:val="00067274"/>
    <w:rsid w:val="000672D8"/>
    <w:rsid w:val="0006758A"/>
    <w:rsid w:val="000675D5"/>
    <w:rsid w:val="000675DC"/>
    <w:rsid w:val="000677AB"/>
    <w:rsid w:val="00067851"/>
    <w:rsid w:val="00067D00"/>
    <w:rsid w:val="00067DC8"/>
    <w:rsid w:val="00067EFF"/>
    <w:rsid w:val="000700D8"/>
    <w:rsid w:val="000700E1"/>
    <w:rsid w:val="00070244"/>
    <w:rsid w:val="00070507"/>
    <w:rsid w:val="000706E6"/>
    <w:rsid w:val="00070C76"/>
    <w:rsid w:val="00071076"/>
    <w:rsid w:val="00071108"/>
    <w:rsid w:val="000711FB"/>
    <w:rsid w:val="00071336"/>
    <w:rsid w:val="0007148A"/>
    <w:rsid w:val="00071749"/>
    <w:rsid w:val="00071831"/>
    <w:rsid w:val="00071984"/>
    <w:rsid w:val="00071AEB"/>
    <w:rsid w:val="00072069"/>
    <w:rsid w:val="000722F2"/>
    <w:rsid w:val="00072594"/>
    <w:rsid w:val="000726C9"/>
    <w:rsid w:val="0007270C"/>
    <w:rsid w:val="00072917"/>
    <w:rsid w:val="0007295D"/>
    <w:rsid w:val="00072D85"/>
    <w:rsid w:val="00072F57"/>
    <w:rsid w:val="00073196"/>
    <w:rsid w:val="000734BB"/>
    <w:rsid w:val="0007397A"/>
    <w:rsid w:val="000741C5"/>
    <w:rsid w:val="0007471C"/>
    <w:rsid w:val="00074BBE"/>
    <w:rsid w:val="00074DF7"/>
    <w:rsid w:val="00075786"/>
    <w:rsid w:val="000758EA"/>
    <w:rsid w:val="00075E71"/>
    <w:rsid w:val="00075E72"/>
    <w:rsid w:val="00076262"/>
    <w:rsid w:val="00076407"/>
    <w:rsid w:val="000764D8"/>
    <w:rsid w:val="000765D7"/>
    <w:rsid w:val="000766F3"/>
    <w:rsid w:val="000769A0"/>
    <w:rsid w:val="00076A32"/>
    <w:rsid w:val="000770A3"/>
    <w:rsid w:val="000771BD"/>
    <w:rsid w:val="000771F3"/>
    <w:rsid w:val="000773C8"/>
    <w:rsid w:val="000774FC"/>
    <w:rsid w:val="00077525"/>
    <w:rsid w:val="000776A9"/>
    <w:rsid w:val="000777AD"/>
    <w:rsid w:val="00077C0F"/>
    <w:rsid w:val="000801B6"/>
    <w:rsid w:val="000802B3"/>
    <w:rsid w:val="000802E6"/>
    <w:rsid w:val="00080328"/>
    <w:rsid w:val="000805CF"/>
    <w:rsid w:val="00080A7D"/>
    <w:rsid w:val="00080BC7"/>
    <w:rsid w:val="00080CD5"/>
    <w:rsid w:val="00080E91"/>
    <w:rsid w:val="00080F26"/>
    <w:rsid w:val="00080FBC"/>
    <w:rsid w:val="00081566"/>
    <w:rsid w:val="0008160D"/>
    <w:rsid w:val="00081742"/>
    <w:rsid w:val="0008174A"/>
    <w:rsid w:val="000818F9"/>
    <w:rsid w:val="00081C4C"/>
    <w:rsid w:val="00081F14"/>
    <w:rsid w:val="0008227A"/>
    <w:rsid w:val="00082367"/>
    <w:rsid w:val="00082519"/>
    <w:rsid w:val="00082541"/>
    <w:rsid w:val="00082584"/>
    <w:rsid w:val="000825A2"/>
    <w:rsid w:val="0008264E"/>
    <w:rsid w:val="00082676"/>
    <w:rsid w:val="00082AFE"/>
    <w:rsid w:val="00082F52"/>
    <w:rsid w:val="00082F5B"/>
    <w:rsid w:val="00083F1E"/>
    <w:rsid w:val="00084080"/>
    <w:rsid w:val="000840A0"/>
    <w:rsid w:val="0008451F"/>
    <w:rsid w:val="000845EC"/>
    <w:rsid w:val="00084E29"/>
    <w:rsid w:val="0008503E"/>
    <w:rsid w:val="0008508C"/>
    <w:rsid w:val="000851D1"/>
    <w:rsid w:val="000856A7"/>
    <w:rsid w:val="00085EE1"/>
    <w:rsid w:val="00085FBD"/>
    <w:rsid w:val="00086461"/>
    <w:rsid w:val="000865F8"/>
    <w:rsid w:val="000869FC"/>
    <w:rsid w:val="00086A59"/>
    <w:rsid w:val="00086BAA"/>
    <w:rsid w:val="00086FFB"/>
    <w:rsid w:val="000874A1"/>
    <w:rsid w:val="00087662"/>
    <w:rsid w:val="000876C1"/>
    <w:rsid w:val="0008781D"/>
    <w:rsid w:val="0008799A"/>
    <w:rsid w:val="00087FE6"/>
    <w:rsid w:val="000901E1"/>
    <w:rsid w:val="00090D68"/>
    <w:rsid w:val="00090DB6"/>
    <w:rsid w:val="00090E43"/>
    <w:rsid w:val="00090EDD"/>
    <w:rsid w:val="00090F3B"/>
    <w:rsid w:val="00091119"/>
    <w:rsid w:val="00091706"/>
    <w:rsid w:val="00091B51"/>
    <w:rsid w:val="00091B6C"/>
    <w:rsid w:val="00091BAA"/>
    <w:rsid w:val="00091CBE"/>
    <w:rsid w:val="00091EDF"/>
    <w:rsid w:val="000921B6"/>
    <w:rsid w:val="00092271"/>
    <w:rsid w:val="00092322"/>
    <w:rsid w:val="0009236D"/>
    <w:rsid w:val="0009276D"/>
    <w:rsid w:val="00092A4E"/>
    <w:rsid w:val="00092AE5"/>
    <w:rsid w:val="00092B9D"/>
    <w:rsid w:val="000930F3"/>
    <w:rsid w:val="00093136"/>
    <w:rsid w:val="000939A8"/>
    <w:rsid w:val="00093D49"/>
    <w:rsid w:val="0009416E"/>
    <w:rsid w:val="00094D94"/>
    <w:rsid w:val="000950E9"/>
    <w:rsid w:val="0009514C"/>
    <w:rsid w:val="000955F4"/>
    <w:rsid w:val="00095736"/>
    <w:rsid w:val="00095CB9"/>
    <w:rsid w:val="00095D07"/>
    <w:rsid w:val="00095D15"/>
    <w:rsid w:val="00095D40"/>
    <w:rsid w:val="0009618D"/>
    <w:rsid w:val="00096502"/>
    <w:rsid w:val="00096519"/>
    <w:rsid w:val="00096566"/>
    <w:rsid w:val="000967EB"/>
    <w:rsid w:val="0009685D"/>
    <w:rsid w:val="000969CD"/>
    <w:rsid w:val="00096BA1"/>
    <w:rsid w:val="00097024"/>
    <w:rsid w:val="00097119"/>
    <w:rsid w:val="0009745A"/>
    <w:rsid w:val="0009761E"/>
    <w:rsid w:val="00097692"/>
    <w:rsid w:val="00097AE2"/>
    <w:rsid w:val="00097C33"/>
    <w:rsid w:val="00097E84"/>
    <w:rsid w:val="000A085D"/>
    <w:rsid w:val="000A095E"/>
    <w:rsid w:val="000A0A82"/>
    <w:rsid w:val="000A0BD1"/>
    <w:rsid w:val="000A1001"/>
    <w:rsid w:val="000A11E0"/>
    <w:rsid w:val="000A1570"/>
    <w:rsid w:val="000A184B"/>
    <w:rsid w:val="000A1B26"/>
    <w:rsid w:val="000A1C7B"/>
    <w:rsid w:val="000A1E0C"/>
    <w:rsid w:val="000A1EE3"/>
    <w:rsid w:val="000A21F8"/>
    <w:rsid w:val="000A26B4"/>
    <w:rsid w:val="000A29E4"/>
    <w:rsid w:val="000A2E0D"/>
    <w:rsid w:val="000A2E88"/>
    <w:rsid w:val="000A3543"/>
    <w:rsid w:val="000A397F"/>
    <w:rsid w:val="000A3B14"/>
    <w:rsid w:val="000A414E"/>
    <w:rsid w:val="000A4275"/>
    <w:rsid w:val="000A42A3"/>
    <w:rsid w:val="000A4426"/>
    <w:rsid w:val="000A447A"/>
    <w:rsid w:val="000A45AC"/>
    <w:rsid w:val="000A51E3"/>
    <w:rsid w:val="000A5649"/>
    <w:rsid w:val="000A5A05"/>
    <w:rsid w:val="000A5E0D"/>
    <w:rsid w:val="000A5F88"/>
    <w:rsid w:val="000A6D42"/>
    <w:rsid w:val="000A6DD0"/>
    <w:rsid w:val="000A6F4B"/>
    <w:rsid w:val="000A6FF1"/>
    <w:rsid w:val="000A6FFA"/>
    <w:rsid w:val="000A704A"/>
    <w:rsid w:val="000A705A"/>
    <w:rsid w:val="000A70FF"/>
    <w:rsid w:val="000A7558"/>
    <w:rsid w:val="000A7AAB"/>
    <w:rsid w:val="000B02D4"/>
    <w:rsid w:val="000B0353"/>
    <w:rsid w:val="000B075C"/>
    <w:rsid w:val="000B0BBC"/>
    <w:rsid w:val="000B0DA3"/>
    <w:rsid w:val="000B0E24"/>
    <w:rsid w:val="000B1015"/>
    <w:rsid w:val="000B15EA"/>
    <w:rsid w:val="000B17B2"/>
    <w:rsid w:val="000B19D8"/>
    <w:rsid w:val="000B225F"/>
    <w:rsid w:val="000B226C"/>
    <w:rsid w:val="000B28DD"/>
    <w:rsid w:val="000B2E95"/>
    <w:rsid w:val="000B2EE0"/>
    <w:rsid w:val="000B2F55"/>
    <w:rsid w:val="000B36EE"/>
    <w:rsid w:val="000B394E"/>
    <w:rsid w:val="000B3AEA"/>
    <w:rsid w:val="000B3D9A"/>
    <w:rsid w:val="000B3E74"/>
    <w:rsid w:val="000B3F30"/>
    <w:rsid w:val="000B4165"/>
    <w:rsid w:val="000B4962"/>
    <w:rsid w:val="000B4984"/>
    <w:rsid w:val="000B49ED"/>
    <w:rsid w:val="000B4DB9"/>
    <w:rsid w:val="000B4E98"/>
    <w:rsid w:val="000B4F7B"/>
    <w:rsid w:val="000B513C"/>
    <w:rsid w:val="000B54AB"/>
    <w:rsid w:val="000B54CE"/>
    <w:rsid w:val="000B550B"/>
    <w:rsid w:val="000B55AD"/>
    <w:rsid w:val="000B5716"/>
    <w:rsid w:val="000B5940"/>
    <w:rsid w:val="000B5B9B"/>
    <w:rsid w:val="000B5EBB"/>
    <w:rsid w:val="000B5F20"/>
    <w:rsid w:val="000B626C"/>
    <w:rsid w:val="000B62F2"/>
    <w:rsid w:val="000B633A"/>
    <w:rsid w:val="000B645C"/>
    <w:rsid w:val="000B67A1"/>
    <w:rsid w:val="000B6888"/>
    <w:rsid w:val="000B68D9"/>
    <w:rsid w:val="000B690D"/>
    <w:rsid w:val="000B6FF7"/>
    <w:rsid w:val="000B7443"/>
    <w:rsid w:val="000B7719"/>
    <w:rsid w:val="000B780F"/>
    <w:rsid w:val="000B78BC"/>
    <w:rsid w:val="000C014C"/>
    <w:rsid w:val="000C0543"/>
    <w:rsid w:val="000C057F"/>
    <w:rsid w:val="000C0592"/>
    <w:rsid w:val="000C0654"/>
    <w:rsid w:val="000C08B0"/>
    <w:rsid w:val="000C08CA"/>
    <w:rsid w:val="000C0907"/>
    <w:rsid w:val="000C0AC4"/>
    <w:rsid w:val="000C0F18"/>
    <w:rsid w:val="000C0F7F"/>
    <w:rsid w:val="000C178D"/>
    <w:rsid w:val="000C1791"/>
    <w:rsid w:val="000C1878"/>
    <w:rsid w:val="000C1A06"/>
    <w:rsid w:val="000C1AAE"/>
    <w:rsid w:val="000C1AE8"/>
    <w:rsid w:val="000C1BF1"/>
    <w:rsid w:val="000C1DB6"/>
    <w:rsid w:val="000C1FE9"/>
    <w:rsid w:val="000C1FF0"/>
    <w:rsid w:val="000C2375"/>
    <w:rsid w:val="000C23E4"/>
    <w:rsid w:val="000C259F"/>
    <w:rsid w:val="000C28B8"/>
    <w:rsid w:val="000C2A40"/>
    <w:rsid w:val="000C2BE1"/>
    <w:rsid w:val="000C2E5B"/>
    <w:rsid w:val="000C313E"/>
    <w:rsid w:val="000C320A"/>
    <w:rsid w:val="000C332D"/>
    <w:rsid w:val="000C3342"/>
    <w:rsid w:val="000C3400"/>
    <w:rsid w:val="000C3571"/>
    <w:rsid w:val="000C35B9"/>
    <w:rsid w:val="000C36B4"/>
    <w:rsid w:val="000C3B98"/>
    <w:rsid w:val="000C3DAF"/>
    <w:rsid w:val="000C3DDD"/>
    <w:rsid w:val="000C42FA"/>
    <w:rsid w:val="000C447A"/>
    <w:rsid w:val="000C491F"/>
    <w:rsid w:val="000C4C0E"/>
    <w:rsid w:val="000C4FBA"/>
    <w:rsid w:val="000C501F"/>
    <w:rsid w:val="000C5299"/>
    <w:rsid w:val="000C53B3"/>
    <w:rsid w:val="000C569B"/>
    <w:rsid w:val="000C5843"/>
    <w:rsid w:val="000C5ADD"/>
    <w:rsid w:val="000C5AE5"/>
    <w:rsid w:val="000C5DBD"/>
    <w:rsid w:val="000C6429"/>
    <w:rsid w:val="000C64AF"/>
    <w:rsid w:val="000C6629"/>
    <w:rsid w:val="000C68A2"/>
    <w:rsid w:val="000C6A46"/>
    <w:rsid w:val="000C6AFA"/>
    <w:rsid w:val="000C6D47"/>
    <w:rsid w:val="000C7027"/>
    <w:rsid w:val="000C7095"/>
    <w:rsid w:val="000C7196"/>
    <w:rsid w:val="000C72EA"/>
    <w:rsid w:val="000C7502"/>
    <w:rsid w:val="000C7653"/>
    <w:rsid w:val="000C7654"/>
    <w:rsid w:val="000C76D2"/>
    <w:rsid w:val="000C78C6"/>
    <w:rsid w:val="000C7EDC"/>
    <w:rsid w:val="000D01F7"/>
    <w:rsid w:val="000D0288"/>
    <w:rsid w:val="000D04EB"/>
    <w:rsid w:val="000D0611"/>
    <w:rsid w:val="000D068F"/>
    <w:rsid w:val="000D0B59"/>
    <w:rsid w:val="000D0BF9"/>
    <w:rsid w:val="000D0D40"/>
    <w:rsid w:val="000D103E"/>
    <w:rsid w:val="000D11EF"/>
    <w:rsid w:val="000D122F"/>
    <w:rsid w:val="000D1374"/>
    <w:rsid w:val="000D14F8"/>
    <w:rsid w:val="000D168D"/>
    <w:rsid w:val="000D1D45"/>
    <w:rsid w:val="000D1E70"/>
    <w:rsid w:val="000D2224"/>
    <w:rsid w:val="000D2590"/>
    <w:rsid w:val="000D2839"/>
    <w:rsid w:val="000D29DF"/>
    <w:rsid w:val="000D2C33"/>
    <w:rsid w:val="000D2E77"/>
    <w:rsid w:val="000D2EA5"/>
    <w:rsid w:val="000D305B"/>
    <w:rsid w:val="000D3140"/>
    <w:rsid w:val="000D3D75"/>
    <w:rsid w:val="000D3F03"/>
    <w:rsid w:val="000D4069"/>
    <w:rsid w:val="000D42AD"/>
    <w:rsid w:val="000D4440"/>
    <w:rsid w:val="000D4480"/>
    <w:rsid w:val="000D495E"/>
    <w:rsid w:val="000D4A2B"/>
    <w:rsid w:val="000D4AE0"/>
    <w:rsid w:val="000D4F58"/>
    <w:rsid w:val="000D4FBA"/>
    <w:rsid w:val="000D50A3"/>
    <w:rsid w:val="000D51FA"/>
    <w:rsid w:val="000D5557"/>
    <w:rsid w:val="000D589F"/>
    <w:rsid w:val="000D5C2D"/>
    <w:rsid w:val="000D5C6A"/>
    <w:rsid w:val="000D5D8A"/>
    <w:rsid w:val="000D5DCE"/>
    <w:rsid w:val="000D5DEE"/>
    <w:rsid w:val="000D5FA7"/>
    <w:rsid w:val="000D60EA"/>
    <w:rsid w:val="000D646A"/>
    <w:rsid w:val="000D64C5"/>
    <w:rsid w:val="000D6581"/>
    <w:rsid w:val="000D6784"/>
    <w:rsid w:val="000D68E0"/>
    <w:rsid w:val="000D74A2"/>
    <w:rsid w:val="000D78D3"/>
    <w:rsid w:val="000E01BC"/>
    <w:rsid w:val="000E0298"/>
    <w:rsid w:val="000E061D"/>
    <w:rsid w:val="000E078F"/>
    <w:rsid w:val="000E07D5"/>
    <w:rsid w:val="000E0808"/>
    <w:rsid w:val="000E08DC"/>
    <w:rsid w:val="000E09B8"/>
    <w:rsid w:val="000E0E92"/>
    <w:rsid w:val="000E1223"/>
    <w:rsid w:val="000E1A85"/>
    <w:rsid w:val="000E1B81"/>
    <w:rsid w:val="000E1D08"/>
    <w:rsid w:val="000E1DB6"/>
    <w:rsid w:val="000E22C9"/>
    <w:rsid w:val="000E2363"/>
    <w:rsid w:val="000E24C0"/>
    <w:rsid w:val="000E2973"/>
    <w:rsid w:val="000E2A3D"/>
    <w:rsid w:val="000E2C78"/>
    <w:rsid w:val="000E3289"/>
    <w:rsid w:val="000E3311"/>
    <w:rsid w:val="000E3498"/>
    <w:rsid w:val="000E3576"/>
    <w:rsid w:val="000E35E6"/>
    <w:rsid w:val="000E36D7"/>
    <w:rsid w:val="000E381F"/>
    <w:rsid w:val="000E3951"/>
    <w:rsid w:val="000E3A0B"/>
    <w:rsid w:val="000E3BCE"/>
    <w:rsid w:val="000E3DE1"/>
    <w:rsid w:val="000E405F"/>
    <w:rsid w:val="000E4214"/>
    <w:rsid w:val="000E4450"/>
    <w:rsid w:val="000E4AAD"/>
    <w:rsid w:val="000E51A3"/>
    <w:rsid w:val="000E5580"/>
    <w:rsid w:val="000E58CC"/>
    <w:rsid w:val="000E590D"/>
    <w:rsid w:val="000E59AF"/>
    <w:rsid w:val="000E5B75"/>
    <w:rsid w:val="000E5F52"/>
    <w:rsid w:val="000E69A0"/>
    <w:rsid w:val="000E6EE5"/>
    <w:rsid w:val="000E7166"/>
    <w:rsid w:val="000E73E0"/>
    <w:rsid w:val="000E79A6"/>
    <w:rsid w:val="000E7A94"/>
    <w:rsid w:val="000E7E80"/>
    <w:rsid w:val="000F00FB"/>
    <w:rsid w:val="000F0F83"/>
    <w:rsid w:val="000F0FC0"/>
    <w:rsid w:val="000F15B5"/>
    <w:rsid w:val="000F15FD"/>
    <w:rsid w:val="000F166B"/>
    <w:rsid w:val="000F2032"/>
    <w:rsid w:val="000F20A2"/>
    <w:rsid w:val="000F2A71"/>
    <w:rsid w:val="000F2C75"/>
    <w:rsid w:val="000F2CC2"/>
    <w:rsid w:val="000F2D2E"/>
    <w:rsid w:val="000F2E2D"/>
    <w:rsid w:val="000F2E9C"/>
    <w:rsid w:val="000F2F90"/>
    <w:rsid w:val="000F3324"/>
    <w:rsid w:val="000F392E"/>
    <w:rsid w:val="000F39FE"/>
    <w:rsid w:val="000F3E0C"/>
    <w:rsid w:val="000F4107"/>
    <w:rsid w:val="000F4427"/>
    <w:rsid w:val="000F4429"/>
    <w:rsid w:val="000F449F"/>
    <w:rsid w:val="000F4563"/>
    <w:rsid w:val="000F4920"/>
    <w:rsid w:val="000F4B8C"/>
    <w:rsid w:val="000F4F03"/>
    <w:rsid w:val="000F5314"/>
    <w:rsid w:val="000F5359"/>
    <w:rsid w:val="000F5455"/>
    <w:rsid w:val="000F5462"/>
    <w:rsid w:val="000F54E8"/>
    <w:rsid w:val="000F56F1"/>
    <w:rsid w:val="000F570C"/>
    <w:rsid w:val="000F572F"/>
    <w:rsid w:val="000F57E0"/>
    <w:rsid w:val="000F59C8"/>
    <w:rsid w:val="000F5CEF"/>
    <w:rsid w:val="000F5DB8"/>
    <w:rsid w:val="000F5E03"/>
    <w:rsid w:val="000F6016"/>
    <w:rsid w:val="000F6057"/>
    <w:rsid w:val="000F62FC"/>
    <w:rsid w:val="000F6316"/>
    <w:rsid w:val="000F6385"/>
    <w:rsid w:val="000F66B3"/>
    <w:rsid w:val="000F6702"/>
    <w:rsid w:val="000F6844"/>
    <w:rsid w:val="000F6B2D"/>
    <w:rsid w:val="000F6E77"/>
    <w:rsid w:val="000F70B0"/>
    <w:rsid w:val="000F7516"/>
    <w:rsid w:val="000F7525"/>
    <w:rsid w:val="000F7760"/>
    <w:rsid w:val="000F7D49"/>
    <w:rsid w:val="000F7EBA"/>
    <w:rsid w:val="00100546"/>
    <w:rsid w:val="0010069D"/>
    <w:rsid w:val="00100C1A"/>
    <w:rsid w:val="00100E4E"/>
    <w:rsid w:val="00100F4D"/>
    <w:rsid w:val="0010108D"/>
    <w:rsid w:val="001012A4"/>
    <w:rsid w:val="001018C0"/>
    <w:rsid w:val="00101A5B"/>
    <w:rsid w:val="00101E07"/>
    <w:rsid w:val="0010230E"/>
    <w:rsid w:val="0010259C"/>
    <w:rsid w:val="0010265A"/>
    <w:rsid w:val="0010274F"/>
    <w:rsid w:val="00102A0F"/>
    <w:rsid w:val="00102B4F"/>
    <w:rsid w:val="00102D22"/>
    <w:rsid w:val="00102E32"/>
    <w:rsid w:val="0010350E"/>
    <w:rsid w:val="00103721"/>
    <w:rsid w:val="00103887"/>
    <w:rsid w:val="00103C97"/>
    <w:rsid w:val="00103DFE"/>
    <w:rsid w:val="0010429B"/>
    <w:rsid w:val="001042A1"/>
    <w:rsid w:val="00104339"/>
    <w:rsid w:val="00104A9E"/>
    <w:rsid w:val="00104B72"/>
    <w:rsid w:val="00104CCD"/>
    <w:rsid w:val="00104EE9"/>
    <w:rsid w:val="00104F64"/>
    <w:rsid w:val="00104FA6"/>
    <w:rsid w:val="001055B7"/>
    <w:rsid w:val="00105803"/>
    <w:rsid w:val="00105A53"/>
    <w:rsid w:val="00105D53"/>
    <w:rsid w:val="00106061"/>
    <w:rsid w:val="00106CB7"/>
    <w:rsid w:val="00106D47"/>
    <w:rsid w:val="0010711C"/>
    <w:rsid w:val="00107210"/>
    <w:rsid w:val="00107911"/>
    <w:rsid w:val="0010797A"/>
    <w:rsid w:val="00107AB1"/>
    <w:rsid w:val="00107D3D"/>
    <w:rsid w:val="00107DCD"/>
    <w:rsid w:val="00107E55"/>
    <w:rsid w:val="00107E80"/>
    <w:rsid w:val="001101C3"/>
    <w:rsid w:val="00110488"/>
    <w:rsid w:val="001104AF"/>
    <w:rsid w:val="001105F1"/>
    <w:rsid w:val="001105F7"/>
    <w:rsid w:val="00110606"/>
    <w:rsid w:val="00110730"/>
    <w:rsid w:val="001109AA"/>
    <w:rsid w:val="00110CA3"/>
    <w:rsid w:val="00110DC4"/>
    <w:rsid w:val="00110ECE"/>
    <w:rsid w:val="00111032"/>
    <w:rsid w:val="001111F1"/>
    <w:rsid w:val="00111340"/>
    <w:rsid w:val="001113A5"/>
    <w:rsid w:val="001116D7"/>
    <w:rsid w:val="001119E0"/>
    <w:rsid w:val="00111BA6"/>
    <w:rsid w:val="00111BDE"/>
    <w:rsid w:val="0011202B"/>
    <w:rsid w:val="00112195"/>
    <w:rsid w:val="001122B3"/>
    <w:rsid w:val="001123EB"/>
    <w:rsid w:val="00112441"/>
    <w:rsid w:val="00112A3E"/>
    <w:rsid w:val="00112C15"/>
    <w:rsid w:val="00112D1E"/>
    <w:rsid w:val="00113172"/>
    <w:rsid w:val="00113260"/>
    <w:rsid w:val="00113413"/>
    <w:rsid w:val="00113776"/>
    <w:rsid w:val="001137C6"/>
    <w:rsid w:val="00113DB1"/>
    <w:rsid w:val="00113E9B"/>
    <w:rsid w:val="00113F9C"/>
    <w:rsid w:val="0011411C"/>
    <w:rsid w:val="0011442E"/>
    <w:rsid w:val="00114841"/>
    <w:rsid w:val="001148B5"/>
    <w:rsid w:val="00114A4A"/>
    <w:rsid w:val="00114C19"/>
    <w:rsid w:val="00114DB9"/>
    <w:rsid w:val="00115749"/>
    <w:rsid w:val="001158DC"/>
    <w:rsid w:val="00115C9F"/>
    <w:rsid w:val="00115EA9"/>
    <w:rsid w:val="00116328"/>
    <w:rsid w:val="00116789"/>
    <w:rsid w:val="00116AD7"/>
    <w:rsid w:val="00116BF6"/>
    <w:rsid w:val="001172BF"/>
    <w:rsid w:val="00117478"/>
    <w:rsid w:val="00117534"/>
    <w:rsid w:val="001179BC"/>
    <w:rsid w:val="00117A7D"/>
    <w:rsid w:val="00117B00"/>
    <w:rsid w:val="00117D14"/>
    <w:rsid w:val="00117E19"/>
    <w:rsid w:val="001201A9"/>
    <w:rsid w:val="00120228"/>
    <w:rsid w:val="0012030E"/>
    <w:rsid w:val="0012034D"/>
    <w:rsid w:val="001206E4"/>
    <w:rsid w:val="0012071A"/>
    <w:rsid w:val="00120A89"/>
    <w:rsid w:val="0012111F"/>
    <w:rsid w:val="001215B3"/>
    <w:rsid w:val="001216CA"/>
    <w:rsid w:val="0012188D"/>
    <w:rsid w:val="00121B14"/>
    <w:rsid w:val="00121B8A"/>
    <w:rsid w:val="00121D65"/>
    <w:rsid w:val="00122280"/>
    <w:rsid w:val="001225C4"/>
    <w:rsid w:val="00122EA5"/>
    <w:rsid w:val="001234B2"/>
    <w:rsid w:val="00123942"/>
    <w:rsid w:val="00123B30"/>
    <w:rsid w:val="00123EB9"/>
    <w:rsid w:val="00124084"/>
    <w:rsid w:val="001241E3"/>
    <w:rsid w:val="0012487E"/>
    <w:rsid w:val="001248C0"/>
    <w:rsid w:val="00124A32"/>
    <w:rsid w:val="00124B9F"/>
    <w:rsid w:val="00124FBA"/>
    <w:rsid w:val="001250EF"/>
    <w:rsid w:val="001255C5"/>
    <w:rsid w:val="00125690"/>
    <w:rsid w:val="001257E3"/>
    <w:rsid w:val="001257E9"/>
    <w:rsid w:val="00125884"/>
    <w:rsid w:val="00125B32"/>
    <w:rsid w:val="00125C76"/>
    <w:rsid w:val="00125D2F"/>
    <w:rsid w:val="00125F6D"/>
    <w:rsid w:val="0012602F"/>
    <w:rsid w:val="00126394"/>
    <w:rsid w:val="00126431"/>
    <w:rsid w:val="00126713"/>
    <w:rsid w:val="00126B9C"/>
    <w:rsid w:val="00126EAA"/>
    <w:rsid w:val="00127537"/>
    <w:rsid w:val="00127953"/>
    <w:rsid w:val="001279DF"/>
    <w:rsid w:val="00127A8F"/>
    <w:rsid w:val="00127B9C"/>
    <w:rsid w:val="00127D8A"/>
    <w:rsid w:val="00127E5D"/>
    <w:rsid w:val="0013028E"/>
    <w:rsid w:val="001302CE"/>
    <w:rsid w:val="001306D0"/>
    <w:rsid w:val="00130751"/>
    <w:rsid w:val="00130754"/>
    <w:rsid w:val="00130938"/>
    <w:rsid w:val="00130944"/>
    <w:rsid w:val="00130A14"/>
    <w:rsid w:val="00130A52"/>
    <w:rsid w:val="00130AD7"/>
    <w:rsid w:val="00130BBD"/>
    <w:rsid w:val="00130E4D"/>
    <w:rsid w:val="001310CE"/>
    <w:rsid w:val="0013132D"/>
    <w:rsid w:val="00131548"/>
    <w:rsid w:val="00131556"/>
    <w:rsid w:val="00131801"/>
    <w:rsid w:val="0013223E"/>
    <w:rsid w:val="00132614"/>
    <w:rsid w:val="0013271C"/>
    <w:rsid w:val="0013293D"/>
    <w:rsid w:val="00132BD5"/>
    <w:rsid w:val="001330DF"/>
    <w:rsid w:val="0013318F"/>
    <w:rsid w:val="001332FE"/>
    <w:rsid w:val="001334C9"/>
    <w:rsid w:val="001339F4"/>
    <w:rsid w:val="00133A33"/>
    <w:rsid w:val="00133A6A"/>
    <w:rsid w:val="00133AFF"/>
    <w:rsid w:val="00133C48"/>
    <w:rsid w:val="001340C3"/>
    <w:rsid w:val="00134590"/>
    <w:rsid w:val="0013471E"/>
    <w:rsid w:val="00134B2F"/>
    <w:rsid w:val="00134BCB"/>
    <w:rsid w:val="00135023"/>
    <w:rsid w:val="00135101"/>
    <w:rsid w:val="001351D1"/>
    <w:rsid w:val="00135224"/>
    <w:rsid w:val="0013523B"/>
    <w:rsid w:val="0013523D"/>
    <w:rsid w:val="001353F3"/>
    <w:rsid w:val="00135963"/>
    <w:rsid w:val="00135F55"/>
    <w:rsid w:val="001362FA"/>
    <w:rsid w:val="0013630E"/>
    <w:rsid w:val="0013643C"/>
    <w:rsid w:val="00136F71"/>
    <w:rsid w:val="001370F6"/>
    <w:rsid w:val="00137FE4"/>
    <w:rsid w:val="00137FF1"/>
    <w:rsid w:val="00140050"/>
    <w:rsid w:val="00140086"/>
    <w:rsid w:val="001407DB"/>
    <w:rsid w:val="0014089B"/>
    <w:rsid w:val="001409D0"/>
    <w:rsid w:val="00140E81"/>
    <w:rsid w:val="00141194"/>
    <w:rsid w:val="0014157D"/>
    <w:rsid w:val="00141605"/>
    <w:rsid w:val="001417AD"/>
    <w:rsid w:val="00141A13"/>
    <w:rsid w:val="00141C79"/>
    <w:rsid w:val="00141D8F"/>
    <w:rsid w:val="00141E0F"/>
    <w:rsid w:val="00141E1A"/>
    <w:rsid w:val="00141EBE"/>
    <w:rsid w:val="001422E4"/>
    <w:rsid w:val="001423C5"/>
    <w:rsid w:val="001423F1"/>
    <w:rsid w:val="001424B9"/>
    <w:rsid w:val="0014252F"/>
    <w:rsid w:val="001426A4"/>
    <w:rsid w:val="001427F6"/>
    <w:rsid w:val="00142CA6"/>
    <w:rsid w:val="00142D1F"/>
    <w:rsid w:val="0014317F"/>
    <w:rsid w:val="001436A6"/>
    <w:rsid w:val="00143CE1"/>
    <w:rsid w:val="00143D25"/>
    <w:rsid w:val="00143E28"/>
    <w:rsid w:val="001443BF"/>
    <w:rsid w:val="00144849"/>
    <w:rsid w:val="001449F5"/>
    <w:rsid w:val="00145030"/>
    <w:rsid w:val="00145A93"/>
    <w:rsid w:val="00145F75"/>
    <w:rsid w:val="0014613B"/>
    <w:rsid w:val="00146165"/>
    <w:rsid w:val="0014670F"/>
    <w:rsid w:val="00146DFC"/>
    <w:rsid w:val="00146EFE"/>
    <w:rsid w:val="0014725C"/>
    <w:rsid w:val="00147527"/>
    <w:rsid w:val="00147925"/>
    <w:rsid w:val="00147BB5"/>
    <w:rsid w:val="00147E36"/>
    <w:rsid w:val="00147F67"/>
    <w:rsid w:val="001500E3"/>
    <w:rsid w:val="001501F6"/>
    <w:rsid w:val="00150363"/>
    <w:rsid w:val="001503F1"/>
    <w:rsid w:val="00150634"/>
    <w:rsid w:val="00150830"/>
    <w:rsid w:val="00150879"/>
    <w:rsid w:val="001508D1"/>
    <w:rsid w:val="00150B02"/>
    <w:rsid w:val="00150DBF"/>
    <w:rsid w:val="00150E01"/>
    <w:rsid w:val="00150F75"/>
    <w:rsid w:val="001517E5"/>
    <w:rsid w:val="00151BB3"/>
    <w:rsid w:val="00151C9B"/>
    <w:rsid w:val="00151C9E"/>
    <w:rsid w:val="001522D5"/>
    <w:rsid w:val="00152468"/>
    <w:rsid w:val="001525B3"/>
    <w:rsid w:val="00152AFD"/>
    <w:rsid w:val="00152CA7"/>
    <w:rsid w:val="00152CC1"/>
    <w:rsid w:val="00152E1F"/>
    <w:rsid w:val="001531AC"/>
    <w:rsid w:val="00153203"/>
    <w:rsid w:val="00153298"/>
    <w:rsid w:val="001532EA"/>
    <w:rsid w:val="0015349C"/>
    <w:rsid w:val="00153910"/>
    <w:rsid w:val="00153BCF"/>
    <w:rsid w:val="00153FF1"/>
    <w:rsid w:val="001543F5"/>
    <w:rsid w:val="00154671"/>
    <w:rsid w:val="00154932"/>
    <w:rsid w:val="00154975"/>
    <w:rsid w:val="00154A23"/>
    <w:rsid w:val="00154D6E"/>
    <w:rsid w:val="00155015"/>
    <w:rsid w:val="0015512E"/>
    <w:rsid w:val="00155436"/>
    <w:rsid w:val="001554D4"/>
    <w:rsid w:val="0015566A"/>
    <w:rsid w:val="00155A85"/>
    <w:rsid w:val="00156AB5"/>
    <w:rsid w:val="00156ADE"/>
    <w:rsid w:val="00156E82"/>
    <w:rsid w:val="0015725E"/>
    <w:rsid w:val="00157314"/>
    <w:rsid w:val="001574E5"/>
    <w:rsid w:val="00157C7D"/>
    <w:rsid w:val="00157D29"/>
    <w:rsid w:val="001603F0"/>
    <w:rsid w:val="00160431"/>
    <w:rsid w:val="0016043A"/>
    <w:rsid w:val="001604E6"/>
    <w:rsid w:val="00160956"/>
    <w:rsid w:val="0016098F"/>
    <w:rsid w:val="00160C00"/>
    <w:rsid w:val="00160D0B"/>
    <w:rsid w:val="00160EDD"/>
    <w:rsid w:val="00161149"/>
    <w:rsid w:val="0016121B"/>
    <w:rsid w:val="00161228"/>
    <w:rsid w:val="00161839"/>
    <w:rsid w:val="00161B56"/>
    <w:rsid w:val="00161C4F"/>
    <w:rsid w:val="00162029"/>
    <w:rsid w:val="001625A8"/>
    <w:rsid w:val="001625F4"/>
    <w:rsid w:val="00162AFE"/>
    <w:rsid w:val="00162F4A"/>
    <w:rsid w:val="0016350D"/>
    <w:rsid w:val="001636CB"/>
    <w:rsid w:val="001636DB"/>
    <w:rsid w:val="00163770"/>
    <w:rsid w:val="00163A87"/>
    <w:rsid w:val="00163B0C"/>
    <w:rsid w:val="00163D31"/>
    <w:rsid w:val="00163E60"/>
    <w:rsid w:val="00163EB6"/>
    <w:rsid w:val="00163F19"/>
    <w:rsid w:val="00163F9C"/>
    <w:rsid w:val="00163FEA"/>
    <w:rsid w:val="0016404A"/>
    <w:rsid w:val="001640C5"/>
    <w:rsid w:val="00164348"/>
    <w:rsid w:val="0016449B"/>
    <w:rsid w:val="00164592"/>
    <w:rsid w:val="00164A48"/>
    <w:rsid w:val="00164C90"/>
    <w:rsid w:val="00164CF3"/>
    <w:rsid w:val="00164DDB"/>
    <w:rsid w:val="00164ED6"/>
    <w:rsid w:val="00165066"/>
    <w:rsid w:val="00165253"/>
    <w:rsid w:val="00165279"/>
    <w:rsid w:val="0016529B"/>
    <w:rsid w:val="00165450"/>
    <w:rsid w:val="00165ABB"/>
    <w:rsid w:val="00165E20"/>
    <w:rsid w:val="00165E97"/>
    <w:rsid w:val="00166293"/>
    <w:rsid w:val="001662CD"/>
    <w:rsid w:val="0016637E"/>
    <w:rsid w:val="00166719"/>
    <w:rsid w:val="00166961"/>
    <w:rsid w:val="00166A30"/>
    <w:rsid w:val="00166B37"/>
    <w:rsid w:val="00166C28"/>
    <w:rsid w:val="00166C39"/>
    <w:rsid w:val="0016703D"/>
    <w:rsid w:val="001672E0"/>
    <w:rsid w:val="00167742"/>
    <w:rsid w:val="00167B64"/>
    <w:rsid w:val="00167D9F"/>
    <w:rsid w:val="00170008"/>
    <w:rsid w:val="00170016"/>
    <w:rsid w:val="00170068"/>
    <w:rsid w:val="001700F1"/>
    <w:rsid w:val="00170157"/>
    <w:rsid w:val="001702C8"/>
    <w:rsid w:val="0017062F"/>
    <w:rsid w:val="00170751"/>
    <w:rsid w:val="00170CC4"/>
    <w:rsid w:val="00170DD2"/>
    <w:rsid w:val="00170F32"/>
    <w:rsid w:val="00170F83"/>
    <w:rsid w:val="001714D1"/>
    <w:rsid w:val="00171A39"/>
    <w:rsid w:val="00171A3B"/>
    <w:rsid w:val="00171CBE"/>
    <w:rsid w:val="00172173"/>
    <w:rsid w:val="001721C1"/>
    <w:rsid w:val="00172463"/>
    <w:rsid w:val="00172501"/>
    <w:rsid w:val="00172610"/>
    <w:rsid w:val="00172651"/>
    <w:rsid w:val="0017286B"/>
    <w:rsid w:val="00172AF2"/>
    <w:rsid w:val="00172C90"/>
    <w:rsid w:val="00172E35"/>
    <w:rsid w:val="00172E5F"/>
    <w:rsid w:val="001733AE"/>
    <w:rsid w:val="001733D1"/>
    <w:rsid w:val="0017354C"/>
    <w:rsid w:val="00173DAE"/>
    <w:rsid w:val="00173EDE"/>
    <w:rsid w:val="00173EEE"/>
    <w:rsid w:val="00173F05"/>
    <w:rsid w:val="00173F44"/>
    <w:rsid w:val="00174819"/>
    <w:rsid w:val="0017482F"/>
    <w:rsid w:val="00174AF4"/>
    <w:rsid w:val="00174B6D"/>
    <w:rsid w:val="001756E2"/>
    <w:rsid w:val="0017571B"/>
    <w:rsid w:val="0017572D"/>
    <w:rsid w:val="00175948"/>
    <w:rsid w:val="0017598C"/>
    <w:rsid w:val="00175ABD"/>
    <w:rsid w:val="00175F8A"/>
    <w:rsid w:val="001764B2"/>
    <w:rsid w:val="001765FF"/>
    <w:rsid w:val="00176B53"/>
    <w:rsid w:val="001771CE"/>
    <w:rsid w:val="001772D5"/>
    <w:rsid w:val="00177397"/>
    <w:rsid w:val="001778AD"/>
    <w:rsid w:val="00177B68"/>
    <w:rsid w:val="00177E3C"/>
    <w:rsid w:val="001806D3"/>
    <w:rsid w:val="001808B5"/>
    <w:rsid w:val="00180991"/>
    <w:rsid w:val="001809D3"/>
    <w:rsid w:val="00180A72"/>
    <w:rsid w:val="00180A7F"/>
    <w:rsid w:val="00180B57"/>
    <w:rsid w:val="00180E82"/>
    <w:rsid w:val="00181080"/>
    <w:rsid w:val="00181376"/>
    <w:rsid w:val="00181D65"/>
    <w:rsid w:val="00181DF7"/>
    <w:rsid w:val="0018206C"/>
    <w:rsid w:val="001821DE"/>
    <w:rsid w:val="001822C5"/>
    <w:rsid w:val="00182384"/>
    <w:rsid w:val="00182BE8"/>
    <w:rsid w:val="00182C7E"/>
    <w:rsid w:val="00182DF8"/>
    <w:rsid w:val="00182E3F"/>
    <w:rsid w:val="00183008"/>
    <w:rsid w:val="0018300E"/>
    <w:rsid w:val="00183063"/>
    <w:rsid w:val="00183254"/>
    <w:rsid w:val="00183411"/>
    <w:rsid w:val="0018347D"/>
    <w:rsid w:val="001836BD"/>
    <w:rsid w:val="00183956"/>
    <w:rsid w:val="00184043"/>
    <w:rsid w:val="00184419"/>
    <w:rsid w:val="001845A6"/>
    <w:rsid w:val="001845F5"/>
    <w:rsid w:val="00184630"/>
    <w:rsid w:val="00184AC8"/>
    <w:rsid w:val="00184B84"/>
    <w:rsid w:val="00184F5B"/>
    <w:rsid w:val="0018502B"/>
    <w:rsid w:val="0018508F"/>
    <w:rsid w:val="00185154"/>
    <w:rsid w:val="0018539D"/>
    <w:rsid w:val="001855ED"/>
    <w:rsid w:val="001858B6"/>
    <w:rsid w:val="00186942"/>
    <w:rsid w:val="00186AA2"/>
    <w:rsid w:val="00186AE3"/>
    <w:rsid w:val="00186C66"/>
    <w:rsid w:val="00186C70"/>
    <w:rsid w:val="00186EB9"/>
    <w:rsid w:val="00187567"/>
    <w:rsid w:val="00187833"/>
    <w:rsid w:val="001906A8"/>
    <w:rsid w:val="0019094F"/>
    <w:rsid w:val="00190ABB"/>
    <w:rsid w:val="00190C71"/>
    <w:rsid w:val="00190CA8"/>
    <w:rsid w:val="00190D30"/>
    <w:rsid w:val="00190F26"/>
    <w:rsid w:val="001915C7"/>
    <w:rsid w:val="0019172E"/>
    <w:rsid w:val="00191919"/>
    <w:rsid w:val="001924C4"/>
    <w:rsid w:val="00192ABF"/>
    <w:rsid w:val="00192BC4"/>
    <w:rsid w:val="00192CE7"/>
    <w:rsid w:val="00192EFF"/>
    <w:rsid w:val="00192FA1"/>
    <w:rsid w:val="001930DE"/>
    <w:rsid w:val="00193296"/>
    <w:rsid w:val="00193833"/>
    <w:rsid w:val="00193DFC"/>
    <w:rsid w:val="00193E32"/>
    <w:rsid w:val="001942F3"/>
    <w:rsid w:val="001946D5"/>
    <w:rsid w:val="00194914"/>
    <w:rsid w:val="00195150"/>
    <w:rsid w:val="00195172"/>
    <w:rsid w:val="00195235"/>
    <w:rsid w:val="001952AE"/>
    <w:rsid w:val="001952E1"/>
    <w:rsid w:val="001957CE"/>
    <w:rsid w:val="00195A30"/>
    <w:rsid w:val="00195B7F"/>
    <w:rsid w:val="00195B81"/>
    <w:rsid w:val="00195E27"/>
    <w:rsid w:val="00195E9B"/>
    <w:rsid w:val="00196120"/>
    <w:rsid w:val="0019663F"/>
    <w:rsid w:val="00196A53"/>
    <w:rsid w:val="00196B6D"/>
    <w:rsid w:val="00196C4A"/>
    <w:rsid w:val="001970AF"/>
    <w:rsid w:val="00197110"/>
    <w:rsid w:val="001971B7"/>
    <w:rsid w:val="00197313"/>
    <w:rsid w:val="00197559"/>
    <w:rsid w:val="0019763C"/>
    <w:rsid w:val="00197684"/>
    <w:rsid w:val="001976E1"/>
    <w:rsid w:val="00197768"/>
    <w:rsid w:val="00197770"/>
    <w:rsid w:val="001977FA"/>
    <w:rsid w:val="00197A59"/>
    <w:rsid w:val="00197D1D"/>
    <w:rsid w:val="001A010B"/>
    <w:rsid w:val="001A01F8"/>
    <w:rsid w:val="001A0286"/>
    <w:rsid w:val="001A068B"/>
    <w:rsid w:val="001A09D7"/>
    <w:rsid w:val="001A0C2A"/>
    <w:rsid w:val="001A0F22"/>
    <w:rsid w:val="001A12BE"/>
    <w:rsid w:val="001A1627"/>
    <w:rsid w:val="001A1D48"/>
    <w:rsid w:val="001A204C"/>
    <w:rsid w:val="001A246D"/>
    <w:rsid w:val="001A27F0"/>
    <w:rsid w:val="001A2A6F"/>
    <w:rsid w:val="001A30EB"/>
    <w:rsid w:val="001A33C2"/>
    <w:rsid w:val="001A343C"/>
    <w:rsid w:val="001A37F5"/>
    <w:rsid w:val="001A3DCE"/>
    <w:rsid w:val="001A464B"/>
    <w:rsid w:val="001A47C8"/>
    <w:rsid w:val="001A4800"/>
    <w:rsid w:val="001A489D"/>
    <w:rsid w:val="001A4961"/>
    <w:rsid w:val="001A4C24"/>
    <w:rsid w:val="001A51FB"/>
    <w:rsid w:val="001A522D"/>
    <w:rsid w:val="001A54BC"/>
    <w:rsid w:val="001A5730"/>
    <w:rsid w:val="001A57ED"/>
    <w:rsid w:val="001A595D"/>
    <w:rsid w:val="001A5A41"/>
    <w:rsid w:val="001A5E45"/>
    <w:rsid w:val="001A5F3B"/>
    <w:rsid w:val="001A6060"/>
    <w:rsid w:val="001A6617"/>
    <w:rsid w:val="001A667F"/>
    <w:rsid w:val="001A681F"/>
    <w:rsid w:val="001A6965"/>
    <w:rsid w:val="001A69A8"/>
    <w:rsid w:val="001A712F"/>
    <w:rsid w:val="001A72B8"/>
    <w:rsid w:val="001A7711"/>
    <w:rsid w:val="001A771E"/>
    <w:rsid w:val="001A78E9"/>
    <w:rsid w:val="001A7A60"/>
    <w:rsid w:val="001A7F93"/>
    <w:rsid w:val="001A7FA3"/>
    <w:rsid w:val="001B0327"/>
    <w:rsid w:val="001B0433"/>
    <w:rsid w:val="001B04A7"/>
    <w:rsid w:val="001B0565"/>
    <w:rsid w:val="001B0611"/>
    <w:rsid w:val="001B06CA"/>
    <w:rsid w:val="001B0947"/>
    <w:rsid w:val="001B098F"/>
    <w:rsid w:val="001B0A84"/>
    <w:rsid w:val="001B1085"/>
    <w:rsid w:val="001B115F"/>
    <w:rsid w:val="001B1164"/>
    <w:rsid w:val="001B1358"/>
    <w:rsid w:val="001B1589"/>
    <w:rsid w:val="001B1AF8"/>
    <w:rsid w:val="001B1D47"/>
    <w:rsid w:val="001B2160"/>
    <w:rsid w:val="001B268B"/>
    <w:rsid w:val="001B279B"/>
    <w:rsid w:val="001B2822"/>
    <w:rsid w:val="001B29CD"/>
    <w:rsid w:val="001B2A15"/>
    <w:rsid w:val="001B31DD"/>
    <w:rsid w:val="001B33DC"/>
    <w:rsid w:val="001B35F4"/>
    <w:rsid w:val="001B3610"/>
    <w:rsid w:val="001B3784"/>
    <w:rsid w:val="001B3F89"/>
    <w:rsid w:val="001B4016"/>
    <w:rsid w:val="001B479D"/>
    <w:rsid w:val="001B47E5"/>
    <w:rsid w:val="001B4F7E"/>
    <w:rsid w:val="001B5072"/>
    <w:rsid w:val="001B51E5"/>
    <w:rsid w:val="001B5375"/>
    <w:rsid w:val="001B56F8"/>
    <w:rsid w:val="001B5C6B"/>
    <w:rsid w:val="001B5CE7"/>
    <w:rsid w:val="001B5D8B"/>
    <w:rsid w:val="001B5E1D"/>
    <w:rsid w:val="001B62B6"/>
    <w:rsid w:val="001B64A9"/>
    <w:rsid w:val="001B65A3"/>
    <w:rsid w:val="001B687D"/>
    <w:rsid w:val="001B6F89"/>
    <w:rsid w:val="001B7601"/>
    <w:rsid w:val="001B77AC"/>
    <w:rsid w:val="001B783A"/>
    <w:rsid w:val="001B7967"/>
    <w:rsid w:val="001B7A83"/>
    <w:rsid w:val="001B7B4C"/>
    <w:rsid w:val="001B7DD1"/>
    <w:rsid w:val="001B7DE4"/>
    <w:rsid w:val="001B7E89"/>
    <w:rsid w:val="001C02CC"/>
    <w:rsid w:val="001C0494"/>
    <w:rsid w:val="001C091B"/>
    <w:rsid w:val="001C0AF3"/>
    <w:rsid w:val="001C0F88"/>
    <w:rsid w:val="001C10A4"/>
    <w:rsid w:val="001C19CC"/>
    <w:rsid w:val="001C1B27"/>
    <w:rsid w:val="001C1C5D"/>
    <w:rsid w:val="001C2505"/>
    <w:rsid w:val="001C2585"/>
    <w:rsid w:val="001C2659"/>
    <w:rsid w:val="001C2767"/>
    <w:rsid w:val="001C289A"/>
    <w:rsid w:val="001C28C2"/>
    <w:rsid w:val="001C2BA9"/>
    <w:rsid w:val="001C2C89"/>
    <w:rsid w:val="001C2CEC"/>
    <w:rsid w:val="001C3BCB"/>
    <w:rsid w:val="001C3E94"/>
    <w:rsid w:val="001C46D4"/>
    <w:rsid w:val="001C4730"/>
    <w:rsid w:val="001C490E"/>
    <w:rsid w:val="001C4F23"/>
    <w:rsid w:val="001C4F57"/>
    <w:rsid w:val="001C511A"/>
    <w:rsid w:val="001C58EC"/>
    <w:rsid w:val="001C5DF9"/>
    <w:rsid w:val="001C60CE"/>
    <w:rsid w:val="001C6129"/>
    <w:rsid w:val="001C65E1"/>
    <w:rsid w:val="001C68D1"/>
    <w:rsid w:val="001C6929"/>
    <w:rsid w:val="001C6AEE"/>
    <w:rsid w:val="001C6CAA"/>
    <w:rsid w:val="001C6DED"/>
    <w:rsid w:val="001C7755"/>
    <w:rsid w:val="001C7B99"/>
    <w:rsid w:val="001C7DAF"/>
    <w:rsid w:val="001C7F0C"/>
    <w:rsid w:val="001C7F4D"/>
    <w:rsid w:val="001D0253"/>
    <w:rsid w:val="001D042E"/>
    <w:rsid w:val="001D09CE"/>
    <w:rsid w:val="001D0BB3"/>
    <w:rsid w:val="001D0F84"/>
    <w:rsid w:val="001D1000"/>
    <w:rsid w:val="001D140A"/>
    <w:rsid w:val="001D15AC"/>
    <w:rsid w:val="001D1BE7"/>
    <w:rsid w:val="001D1CA6"/>
    <w:rsid w:val="001D2556"/>
    <w:rsid w:val="001D2635"/>
    <w:rsid w:val="001D267E"/>
    <w:rsid w:val="001D2748"/>
    <w:rsid w:val="001D2844"/>
    <w:rsid w:val="001D2BCE"/>
    <w:rsid w:val="001D2C4A"/>
    <w:rsid w:val="001D2D86"/>
    <w:rsid w:val="001D33B0"/>
    <w:rsid w:val="001D353D"/>
    <w:rsid w:val="001D35C6"/>
    <w:rsid w:val="001D36AC"/>
    <w:rsid w:val="001D3D42"/>
    <w:rsid w:val="001D4309"/>
    <w:rsid w:val="001D43D4"/>
    <w:rsid w:val="001D46C8"/>
    <w:rsid w:val="001D4987"/>
    <w:rsid w:val="001D49A1"/>
    <w:rsid w:val="001D4B13"/>
    <w:rsid w:val="001D4F54"/>
    <w:rsid w:val="001D4FAD"/>
    <w:rsid w:val="001D506C"/>
    <w:rsid w:val="001D5655"/>
    <w:rsid w:val="001D5BF3"/>
    <w:rsid w:val="001D5C80"/>
    <w:rsid w:val="001D5E8F"/>
    <w:rsid w:val="001D5EC8"/>
    <w:rsid w:val="001D61DD"/>
    <w:rsid w:val="001D6D11"/>
    <w:rsid w:val="001D7098"/>
    <w:rsid w:val="001D70AF"/>
    <w:rsid w:val="001D73B0"/>
    <w:rsid w:val="001D74BA"/>
    <w:rsid w:val="001D7513"/>
    <w:rsid w:val="001D785A"/>
    <w:rsid w:val="001D792B"/>
    <w:rsid w:val="001D79BA"/>
    <w:rsid w:val="001D7ACD"/>
    <w:rsid w:val="001D7ECB"/>
    <w:rsid w:val="001E02CD"/>
    <w:rsid w:val="001E0767"/>
    <w:rsid w:val="001E0AAD"/>
    <w:rsid w:val="001E0DB8"/>
    <w:rsid w:val="001E0E84"/>
    <w:rsid w:val="001E189D"/>
    <w:rsid w:val="001E1B7B"/>
    <w:rsid w:val="001E1E3E"/>
    <w:rsid w:val="001E1E42"/>
    <w:rsid w:val="001E1E52"/>
    <w:rsid w:val="001E2161"/>
    <w:rsid w:val="001E2368"/>
    <w:rsid w:val="001E2522"/>
    <w:rsid w:val="001E3B89"/>
    <w:rsid w:val="001E42B6"/>
    <w:rsid w:val="001E48D4"/>
    <w:rsid w:val="001E53F6"/>
    <w:rsid w:val="001E5487"/>
    <w:rsid w:val="001E61DE"/>
    <w:rsid w:val="001E68FF"/>
    <w:rsid w:val="001E697A"/>
    <w:rsid w:val="001E6980"/>
    <w:rsid w:val="001E6CD4"/>
    <w:rsid w:val="001E6F46"/>
    <w:rsid w:val="001E6F48"/>
    <w:rsid w:val="001E71CF"/>
    <w:rsid w:val="001E76A8"/>
    <w:rsid w:val="001E76EE"/>
    <w:rsid w:val="001E77C4"/>
    <w:rsid w:val="001E79C8"/>
    <w:rsid w:val="001E7B02"/>
    <w:rsid w:val="001E7E38"/>
    <w:rsid w:val="001F00F3"/>
    <w:rsid w:val="001F013F"/>
    <w:rsid w:val="001F0479"/>
    <w:rsid w:val="001F07E1"/>
    <w:rsid w:val="001F0A59"/>
    <w:rsid w:val="001F0A8F"/>
    <w:rsid w:val="001F0BA3"/>
    <w:rsid w:val="001F118D"/>
    <w:rsid w:val="001F133A"/>
    <w:rsid w:val="001F14B9"/>
    <w:rsid w:val="001F166D"/>
    <w:rsid w:val="001F1785"/>
    <w:rsid w:val="001F1D73"/>
    <w:rsid w:val="001F1F23"/>
    <w:rsid w:val="001F1F58"/>
    <w:rsid w:val="001F1FA5"/>
    <w:rsid w:val="001F2090"/>
    <w:rsid w:val="001F2532"/>
    <w:rsid w:val="001F28B5"/>
    <w:rsid w:val="001F29A8"/>
    <w:rsid w:val="001F2B39"/>
    <w:rsid w:val="001F2BE2"/>
    <w:rsid w:val="001F2D0F"/>
    <w:rsid w:val="001F2F68"/>
    <w:rsid w:val="001F3044"/>
    <w:rsid w:val="001F32F5"/>
    <w:rsid w:val="001F3493"/>
    <w:rsid w:val="001F36A9"/>
    <w:rsid w:val="001F3701"/>
    <w:rsid w:val="001F3744"/>
    <w:rsid w:val="001F3AEF"/>
    <w:rsid w:val="001F3C19"/>
    <w:rsid w:val="001F4075"/>
    <w:rsid w:val="001F417E"/>
    <w:rsid w:val="001F42B9"/>
    <w:rsid w:val="001F4738"/>
    <w:rsid w:val="001F485D"/>
    <w:rsid w:val="001F48D6"/>
    <w:rsid w:val="001F4BF5"/>
    <w:rsid w:val="001F4C67"/>
    <w:rsid w:val="001F4CC1"/>
    <w:rsid w:val="001F5219"/>
    <w:rsid w:val="001F5507"/>
    <w:rsid w:val="001F5696"/>
    <w:rsid w:val="001F580D"/>
    <w:rsid w:val="001F582B"/>
    <w:rsid w:val="001F58E0"/>
    <w:rsid w:val="001F59AF"/>
    <w:rsid w:val="001F5C5D"/>
    <w:rsid w:val="001F610B"/>
    <w:rsid w:val="001F6119"/>
    <w:rsid w:val="001F67F0"/>
    <w:rsid w:val="001F6909"/>
    <w:rsid w:val="001F6B85"/>
    <w:rsid w:val="001F707E"/>
    <w:rsid w:val="001F71AA"/>
    <w:rsid w:val="001F750B"/>
    <w:rsid w:val="001F796A"/>
    <w:rsid w:val="001F7B9D"/>
    <w:rsid w:val="001F7EA9"/>
    <w:rsid w:val="00200153"/>
    <w:rsid w:val="002003A7"/>
    <w:rsid w:val="00200673"/>
    <w:rsid w:val="00201266"/>
    <w:rsid w:val="002014F1"/>
    <w:rsid w:val="00201791"/>
    <w:rsid w:val="00201A15"/>
    <w:rsid w:val="00201BE0"/>
    <w:rsid w:val="00201D2F"/>
    <w:rsid w:val="00202389"/>
    <w:rsid w:val="00202EA4"/>
    <w:rsid w:val="00202F66"/>
    <w:rsid w:val="002031BE"/>
    <w:rsid w:val="002037EF"/>
    <w:rsid w:val="00203835"/>
    <w:rsid w:val="00203922"/>
    <w:rsid w:val="0020392D"/>
    <w:rsid w:val="00203C0F"/>
    <w:rsid w:val="00203C6E"/>
    <w:rsid w:val="0020482D"/>
    <w:rsid w:val="00204FE0"/>
    <w:rsid w:val="00205062"/>
    <w:rsid w:val="0020536B"/>
    <w:rsid w:val="002057E3"/>
    <w:rsid w:val="00205B17"/>
    <w:rsid w:val="00205BF4"/>
    <w:rsid w:val="0020634D"/>
    <w:rsid w:val="002063A8"/>
    <w:rsid w:val="002064C3"/>
    <w:rsid w:val="00206D45"/>
    <w:rsid w:val="00206F4B"/>
    <w:rsid w:val="00207347"/>
    <w:rsid w:val="00207384"/>
    <w:rsid w:val="002075DD"/>
    <w:rsid w:val="0020780E"/>
    <w:rsid w:val="00207BC8"/>
    <w:rsid w:val="00207CB8"/>
    <w:rsid w:val="00207D6B"/>
    <w:rsid w:val="00207F06"/>
    <w:rsid w:val="002100FE"/>
    <w:rsid w:val="00210328"/>
    <w:rsid w:val="00210631"/>
    <w:rsid w:val="002108E5"/>
    <w:rsid w:val="00210CC9"/>
    <w:rsid w:val="00210D1A"/>
    <w:rsid w:val="0021120A"/>
    <w:rsid w:val="00211667"/>
    <w:rsid w:val="00211761"/>
    <w:rsid w:val="002119F0"/>
    <w:rsid w:val="00211A1B"/>
    <w:rsid w:val="00211B83"/>
    <w:rsid w:val="00211D12"/>
    <w:rsid w:val="0021204C"/>
    <w:rsid w:val="00212296"/>
    <w:rsid w:val="00212328"/>
    <w:rsid w:val="002124A0"/>
    <w:rsid w:val="00212546"/>
    <w:rsid w:val="00212557"/>
    <w:rsid w:val="00212A8E"/>
    <w:rsid w:val="00212FEB"/>
    <w:rsid w:val="002132C9"/>
    <w:rsid w:val="00213345"/>
    <w:rsid w:val="00213408"/>
    <w:rsid w:val="002137C9"/>
    <w:rsid w:val="00213828"/>
    <w:rsid w:val="00213CF9"/>
    <w:rsid w:val="00213D75"/>
    <w:rsid w:val="00214569"/>
    <w:rsid w:val="00214652"/>
    <w:rsid w:val="00214D2F"/>
    <w:rsid w:val="00214F14"/>
    <w:rsid w:val="00214FA6"/>
    <w:rsid w:val="0021519D"/>
    <w:rsid w:val="00215405"/>
    <w:rsid w:val="00215B2F"/>
    <w:rsid w:val="00215B5A"/>
    <w:rsid w:val="00215CF0"/>
    <w:rsid w:val="002161E9"/>
    <w:rsid w:val="002162A2"/>
    <w:rsid w:val="002163F6"/>
    <w:rsid w:val="00216450"/>
    <w:rsid w:val="0021648F"/>
    <w:rsid w:val="00216500"/>
    <w:rsid w:val="00216861"/>
    <w:rsid w:val="00216CAD"/>
    <w:rsid w:val="00216F45"/>
    <w:rsid w:val="002170FF"/>
    <w:rsid w:val="0021732C"/>
    <w:rsid w:val="00217537"/>
    <w:rsid w:val="00217BCA"/>
    <w:rsid w:val="00217CF3"/>
    <w:rsid w:val="00220361"/>
    <w:rsid w:val="00220798"/>
    <w:rsid w:val="002207C1"/>
    <w:rsid w:val="00220AA4"/>
    <w:rsid w:val="00220E9E"/>
    <w:rsid w:val="0022119A"/>
    <w:rsid w:val="002212ED"/>
    <w:rsid w:val="00221ABC"/>
    <w:rsid w:val="00221BA7"/>
    <w:rsid w:val="00221FAB"/>
    <w:rsid w:val="002220E2"/>
    <w:rsid w:val="002220F9"/>
    <w:rsid w:val="00222240"/>
    <w:rsid w:val="00222A9B"/>
    <w:rsid w:val="002237E3"/>
    <w:rsid w:val="00223C6A"/>
    <w:rsid w:val="00224090"/>
    <w:rsid w:val="0022422B"/>
    <w:rsid w:val="00224275"/>
    <w:rsid w:val="0022431F"/>
    <w:rsid w:val="00224D05"/>
    <w:rsid w:val="00225128"/>
    <w:rsid w:val="002261FC"/>
    <w:rsid w:val="002263F1"/>
    <w:rsid w:val="002264A2"/>
    <w:rsid w:val="0022670D"/>
    <w:rsid w:val="0022694A"/>
    <w:rsid w:val="00226B5C"/>
    <w:rsid w:val="00226D65"/>
    <w:rsid w:val="00227025"/>
    <w:rsid w:val="00227071"/>
    <w:rsid w:val="00227121"/>
    <w:rsid w:val="0022757A"/>
    <w:rsid w:val="00227E7A"/>
    <w:rsid w:val="00227EF7"/>
    <w:rsid w:val="00227FF1"/>
    <w:rsid w:val="00230109"/>
    <w:rsid w:val="00230291"/>
    <w:rsid w:val="0023074A"/>
    <w:rsid w:val="00230969"/>
    <w:rsid w:val="00230973"/>
    <w:rsid w:val="00230AF2"/>
    <w:rsid w:val="00230C50"/>
    <w:rsid w:val="00230FD7"/>
    <w:rsid w:val="00231099"/>
    <w:rsid w:val="00231801"/>
    <w:rsid w:val="00231803"/>
    <w:rsid w:val="002320DB"/>
    <w:rsid w:val="00232294"/>
    <w:rsid w:val="0023299D"/>
    <w:rsid w:val="002329C2"/>
    <w:rsid w:val="00232BC6"/>
    <w:rsid w:val="00233130"/>
    <w:rsid w:val="00233301"/>
    <w:rsid w:val="0023361F"/>
    <w:rsid w:val="002337E7"/>
    <w:rsid w:val="00233AD2"/>
    <w:rsid w:val="00233CFA"/>
    <w:rsid w:val="00233D1C"/>
    <w:rsid w:val="00233E35"/>
    <w:rsid w:val="00233FBF"/>
    <w:rsid w:val="002343BA"/>
    <w:rsid w:val="00234575"/>
    <w:rsid w:val="00234EA9"/>
    <w:rsid w:val="00235091"/>
    <w:rsid w:val="0023536E"/>
    <w:rsid w:val="0023539C"/>
    <w:rsid w:val="002354AB"/>
    <w:rsid w:val="002356E4"/>
    <w:rsid w:val="00235A6C"/>
    <w:rsid w:val="00235AC4"/>
    <w:rsid w:val="00235B2E"/>
    <w:rsid w:val="00235BDA"/>
    <w:rsid w:val="002362E1"/>
    <w:rsid w:val="00236420"/>
    <w:rsid w:val="002364EE"/>
    <w:rsid w:val="00236831"/>
    <w:rsid w:val="0023686E"/>
    <w:rsid w:val="00236D12"/>
    <w:rsid w:val="00236FA3"/>
    <w:rsid w:val="00236FE7"/>
    <w:rsid w:val="00237BC4"/>
    <w:rsid w:val="00237D82"/>
    <w:rsid w:val="00237F01"/>
    <w:rsid w:val="00241338"/>
    <w:rsid w:val="002416A7"/>
    <w:rsid w:val="00241A8C"/>
    <w:rsid w:val="00241EBD"/>
    <w:rsid w:val="0024214C"/>
    <w:rsid w:val="00242407"/>
    <w:rsid w:val="00242471"/>
    <w:rsid w:val="00242643"/>
    <w:rsid w:val="002428AE"/>
    <w:rsid w:val="00242B53"/>
    <w:rsid w:val="00243167"/>
    <w:rsid w:val="002431C0"/>
    <w:rsid w:val="002435EE"/>
    <w:rsid w:val="0024362B"/>
    <w:rsid w:val="00243778"/>
    <w:rsid w:val="00243E0D"/>
    <w:rsid w:val="00243E51"/>
    <w:rsid w:val="00244440"/>
    <w:rsid w:val="002444FC"/>
    <w:rsid w:val="002446C1"/>
    <w:rsid w:val="002448BD"/>
    <w:rsid w:val="00244A38"/>
    <w:rsid w:val="00244C38"/>
    <w:rsid w:val="00244D8C"/>
    <w:rsid w:val="00244DB6"/>
    <w:rsid w:val="00244EAD"/>
    <w:rsid w:val="00244EFA"/>
    <w:rsid w:val="00245760"/>
    <w:rsid w:val="0024589C"/>
    <w:rsid w:val="00245A07"/>
    <w:rsid w:val="00245C98"/>
    <w:rsid w:val="00245DB8"/>
    <w:rsid w:val="00245EE6"/>
    <w:rsid w:val="00245FE3"/>
    <w:rsid w:val="00246632"/>
    <w:rsid w:val="00246889"/>
    <w:rsid w:val="00246A64"/>
    <w:rsid w:val="00246B38"/>
    <w:rsid w:val="00246C47"/>
    <w:rsid w:val="00247000"/>
    <w:rsid w:val="002471AD"/>
    <w:rsid w:val="002477D7"/>
    <w:rsid w:val="002478AD"/>
    <w:rsid w:val="00247965"/>
    <w:rsid w:val="00247B50"/>
    <w:rsid w:val="00250092"/>
    <w:rsid w:val="0025026B"/>
    <w:rsid w:val="002507AC"/>
    <w:rsid w:val="002507B3"/>
    <w:rsid w:val="0025088D"/>
    <w:rsid w:val="00250E97"/>
    <w:rsid w:val="00250FB0"/>
    <w:rsid w:val="002512AD"/>
    <w:rsid w:val="00251452"/>
    <w:rsid w:val="00251B34"/>
    <w:rsid w:val="00251B4D"/>
    <w:rsid w:val="00251E19"/>
    <w:rsid w:val="00251FA9"/>
    <w:rsid w:val="00252227"/>
    <w:rsid w:val="002523B4"/>
    <w:rsid w:val="0025248B"/>
    <w:rsid w:val="00252491"/>
    <w:rsid w:val="002528B1"/>
    <w:rsid w:val="00252D47"/>
    <w:rsid w:val="00252EB0"/>
    <w:rsid w:val="00252F89"/>
    <w:rsid w:val="00253BEB"/>
    <w:rsid w:val="00254079"/>
    <w:rsid w:val="002540B6"/>
    <w:rsid w:val="0025419C"/>
    <w:rsid w:val="002542A6"/>
    <w:rsid w:val="00254461"/>
    <w:rsid w:val="002545CC"/>
    <w:rsid w:val="00254EC5"/>
    <w:rsid w:val="00254FFF"/>
    <w:rsid w:val="00255554"/>
    <w:rsid w:val="00255A4B"/>
    <w:rsid w:val="00256416"/>
    <w:rsid w:val="00256854"/>
    <w:rsid w:val="00256925"/>
    <w:rsid w:val="00256A6C"/>
    <w:rsid w:val="00256B65"/>
    <w:rsid w:val="00256EC0"/>
    <w:rsid w:val="00256FC4"/>
    <w:rsid w:val="002573B1"/>
    <w:rsid w:val="00257591"/>
    <w:rsid w:val="00257D6A"/>
    <w:rsid w:val="00257F58"/>
    <w:rsid w:val="002600E5"/>
    <w:rsid w:val="00260149"/>
    <w:rsid w:val="00260228"/>
    <w:rsid w:val="00260545"/>
    <w:rsid w:val="00260589"/>
    <w:rsid w:val="00260800"/>
    <w:rsid w:val="00260D26"/>
    <w:rsid w:val="00260F67"/>
    <w:rsid w:val="002610B9"/>
    <w:rsid w:val="002612BD"/>
    <w:rsid w:val="00261B87"/>
    <w:rsid w:val="00261B99"/>
    <w:rsid w:val="00261C1A"/>
    <w:rsid w:val="00261C76"/>
    <w:rsid w:val="00261F76"/>
    <w:rsid w:val="00261FA4"/>
    <w:rsid w:val="0026200B"/>
    <w:rsid w:val="00262062"/>
    <w:rsid w:val="0026228C"/>
    <w:rsid w:val="0026246E"/>
    <w:rsid w:val="00262569"/>
    <w:rsid w:val="002627E6"/>
    <w:rsid w:val="00262841"/>
    <w:rsid w:val="0026289F"/>
    <w:rsid w:val="002629E9"/>
    <w:rsid w:val="00262C0B"/>
    <w:rsid w:val="0026316D"/>
    <w:rsid w:val="002631CA"/>
    <w:rsid w:val="00263282"/>
    <w:rsid w:val="00263417"/>
    <w:rsid w:val="0026353D"/>
    <w:rsid w:val="00263AC1"/>
    <w:rsid w:val="002641A1"/>
    <w:rsid w:val="0026424A"/>
    <w:rsid w:val="002645A0"/>
    <w:rsid w:val="0026468B"/>
    <w:rsid w:val="00264F14"/>
    <w:rsid w:val="00264FB2"/>
    <w:rsid w:val="0026514C"/>
    <w:rsid w:val="002651A7"/>
    <w:rsid w:val="0026533F"/>
    <w:rsid w:val="002655A7"/>
    <w:rsid w:val="00265969"/>
    <w:rsid w:val="00265D74"/>
    <w:rsid w:val="00265FFA"/>
    <w:rsid w:val="002660AD"/>
    <w:rsid w:val="00266125"/>
    <w:rsid w:val="0026644B"/>
    <w:rsid w:val="002665F9"/>
    <w:rsid w:val="0026674F"/>
    <w:rsid w:val="00266A52"/>
    <w:rsid w:val="00266CE6"/>
    <w:rsid w:val="00266F67"/>
    <w:rsid w:val="002673E9"/>
    <w:rsid w:val="00267629"/>
    <w:rsid w:val="0026773F"/>
    <w:rsid w:val="00267DBA"/>
    <w:rsid w:val="00270219"/>
    <w:rsid w:val="002706D5"/>
    <w:rsid w:val="00270869"/>
    <w:rsid w:val="00270CE1"/>
    <w:rsid w:val="00270ED2"/>
    <w:rsid w:val="00270F71"/>
    <w:rsid w:val="002710B4"/>
    <w:rsid w:val="002712F0"/>
    <w:rsid w:val="002714A7"/>
    <w:rsid w:val="002714C7"/>
    <w:rsid w:val="002714D8"/>
    <w:rsid w:val="00271560"/>
    <w:rsid w:val="00271760"/>
    <w:rsid w:val="00271867"/>
    <w:rsid w:val="00271BFA"/>
    <w:rsid w:val="00271E96"/>
    <w:rsid w:val="00272328"/>
    <w:rsid w:val="00272356"/>
    <w:rsid w:val="002726CC"/>
    <w:rsid w:val="00272905"/>
    <w:rsid w:val="00272AC7"/>
    <w:rsid w:val="00272CBF"/>
    <w:rsid w:val="00272CC0"/>
    <w:rsid w:val="002735A8"/>
    <w:rsid w:val="00273803"/>
    <w:rsid w:val="00273AD0"/>
    <w:rsid w:val="00273BF5"/>
    <w:rsid w:val="00273BFA"/>
    <w:rsid w:val="002740B2"/>
    <w:rsid w:val="00274BB2"/>
    <w:rsid w:val="00274D2E"/>
    <w:rsid w:val="00274E2F"/>
    <w:rsid w:val="00274EA1"/>
    <w:rsid w:val="0027510D"/>
    <w:rsid w:val="00275370"/>
    <w:rsid w:val="0027548C"/>
    <w:rsid w:val="0027563C"/>
    <w:rsid w:val="0027577F"/>
    <w:rsid w:val="002759C2"/>
    <w:rsid w:val="00275CCE"/>
    <w:rsid w:val="0027632A"/>
    <w:rsid w:val="00276B4B"/>
    <w:rsid w:val="00277357"/>
    <w:rsid w:val="002773A0"/>
    <w:rsid w:val="002773BA"/>
    <w:rsid w:val="00277499"/>
    <w:rsid w:val="00277594"/>
    <w:rsid w:val="00277A86"/>
    <w:rsid w:val="00277AF4"/>
    <w:rsid w:val="00277BF1"/>
    <w:rsid w:val="00277EAF"/>
    <w:rsid w:val="002802B5"/>
    <w:rsid w:val="00280499"/>
    <w:rsid w:val="002806E7"/>
    <w:rsid w:val="00280C5A"/>
    <w:rsid w:val="00280CC8"/>
    <w:rsid w:val="002810C8"/>
    <w:rsid w:val="002813D7"/>
    <w:rsid w:val="002815CD"/>
    <w:rsid w:val="0028165C"/>
    <w:rsid w:val="00281AD0"/>
    <w:rsid w:val="00281D8E"/>
    <w:rsid w:val="00281F89"/>
    <w:rsid w:val="00282075"/>
    <w:rsid w:val="00282239"/>
    <w:rsid w:val="0028244D"/>
    <w:rsid w:val="0028255A"/>
    <w:rsid w:val="0028267F"/>
    <w:rsid w:val="002828FC"/>
    <w:rsid w:val="002834B1"/>
    <w:rsid w:val="002839E4"/>
    <w:rsid w:val="00283ADF"/>
    <w:rsid w:val="00283CC0"/>
    <w:rsid w:val="00283EF0"/>
    <w:rsid w:val="00283EFC"/>
    <w:rsid w:val="002844F1"/>
    <w:rsid w:val="00284577"/>
    <w:rsid w:val="00284CF8"/>
    <w:rsid w:val="00284D57"/>
    <w:rsid w:val="00285459"/>
    <w:rsid w:val="002854AC"/>
    <w:rsid w:val="0028565B"/>
    <w:rsid w:val="0028590A"/>
    <w:rsid w:val="00285941"/>
    <w:rsid w:val="00285B10"/>
    <w:rsid w:val="00286003"/>
    <w:rsid w:val="00286240"/>
    <w:rsid w:val="002862AA"/>
    <w:rsid w:val="00286404"/>
    <w:rsid w:val="00286420"/>
    <w:rsid w:val="00286495"/>
    <w:rsid w:val="0028650E"/>
    <w:rsid w:val="00286738"/>
    <w:rsid w:val="00286742"/>
    <w:rsid w:val="00286AA2"/>
    <w:rsid w:val="00286F61"/>
    <w:rsid w:val="0028729A"/>
    <w:rsid w:val="002874D4"/>
    <w:rsid w:val="0028785F"/>
    <w:rsid w:val="002878BB"/>
    <w:rsid w:val="00287ACA"/>
    <w:rsid w:val="002901D4"/>
    <w:rsid w:val="0029052D"/>
    <w:rsid w:val="0029079A"/>
    <w:rsid w:val="0029096D"/>
    <w:rsid w:val="00290D2B"/>
    <w:rsid w:val="00290D38"/>
    <w:rsid w:val="00290DF7"/>
    <w:rsid w:val="00290EF2"/>
    <w:rsid w:val="00290F85"/>
    <w:rsid w:val="0029140B"/>
    <w:rsid w:val="00291558"/>
    <w:rsid w:val="00291743"/>
    <w:rsid w:val="002919B1"/>
    <w:rsid w:val="00291AC2"/>
    <w:rsid w:val="00291DFA"/>
    <w:rsid w:val="00291F87"/>
    <w:rsid w:val="002920B5"/>
    <w:rsid w:val="002924AF"/>
    <w:rsid w:val="00292687"/>
    <w:rsid w:val="00292762"/>
    <w:rsid w:val="002927C2"/>
    <w:rsid w:val="00292953"/>
    <w:rsid w:val="00292CC2"/>
    <w:rsid w:val="00293003"/>
    <w:rsid w:val="00293178"/>
    <w:rsid w:val="002931EB"/>
    <w:rsid w:val="0029356D"/>
    <w:rsid w:val="00293987"/>
    <w:rsid w:val="0029398B"/>
    <w:rsid w:val="0029419B"/>
    <w:rsid w:val="00294524"/>
    <w:rsid w:val="002948E4"/>
    <w:rsid w:val="00294ABC"/>
    <w:rsid w:val="00294C25"/>
    <w:rsid w:val="00294DBA"/>
    <w:rsid w:val="00294DC9"/>
    <w:rsid w:val="002951B7"/>
    <w:rsid w:val="002955A4"/>
    <w:rsid w:val="002955BA"/>
    <w:rsid w:val="002957D9"/>
    <w:rsid w:val="002957F3"/>
    <w:rsid w:val="00295968"/>
    <w:rsid w:val="00295CF5"/>
    <w:rsid w:val="00295D7E"/>
    <w:rsid w:val="00295DAF"/>
    <w:rsid w:val="0029644E"/>
    <w:rsid w:val="00296576"/>
    <w:rsid w:val="00296E2F"/>
    <w:rsid w:val="002970AF"/>
    <w:rsid w:val="00297121"/>
    <w:rsid w:val="00297142"/>
    <w:rsid w:val="00297234"/>
    <w:rsid w:val="0029793D"/>
    <w:rsid w:val="00297BBB"/>
    <w:rsid w:val="00297CD3"/>
    <w:rsid w:val="00297EB5"/>
    <w:rsid w:val="00297F79"/>
    <w:rsid w:val="002A010C"/>
    <w:rsid w:val="002A01B1"/>
    <w:rsid w:val="002A0527"/>
    <w:rsid w:val="002A0569"/>
    <w:rsid w:val="002A0639"/>
    <w:rsid w:val="002A0D37"/>
    <w:rsid w:val="002A0EE8"/>
    <w:rsid w:val="002A0F4E"/>
    <w:rsid w:val="002A11E4"/>
    <w:rsid w:val="002A135C"/>
    <w:rsid w:val="002A1423"/>
    <w:rsid w:val="002A14D6"/>
    <w:rsid w:val="002A1520"/>
    <w:rsid w:val="002A1CB3"/>
    <w:rsid w:val="002A1F3B"/>
    <w:rsid w:val="002A24E9"/>
    <w:rsid w:val="002A28A2"/>
    <w:rsid w:val="002A28B3"/>
    <w:rsid w:val="002A2D10"/>
    <w:rsid w:val="002A2F95"/>
    <w:rsid w:val="002A2FF8"/>
    <w:rsid w:val="002A303B"/>
    <w:rsid w:val="002A308F"/>
    <w:rsid w:val="002A3179"/>
    <w:rsid w:val="002A31A1"/>
    <w:rsid w:val="002A3288"/>
    <w:rsid w:val="002A33D6"/>
    <w:rsid w:val="002A361A"/>
    <w:rsid w:val="002A36CB"/>
    <w:rsid w:val="002A389A"/>
    <w:rsid w:val="002A38B5"/>
    <w:rsid w:val="002A3A41"/>
    <w:rsid w:val="002A3A8D"/>
    <w:rsid w:val="002A3AB0"/>
    <w:rsid w:val="002A3C43"/>
    <w:rsid w:val="002A3E90"/>
    <w:rsid w:val="002A41C2"/>
    <w:rsid w:val="002A4207"/>
    <w:rsid w:val="002A4912"/>
    <w:rsid w:val="002A49CB"/>
    <w:rsid w:val="002A4B7D"/>
    <w:rsid w:val="002A50D7"/>
    <w:rsid w:val="002A529D"/>
    <w:rsid w:val="002A5420"/>
    <w:rsid w:val="002A5517"/>
    <w:rsid w:val="002A554C"/>
    <w:rsid w:val="002A55B2"/>
    <w:rsid w:val="002A5E46"/>
    <w:rsid w:val="002A5EDC"/>
    <w:rsid w:val="002A61F0"/>
    <w:rsid w:val="002A67A7"/>
    <w:rsid w:val="002A6817"/>
    <w:rsid w:val="002A6B17"/>
    <w:rsid w:val="002A6BD5"/>
    <w:rsid w:val="002A6D39"/>
    <w:rsid w:val="002A700B"/>
    <w:rsid w:val="002A7311"/>
    <w:rsid w:val="002A73F3"/>
    <w:rsid w:val="002A7474"/>
    <w:rsid w:val="002A75FD"/>
    <w:rsid w:val="002A7AC1"/>
    <w:rsid w:val="002A7C62"/>
    <w:rsid w:val="002A7FDC"/>
    <w:rsid w:val="002B01CB"/>
    <w:rsid w:val="002B040B"/>
    <w:rsid w:val="002B0507"/>
    <w:rsid w:val="002B0B19"/>
    <w:rsid w:val="002B0BE2"/>
    <w:rsid w:val="002B0E0C"/>
    <w:rsid w:val="002B1062"/>
    <w:rsid w:val="002B1329"/>
    <w:rsid w:val="002B1377"/>
    <w:rsid w:val="002B13D8"/>
    <w:rsid w:val="002B16BA"/>
    <w:rsid w:val="002B1991"/>
    <w:rsid w:val="002B1AD1"/>
    <w:rsid w:val="002B1AFE"/>
    <w:rsid w:val="002B1CEE"/>
    <w:rsid w:val="002B21A1"/>
    <w:rsid w:val="002B2377"/>
    <w:rsid w:val="002B240C"/>
    <w:rsid w:val="002B2468"/>
    <w:rsid w:val="002B2BA6"/>
    <w:rsid w:val="002B2E7E"/>
    <w:rsid w:val="002B3702"/>
    <w:rsid w:val="002B3BF3"/>
    <w:rsid w:val="002B3C22"/>
    <w:rsid w:val="002B3D0D"/>
    <w:rsid w:val="002B3D27"/>
    <w:rsid w:val="002B3D88"/>
    <w:rsid w:val="002B3EA5"/>
    <w:rsid w:val="002B40F8"/>
    <w:rsid w:val="002B4102"/>
    <w:rsid w:val="002B47A0"/>
    <w:rsid w:val="002B50D1"/>
    <w:rsid w:val="002B50E4"/>
    <w:rsid w:val="002B566C"/>
    <w:rsid w:val="002B5779"/>
    <w:rsid w:val="002B5B7B"/>
    <w:rsid w:val="002B5C9D"/>
    <w:rsid w:val="002B6042"/>
    <w:rsid w:val="002B64CB"/>
    <w:rsid w:val="002B6CC3"/>
    <w:rsid w:val="002B6F0A"/>
    <w:rsid w:val="002B6F20"/>
    <w:rsid w:val="002B7526"/>
    <w:rsid w:val="002B75AE"/>
    <w:rsid w:val="002B775C"/>
    <w:rsid w:val="002B79D9"/>
    <w:rsid w:val="002B7B2D"/>
    <w:rsid w:val="002C0094"/>
    <w:rsid w:val="002C03FC"/>
    <w:rsid w:val="002C05BE"/>
    <w:rsid w:val="002C0AA9"/>
    <w:rsid w:val="002C0FF2"/>
    <w:rsid w:val="002C1040"/>
    <w:rsid w:val="002C13D8"/>
    <w:rsid w:val="002C13F4"/>
    <w:rsid w:val="002C1439"/>
    <w:rsid w:val="002C166A"/>
    <w:rsid w:val="002C1ABC"/>
    <w:rsid w:val="002C1B7D"/>
    <w:rsid w:val="002C1D18"/>
    <w:rsid w:val="002C1E5B"/>
    <w:rsid w:val="002C1F0B"/>
    <w:rsid w:val="002C207F"/>
    <w:rsid w:val="002C21B6"/>
    <w:rsid w:val="002C2227"/>
    <w:rsid w:val="002C2473"/>
    <w:rsid w:val="002C269C"/>
    <w:rsid w:val="002C2B4E"/>
    <w:rsid w:val="002C2CA7"/>
    <w:rsid w:val="002C2DDA"/>
    <w:rsid w:val="002C2F50"/>
    <w:rsid w:val="002C31B3"/>
    <w:rsid w:val="002C32CE"/>
    <w:rsid w:val="002C3329"/>
    <w:rsid w:val="002C33E4"/>
    <w:rsid w:val="002C3437"/>
    <w:rsid w:val="002C3940"/>
    <w:rsid w:val="002C3D14"/>
    <w:rsid w:val="002C3F47"/>
    <w:rsid w:val="002C3FB8"/>
    <w:rsid w:val="002C428A"/>
    <w:rsid w:val="002C48CA"/>
    <w:rsid w:val="002C49D9"/>
    <w:rsid w:val="002C49EA"/>
    <w:rsid w:val="002C4C33"/>
    <w:rsid w:val="002C4E53"/>
    <w:rsid w:val="002C50AD"/>
    <w:rsid w:val="002C5303"/>
    <w:rsid w:val="002C5374"/>
    <w:rsid w:val="002C573F"/>
    <w:rsid w:val="002C5740"/>
    <w:rsid w:val="002C57B2"/>
    <w:rsid w:val="002C60BC"/>
    <w:rsid w:val="002C6279"/>
    <w:rsid w:val="002C629A"/>
    <w:rsid w:val="002C6580"/>
    <w:rsid w:val="002C65ED"/>
    <w:rsid w:val="002C66AD"/>
    <w:rsid w:val="002C6B97"/>
    <w:rsid w:val="002C6CC5"/>
    <w:rsid w:val="002C6CD5"/>
    <w:rsid w:val="002C6CEF"/>
    <w:rsid w:val="002C6F12"/>
    <w:rsid w:val="002C7195"/>
    <w:rsid w:val="002C71F3"/>
    <w:rsid w:val="002C731F"/>
    <w:rsid w:val="002C743D"/>
    <w:rsid w:val="002C769A"/>
    <w:rsid w:val="002C7A87"/>
    <w:rsid w:val="002C7D1E"/>
    <w:rsid w:val="002C7D8C"/>
    <w:rsid w:val="002D01AE"/>
    <w:rsid w:val="002D020A"/>
    <w:rsid w:val="002D0325"/>
    <w:rsid w:val="002D0792"/>
    <w:rsid w:val="002D15C5"/>
    <w:rsid w:val="002D1DE4"/>
    <w:rsid w:val="002D1EF9"/>
    <w:rsid w:val="002D20FB"/>
    <w:rsid w:val="002D2259"/>
    <w:rsid w:val="002D2404"/>
    <w:rsid w:val="002D2442"/>
    <w:rsid w:val="002D2782"/>
    <w:rsid w:val="002D2B4A"/>
    <w:rsid w:val="002D2C6D"/>
    <w:rsid w:val="002D2E46"/>
    <w:rsid w:val="002D2E5E"/>
    <w:rsid w:val="002D3021"/>
    <w:rsid w:val="002D30AA"/>
    <w:rsid w:val="002D338C"/>
    <w:rsid w:val="002D3461"/>
    <w:rsid w:val="002D3FF8"/>
    <w:rsid w:val="002D41DF"/>
    <w:rsid w:val="002D441E"/>
    <w:rsid w:val="002D479A"/>
    <w:rsid w:val="002D496F"/>
    <w:rsid w:val="002D4DD9"/>
    <w:rsid w:val="002D5337"/>
    <w:rsid w:val="002D5431"/>
    <w:rsid w:val="002D5536"/>
    <w:rsid w:val="002D5DBE"/>
    <w:rsid w:val="002D6069"/>
    <w:rsid w:val="002D6331"/>
    <w:rsid w:val="002D64F6"/>
    <w:rsid w:val="002D6B10"/>
    <w:rsid w:val="002D70F5"/>
    <w:rsid w:val="002D73F8"/>
    <w:rsid w:val="002D7926"/>
    <w:rsid w:val="002D7AA0"/>
    <w:rsid w:val="002D7AEA"/>
    <w:rsid w:val="002E057A"/>
    <w:rsid w:val="002E09DC"/>
    <w:rsid w:val="002E1417"/>
    <w:rsid w:val="002E1CD6"/>
    <w:rsid w:val="002E1E69"/>
    <w:rsid w:val="002E232A"/>
    <w:rsid w:val="002E2550"/>
    <w:rsid w:val="002E29F1"/>
    <w:rsid w:val="002E2BE0"/>
    <w:rsid w:val="002E2DD1"/>
    <w:rsid w:val="002E3B56"/>
    <w:rsid w:val="002E4032"/>
    <w:rsid w:val="002E40EC"/>
    <w:rsid w:val="002E40F1"/>
    <w:rsid w:val="002E46EC"/>
    <w:rsid w:val="002E4AD7"/>
    <w:rsid w:val="002E4FA8"/>
    <w:rsid w:val="002E5534"/>
    <w:rsid w:val="002E55C8"/>
    <w:rsid w:val="002E55F3"/>
    <w:rsid w:val="002E5CFD"/>
    <w:rsid w:val="002E5E15"/>
    <w:rsid w:val="002E5F9F"/>
    <w:rsid w:val="002E6029"/>
    <w:rsid w:val="002E61CA"/>
    <w:rsid w:val="002E645E"/>
    <w:rsid w:val="002E6690"/>
    <w:rsid w:val="002E682D"/>
    <w:rsid w:val="002E6F16"/>
    <w:rsid w:val="002E7329"/>
    <w:rsid w:val="002E77CB"/>
    <w:rsid w:val="002E7ADB"/>
    <w:rsid w:val="002E7B77"/>
    <w:rsid w:val="002E7D04"/>
    <w:rsid w:val="002E7DB0"/>
    <w:rsid w:val="002E7EB7"/>
    <w:rsid w:val="002F03DE"/>
    <w:rsid w:val="002F0693"/>
    <w:rsid w:val="002F0930"/>
    <w:rsid w:val="002F1250"/>
    <w:rsid w:val="002F1759"/>
    <w:rsid w:val="002F18AD"/>
    <w:rsid w:val="002F1A13"/>
    <w:rsid w:val="002F1C78"/>
    <w:rsid w:val="002F1D18"/>
    <w:rsid w:val="002F2871"/>
    <w:rsid w:val="002F2E80"/>
    <w:rsid w:val="002F2FD7"/>
    <w:rsid w:val="002F3000"/>
    <w:rsid w:val="002F324E"/>
    <w:rsid w:val="002F330F"/>
    <w:rsid w:val="002F3311"/>
    <w:rsid w:val="002F3372"/>
    <w:rsid w:val="002F337A"/>
    <w:rsid w:val="002F3561"/>
    <w:rsid w:val="002F364B"/>
    <w:rsid w:val="002F37EB"/>
    <w:rsid w:val="002F383F"/>
    <w:rsid w:val="002F3B50"/>
    <w:rsid w:val="002F3B71"/>
    <w:rsid w:val="002F3CF3"/>
    <w:rsid w:val="002F3D53"/>
    <w:rsid w:val="002F405A"/>
    <w:rsid w:val="002F453E"/>
    <w:rsid w:val="002F4886"/>
    <w:rsid w:val="002F4E40"/>
    <w:rsid w:val="002F4FCF"/>
    <w:rsid w:val="002F5694"/>
    <w:rsid w:val="002F5721"/>
    <w:rsid w:val="002F59E9"/>
    <w:rsid w:val="002F5A4B"/>
    <w:rsid w:val="002F5EDF"/>
    <w:rsid w:val="002F5F00"/>
    <w:rsid w:val="002F6003"/>
    <w:rsid w:val="002F612D"/>
    <w:rsid w:val="002F678A"/>
    <w:rsid w:val="002F680D"/>
    <w:rsid w:val="002F6853"/>
    <w:rsid w:val="002F698C"/>
    <w:rsid w:val="002F6D0A"/>
    <w:rsid w:val="002F6F2B"/>
    <w:rsid w:val="002F7129"/>
    <w:rsid w:val="002F712E"/>
    <w:rsid w:val="002F7346"/>
    <w:rsid w:val="002F74EB"/>
    <w:rsid w:val="002F7517"/>
    <w:rsid w:val="002F75CC"/>
    <w:rsid w:val="002F7681"/>
    <w:rsid w:val="002F7899"/>
    <w:rsid w:val="002F7C57"/>
    <w:rsid w:val="0030006C"/>
    <w:rsid w:val="0030042A"/>
    <w:rsid w:val="00300517"/>
    <w:rsid w:val="00300689"/>
    <w:rsid w:val="00300826"/>
    <w:rsid w:val="0030086D"/>
    <w:rsid w:val="00300B24"/>
    <w:rsid w:val="00300B42"/>
    <w:rsid w:val="00300F50"/>
    <w:rsid w:val="003010F3"/>
    <w:rsid w:val="0030112C"/>
    <w:rsid w:val="00301212"/>
    <w:rsid w:val="00301278"/>
    <w:rsid w:val="0030152C"/>
    <w:rsid w:val="0030176E"/>
    <w:rsid w:val="00301ECE"/>
    <w:rsid w:val="00301F9E"/>
    <w:rsid w:val="003030EE"/>
    <w:rsid w:val="0030312E"/>
    <w:rsid w:val="00303451"/>
    <w:rsid w:val="00303B34"/>
    <w:rsid w:val="00303E0E"/>
    <w:rsid w:val="00304084"/>
    <w:rsid w:val="00304202"/>
    <w:rsid w:val="00304429"/>
    <w:rsid w:val="00304440"/>
    <w:rsid w:val="00304545"/>
    <w:rsid w:val="0030455C"/>
    <w:rsid w:val="00304723"/>
    <w:rsid w:val="003047D8"/>
    <w:rsid w:val="00304C18"/>
    <w:rsid w:val="00304DAC"/>
    <w:rsid w:val="00304E27"/>
    <w:rsid w:val="00304FFF"/>
    <w:rsid w:val="00305005"/>
    <w:rsid w:val="003050B1"/>
    <w:rsid w:val="0030525C"/>
    <w:rsid w:val="0030528B"/>
    <w:rsid w:val="0030553D"/>
    <w:rsid w:val="003055DF"/>
    <w:rsid w:val="003056A2"/>
    <w:rsid w:val="00305729"/>
    <w:rsid w:val="00305B1B"/>
    <w:rsid w:val="00305C81"/>
    <w:rsid w:val="003060D3"/>
    <w:rsid w:val="003061FB"/>
    <w:rsid w:val="0030634B"/>
    <w:rsid w:val="0030636C"/>
    <w:rsid w:val="00306514"/>
    <w:rsid w:val="00306822"/>
    <w:rsid w:val="00306916"/>
    <w:rsid w:val="00306965"/>
    <w:rsid w:val="00306A88"/>
    <w:rsid w:val="00306E87"/>
    <w:rsid w:val="003071D7"/>
    <w:rsid w:val="00307AFF"/>
    <w:rsid w:val="00307E3B"/>
    <w:rsid w:val="00307ED1"/>
    <w:rsid w:val="00307FB3"/>
    <w:rsid w:val="00310067"/>
    <w:rsid w:val="0031068C"/>
    <w:rsid w:val="00310846"/>
    <w:rsid w:val="00310971"/>
    <w:rsid w:val="003109CE"/>
    <w:rsid w:val="00310F52"/>
    <w:rsid w:val="00311459"/>
    <w:rsid w:val="003116A1"/>
    <w:rsid w:val="00312034"/>
    <w:rsid w:val="003121D6"/>
    <w:rsid w:val="00312246"/>
    <w:rsid w:val="00312432"/>
    <w:rsid w:val="0031285A"/>
    <w:rsid w:val="00312DDE"/>
    <w:rsid w:val="00312EC3"/>
    <w:rsid w:val="00312FC7"/>
    <w:rsid w:val="00312FE0"/>
    <w:rsid w:val="0031316D"/>
    <w:rsid w:val="00313514"/>
    <w:rsid w:val="00313519"/>
    <w:rsid w:val="0031375E"/>
    <w:rsid w:val="003138A7"/>
    <w:rsid w:val="003139B4"/>
    <w:rsid w:val="00313B13"/>
    <w:rsid w:val="00313B3B"/>
    <w:rsid w:val="00313C4B"/>
    <w:rsid w:val="00313CC7"/>
    <w:rsid w:val="00313DA2"/>
    <w:rsid w:val="00313F3B"/>
    <w:rsid w:val="003141A9"/>
    <w:rsid w:val="00314268"/>
    <w:rsid w:val="0031426C"/>
    <w:rsid w:val="00314487"/>
    <w:rsid w:val="0031450A"/>
    <w:rsid w:val="0031458D"/>
    <w:rsid w:val="0031543F"/>
    <w:rsid w:val="00315522"/>
    <w:rsid w:val="00315898"/>
    <w:rsid w:val="00315F8F"/>
    <w:rsid w:val="003160E0"/>
    <w:rsid w:val="003163AA"/>
    <w:rsid w:val="003163B3"/>
    <w:rsid w:val="0031641D"/>
    <w:rsid w:val="00316B40"/>
    <w:rsid w:val="00316C54"/>
    <w:rsid w:val="00316C6A"/>
    <w:rsid w:val="00317248"/>
    <w:rsid w:val="00317370"/>
    <w:rsid w:val="003175F6"/>
    <w:rsid w:val="003175FB"/>
    <w:rsid w:val="003177D5"/>
    <w:rsid w:val="0031783C"/>
    <w:rsid w:val="00320142"/>
    <w:rsid w:val="0032032B"/>
    <w:rsid w:val="003204C8"/>
    <w:rsid w:val="0032072C"/>
    <w:rsid w:val="00320C4B"/>
    <w:rsid w:val="00320CE7"/>
    <w:rsid w:val="00320F42"/>
    <w:rsid w:val="003213E8"/>
    <w:rsid w:val="003214E6"/>
    <w:rsid w:val="00321B69"/>
    <w:rsid w:val="00321EB2"/>
    <w:rsid w:val="0032227D"/>
    <w:rsid w:val="00322427"/>
    <w:rsid w:val="0032247C"/>
    <w:rsid w:val="00322720"/>
    <w:rsid w:val="00322DA8"/>
    <w:rsid w:val="00322FE9"/>
    <w:rsid w:val="00323289"/>
    <w:rsid w:val="003234BF"/>
    <w:rsid w:val="0032387C"/>
    <w:rsid w:val="00323911"/>
    <w:rsid w:val="00323D30"/>
    <w:rsid w:val="00323EBB"/>
    <w:rsid w:val="00324249"/>
    <w:rsid w:val="0032437D"/>
    <w:rsid w:val="00324779"/>
    <w:rsid w:val="0032493A"/>
    <w:rsid w:val="00324A9E"/>
    <w:rsid w:val="00324C96"/>
    <w:rsid w:val="00324E7E"/>
    <w:rsid w:val="00325211"/>
    <w:rsid w:val="00325BE8"/>
    <w:rsid w:val="00325BF4"/>
    <w:rsid w:val="00325D5D"/>
    <w:rsid w:val="0032605C"/>
    <w:rsid w:val="003261C0"/>
    <w:rsid w:val="00327C91"/>
    <w:rsid w:val="003300D3"/>
    <w:rsid w:val="00330200"/>
    <w:rsid w:val="003302F0"/>
    <w:rsid w:val="00330575"/>
    <w:rsid w:val="0033068D"/>
    <w:rsid w:val="00330886"/>
    <w:rsid w:val="003311CC"/>
    <w:rsid w:val="00331520"/>
    <w:rsid w:val="00331763"/>
    <w:rsid w:val="0033184C"/>
    <w:rsid w:val="00331869"/>
    <w:rsid w:val="00331BAF"/>
    <w:rsid w:val="00331F56"/>
    <w:rsid w:val="00331F8D"/>
    <w:rsid w:val="003320DD"/>
    <w:rsid w:val="00332420"/>
    <w:rsid w:val="00332590"/>
    <w:rsid w:val="0033266D"/>
    <w:rsid w:val="00332836"/>
    <w:rsid w:val="003329F7"/>
    <w:rsid w:val="00332A54"/>
    <w:rsid w:val="00332AB6"/>
    <w:rsid w:val="00332B83"/>
    <w:rsid w:val="00332C40"/>
    <w:rsid w:val="00332CF8"/>
    <w:rsid w:val="0033309C"/>
    <w:rsid w:val="003334CE"/>
    <w:rsid w:val="0033384C"/>
    <w:rsid w:val="00333860"/>
    <w:rsid w:val="003338E4"/>
    <w:rsid w:val="00333B17"/>
    <w:rsid w:val="00333BF0"/>
    <w:rsid w:val="003340E1"/>
    <w:rsid w:val="003347E5"/>
    <w:rsid w:val="003349A4"/>
    <w:rsid w:val="003349E0"/>
    <w:rsid w:val="00334CA9"/>
    <w:rsid w:val="00334E25"/>
    <w:rsid w:val="00335061"/>
    <w:rsid w:val="0033558C"/>
    <w:rsid w:val="0033560C"/>
    <w:rsid w:val="00335874"/>
    <w:rsid w:val="00335964"/>
    <w:rsid w:val="003359DD"/>
    <w:rsid w:val="00335A58"/>
    <w:rsid w:val="00335E10"/>
    <w:rsid w:val="00335EF4"/>
    <w:rsid w:val="00336218"/>
    <w:rsid w:val="003366E2"/>
    <w:rsid w:val="00336937"/>
    <w:rsid w:val="003369A8"/>
    <w:rsid w:val="00336FF5"/>
    <w:rsid w:val="00336FFF"/>
    <w:rsid w:val="003375E1"/>
    <w:rsid w:val="00337C38"/>
    <w:rsid w:val="00337EF4"/>
    <w:rsid w:val="00340331"/>
    <w:rsid w:val="003403A2"/>
    <w:rsid w:val="003403C2"/>
    <w:rsid w:val="003403E9"/>
    <w:rsid w:val="00340745"/>
    <w:rsid w:val="003407D6"/>
    <w:rsid w:val="003407E1"/>
    <w:rsid w:val="003409BD"/>
    <w:rsid w:val="003412C9"/>
    <w:rsid w:val="00341796"/>
    <w:rsid w:val="0034183C"/>
    <w:rsid w:val="00341ADA"/>
    <w:rsid w:val="00341BE0"/>
    <w:rsid w:val="00341CB2"/>
    <w:rsid w:val="00341FAB"/>
    <w:rsid w:val="00342039"/>
    <w:rsid w:val="0034213D"/>
    <w:rsid w:val="00342372"/>
    <w:rsid w:val="00342473"/>
    <w:rsid w:val="00342C08"/>
    <w:rsid w:val="00342E3F"/>
    <w:rsid w:val="00342E40"/>
    <w:rsid w:val="003430BB"/>
    <w:rsid w:val="00343955"/>
    <w:rsid w:val="00343C1D"/>
    <w:rsid w:val="00343D72"/>
    <w:rsid w:val="00343F52"/>
    <w:rsid w:val="00343FB6"/>
    <w:rsid w:val="003442E0"/>
    <w:rsid w:val="003446CA"/>
    <w:rsid w:val="00344800"/>
    <w:rsid w:val="00344834"/>
    <w:rsid w:val="003449D1"/>
    <w:rsid w:val="00344A7E"/>
    <w:rsid w:val="00344B2B"/>
    <w:rsid w:val="00344B74"/>
    <w:rsid w:val="00344CEE"/>
    <w:rsid w:val="003452B6"/>
    <w:rsid w:val="003456B2"/>
    <w:rsid w:val="0034571A"/>
    <w:rsid w:val="00345ABB"/>
    <w:rsid w:val="00345B78"/>
    <w:rsid w:val="00345EDD"/>
    <w:rsid w:val="00345EE0"/>
    <w:rsid w:val="0034660C"/>
    <w:rsid w:val="0034663C"/>
    <w:rsid w:val="003466F4"/>
    <w:rsid w:val="00346931"/>
    <w:rsid w:val="00346B37"/>
    <w:rsid w:val="00346C99"/>
    <w:rsid w:val="00346D0E"/>
    <w:rsid w:val="00346D26"/>
    <w:rsid w:val="00347083"/>
    <w:rsid w:val="00347164"/>
    <w:rsid w:val="003473D4"/>
    <w:rsid w:val="00347781"/>
    <w:rsid w:val="0034784A"/>
    <w:rsid w:val="003478F1"/>
    <w:rsid w:val="003479DF"/>
    <w:rsid w:val="00347A77"/>
    <w:rsid w:val="00347DE3"/>
    <w:rsid w:val="00347E96"/>
    <w:rsid w:val="0035049E"/>
    <w:rsid w:val="00350537"/>
    <w:rsid w:val="00350748"/>
    <w:rsid w:val="00350805"/>
    <w:rsid w:val="003508B5"/>
    <w:rsid w:val="003508E2"/>
    <w:rsid w:val="003513A7"/>
    <w:rsid w:val="003514CF"/>
    <w:rsid w:val="00351995"/>
    <w:rsid w:val="00351B87"/>
    <w:rsid w:val="00351CE0"/>
    <w:rsid w:val="003520DB"/>
    <w:rsid w:val="003523C2"/>
    <w:rsid w:val="00352495"/>
    <w:rsid w:val="00352590"/>
    <w:rsid w:val="00352ADA"/>
    <w:rsid w:val="00352B9D"/>
    <w:rsid w:val="00352C33"/>
    <w:rsid w:val="00352E61"/>
    <w:rsid w:val="003530A0"/>
    <w:rsid w:val="00353328"/>
    <w:rsid w:val="003535D0"/>
    <w:rsid w:val="0035388D"/>
    <w:rsid w:val="00353B3A"/>
    <w:rsid w:val="00353B5E"/>
    <w:rsid w:val="00353CF9"/>
    <w:rsid w:val="00353FC5"/>
    <w:rsid w:val="0035431A"/>
    <w:rsid w:val="0035436C"/>
    <w:rsid w:val="00354626"/>
    <w:rsid w:val="0035466F"/>
    <w:rsid w:val="003547E7"/>
    <w:rsid w:val="003548DF"/>
    <w:rsid w:val="0035525E"/>
    <w:rsid w:val="0035594C"/>
    <w:rsid w:val="00355A00"/>
    <w:rsid w:val="00355C12"/>
    <w:rsid w:val="00355C45"/>
    <w:rsid w:val="00356001"/>
    <w:rsid w:val="003563A8"/>
    <w:rsid w:val="003565C4"/>
    <w:rsid w:val="00356630"/>
    <w:rsid w:val="003568D6"/>
    <w:rsid w:val="003569EB"/>
    <w:rsid w:val="00356A55"/>
    <w:rsid w:val="00356EAC"/>
    <w:rsid w:val="00356FBE"/>
    <w:rsid w:val="0035702F"/>
    <w:rsid w:val="00357815"/>
    <w:rsid w:val="00357AD5"/>
    <w:rsid w:val="00357B16"/>
    <w:rsid w:val="00357B5F"/>
    <w:rsid w:val="00357B7F"/>
    <w:rsid w:val="00357E9C"/>
    <w:rsid w:val="0036000B"/>
    <w:rsid w:val="003601D9"/>
    <w:rsid w:val="003605D3"/>
    <w:rsid w:val="00360731"/>
    <w:rsid w:val="003607F0"/>
    <w:rsid w:val="00360E4C"/>
    <w:rsid w:val="00361160"/>
    <w:rsid w:val="00361435"/>
    <w:rsid w:val="00361563"/>
    <w:rsid w:val="00361717"/>
    <w:rsid w:val="003617A7"/>
    <w:rsid w:val="003619FD"/>
    <w:rsid w:val="00361A06"/>
    <w:rsid w:val="00361A0B"/>
    <w:rsid w:val="00361A83"/>
    <w:rsid w:val="00361D4E"/>
    <w:rsid w:val="00361E2D"/>
    <w:rsid w:val="00361EBF"/>
    <w:rsid w:val="00362026"/>
    <w:rsid w:val="003621C2"/>
    <w:rsid w:val="0036227A"/>
    <w:rsid w:val="00362394"/>
    <w:rsid w:val="00362856"/>
    <w:rsid w:val="003628ED"/>
    <w:rsid w:val="00362BA6"/>
    <w:rsid w:val="00362FF4"/>
    <w:rsid w:val="003634DD"/>
    <w:rsid w:val="0036359F"/>
    <w:rsid w:val="003637A1"/>
    <w:rsid w:val="0036384A"/>
    <w:rsid w:val="00363932"/>
    <w:rsid w:val="003639D7"/>
    <w:rsid w:val="00363AFF"/>
    <w:rsid w:val="00363B60"/>
    <w:rsid w:val="00363CAC"/>
    <w:rsid w:val="003645AC"/>
    <w:rsid w:val="0036474D"/>
    <w:rsid w:val="003647D1"/>
    <w:rsid w:val="003648F2"/>
    <w:rsid w:val="00364C93"/>
    <w:rsid w:val="00364EEF"/>
    <w:rsid w:val="00365505"/>
    <w:rsid w:val="00365566"/>
    <w:rsid w:val="003655B2"/>
    <w:rsid w:val="0036560F"/>
    <w:rsid w:val="0036581E"/>
    <w:rsid w:val="00365867"/>
    <w:rsid w:val="00365933"/>
    <w:rsid w:val="0036599C"/>
    <w:rsid w:val="00365D9C"/>
    <w:rsid w:val="00365EA2"/>
    <w:rsid w:val="00365FC1"/>
    <w:rsid w:val="0036603A"/>
    <w:rsid w:val="00366101"/>
    <w:rsid w:val="0036644B"/>
    <w:rsid w:val="003664C4"/>
    <w:rsid w:val="00366942"/>
    <w:rsid w:val="00366F81"/>
    <w:rsid w:val="0036725A"/>
    <w:rsid w:val="0036730E"/>
    <w:rsid w:val="003676C1"/>
    <w:rsid w:val="003677E7"/>
    <w:rsid w:val="00367B48"/>
    <w:rsid w:val="00367C89"/>
    <w:rsid w:val="00367F0B"/>
    <w:rsid w:val="00370406"/>
    <w:rsid w:val="003706DF"/>
    <w:rsid w:val="00370718"/>
    <w:rsid w:val="0037075D"/>
    <w:rsid w:val="00370DF1"/>
    <w:rsid w:val="0037116E"/>
    <w:rsid w:val="0037125F"/>
    <w:rsid w:val="00371542"/>
    <w:rsid w:val="0037169F"/>
    <w:rsid w:val="00371AF4"/>
    <w:rsid w:val="00372070"/>
    <w:rsid w:val="003720DA"/>
    <w:rsid w:val="003728C6"/>
    <w:rsid w:val="00372962"/>
    <w:rsid w:val="00372D9A"/>
    <w:rsid w:val="00372F00"/>
    <w:rsid w:val="0037326C"/>
    <w:rsid w:val="003732E9"/>
    <w:rsid w:val="003733BF"/>
    <w:rsid w:val="00373405"/>
    <w:rsid w:val="003738CA"/>
    <w:rsid w:val="00373A23"/>
    <w:rsid w:val="003742E5"/>
    <w:rsid w:val="0037459D"/>
    <w:rsid w:val="003745E2"/>
    <w:rsid w:val="00374918"/>
    <w:rsid w:val="00374D93"/>
    <w:rsid w:val="003751F5"/>
    <w:rsid w:val="003752C0"/>
    <w:rsid w:val="00375303"/>
    <w:rsid w:val="0037535F"/>
    <w:rsid w:val="00375582"/>
    <w:rsid w:val="003758FC"/>
    <w:rsid w:val="00375ACE"/>
    <w:rsid w:val="00375DF5"/>
    <w:rsid w:val="00375E52"/>
    <w:rsid w:val="00376011"/>
    <w:rsid w:val="00376075"/>
    <w:rsid w:val="00376106"/>
    <w:rsid w:val="00376113"/>
    <w:rsid w:val="0037638A"/>
    <w:rsid w:val="0037639F"/>
    <w:rsid w:val="0037656D"/>
    <w:rsid w:val="003765BB"/>
    <w:rsid w:val="00376BAF"/>
    <w:rsid w:val="00376D3F"/>
    <w:rsid w:val="003773E1"/>
    <w:rsid w:val="0037777D"/>
    <w:rsid w:val="003777BC"/>
    <w:rsid w:val="00377E47"/>
    <w:rsid w:val="00377E56"/>
    <w:rsid w:val="003801EC"/>
    <w:rsid w:val="00380DE2"/>
    <w:rsid w:val="00381008"/>
    <w:rsid w:val="0038135F"/>
    <w:rsid w:val="003816AC"/>
    <w:rsid w:val="003817E1"/>
    <w:rsid w:val="00381907"/>
    <w:rsid w:val="00381FD6"/>
    <w:rsid w:val="003821C0"/>
    <w:rsid w:val="00382581"/>
    <w:rsid w:val="0038290E"/>
    <w:rsid w:val="003829AF"/>
    <w:rsid w:val="00382C57"/>
    <w:rsid w:val="00382D42"/>
    <w:rsid w:val="00382DB6"/>
    <w:rsid w:val="00382E92"/>
    <w:rsid w:val="00383A4B"/>
    <w:rsid w:val="003840ED"/>
    <w:rsid w:val="003842E7"/>
    <w:rsid w:val="003844E8"/>
    <w:rsid w:val="00384555"/>
    <w:rsid w:val="003845AC"/>
    <w:rsid w:val="00384910"/>
    <w:rsid w:val="00384A51"/>
    <w:rsid w:val="003856CC"/>
    <w:rsid w:val="00385A60"/>
    <w:rsid w:val="00385EB6"/>
    <w:rsid w:val="00385F7C"/>
    <w:rsid w:val="003860E4"/>
    <w:rsid w:val="00386808"/>
    <w:rsid w:val="0038680F"/>
    <w:rsid w:val="003868E9"/>
    <w:rsid w:val="00386A46"/>
    <w:rsid w:val="00386AEA"/>
    <w:rsid w:val="00386B4C"/>
    <w:rsid w:val="00387444"/>
    <w:rsid w:val="003878DC"/>
    <w:rsid w:val="0038796D"/>
    <w:rsid w:val="00387AD8"/>
    <w:rsid w:val="00387EBA"/>
    <w:rsid w:val="00387F07"/>
    <w:rsid w:val="00387FE6"/>
    <w:rsid w:val="00390184"/>
    <w:rsid w:val="003902F2"/>
    <w:rsid w:val="00390391"/>
    <w:rsid w:val="00390439"/>
    <w:rsid w:val="00390747"/>
    <w:rsid w:val="00390A8F"/>
    <w:rsid w:val="00390DD6"/>
    <w:rsid w:val="00390DE3"/>
    <w:rsid w:val="00390ED1"/>
    <w:rsid w:val="003911BD"/>
    <w:rsid w:val="003913ED"/>
    <w:rsid w:val="0039142C"/>
    <w:rsid w:val="003915BB"/>
    <w:rsid w:val="003919DE"/>
    <w:rsid w:val="00391C5D"/>
    <w:rsid w:val="00391D2E"/>
    <w:rsid w:val="00391D77"/>
    <w:rsid w:val="0039245C"/>
    <w:rsid w:val="003927F2"/>
    <w:rsid w:val="00392929"/>
    <w:rsid w:val="0039298B"/>
    <w:rsid w:val="00392BD1"/>
    <w:rsid w:val="00392D9E"/>
    <w:rsid w:val="00392E34"/>
    <w:rsid w:val="00393017"/>
    <w:rsid w:val="0039311C"/>
    <w:rsid w:val="00393417"/>
    <w:rsid w:val="00393760"/>
    <w:rsid w:val="00393F2F"/>
    <w:rsid w:val="00393F36"/>
    <w:rsid w:val="00394053"/>
    <w:rsid w:val="003940CE"/>
    <w:rsid w:val="0039427E"/>
    <w:rsid w:val="00394422"/>
    <w:rsid w:val="0039457D"/>
    <w:rsid w:val="003945FA"/>
    <w:rsid w:val="003953EB"/>
    <w:rsid w:val="00395429"/>
    <w:rsid w:val="00395585"/>
    <w:rsid w:val="003956C4"/>
    <w:rsid w:val="00395ABE"/>
    <w:rsid w:val="00395B92"/>
    <w:rsid w:val="00395C8E"/>
    <w:rsid w:val="00396303"/>
    <w:rsid w:val="00396468"/>
    <w:rsid w:val="00396627"/>
    <w:rsid w:val="0039662E"/>
    <w:rsid w:val="0039671D"/>
    <w:rsid w:val="00396822"/>
    <w:rsid w:val="00396F8D"/>
    <w:rsid w:val="0039705A"/>
    <w:rsid w:val="003976D7"/>
    <w:rsid w:val="003A0003"/>
    <w:rsid w:val="003A004F"/>
    <w:rsid w:val="003A03A2"/>
    <w:rsid w:val="003A03E4"/>
    <w:rsid w:val="003A0671"/>
    <w:rsid w:val="003A0943"/>
    <w:rsid w:val="003A0AC5"/>
    <w:rsid w:val="003A0CF5"/>
    <w:rsid w:val="003A0D32"/>
    <w:rsid w:val="003A0D39"/>
    <w:rsid w:val="003A0EC1"/>
    <w:rsid w:val="003A10F7"/>
    <w:rsid w:val="003A12CA"/>
    <w:rsid w:val="003A16AA"/>
    <w:rsid w:val="003A1777"/>
    <w:rsid w:val="003A18E2"/>
    <w:rsid w:val="003A19A2"/>
    <w:rsid w:val="003A1E47"/>
    <w:rsid w:val="003A20F0"/>
    <w:rsid w:val="003A229F"/>
    <w:rsid w:val="003A2651"/>
    <w:rsid w:val="003A2C9E"/>
    <w:rsid w:val="003A2CB5"/>
    <w:rsid w:val="003A2DFD"/>
    <w:rsid w:val="003A3370"/>
    <w:rsid w:val="003A33B2"/>
    <w:rsid w:val="003A3632"/>
    <w:rsid w:val="003A3699"/>
    <w:rsid w:val="003A3A9F"/>
    <w:rsid w:val="003A3CAC"/>
    <w:rsid w:val="003A3F43"/>
    <w:rsid w:val="003A4147"/>
    <w:rsid w:val="003A44AC"/>
    <w:rsid w:val="003A475E"/>
    <w:rsid w:val="003A4AD9"/>
    <w:rsid w:val="003A4B9A"/>
    <w:rsid w:val="003A4D5A"/>
    <w:rsid w:val="003A4F3F"/>
    <w:rsid w:val="003A50B8"/>
    <w:rsid w:val="003A51CA"/>
    <w:rsid w:val="003A53FE"/>
    <w:rsid w:val="003A5561"/>
    <w:rsid w:val="003A562F"/>
    <w:rsid w:val="003A5A19"/>
    <w:rsid w:val="003A5DDE"/>
    <w:rsid w:val="003A60B1"/>
    <w:rsid w:val="003A6422"/>
    <w:rsid w:val="003A6459"/>
    <w:rsid w:val="003A6543"/>
    <w:rsid w:val="003A660F"/>
    <w:rsid w:val="003A6698"/>
    <w:rsid w:val="003A6939"/>
    <w:rsid w:val="003A6A64"/>
    <w:rsid w:val="003A7163"/>
    <w:rsid w:val="003A71E2"/>
    <w:rsid w:val="003A71FD"/>
    <w:rsid w:val="003A7317"/>
    <w:rsid w:val="003A76DA"/>
    <w:rsid w:val="003A770D"/>
    <w:rsid w:val="003A7C73"/>
    <w:rsid w:val="003B0118"/>
    <w:rsid w:val="003B033F"/>
    <w:rsid w:val="003B0C68"/>
    <w:rsid w:val="003B123B"/>
    <w:rsid w:val="003B161E"/>
    <w:rsid w:val="003B1658"/>
    <w:rsid w:val="003B1D06"/>
    <w:rsid w:val="003B22A2"/>
    <w:rsid w:val="003B246F"/>
    <w:rsid w:val="003B2618"/>
    <w:rsid w:val="003B2894"/>
    <w:rsid w:val="003B28C4"/>
    <w:rsid w:val="003B2AAC"/>
    <w:rsid w:val="003B2CA3"/>
    <w:rsid w:val="003B2D7F"/>
    <w:rsid w:val="003B2E30"/>
    <w:rsid w:val="003B2E82"/>
    <w:rsid w:val="003B3080"/>
    <w:rsid w:val="003B3462"/>
    <w:rsid w:val="003B34FD"/>
    <w:rsid w:val="003B3537"/>
    <w:rsid w:val="003B393D"/>
    <w:rsid w:val="003B39E3"/>
    <w:rsid w:val="003B3CA9"/>
    <w:rsid w:val="003B3ED2"/>
    <w:rsid w:val="003B3FCF"/>
    <w:rsid w:val="003B4647"/>
    <w:rsid w:val="003B4709"/>
    <w:rsid w:val="003B4A64"/>
    <w:rsid w:val="003B4EE1"/>
    <w:rsid w:val="003B4F02"/>
    <w:rsid w:val="003B51E0"/>
    <w:rsid w:val="003B51FB"/>
    <w:rsid w:val="003B526F"/>
    <w:rsid w:val="003B59E8"/>
    <w:rsid w:val="003B59F1"/>
    <w:rsid w:val="003B5B88"/>
    <w:rsid w:val="003B5C71"/>
    <w:rsid w:val="003B5E84"/>
    <w:rsid w:val="003B5F6B"/>
    <w:rsid w:val="003B5F7A"/>
    <w:rsid w:val="003B6082"/>
    <w:rsid w:val="003B64D1"/>
    <w:rsid w:val="003B675D"/>
    <w:rsid w:val="003B67F5"/>
    <w:rsid w:val="003B68B7"/>
    <w:rsid w:val="003B69F1"/>
    <w:rsid w:val="003B6A0C"/>
    <w:rsid w:val="003B6B01"/>
    <w:rsid w:val="003B6B14"/>
    <w:rsid w:val="003B6B74"/>
    <w:rsid w:val="003B6C9E"/>
    <w:rsid w:val="003B6CA0"/>
    <w:rsid w:val="003B6CE2"/>
    <w:rsid w:val="003B733C"/>
    <w:rsid w:val="003B73AD"/>
    <w:rsid w:val="003B77B0"/>
    <w:rsid w:val="003B7898"/>
    <w:rsid w:val="003B7A57"/>
    <w:rsid w:val="003B7B48"/>
    <w:rsid w:val="003B7C9E"/>
    <w:rsid w:val="003C07BA"/>
    <w:rsid w:val="003C09CC"/>
    <w:rsid w:val="003C0A95"/>
    <w:rsid w:val="003C0B49"/>
    <w:rsid w:val="003C0C8D"/>
    <w:rsid w:val="003C1502"/>
    <w:rsid w:val="003C154B"/>
    <w:rsid w:val="003C1559"/>
    <w:rsid w:val="003C1A14"/>
    <w:rsid w:val="003C1C28"/>
    <w:rsid w:val="003C1D16"/>
    <w:rsid w:val="003C1DE1"/>
    <w:rsid w:val="003C2529"/>
    <w:rsid w:val="003C2574"/>
    <w:rsid w:val="003C264A"/>
    <w:rsid w:val="003C2C12"/>
    <w:rsid w:val="003C2C23"/>
    <w:rsid w:val="003C2C3C"/>
    <w:rsid w:val="003C2F75"/>
    <w:rsid w:val="003C301D"/>
    <w:rsid w:val="003C328D"/>
    <w:rsid w:val="003C34B5"/>
    <w:rsid w:val="003C36E8"/>
    <w:rsid w:val="003C3C2D"/>
    <w:rsid w:val="003C3E7B"/>
    <w:rsid w:val="003C3FC2"/>
    <w:rsid w:val="003C41AA"/>
    <w:rsid w:val="003C4945"/>
    <w:rsid w:val="003C4BBA"/>
    <w:rsid w:val="003C4C21"/>
    <w:rsid w:val="003C4E0B"/>
    <w:rsid w:val="003C5299"/>
    <w:rsid w:val="003C556E"/>
    <w:rsid w:val="003C5677"/>
    <w:rsid w:val="003C5A05"/>
    <w:rsid w:val="003C5AEF"/>
    <w:rsid w:val="003C5B7A"/>
    <w:rsid w:val="003C5C2A"/>
    <w:rsid w:val="003C5F62"/>
    <w:rsid w:val="003C614A"/>
    <w:rsid w:val="003C61D7"/>
    <w:rsid w:val="003C6239"/>
    <w:rsid w:val="003C63FC"/>
    <w:rsid w:val="003C69E2"/>
    <w:rsid w:val="003C6F6E"/>
    <w:rsid w:val="003C7391"/>
    <w:rsid w:val="003C749E"/>
    <w:rsid w:val="003C7633"/>
    <w:rsid w:val="003C7901"/>
    <w:rsid w:val="003C7A6F"/>
    <w:rsid w:val="003C7AD7"/>
    <w:rsid w:val="003D04B2"/>
    <w:rsid w:val="003D072F"/>
    <w:rsid w:val="003D07BD"/>
    <w:rsid w:val="003D082F"/>
    <w:rsid w:val="003D0B1F"/>
    <w:rsid w:val="003D0B60"/>
    <w:rsid w:val="003D0CF2"/>
    <w:rsid w:val="003D0D4D"/>
    <w:rsid w:val="003D13FD"/>
    <w:rsid w:val="003D1677"/>
    <w:rsid w:val="003D16FD"/>
    <w:rsid w:val="003D1900"/>
    <w:rsid w:val="003D1ACD"/>
    <w:rsid w:val="003D1CDC"/>
    <w:rsid w:val="003D1E0A"/>
    <w:rsid w:val="003D1F8D"/>
    <w:rsid w:val="003D2139"/>
    <w:rsid w:val="003D29CC"/>
    <w:rsid w:val="003D2B02"/>
    <w:rsid w:val="003D2B49"/>
    <w:rsid w:val="003D2C40"/>
    <w:rsid w:val="003D30C8"/>
    <w:rsid w:val="003D32CA"/>
    <w:rsid w:val="003D3390"/>
    <w:rsid w:val="003D37C9"/>
    <w:rsid w:val="003D3F5B"/>
    <w:rsid w:val="003D4843"/>
    <w:rsid w:val="003D4A77"/>
    <w:rsid w:val="003D4C04"/>
    <w:rsid w:val="003D4CE4"/>
    <w:rsid w:val="003D500A"/>
    <w:rsid w:val="003D505D"/>
    <w:rsid w:val="003D5075"/>
    <w:rsid w:val="003D50B5"/>
    <w:rsid w:val="003D523D"/>
    <w:rsid w:val="003D5289"/>
    <w:rsid w:val="003D53E0"/>
    <w:rsid w:val="003D553B"/>
    <w:rsid w:val="003D5642"/>
    <w:rsid w:val="003D5805"/>
    <w:rsid w:val="003D59B3"/>
    <w:rsid w:val="003D5C06"/>
    <w:rsid w:val="003D6359"/>
    <w:rsid w:val="003D68EE"/>
    <w:rsid w:val="003D6A07"/>
    <w:rsid w:val="003D6A2C"/>
    <w:rsid w:val="003D6A87"/>
    <w:rsid w:val="003D6DCA"/>
    <w:rsid w:val="003D70A2"/>
    <w:rsid w:val="003E0759"/>
    <w:rsid w:val="003E0A89"/>
    <w:rsid w:val="003E0C1C"/>
    <w:rsid w:val="003E0D56"/>
    <w:rsid w:val="003E0E62"/>
    <w:rsid w:val="003E1261"/>
    <w:rsid w:val="003E1692"/>
    <w:rsid w:val="003E1F06"/>
    <w:rsid w:val="003E1F30"/>
    <w:rsid w:val="003E20CB"/>
    <w:rsid w:val="003E2130"/>
    <w:rsid w:val="003E23DD"/>
    <w:rsid w:val="003E2431"/>
    <w:rsid w:val="003E248A"/>
    <w:rsid w:val="003E24DB"/>
    <w:rsid w:val="003E2809"/>
    <w:rsid w:val="003E2873"/>
    <w:rsid w:val="003E2A19"/>
    <w:rsid w:val="003E2B6E"/>
    <w:rsid w:val="003E2E0F"/>
    <w:rsid w:val="003E2F30"/>
    <w:rsid w:val="003E30F9"/>
    <w:rsid w:val="003E3318"/>
    <w:rsid w:val="003E350F"/>
    <w:rsid w:val="003E360D"/>
    <w:rsid w:val="003E3A78"/>
    <w:rsid w:val="003E3A84"/>
    <w:rsid w:val="003E3B4E"/>
    <w:rsid w:val="003E3F94"/>
    <w:rsid w:val="003E40EF"/>
    <w:rsid w:val="003E414D"/>
    <w:rsid w:val="003E427F"/>
    <w:rsid w:val="003E441E"/>
    <w:rsid w:val="003E471E"/>
    <w:rsid w:val="003E4C10"/>
    <w:rsid w:val="003E4E78"/>
    <w:rsid w:val="003E4EE8"/>
    <w:rsid w:val="003E4F5F"/>
    <w:rsid w:val="003E5122"/>
    <w:rsid w:val="003E5254"/>
    <w:rsid w:val="003E5515"/>
    <w:rsid w:val="003E5637"/>
    <w:rsid w:val="003E5768"/>
    <w:rsid w:val="003E58B9"/>
    <w:rsid w:val="003E595C"/>
    <w:rsid w:val="003E5A35"/>
    <w:rsid w:val="003E5D10"/>
    <w:rsid w:val="003E5E43"/>
    <w:rsid w:val="003E5F06"/>
    <w:rsid w:val="003E6524"/>
    <w:rsid w:val="003E68A4"/>
    <w:rsid w:val="003E6CD3"/>
    <w:rsid w:val="003E714D"/>
    <w:rsid w:val="003E7426"/>
    <w:rsid w:val="003E755C"/>
    <w:rsid w:val="003E7734"/>
    <w:rsid w:val="003E7B75"/>
    <w:rsid w:val="003F0623"/>
    <w:rsid w:val="003F062D"/>
    <w:rsid w:val="003F09E9"/>
    <w:rsid w:val="003F0B8F"/>
    <w:rsid w:val="003F0E61"/>
    <w:rsid w:val="003F0E8B"/>
    <w:rsid w:val="003F1301"/>
    <w:rsid w:val="003F13A6"/>
    <w:rsid w:val="003F150A"/>
    <w:rsid w:val="003F15C5"/>
    <w:rsid w:val="003F16B4"/>
    <w:rsid w:val="003F1707"/>
    <w:rsid w:val="003F1882"/>
    <w:rsid w:val="003F1C17"/>
    <w:rsid w:val="003F1E0A"/>
    <w:rsid w:val="003F1E50"/>
    <w:rsid w:val="003F1EEF"/>
    <w:rsid w:val="003F21BE"/>
    <w:rsid w:val="003F22E7"/>
    <w:rsid w:val="003F2773"/>
    <w:rsid w:val="003F2AB6"/>
    <w:rsid w:val="003F2BD1"/>
    <w:rsid w:val="003F32D6"/>
    <w:rsid w:val="003F335D"/>
    <w:rsid w:val="003F3752"/>
    <w:rsid w:val="003F3B39"/>
    <w:rsid w:val="003F43CD"/>
    <w:rsid w:val="003F44F5"/>
    <w:rsid w:val="003F4614"/>
    <w:rsid w:val="003F49B4"/>
    <w:rsid w:val="003F4B59"/>
    <w:rsid w:val="003F4BB6"/>
    <w:rsid w:val="003F4D00"/>
    <w:rsid w:val="003F4F43"/>
    <w:rsid w:val="003F4FF9"/>
    <w:rsid w:val="003F5631"/>
    <w:rsid w:val="003F568D"/>
    <w:rsid w:val="003F5F5C"/>
    <w:rsid w:val="003F6280"/>
    <w:rsid w:val="003F6737"/>
    <w:rsid w:val="003F681D"/>
    <w:rsid w:val="003F6883"/>
    <w:rsid w:val="003F6AFA"/>
    <w:rsid w:val="003F6BFE"/>
    <w:rsid w:val="003F6C1B"/>
    <w:rsid w:val="003F6CD3"/>
    <w:rsid w:val="003F6E13"/>
    <w:rsid w:val="003F6E42"/>
    <w:rsid w:val="003F752F"/>
    <w:rsid w:val="003F765E"/>
    <w:rsid w:val="003F7891"/>
    <w:rsid w:val="003F78A2"/>
    <w:rsid w:val="003F79D5"/>
    <w:rsid w:val="003F7A02"/>
    <w:rsid w:val="00400340"/>
    <w:rsid w:val="00400346"/>
    <w:rsid w:val="004003FB"/>
    <w:rsid w:val="0040043A"/>
    <w:rsid w:val="00400F41"/>
    <w:rsid w:val="004010AA"/>
    <w:rsid w:val="00401103"/>
    <w:rsid w:val="00401444"/>
    <w:rsid w:val="00401CF2"/>
    <w:rsid w:val="00401D4F"/>
    <w:rsid w:val="00401DC3"/>
    <w:rsid w:val="00402503"/>
    <w:rsid w:val="00402619"/>
    <w:rsid w:val="004028A4"/>
    <w:rsid w:val="00402AFA"/>
    <w:rsid w:val="00402B23"/>
    <w:rsid w:val="00402CA8"/>
    <w:rsid w:val="00402FC1"/>
    <w:rsid w:val="0040305C"/>
    <w:rsid w:val="0040321E"/>
    <w:rsid w:val="00403332"/>
    <w:rsid w:val="0040345D"/>
    <w:rsid w:val="0040353F"/>
    <w:rsid w:val="0040368B"/>
    <w:rsid w:val="00403754"/>
    <w:rsid w:val="00403A99"/>
    <w:rsid w:val="00403B5B"/>
    <w:rsid w:val="00403B8D"/>
    <w:rsid w:val="0040405D"/>
    <w:rsid w:val="004040AE"/>
    <w:rsid w:val="00404446"/>
    <w:rsid w:val="0040462F"/>
    <w:rsid w:val="00404A5E"/>
    <w:rsid w:val="00404AB3"/>
    <w:rsid w:val="00404FA9"/>
    <w:rsid w:val="00405268"/>
    <w:rsid w:val="00405699"/>
    <w:rsid w:val="004056D7"/>
    <w:rsid w:val="00405755"/>
    <w:rsid w:val="004058D9"/>
    <w:rsid w:val="00405E05"/>
    <w:rsid w:val="004060AA"/>
    <w:rsid w:val="00406336"/>
    <w:rsid w:val="004063BA"/>
    <w:rsid w:val="00406488"/>
    <w:rsid w:val="00406A37"/>
    <w:rsid w:val="00407137"/>
    <w:rsid w:val="0040727F"/>
    <w:rsid w:val="00407282"/>
    <w:rsid w:val="00407574"/>
    <w:rsid w:val="0040760D"/>
    <w:rsid w:val="00407696"/>
    <w:rsid w:val="0040771F"/>
    <w:rsid w:val="00407911"/>
    <w:rsid w:val="0040792D"/>
    <w:rsid w:val="00407C57"/>
    <w:rsid w:val="00410078"/>
    <w:rsid w:val="004104D0"/>
    <w:rsid w:val="00410746"/>
    <w:rsid w:val="004108BA"/>
    <w:rsid w:val="00410916"/>
    <w:rsid w:val="00410B3B"/>
    <w:rsid w:val="00410D2D"/>
    <w:rsid w:val="00410ED5"/>
    <w:rsid w:val="00410F58"/>
    <w:rsid w:val="00411241"/>
    <w:rsid w:val="0041152E"/>
    <w:rsid w:val="00411588"/>
    <w:rsid w:val="004115EF"/>
    <w:rsid w:val="004116E9"/>
    <w:rsid w:val="004117BA"/>
    <w:rsid w:val="004117E0"/>
    <w:rsid w:val="00411AB9"/>
    <w:rsid w:val="00411C75"/>
    <w:rsid w:val="00411DE8"/>
    <w:rsid w:val="004120A5"/>
    <w:rsid w:val="00412238"/>
    <w:rsid w:val="0041246D"/>
    <w:rsid w:val="00412A3C"/>
    <w:rsid w:val="00412BA5"/>
    <w:rsid w:val="00412C27"/>
    <w:rsid w:val="00412E8D"/>
    <w:rsid w:val="00413EE8"/>
    <w:rsid w:val="00413F08"/>
    <w:rsid w:val="00414605"/>
    <w:rsid w:val="0041479C"/>
    <w:rsid w:val="00414964"/>
    <w:rsid w:val="00414D46"/>
    <w:rsid w:val="004153AF"/>
    <w:rsid w:val="0041545C"/>
    <w:rsid w:val="0041586A"/>
    <w:rsid w:val="00415941"/>
    <w:rsid w:val="004159D0"/>
    <w:rsid w:val="00415A0A"/>
    <w:rsid w:val="00415AB7"/>
    <w:rsid w:val="00415C53"/>
    <w:rsid w:val="00415ECC"/>
    <w:rsid w:val="004161A7"/>
    <w:rsid w:val="004166A1"/>
    <w:rsid w:val="00416A4E"/>
    <w:rsid w:val="00416CD5"/>
    <w:rsid w:val="00416CFB"/>
    <w:rsid w:val="00416D31"/>
    <w:rsid w:val="00416E92"/>
    <w:rsid w:val="00417167"/>
    <w:rsid w:val="00417AFB"/>
    <w:rsid w:val="00417C46"/>
    <w:rsid w:val="00417C59"/>
    <w:rsid w:val="00417CDC"/>
    <w:rsid w:val="00417DF5"/>
    <w:rsid w:val="00417E6F"/>
    <w:rsid w:val="00417EF6"/>
    <w:rsid w:val="0042007C"/>
    <w:rsid w:val="00420370"/>
    <w:rsid w:val="004205C6"/>
    <w:rsid w:val="00420721"/>
    <w:rsid w:val="00420C4C"/>
    <w:rsid w:val="00420E99"/>
    <w:rsid w:val="00420F38"/>
    <w:rsid w:val="004211B4"/>
    <w:rsid w:val="00421AA3"/>
    <w:rsid w:val="004220ED"/>
    <w:rsid w:val="0042225D"/>
    <w:rsid w:val="0042298A"/>
    <w:rsid w:val="00422A85"/>
    <w:rsid w:val="00422D15"/>
    <w:rsid w:val="00422E64"/>
    <w:rsid w:val="00423A96"/>
    <w:rsid w:val="00423F1A"/>
    <w:rsid w:val="004241CC"/>
    <w:rsid w:val="00424214"/>
    <w:rsid w:val="00424263"/>
    <w:rsid w:val="0042458B"/>
    <w:rsid w:val="00424736"/>
    <w:rsid w:val="00424ADD"/>
    <w:rsid w:val="00424C51"/>
    <w:rsid w:val="00424F47"/>
    <w:rsid w:val="0042534A"/>
    <w:rsid w:val="004257AA"/>
    <w:rsid w:val="004259A6"/>
    <w:rsid w:val="004262BC"/>
    <w:rsid w:val="004263B9"/>
    <w:rsid w:val="004263CC"/>
    <w:rsid w:val="00426710"/>
    <w:rsid w:val="0042676C"/>
    <w:rsid w:val="00426AD6"/>
    <w:rsid w:val="00426F5C"/>
    <w:rsid w:val="00426F6A"/>
    <w:rsid w:val="0042700A"/>
    <w:rsid w:val="0042734A"/>
    <w:rsid w:val="004275EA"/>
    <w:rsid w:val="00427899"/>
    <w:rsid w:val="004278DA"/>
    <w:rsid w:val="004278DD"/>
    <w:rsid w:val="00427943"/>
    <w:rsid w:val="00427E62"/>
    <w:rsid w:val="00427EE5"/>
    <w:rsid w:val="00427F00"/>
    <w:rsid w:val="00427F1A"/>
    <w:rsid w:val="00427F30"/>
    <w:rsid w:val="00430514"/>
    <w:rsid w:val="0043110E"/>
    <w:rsid w:val="004312EE"/>
    <w:rsid w:val="00431865"/>
    <w:rsid w:val="00431B7F"/>
    <w:rsid w:val="00431D0B"/>
    <w:rsid w:val="00431DE2"/>
    <w:rsid w:val="00431EE4"/>
    <w:rsid w:val="00431F5E"/>
    <w:rsid w:val="004320ED"/>
    <w:rsid w:val="00432584"/>
    <w:rsid w:val="004327D2"/>
    <w:rsid w:val="00432B33"/>
    <w:rsid w:val="00432C45"/>
    <w:rsid w:val="00432C99"/>
    <w:rsid w:val="004332F1"/>
    <w:rsid w:val="00433517"/>
    <w:rsid w:val="0043392E"/>
    <w:rsid w:val="004339D9"/>
    <w:rsid w:val="00433C00"/>
    <w:rsid w:val="00433D05"/>
    <w:rsid w:val="00433DB9"/>
    <w:rsid w:val="00433E02"/>
    <w:rsid w:val="00434027"/>
    <w:rsid w:val="00434153"/>
    <w:rsid w:val="0043441D"/>
    <w:rsid w:val="004349A9"/>
    <w:rsid w:val="00434D39"/>
    <w:rsid w:val="00434D64"/>
    <w:rsid w:val="00434F95"/>
    <w:rsid w:val="0043516F"/>
    <w:rsid w:val="0043588C"/>
    <w:rsid w:val="00435963"/>
    <w:rsid w:val="0043598C"/>
    <w:rsid w:val="00435A39"/>
    <w:rsid w:val="00435AEF"/>
    <w:rsid w:val="00435D81"/>
    <w:rsid w:val="00435DCA"/>
    <w:rsid w:val="00436127"/>
    <w:rsid w:val="004362E2"/>
    <w:rsid w:val="00436B1F"/>
    <w:rsid w:val="00437303"/>
    <w:rsid w:val="004374B7"/>
    <w:rsid w:val="00437A1F"/>
    <w:rsid w:val="00437DDB"/>
    <w:rsid w:val="00437E05"/>
    <w:rsid w:val="0044005D"/>
    <w:rsid w:val="0044032F"/>
    <w:rsid w:val="00440431"/>
    <w:rsid w:val="004406AA"/>
    <w:rsid w:val="004412E7"/>
    <w:rsid w:val="00441542"/>
    <w:rsid w:val="00441D94"/>
    <w:rsid w:val="00441F56"/>
    <w:rsid w:val="004420B3"/>
    <w:rsid w:val="0044236D"/>
    <w:rsid w:val="00442A19"/>
    <w:rsid w:val="00442C59"/>
    <w:rsid w:val="00442D93"/>
    <w:rsid w:val="00442FF3"/>
    <w:rsid w:val="00443029"/>
    <w:rsid w:val="004431D4"/>
    <w:rsid w:val="004435DD"/>
    <w:rsid w:val="00443753"/>
    <w:rsid w:val="004438AC"/>
    <w:rsid w:val="004441E2"/>
    <w:rsid w:val="004442ED"/>
    <w:rsid w:val="00444765"/>
    <w:rsid w:val="00444806"/>
    <w:rsid w:val="00444940"/>
    <w:rsid w:val="00444ECD"/>
    <w:rsid w:val="00444FE8"/>
    <w:rsid w:val="00445363"/>
    <w:rsid w:val="004454F9"/>
    <w:rsid w:val="00445518"/>
    <w:rsid w:val="00445582"/>
    <w:rsid w:val="0044575A"/>
    <w:rsid w:val="0044595D"/>
    <w:rsid w:val="00445EF9"/>
    <w:rsid w:val="004464BE"/>
    <w:rsid w:val="004467FB"/>
    <w:rsid w:val="00446962"/>
    <w:rsid w:val="00446DF0"/>
    <w:rsid w:val="004470B8"/>
    <w:rsid w:val="00447442"/>
    <w:rsid w:val="0044798D"/>
    <w:rsid w:val="00447F0E"/>
    <w:rsid w:val="00447F61"/>
    <w:rsid w:val="00447FC5"/>
    <w:rsid w:val="00450005"/>
    <w:rsid w:val="0045038D"/>
    <w:rsid w:val="00450591"/>
    <w:rsid w:val="00450C76"/>
    <w:rsid w:val="00451017"/>
    <w:rsid w:val="00451386"/>
    <w:rsid w:val="00451450"/>
    <w:rsid w:val="0045192C"/>
    <w:rsid w:val="00451C52"/>
    <w:rsid w:val="00452048"/>
    <w:rsid w:val="00452141"/>
    <w:rsid w:val="00452886"/>
    <w:rsid w:val="0045315E"/>
    <w:rsid w:val="00453196"/>
    <w:rsid w:val="00453228"/>
    <w:rsid w:val="0045330B"/>
    <w:rsid w:val="004535EF"/>
    <w:rsid w:val="0045372C"/>
    <w:rsid w:val="00453A30"/>
    <w:rsid w:val="00453AB1"/>
    <w:rsid w:val="00453CE0"/>
    <w:rsid w:val="00453F6C"/>
    <w:rsid w:val="00453FC9"/>
    <w:rsid w:val="0045451B"/>
    <w:rsid w:val="004545E1"/>
    <w:rsid w:val="004551CA"/>
    <w:rsid w:val="004556C4"/>
    <w:rsid w:val="00455A66"/>
    <w:rsid w:val="00456094"/>
    <w:rsid w:val="0045631A"/>
    <w:rsid w:val="00456786"/>
    <w:rsid w:val="004567AA"/>
    <w:rsid w:val="00456A8E"/>
    <w:rsid w:val="004570A8"/>
    <w:rsid w:val="00457400"/>
    <w:rsid w:val="004577A6"/>
    <w:rsid w:val="00457A70"/>
    <w:rsid w:val="00457D8F"/>
    <w:rsid w:val="004600B9"/>
    <w:rsid w:val="00460176"/>
    <w:rsid w:val="0046060A"/>
    <w:rsid w:val="00460F09"/>
    <w:rsid w:val="00461196"/>
    <w:rsid w:val="004614DF"/>
    <w:rsid w:val="004617D7"/>
    <w:rsid w:val="00462676"/>
    <w:rsid w:val="004626D7"/>
    <w:rsid w:val="00462867"/>
    <w:rsid w:val="00462B7F"/>
    <w:rsid w:val="00462C50"/>
    <w:rsid w:val="00463162"/>
    <w:rsid w:val="004631D6"/>
    <w:rsid w:val="004632A5"/>
    <w:rsid w:val="00463609"/>
    <w:rsid w:val="00463855"/>
    <w:rsid w:val="00463B91"/>
    <w:rsid w:val="00463DAF"/>
    <w:rsid w:val="00464341"/>
    <w:rsid w:val="004648FC"/>
    <w:rsid w:val="004649A2"/>
    <w:rsid w:val="00464E3C"/>
    <w:rsid w:val="00464F8D"/>
    <w:rsid w:val="004653B0"/>
    <w:rsid w:val="0046595F"/>
    <w:rsid w:val="00465BA6"/>
    <w:rsid w:val="00465C87"/>
    <w:rsid w:val="00465EF6"/>
    <w:rsid w:val="00465FC1"/>
    <w:rsid w:val="00466022"/>
    <w:rsid w:val="0046640D"/>
    <w:rsid w:val="00466885"/>
    <w:rsid w:val="004669BF"/>
    <w:rsid w:val="00466A7D"/>
    <w:rsid w:val="00466A93"/>
    <w:rsid w:val="00466ED0"/>
    <w:rsid w:val="00466F98"/>
    <w:rsid w:val="00466FEB"/>
    <w:rsid w:val="004670A3"/>
    <w:rsid w:val="00467438"/>
    <w:rsid w:val="0046753B"/>
    <w:rsid w:val="00467751"/>
    <w:rsid w:val="004678D7"/>
    <w:rsid w:val="004678D9"/>
    <w:rsid w:val="00467C08"/>
    <w:rsid w:val="00470275"/>
    <w:rsid w:val="00470397"/>
    <w:rsid w:val="004704C5"/>
    <w:rsid w:val="00470BFD"/>
    <w:rsid w:val="00470C1B"/>
    <w:rsid w:val="00470C55"/>
    <w:rsid w:val="00470F8E"/>
    <w:rsid w:val="00471234"/>
    <w:rsid w:val="00471309"/>
    <w:rsid w:val="00471D23"/>
    <w:rsid w:val="00471F9D"/>
    <w:rsid w:val="0047209C"/>
    <w:rsid w:val="004722DC"/>
    <w:rsid w:val="0047244D"/>
    <w:rsid w:val="0047269F"/>
    <w:rsid w:val="00472912"/>
    <w:rsid w:val="00472AAF"/>
    <w:rsid w:val="00472BDD"/>
    <w:rsid w:val="00472D06"/>
    <w:rsid w:val="00472D76"/>
    <w:rsid w:val="00473579"/>
    <w:rsid w:val="004738D2"/>
    <w:rsid w:val="0047395F"/>
    <w:rsid w:val="00473B14"/>
    <w:rsid w:val="00473C8C"/>
    <w:rsid w:val="00473D51"/>
    <w:rsid w:val="004741F5"/>
    <w:rsid w:val="0047468E"/>
    <w:rsid w:val="00474B15"/>
    <w:rsid w:val="00474BAF"/>
    <w:rsid w:val="00474C75"/>
    <w:rsid w:val="00474E96"/>
    <w:rsid w:val="00475078"/>
    <w:rsid w:val="004750E6"/>
    <w:rsid w:val="0047515B"/>
    <w:rsid w:val="0047532A"/>
    <w:rsid w:val="004754FB"/>
    <w:rsid w:val="004755D1"/>
    <w:rsid w:val="004755E6"/>
    <w:rsid w:val="00475648"/>
    <w:rsid w:val="0047565B"/>
    <w:rsid w:val="00475C88"/>
    <w:rsid w:val="00475E92"/>
    <w:rsid w:val="00476579"/>
    <w:rsid w:val="00476715"/>
    <w:rsid w:val="004768FF"/>
    <w:rsid w:val="004769C7"/>
    <w:rsid w:val="00476F7A"/>
    <w:rsid w:val="004777A3"/>
    <w:rsid w:val="004778C3"/>
    <w:rsid w:val="00477909"/>
    <w:rsid w:val="00477945"/>
    <w:rsid w:val="00477B3D"/>
    <w:rsid w:val="00477D98"/>
    <w:rsid w:val="00477E3D"/>
    <w:rsid w:val="00477E52"/>
    <w:rsid w:val="004803E2"/>
    <w:rsid w:val="00480527"/>
    <w:rsid w:val="0048057B"/>
    <w:rsid w:val="00480AC3"/>
    <w:rsid w:val="00480AE7"/>
    <w:rsid w:val="0048174F"/>
    <w:rsid w:val="00481791"/>
    <w:rsid w:val="00481A69"/>
    <w:rsid w:val="0048208F"/>
    <w:rsid w:val="004824AC"/>
    <w:rsid w:val="0048251A"/>
    <w:rsid w:val="00482734"/>
    <w:rsid w:val="00482963"/>
    <w:rsid w:val="00482B9E"/>
    <w:rsid w:val="00482BEA"/>
    <w:rsid w:val="00482FC6"/>
    <w:rsid w:val="004830CD"/>
    <w:rsid w:val="00483747"/>
    <w:rsid w:val="004838A5"/>
    <w:rsid w:val="004838D0"/>
    <w:rsid w:val="00483AA1"/>
    <w:rsid w:val="00483FC7"/>
    <w:rsid w:val="00484132"/>
    <w:rsid w:val="00484215"/>
    <w:rsid w:val="004843C5"/>
    <w:rsid w:val="00484566"/>
    <w:rsid w:val="00484845"/>
    <w:rsid w:val="00484D17"/>
    <w:rsid w:val="00484D20"/>
    <w:rsid w:val="00484FA1"/>
    <w:rsid w:val="00485248"/>
    <w:rsid w:val="004855EE"/>
    <w:rsid w:val="00485B96"/>
    <w:rsid w:val="00485F47"/>
    <w:rsid w:val="004861F2"/>
    <w:rsid w:val="0048650B"/>
    <w:rsid w:val="004868A8"/>
    <w:rsid w:val="004868F6"/>
    <w:rsid w:val="0048690F"/>
    <w:rsid w:val="00486A7A"/>
    <w:rsid w:val="00486D0B"/>
    <w:rsid w:val="00487193"/>
    <w:rsid w:val="00487274"/>
    <w:rsid w:val="00487303"/>
    <w:rsid w:val="0048789D"/>
    <w:rsid w:val="004878D3"/>
    <w:rsid w:val="004879EE"/>
    <w:rsid w:val="00490002"/>
    <w:rsid w:val="00490022"/>
    <w:rsid w:val="00490246"/>
    <w:rsid w:val="00490864"/>
    <w:rsid w:val="00490ADA"/>
    <w:rsid w:val="00490B77"/>
    <w:rsid w:val="00490CB7"/>
    <w:rsid w:val="00490CFB"/>
    <w:rsid w:val="00490FA3"/>
    <w:rsid w:val="00491046"/>
    <w:rsid w:val="004912F1"/>
    <w:rsid w:val="004915F2"/>
    <w:rsid w:val="00491667"/>
    <w:rsid w:val="00491A75"/>
    <w:rsid w:val="004921F1"/>
    <w:rsid w:val="00492C35"/>
    <w:rsid w:val="00493184"/>
    <w:rsid w:val="00493493"/>
    <w:rsid w:val="00493597"/>
    <w:rsid w:val="004938AE"/>
    <w:rsid w:val="00493C08"/>
    <w:rsid w:val="00493D82"/>
    <w:rsid w:val="00493E8C"/>
    <w:rsid w:val="0049409F"/>
    <w:rsid w:val="004944FF"/>
    <w:rsid w:val="00494711"/>
    <w:rsid w:val="004947FC"/>
    <w:rsid w:val="004948BA"/>
    <w:rsid w:val="00494AEF"/>
    <w:rsid w:val="00494D75"/>
    <w:rsid w:val="00495065"/>
    <w:rsid w:val="00495123"/>
    <w:rsid w:val="00495843"/>
    <w:rsid w:val="00495B6F"/>
    <w:rsid w:val="00495C20"/>
    <w:rsid w:val="00495EE8"/>
    <w:rsid w:val="00496362"/>
    <w:rsid w:val="004965C6"/>
    <w:rsid w:val="004965EE"/>
    <w:rsid w:val="00496629"/>
    <w:rsid w:val="0049671D"/>
    <w:rsid w:val="0049682F"/>
    <w:rsid w:val="00496C9C"/>
    <w:rsid w:val="00497551"/>
    <w:rsid w:val="004975BA"/>
    <w:rsid w:val="0049768E"/>
    <w:rsid w:val="00497737"/>
    <w:rsid w:val="00497B6F"/>
    <w:rsid w:val="004A0288"/>
    <w:rsid w:val="004A05DA"/>
    <w:rsid w:val="004A064F"/>
    <w:rsid w:val="004A09AE"/>
    <w:rsid w:val="004A0B48"/>
    <w:rsid w:val="004A0B89"/>
    <w:rsid w:val="004A0E04"/>
    <w:rsid w:val="004A0F2E"/>
    <w:rsid w:val="004A1270"/>
    <w:rsid w:val="004A14CA"/>
    <w:rsid w:val="004A1675"/>
    <w:rsid w:val="004A16F5"/>
    <w:rsid w:val="004A19BC"/>
    <w:rsid w:val="004A1CB3"/>
    <w:rsid w:val="004A1CCC"/>
    <w:rsid w:val="004A1D68"/>
    <w:rsid w:val="004A2297"/>
    <w:rsid w:val="004A2442"/>
    <w:rsid w:val="004A269B"/>
    <w:rsid w:val="004A27A7"/>
    <w:rsid w:val="004A2EC5"/>
    <w:rsid w:val="004A2FC8"/>
    <w:rsid w:val="004A3178"/>
    <w:rsid w:val="004A32B6"/>
    <w:rsid w:val="004A3366"/>
    <w:rsid w:val="004A34C6"/>
    <w:rsid w:val="004A393B"/>
    <w:rsid w:val="004A3CE7"/>
    <w:rsid w:val="004A41DF"/>
    <w:rsid w:val="004A424A"/>
    <w:rsid w:val="004A43CB"/>
    <w:rsid w:val="004A43E9"/>
    <w:rsid w:val="004A482F"/>
    <w:rsid w:val="004A5758"/>
    <w:rsid w:val="004A5809"/>
    <w:rsid w:val="004A5D40"/>
    <w:rsid w:val="004A5E95"/>
    <w:rsid w:val="004A6004"/>
    <w:rsid w:val="004A6315"/>
    <w:rsid w:val="004A6429"/>
    <w:rsid w:val="004A68FC"/>
    <w:rsid w:val="004A6B2B"/>
    <w:rsid w:val="004A6F18"/>
    <w:rsid w:val="004A6F9E"/>
    <w:rsid w:val="004A76AC"/>
    <w:rsid w:val="004A7985"/>
    <w:rsid w:val="004A7AC9"/>
    <w:rsid w:val="004A7D25"/>
    <w:rsid w:val="004A7D32"/>
    <w:rsid w:val="004B022D"/>
    <w:rsid w:val="004B0477"/>
    <w:rsid w:val="004B0482"/>
    <w:rsid w:val="004B055A"/>
    <w:rsid w:val="004B060A"/>
    <w:rsid w:val="004B0804"/>
    <w:rsid w:val="004B099A"/>
    <w:rsid w:val="004B13BA"/>
    <w:rsid w:val="004B142B"/>
    <w:rsid w:val="004B15CA"/>
    <w:rsid w:val="004B166D"/>
    <w:rsid w:val="004B17C0"/>
    <w:rsid w:val="004B19F9"/>
    <w:rsid w:val="004B1D87"/>
    <w:rsid w:val="004B1E31"/>
    <w:rsid w:val="004B1F51"/>
    <w:rsid w:val="004B22D6"/>
    <w:rsid w:val="004B23E2"/>
    <w:rsid w:val="004B2AE3"/>
    <w:rsid w:val="004B2BDD"/>
    <w:rsid w:val="004B2F20"/>
    <w:rsid w:val="004B3810"/>
    <w:rsid w:val="004B3A49"/>
    <w:rsid w:val="004B3AF6"/>
    <w:rsid w:val="004B3C7E"/>
    <w:rsid w:val="004B42C8"/>
    <w:rsid w:val="004B441A"/>
    <w:rsid w:val="004B44CF"/>
    <w:rsid w:val="004B46D9"/>
    <w:rsid w:val="004B49B1"/>
    <w:rsid w:val="004B4C8C"/>
    <w:rsid w:val="004B4D31"/>
    <w:rsid w:val="004B5172"/>
    <w:rsid w:val="004B51D2"/>
    <w:rsid w:val="004B5484"/>
    <w:rsid w:val="004B5683"/>
    <w:rsid w:val="004B5753"/>
    <w:rsid w:val="004B57B6"/>
    <w:rsid w:val="004B5BE2"/>
    <w:rsid w:val="004B61DF"/>
    <w:rsid w:val="004B6519"/>
    <w:rsid w:val="004B6549"/>
    <w:rsid w:val="004B660F"/>
    <w:rsid w:val="004B66AE"/>
    <w:rsid w:val="004B6C24"/>
    <w:rsid w:val="004B6DEC"/>
    <w:rsid w:val="004B7087"/>
    <w:rsid w:val="004B7116"/>
    <w:rsid w:val="004B73E6"/>
    <w:rsid w:val="004B74EC"/>
    <w:rsid w:val="004B7837"/>
    <w:rsid w:val="004B7898"/>
    <w:rsid w:val="004B7A21"/>
    <w:rsid w:val="004B7B6A"/>
    <w:rsid w:val="004C000E"/>
    <w:rsid w:val="004C0301"/>
    <w:rsid w:val="004C0359"/>
    <w:rsid w:val="004C03A0"/>
    <w:rsid w:val="004C0549"/>
    <w:rsid w:val="004C0793"/>
    <w:rsid w:val="004C096D"/>
    <w:rsid w:val="004C0B34"/>
    <w:rsid w:val="004C0CAA"/>
    <w:rsid w:val="004C0D83"/>
    <w:rsid w:val="004C0DDB"/>
    <w:rsid w:val="004C1109"/>
    <w:rsid w:val="004C12C9"/>
    <w:rsid w:val="004C152A"/>
    <w:rsid w:val="004C160E"/>
    <w:rsid w:val="004C16E2"/>
    <w:rsid w:val="004C1AFB"/>
    <w:rsid w:val="004C201B"/>
    <w:rsid w:val="004C2060"/>
    <w:rsid w:val="004C20C3"/>
    <w:rsid w:val="004C2117"/>
    <w:rsid w:val="004C2122"/>
    <w:rsid w:val="004C219C"/>
    <w:rsid w:val="004C23E4"/>
    <w:rsid w:val="004C2871"/>
    <w:rsid w:val="004C2ADE"/>
    <w:rsid w:val="004C2D0C"/>
    <w:rsid w:val="004C2D4D"/>
    <w:rsid w:val="004C2E0F"/>
    <w:rsid w:val="004C33F2"/>
    <w:rsid w:val="004C3672"/>
    <w:rsid w:val="004C39AF"/>
    <w:rsid w:val="004C4390"/>
    <w:rsid w:val="004C43CE"/>
    <w:rsid w:val="004C45EB"/>
    <w:rsid w:val="004C4A20"/>
    <w:rsid w:val="004C4B8F"/>
    <w:rsid w:val="004C4C1A"/>
    <w:rsid w:val="004C4E1B"/>
    <w:rsid w:val="004C522A"/>
    <w:rsid w:val="004C526B"/>
    <w:rsid w:val="004C551D"/>
    <w:rsid w:val="004C5928"/>
    <w:rsid w:val="004C5DF7"/>
    <w:rsid w:val="004C5F30"/>
    <w:rsid w:val="004C603A"/>
    <w:rsid w:val="004C61B8"/>
    <w:rsid w:val="004C690F"/>
    <w:rsid w:val="004C6E0D"/>
    <w:rsid w:val="004C6FF9"/>
    <w:rsid w:val="004C710E"/>
    <w:rsid w:val="004C71A5"/>
    <w:rsid w:val="004C7591"/>
    <w:rsid w:val="004C7650"/>
    <w:rsid w:val="004C7726"/>
    <w:rsid w:val="004C7731"/>
    <w:rsid w:val="004C794E"/>
    <w:rsid w:val="004C7BD4"/>
    <w:rsid w:val="004D00CC"/>
    <w:rsid w:val="004D0251"/>
    <w:rsid w:val="004D06B2"/>
    <w:rsid w:val="004D06C7"/>
    <w:rsid w:val="004D12AF"/>
    <w:rsid w:val="004D12DF"/>
    <w:rsid w:val="004D141C"/>
    <w:rsid w:val="004D142E"/>
    <w:rsid w:val="004D1C60"/>
    <w:rsid w:val="004D1C81"/>
    <w:rsid w:val="004D1D56"/>
    <w:rsid w:val="004D1F9A"/>
    <w:rsid w:val="004D204A"/>
    <w:rsid w:val="004D21D7"/>
    <w:rsid w:val="004D2A89"/>
    <w:rsid w:val="004D2B27"/>
    <w:rsid w:val="004D2DB0"/>
    <w:rsid w:val="004D3370"/>
    <w:rsid w:val="004D38CC"/>
    <w:rsid w:val="004D3D39"/>
    <w:rsid w:val="004D3FCD"/>
    <w:rsid w:val="004D4367"/>
    <w:rsid w:val="004D4390"/>
    <w:rsid w:val="004D463D"/>
    <w:rsid w:val="004D4716"/>
    <w:rsid w:val="004D4747"/>
    <w:rsid w:val="004D4890"/>
    <w:rsid w:val="004D4C4B"/>
    <w:rsid w:val="004D4DB8"/>
    <w:rsid w:val="004D4F48"/>
    <w:rsid w:val="004D4F78"/>
    <w:rsid w:val="004D50C1"/>
    <w:rsid w:val="004D532D"/>
    <w:rsid w:val="004D54DC"/>
    <w:rsid w:val="004D57AE"/>
    <w:rsid w:val="004D5803"/>
    <w:rsid w:val="004D58B6"/>
    <w:rsid w:val="004D5AAB"/>
    <w:rsid w:val="004D5B72"/>
    <w:rsid w:val="004D5F77"/>
    <w:rsid w:val="004D6092"/>
    <w:rsid w:val="004D6189"/>
    <w:rsid w:val="004D6264"/>
    <w:rsid w:val="004D6839"/>
    <w:rsid w:val="004D6942"/>
    <w:rsid w:val="004D6DC3"/>
    <w:rsid w:val="004D734F"/>
    <w:rsid w:val="004D7480"/>
    <w:rsid w:val="004D7597"/>
    <w:rsid w:val="004D75AC"/>
    <w:rsid w:val="004D79B4"/>
    <w:rsid w:val="004D7E46"/>
    <w:rsid w:val="004E00AB"/>
    <w:rsid w:val="004E06CC"/>
    <w:rsid w:val="004E06E2"/>
    <w:rsid w:val="004E07AE"/>
    <w:rsid w:val="004E0835"/>
    <w:rsid w:val="004E09D8"/>
    <w:rsid w:val="004E0B80"/>
    <w:rsid w:val="004E0DA3"/>
    <w:rsid w:val="004E106F"/>
    <w:rsid w:val="004E128C"/>
    <w:rsid w:val="004E1440"/>
    <w:rsid w:val="004E1976"/>
    <w:rsid w:val="004E1AFA"/>
    <w:rsid w:val="004E23A8"/>
    <w:rsid w:val="004E2673"/>
    <w:rsid w:val="004E2750"/>
    <w:rsid w:val="004E282A"/>
    <w:rsid w:val="004E2900"/>
    <w:rsid w:val="004E2B3C"/>
    <w:rsid w:val="004E3059"/>
    <w:rsid w:val="004E32F2"/>
    <w:rsid w:val="004E38BC"/>
    <w:rsid w:val="004E38F1"/>
    <w:rsid w:val="004E3AA7"/>
    <w:rsid w:val="004E3E0D"/>
    <w:rsid w:val="004E3E75"/>
    <w:rsid w:val="004E3F0D"/>
    <w:rsid w:val="004E420E"/>
    <w:rsid w:val="004E4519"/>
    <w:rsid w:val="004E463F"/>
    <w:rsid w:val="004E468D"/>
    <w:rsid w:val="004E46DD"/>
    <w:rsid w:val="004E4B92"/>
    <w:rsid w:val="004E4D00"/>
    <w:rsid w:val="004E4FE0"/>
    <w:rsid w:val="004E538F"/>
    <w:rsid w:val="004E5619"/>
    <w:rsid w:val="004E596A"/>
    <w:rsid w:val="004E5AEB"/>
    <w:rsid w:val="004E5F96"/>
    <w:rsid w:val="004E6111"/>
    <w:rsid w:val="004E6197"/>
    <w:rsid w:val="004E62D9"/>
    <w:rsid w:val="004E6496"/>
    <w:rsid w:val="004E65B8"/>
    <w:rsid w:val="004E6E7F"/>
    <w:rsid w:val="004E6F91"/>
    <w:rsid w:val="004E70B3"/>
    <w:rsid w:val="004E71EB"/>
    <w:rsid w:val="004E742F"/>
    <w:rsid w:val="004E76D8"/>
    <w:rsid w:val="004E793D"/>
    <w:rsid w:val="004E7D5B"/>
    <w:rsid w:val="004E7D98"/>
    <w:rsid w:val="004E7E8A"/>
    <w:rsid w:val="004E7F3B"/>
    <w:rsid w:val="004E7FF1"/>
    <w:rsid w:val="004F01AA"/>
    <w:rsid w:val="004F01F5"/>
    <w:rsid w:val="004F0283"/>
    <w:rsid w:val="004F0307"/>
    <w:rsid w:val="004F0868"/>
    <w:rsid w:val="004F091F"/>
    <w:rsid w:val="004F09C7"/>
    <w:rsid w:val="004F0A84"/>
    <w:rsid w:val="004F0B5A"/>
    <w:rsid w:val="004F0B5D"/>
    <w:rsid w:val="004F0B6A"/>
    <w:rsid w:val="004F0D5C"/>
    <w:rsid w:val="004F0ED3"/>
    <w:rsid w:val="004F12BA"/>
    <w:rsid w:val="004F138F"/>
    <w:rsid w:val="004F1463"/>
    <w:rsid w:val="004F146D"/>
    <w:rsid w:val="004F14CF"/>
    <w:rsid w:val="004F16B5"/>
    <w:rsid w:val="004F1992"/>
    <w:rsid w:val="004F1D6A"/>
    <w:rsid w:val="004F1FA9"/>
    <w:rsid w:val="004F24A7"/>
    <w:rsid w:val="004F25C2"/>
    <w:rsid w:val="004F28E7"/>
    <w:rsid w:val="004F28F1"/>
    <w:rsid w:val="004F2A84"/>
    <w:rsid w:val="004F2C3D"/>
    <w:rsid w:val="004F2EC7"/>
    <w:rsid w:val="004F32F8"/>
    <w:rsid w:val="004F3541"/>
    <w:rsid w:val="004F363C"/>
    <w:rsid w:val="004F37B8"/>
    <w:rsid w:val="004F3ECD"/>
    <w:rsid w:val="004F3EFB"/>
    <w:rsid w:val="004F3FC4"/>
    <w:rsid w:val="004F404D"/>
    <w:rsid w:val="004F409F"/>
    <w:rsid w:val="004F44EA"/>
    <w:rsid w:val="004F4856"/>
    <w:rsid w:val="004F4ADB"/>
    <w:rsid w:val="004F4B3B"/>
    <w:rsid w:val="004F4BEC"/>
    <w:rsid w:val="004F4D1F"/>
    <w:rsid w:val="004F529E"/>
    <w:rsid w:val="004F540E"/>
    <w:rsid w:val="004F550C"/>
    <w:rsid w:val="004F5762"/>
    <w:rsid w:val="004F5A82"/>
    <w:rsid w:val="004F5AB0"/>
    <w:rsid w:val="004F5C3B"/>
    <w:rsid w:val="004F5D2C"/>
    <w:rsid w:val="004F5D3E"/>
    <w:rsid w:val="004F5EB5"/>
    <w:rsid w:val="004F5EE1"/>
    <w:rsid w:val="004F6048"/>
    <w:rsid w:val="004F670B"/>
    <w:rsid w:val="004F6A58"/>
    <w:rsid w:val="004F7313"/>
    <w:rsid w:val="004F745D"/>
    <w:rsid w:val="004F7782"/>
    <w:rsid w:val="004F789A"/>
    <w:rsid w:val="004F7B00"/>
    <w:rsid w:val="004F7E52"/>
    <w:rsid w:val="005002AC"/>
    <w:rsid w:val="005008F9"/>
    <w:rsid w:val="00500E37"/>
    <w:rsid w:val="00501105"/>
    <w:rsid w:val="00501D2A"/>
    <w:rsid w:val="00501D4E"/>
    <w:rsid w:val="00501D7F"/>
    <w:rsid w:val="00501F64"/>
    <w:rsid w:val="00502139"/>
    <w:rsid w:val="00502327"/>
    <w:rsid w:val="00502429"/>
    <w:rsid w:val="0050259C"/>
    <w:rsid w:val="00502768"/>
    <w:rsid w:val="005027F0"/>
    <w:rsid w:val="00502B90"/>
    <w:rsid w:val="00503023"/>
    <w:rsid w:val="00503033"/>
    <w:rsid w:val="00503659"/>
    <w:rsid w:val="00503884"/>
    <w:rsid w:val="00503A44"/>
    <w:rsid w:val="00503B19"/>
    <w:rsid w:val="00503C9F"/>
    <w:rsid w:val="00503D77"/>
    <w:rsid w:val="00503E22"/>
    <w:rsid w:val="00503E23"/>
    <w:rsid w:val="00503F7C"/>
    <w:rsid w:val="00504030"/>
    <w:rsid w:val="0050438D"/>
    <w:rsid w:val="0050451F"/>
    <w:rsid w:val="00504947"/>
    <w:rsid w:val="00504C69"/>
    <w:rsid w:val="00504EA1"/>
    <w:rsid w:val="00504EF8"/>
    <w:rsid w:val="0050555C"/>
    <w:rsid w:val="005058B4"/>
    <w:rsid w:val="00505A4E"/>
    <w:rsid w:val="005069B7"/>
    <w:rsid w:val="00506DA9"/>
    <w:rsid w:val="0050760B"/>
    <w:rsid w:val="00507695"/>
    <w:rsid w:val="005076C5"/>
    <w:rsid w:val="00507896"/>
    <w:rsid w:val="00507F55"/>
    <w:rsid w:val="0051075F"/>
    <w:rsid w:val="00510EEB"/>
    <w:rsid w:val="005110B7"/>
    <w:rsid w:val="005110EF"/>
    <w:rsid w:val="00511117"/>
    <w:rsid w:val="00511384"/>
    <w:rsid w:val="00511449"/>
    <w:rsid w:val="005117EA"/>
    <w:rsid w:val="00511CA0"/>
    <w:rsid w:val="00511D5F"/>
    <w:rsid w:val="00511F3B"/>
    <w:rsid w:val="005120BD"/>
    <w:rsid w:val="00512674"/>
    <w:rsid w:val="005126D4"/>
    <w:rsid w:val="00512880"/>
    <w:rsid w:val="00512A82"/>
    <w:rsid w:val="00512B7C"/>
    <w:rsid w:val="00512CBA"/>
    <w:rsid w:val="00512CD4"/>
    <w:rsid w:val="00512EAD"/>
    <w:rsid w:val="005130BB"/>
    <w:rsid w:val="00513190"/>
    <w:rsid w:val="005131A6"/>
    <w:rsid w:val="00513424"/>
    <w:rsid w:val="005135CA"/>
    <w:rsid w:val="005139AD"/>
    <w:rsid w:val="00513BFD"/>
    <w:rsid w:val="00513D21"/>
    <w:rsid w:val="00513F89"/>
    <w:rsid w:val="0051412C"/>
    <w:rsid w:val="00514737"/>
    <w:rsid w:val="005147C7"/>
    <w:rsid w:val="00514823"/>
    <w:rsid w:val="005149C0"/>
    <w:rsid w:val="00514E94"/>
    <w:rsid w:val="00515242"/>
    <w:rsid w:val="005153D5"/>
    <w:rsid w:val="00515946"/>
    <w:rsid w:val="00515D09"/>
    <w:rsid w:val="00515E2E"/>
    <w:rsid w:val="00515E41"/>
    <w:rsid w:val="005162DD"/>
    <w:rsid w:val="00516405"/>
    <w:rsid w:val="0051679F"/>
    <w:rsid w:val="00516AC3"/>
    <w:rsid w:val="005173D1"/>
    <w:rsid w:val="005174C9"/>
    <w:rsid w:val="005174F5"/>
    <w:rsid w:val="00517A5F"/>
    <w:rsid w:val="00517BE6"/>
    <w:rsid w:val="00517E88"/>
    <w:rsid w:val="00517F41"/>
    <w:rsid w:val="005207A2"/>
    <w:rsid w:val="0052089D"/>
    <w:rsid w:val="00520BA4"/>
    <w:rsid w:val="00520C65"/>
    <w:rsid w:val="005210D0"/>
    <w:rsid w:val="00521200"/>
    <w:rsid w:val="0052127C"/>
    <w:rsid w:val="0052147E"/>
    <w:rsid w:val="00521559"/>
    <w:rsid w:val="00521B5E"/>
    <w:rsid w:val="00521BB1"/>
    <w:rsid w:val="00521C91"/>
    <w:rsid w:val="00521CA5"/>
    <w:rsid w:val="00521ED6"/>
    <w:rsid w:val="005222A2"/>
    <w:rsid w:val="00522828"/>
    <w:rsid w:val="00522A07"/>
    <w:rsid w:val="00522B92"/>
    <w:rsid w:val="00522D4A"/>
    <w:rsid w:val="00523038"/>
    <w:rsid w:val="0052308A"/>
    <w:rsid w:val="005231E7"/>
    <w:rsid w:val="00523562"/>
    <w:rsid w:val="00523851"/>
    <w:rsid w:val="00523998"/>
    <w:rsid w:val="005239BD"/>
    <w:rsid w:val="00523DF5"/>
    <w:rsid w:val="00523EA5"/>
    <w:rsid w:val="0052469E"/>
    <w:rsid w:val="0052494F"/>
    <w:rsid w:val="00524A22"/>
    <w:rsid w:val="00525040"/>
    <w:rsid w:val="0052526D"/>
    <w:rsid w:val="00525332"/>
    <w:rsid w:val="0052539A"/>
    <w:rsid w:val="0052546B"/>
    <w:rsid w:val="005254C0"/>
    <w:rsid w:val="00525635"/>
    <w:rsid w:val="0052566B"/>
    <w:rsid w:val="00525955"/>
    <w:rsid w:val="00525EB5"/>
    <w:rsid w:val="00526100"/>
    <w:rsid w:val="0052648D"/>
    <w:rsid w:val="00526D58"/>
    <w:rsid w:val="0052713D"/>
    <w:rsid w:val="0052719D"/>
    <w:rsid w:val="0052780B"/>
    <w:rsid w:val="00527934"/>
    <w:rsid w:val="00527BAE"/>
    <w:rsid w:val="00527D4D"/>
    <w:rsid w:val="00527FCC"/>
    <w:rsid w:val="005300EB"/>
    <w:rsid w:val="005303A9"/>
    <w:rsid w:val="005306D8"/>
    <w:rsid w:val="0053072D"/>
    <w:rsid w:val="00530A96"/>
    <w:rsid w:val="00530A97"/>
    <w:rsid w:val="00530E2E"/>
    <w:rsid w:val="00530EAB"/>
    <w:rsid w:val="005310C1"/>
    <w:rsid w:val="005311F3"/>
    <w:rsid w:val="005314FA"/>
    <w:rsid w:val="005317A3"/>
    <w:rsid w:val="00531BE7"/>
    <w:rsid w:val="00531C36"/>
    <w:rsid w:val="00531F52"/>
    <w:rsid w:val="005320A1"/>
    <w:rsid w:val="00532595"/>
    <w:rsid w:val="005326C0"/>
    <w:rsid w:val="0053284B"/>
    <w:rsid w:val="00532BFF"/>
    <w:rsid w:val="00532DAE"/>
    <w:rsid w:val="0053317A"/>
    <w:rsid w:val="00533181"/>
    <w:rsid w:val="005332A2"/>
    <w:rsid w:val="0053396A"/>
    <w:rsid w:val="00533C3C"/>
    <w:rsid w:val="00534560"/>
    <w:rsid w:val="005345BD"/>
    <w:rsid w:val="005346AC"/>
    <w:rsid w:val="0053470C"/>
    <w:rsid w:val="00534863"/>
    <w:rsid w:val="00534A7C"/>
    <w:rsid w:val="00535022"/>
    <w:rsid w:val="005350AD"/>
    <w:rsid w:val="00535300"/>
    <w:rsid w:val="0053536C"/>
    <w:rsid w:val="0053539E"/>
    <w:rsid w:val="005353D5"/>
    <w:rsid w:val="00535517"/>
    <w:rsid w:val="00535974"/>
    <w:rsid w:val="0053597F"/>
    <w:rsid w:val="00535990"/>
    <w:rsid w:val="00535ADE"/>
    <w:rsid w:val="00535BFA"/>
    <w:rsid w:val="005362E6"/>
    <w:rsid w:val="00536306"/>
    <w:rsid w:val="0053638D"/>
    <w:rsid w:val="005363DA"/>
    <w:rsid w:val="005369F2"/>
    <w:rsid w:val="00536F86"/>
    <w:rsid w:val="00537152"/>
    <w:rsid w:val="0053787F"/>
    <w:rsid w:val="005378A0"/>
    <w:rsid w:val="005379CE"/>
    <w:rsid w:val="00537A62"/>
    <w:rsid w:val="00537CFB"/>
    <w:rsid w:val="00537E44"/>
    <w:rsid w:val="00540080"/>
    <w:rsid w:val="0054038A"/>
    <w:rsid w:val="005404B3"/>
    <w:rsid w:val="00540724"/>
    <w:rsid w:val="00540B8D"/>
    <w:rsid w:val="00541286"/>
    <w:rsid w:val="00541557"/>
    <w:rsid w:val="00541790"/>
    <w:rsid w:val="00541EB0"/>
    <w:rsid w:val="005425E5"/>
    <w:rsid w:val="00542B5E"/>
    <w:rsid w:val="00542D69"/>
    <w:rsid w:val="005434DC"/>
    <w:rsid w:val="0054400A"/>
    <w:rsid w:val="005446D1"/>
    <w:rsid w:val="00544869"/>
    <w:rsid w:val="00544BDA"/>
    <w:rsid w:val="00545252"/>
    <w:rsid w:val="005455E0"/>
    <w:rsid w:val="0054565E"/>
    <w:rsid w:val="00545722"/>
    <w:rsid w:val="00545FE9"/>
    <w:rsid w:val="00546180"/>
    <w:rsid w:val="00546BF9"/>
    <w:rsid w:val="00546FA1"/>
    <w:rsid w:val="00546FB8"/>
    <w:rsid w:val="00547120"/>
    <w:rsid w:val="00547695"/>
    <w:rsid w:val="005478B5"/>
    <w:rsid w:val="00547CE3"/>
    <w:rsid w:val="00547D96"/>
    <w:rsid w:val="00547E7C"/>
    <w:rsid w:val="00550299"/>
    <w:rsid w:val="005505B0"/>
    <w:rsid w:val="00550881"/>
    <w:rsid w:val="00550ABF"/>
    <w:rsid w:val="00550BC1"/>
    <w:rsid w:val="00550DAC"/>
    <w:rsid w:val="00551147"/>
    <w:rsid w:val="00551B3D"/>
    <w:rsid w:val="00551B75"/>
    <w:rsid w:val="00551E7F"/>
    <w:rsid w:val="005524A3"/>
    <w:rsid w:val="0055272B"/>
    <w:rsid w:val="00553413"/>
    <w:rsid w:val="0055373C"/>
    <w:rsid w:val="00553936"/>
    <w:rsid w:val="00553B74"/>
    <w:rsid w:val="00554053"/>
    <w:rsid w:val="00554069"/>
    <w:rsid w:val="005543AC"/>
    <w:rsid w:val="00554660"/>
    <w:rsid w:val="005548ED"/>
    <w:rsid w:val="00554973"/>
    <w:rsid w:val="00554A38"/>
    <w:rsid w:val="00554ADF"/>
    <w:rsid w:val="00554BF8"/>
    <w:rsid w:val="005551CF"/>
    <w:rsid w:val="005556BC"/>
    <w:rsid w:val="005559C3"/>
    <w:rsid w:val="0055607F"/>
    <w:rsid w:val="00556571"/>
    <w:rsid w:val="00556B4E"/>
    <w:rsid w:val="00556C99"/>
    <w:rsid w:val="005573AC"/>
    <w:rsid w:val="00557584"/>
    <w:rsid w:val="0055763B"/>
    <w:rsid w:val="00557F0D"/>
    <w:rsid w:val="0056005E"/>
    <w:rsid w:val="0056037D"/>
    <w:rsid w:val="0056041C"/>
    <w:rsid w:val="005605A0"/>
    <w:rsid w:val="00560724"/>
    <w:rsid w:val="00560ACD"/>
    <w:rsid w:val="00560F62"/>
    <w:rsid w:val="00561172"/>
    <w:rsid w:val="005619AF"/>
    <w:rsid w:val="00561F55"/>
    <w:rsid w:val="00562047"/>
    <w:rsid w:val="00562441"/>
    <w:rsid w:val="005627AF"/>
    <w:rsid w:val="0056280A"/>
    <w:rsid w:val="005632D2"/>
    <w:rsid w:val="005633E2"/>
    <w:rsid w:val="005636C1"/>
    <w:rsid w:val="00563711"/>
    <w:rsid w:val="005637FC"/>
    <w:rsid w:val="0056383A"/>
    <w:rsid w:val="005640EB"/>
    <w:rsid w:val="00564616"/>
    <w:rsid w:val="005648D2"/>
    <w:rsid w:val="00564B38"/>
    <w:rsid w:val="00564BD6"/>
    <w:rsid w:val="00564C2A"/>
    <w:rsid w:val="00564CC0"/>
    <w:rsid w:val="00564D11"/>
    <w:rsid w:val="00564F99"/>
    <w:rsid w:val="00565018"/>
    <w:rsid w:val="00565302"/>
    <w:rsid w:val="00565488"/>
    <w:rsid w:val="00565DDF"/>
    <w:rsid w:val="00565EDE"/>
    <w:rsid w:val="00566586"/>
    <w:rsid w:val="00566688"/>
    <w:rsid w:val="00566991"/>
    <w:rsid w:val="00566B6B"/>
    <w:rsid w:val="00566D6C"/>
    <w:rsid w:val="00566E0C"/>
    <w:rsid w:val="00566E35"/>
    <w:rsid w:val="005671AB"/>
    <w:rsid w:val="00567684"/>
    <w:rsid w:val="005676E2"/>
    <w:rsid w:val="00567745"/>
    <w:rsid w:val="005678BC"/>
    <w:rsid w:val="00567B67"/>
    <w:rsid w:val="005700C2"/>
    <w:rsid w:val="005705C2"/>
    <w:rsid w:val="005708E8"/>
    <w:rsid w:val="00570A14"/>
    <w:rsid w:val="00570C2B"/>
    <w:rsid w:val="00570D56"/>
    <w:rsid w:val="00570DEB"/>
    <w:rsid w:val="00570E4B"/>
    <w:rsid w:val="00570F82"/>
    <w:rsid w:val="00571086"/>
    <w:rsid w:val="005712E5"/>
    <w:rsid w:val="00571785"/>
    <w:rsid w:val="00571865"/>
    <w:rsid w:val="0057193F"/>
    <w:rsid w:val="00571A52"/>
    <w:rsid w:val="00571BB3"/>
    <w:rsid w:val="00571C6D"/>
    <w:rsid w:val="00571DA7"/>
    <w:rsid w:val="00571DCE"/>
    <w:rsid w:val="00572127"/>
    <w:rsid w:val="0057226B"/>
    <w:rsid w:val="00572461"/>
    <w:rsid w:val="0057274C"/>
    <w:rsid w:val="00572A73"/>
    <w:rsid w:val="0057303C"/>
    <w:rsid w:val="0057321B"/>
    <w:rsid w:val="005735D8"/>
    <w:rsid w:val="00573679"/>
    <w:rsid w:val="00573B91"/>
    <w:rsid w:val="00573B92"/>
    <w:rsid w:val="00574135"/>
    <w:rsid w:val="00574437"/>
    <w:rsid w:val="005748B5"/>
    <w:rsid w:val="00574BB5"/>
    <w:rsid w:val="00574CDE"/>
    <w:rsid w:val="005750DF"/>
    <w:rsid w:val="005751F1"/>
    <w:rsid w:val="00575345"/>
    <w:rsid w:val="005756A8"/>
    <w:rsid w:val="0057581D"/>
    <w:rsid w:val="00575DBA"/>
    <w:rsid w:val="00575F3A"/>
    <w:rsid w:val="00576078"/>
    <w:rsid w:val="0057627E"/>
    <w:rsid w:val="005763B3"/>
    <w:rsid w:val="00576437"/>
    <w:rsid w:val="00576561"/>
    <w:rsid w:val="00576585"/>
    <w:rsid w:val="00576652"/>
    <w:rsid w:val="00576663"/>
    <w:rsid w:val="005767D8"/>
    <w:rsid w:val="00576878"/>
    <w:rsid w:val="00576A0D"/>
    <w:rsid w:val="00576B8D"/>
    <w:rsid w:val="005770A6"/>
    <w:rsid w:val="005778C3"/>
    <w:rsid w:val="005800D3"/>
    <w:rsid w:val="0058059C"/>
    <w:rsid w:val="005805BC"/>
    <w:rsid w:val="005805C0"/>
    <w:rsid w:val="005807D3"/>
    <w:rsid w:val="00580AF7"/>
    <w:rsid w:val="00580F18"/>
    <w:rsid w:val="00580F7B"/>
    <w:rsid w:val="0058157A"/>
    <w:rsid w:val="005815A6"/>
    <w:rsid w:val="005815F0"/>
    <w:rsid w:val="0058177F"/>
    <w:rsid w:val="00581930"/>
    <w:rsid w:val="00581C20"/>
    <w:rsid w:val="00581CE0"/>
    <w:rsid w:val="0058207F"/>
    <w:rsid w:val="0058284B"/>
    <w:rsid w:val="0058285B"/>
    <w:rsid w:val="00582C76"/>
    <w:rsid w:val="00582CA4"/>
    <w:rsid w:val="00582CC7"/>
    <w:rsid w:val="00582EF8"/>
    <w:rsid w:val="005831AB"/>
    <w:rsid w:val="00583251"/>
    <w:rsid w:val="005834AB"/>
    <w:rsid w:val="0058366C"/>
    <w:rsid w:val="00583A18"/>
    <w:rsid w:val="005840D1"/>
    <w:rsid w:val="0058446F"/>
    <w:rsid w:val="00584A30"/>
    <w:rsid w:val="00584CC5"/>
    <w:rsid w:val="00584EF7"/>
    <w:rsid w:val="00585398"/>
    <w:rsid w:val="0058575C"/>
    <w:rsid w:val="005858EF"/>
    <w:rsid w:val="00585C7D"/>
    <w:rsid w:val="00585D7E"/>
    <w:rsid w:val="00585E31"/>
    <w:rsid w:val="00585E4F"/>
    <w:rsid w:val="00586C41"/>
    <w:rsid w:val="00587656"/>
    <w:rsid w:val="005877E8"/>
    <w:rsid w:val="00587CE2"/>
    <w:rsid w:val="0059015F"/>
    <w:rsid w:val="00590285"/>
    <w:rsid w:val="005903B4"/>
    <w:rsid w:val="005904A2"/>
    <w:rsid w:val="0059050A"/>
    <w:rsid w:val="00590A03"/>
    <w:rsid w:val="00590A5A"/>
    <w:rsid w:val="00590ABC"/>
    <w:rsid w:val="00590E89"/>
    <w:rsid w:val="00590EBB"/>
    <w:rsid w:val="005912CE"/>
    <w:rsid w:val="005914B7"/>
    <w:rsid w:val="00592177"/>
    <w:rsid w:val="0059249F"/>
    <w:rsid w:val="0059255A"/>
    <w:rsid w:val="005925F6"/>
    <w:rsid w:val="0059270A"/>
    <w:rsid w:val="00592781"/>
    <w:rsid w:val="005927F0"/>
    <w:rsid w:val="00592D76"/>
    <w:rsid w:val="0059321A"/>
    <w:rsid w:val="00593636"/>
    <w:rsid w:val="00593D0F"/>
    <w:rsid w:val="0059456B"/>
    <w:rsid w:val="005945B0"/>
    <w:rsid w:val="0059487A"/>
    <w:rsid w:val="00594A4B"/>
    <w:rsid w:val="00594EBF"/>
    <w:rsid w:val="005951BF"/>
    <w:rsid w:val="005955F0"/>
    <w:rsid w:val="0059578A"/>
    <w:rsid w:val="005958CD"/>
    <w:rsid w:val="00595951"/>
    <w:rsid w:val="00595C91"/>
    <w:rsid w:val="00595DC3"/>
    <w:rsid w:val="00595E1A"/>
    <w:rsid w:val="00596135"/>
    <w:rsid w:val="00596487"/>
    <w:rsid w:val="005964D2"/>
    <w:rsid w:val="0059673A"/>
    <w:rsid w:val="0059679E"/>
    <w:rsid w:val="005968DB"/>
    <w:rsid w:val="00596C15"/>
    <w:rsid w:val="00596C91"/>
    <w:rsid w:val="00596DDF"/>
    <w:rsid w:val="005971CD"/>
    <w:rsid w:val="005976D5"/>
    <w:rsid w:val="00597B9A"/>
    <w:rsid w:val="00597E36"/>
    <w:rsid w:val="005A0656"/>
    <w:rsid w:val="005A0A04"/>
    <w:rsid w:val="005A0B80"/>
    <w:rsid w:val="005A0BDF"/>
    <w:rsid w:val="005A1272"/>
    <w:rsid w:val="005A1939"/>
    <w:rsid w:val="005A1C49"/>
    <w:rsid w:val="005A1CF9"/>
    <w:rsid w:val="005A2723"/>
    <w:rsid w:val="005A2A4D"/>
    <w:rsid w:val="005A2CCE"/>
    <w:rsid w:val="005A3195"/>
    <w:rsid w:val="005A3267"/>
    <w:rsid w:val="005A369D"/>
    <w:rsid w:val="005A3851"/>
    <w:rsid w:val="005A38A8"/>
    <w:rsid w:val="005A38C4"/>
    <w:rsid w:val="005A38CF"/>
    <w:rsid w:val="005A3A5E"/>
    <w:rsid w:val="005A3C98"/>
    <w:rsid w:val="005A3E04"/>
    <w:rsid w:val="005A3FC8"/>
    <w:rsid w:val="005A40D0"/>
    <w:rsid w:val="005A4185"/>
    <w:rsid w:val="005A4342"/>
    <w:rsid w:val="005A4555"/>
    <w:rsid w:val="005A4666"/>
    <w:rsid w:val="005A47CE"/>
    <w:rsid w:val="005A4B6C"/>
    <w:rsid w:val="005A4DA0"/>
    <w:rsid w:val="005A567F"/>
    <w:rsid w:val="005A570F"/>
    <w:rsid w:val="005A57E4"/>
    <w:rsid w:val="005A5914"/>
    <w:rsid w:val="005A5E9C"/>
    <w:rsid w:val="005A5FA6"/>
    <w:rsid w:val="005A6221"/>
    <w:rsid w:val="005A63ED"/>
    <w:rsid w:val="005A691B"/>
    <w:rsid w:val="005A6B1F"/>
    <w:rsid w:val="005A6D76"/>
    <w:rsid w:val="005A7367"/>
    <w:rsid w:val="005A73C0"/>
    <w:rsid w:val="005A7490"/>
    <w:rsid w:val="005A786B"/>
    <w:rsid w:val="005B01DA"/>
    <w:rsid w:val="005B0470"/>
    <w:rsid w:val="005B0748"/>
    <w:rsid w:val="005B07A3"/>
    <w:rsid w:val="005B1275"/>
    <w:rsid w:val="005B135A"/>
    <w:rsid w:val="005B170C"/>
    <w:rsid w:val="005B1DBC"/>
    <w:rsid w:val="005B1E55"/>
    <w:rsid w:val="005B2219"/>
    <w:rsid w:val="005B2C5A"/>
    <w:rsid w:val="005B2DDA"/>
    <w:rsid w:val="005B32A9"/>
    <w:rsid w:val="005B32D0"/>
    <w:rsid w:val="005B3541"/>
    <w:rsid w:val="005B36AC"/>
    <w:rsid w:val="005B3ECC"/>
    <w:rsid w:val="005B43F2"/>
    <w:rsid w:val="005B4874"/>
    <w:rsid w:val="005B4E0C"/>
    <w:rsid w:val="005B59FF"/>
    <w:rsid w:val="005B5BD2"/>
    <w:rsid w:val="005B5EF9"/>
    <w:rsid w:val="005B608B"/>
    <w:rsid w:val="005B64B6"/>
    <w:rsid w:val="005B670D"/>
    <w:rsid w:val="005B6A5A"/>
    <w:rsid w:val="005B6F24"/>
    <w:rsid w:val="005B7883"/>
    <w:rsid w:val="005B791F"/>
    <w:rsid w:val="005B798B"/>
    <w:rsid w:val="005B7A35"/>
    <w:rsid w:val="005B7B7C"/>
    <w:rsid w:val="005B7F38"/>
    <w:rsid w:val="005C013F"/>
    <w:rsid w:val="005C061A"/>
    <w:rsid w:val="005C0899"/>
    <w:rsid w:val="005C0913"/>
    <w:rsid w:val="005C0D13"/>
    <w:rsid w:val="005C1024"/>
    <w:rsid w:val="005C104F"/>
    <w:rsid w:val="005C110F"/>
    <w:rsid w:val="005C1133"/>
    <w:rsid w:val="005C1147"/>
    <w:rsid w:val="005C13D3"/>
    <w:rsid w:val="005C15F8"/>
    <w:rsid w:val="005C1646"/>
    <w:rsid w:val="005C164D"/>
    <w:rsid w:val="005C16F5"/>
    <w:rsid w:val="005C1A05"/>
    <w:rsid w:val="005C1A3D"/>
    <w:rsid w:val="005C1FE3"/>
    <w:rsid w:val="005C2075"/>
    <w:rsid w:val="005C2170"/>
    <w:rsid w:val="005C22A7"/>
    <w:rsid w:val="005C22F0"/>
    <w:rsid w:val="005C2679"/>
    <w:rsid w:val="005C275A"/>
    <w:rsid w:val="005C29C7"/>
    <w:rsid w:val="005C2B55"/>
    <w:rsid w:val="005C2CA3"/>
    <w:rsid w:val="005C2F13"/>
    <w:rsid w:val="005C3055"/>
    <w:rsid w:val="005C326E"/>
    <w:rsid w:val="005C331A"/>
    <w:rsid w:val="005C351F"/>
    <w:rsid w:val="005C3657"/>
    <w:rsid w:val="005C3905"/>
    <w:rsid w:val="005C3A85"/>
    <w:rsid w:val="005C3FA3"/>
    <w:rsid w:val="005C40AE"/>
    <w:rsid w:val="005C40C7"/>
    <w:rsid w:val="005C42E8"/>
    <w:rsid w:val="005C4360"/>
    <w:rsid w:val="005C44B9"/>
    <w:rsid w:val="005C4624"/>
    <w:rsid w:val="005C4A7F"/>
    <w:rsid w:val="005C4AC0"/>
    <w:rsid w:val="005C4C5B"/>
    <w:rsid w:val="005C4F0D"/>
    <w:rsid w:val="005C4F1A"/>
    <w:rsid w:val="005C51B3"/>
    <w:rsid w:val="005C5A71"/>
    <w:rsid w:val="005C5A99"/>
    <w:rsid w:val="005C5AFB"/>
    <w:rsid w:val="005C5BF4"/>
    <w:rsid w:val="005C5C29"/>
    <w:rsid w:val="005C5CF6"/>
    <w:rsid w:val="005C5D3D"/>
    <w:rsid w:val="005C5DF9"/>
    <w:rsid w:val="005C63E9"/>
    <w:rsid w:val="005C6850"/>
    <w:rsid w:val="005C6B5B"/>
    <w:rsid w:val="005C6C93"/>
    <w:rsid w:val="005C6D43"/>
    <w:rsid w:val="005C701B"/>
    <w:rsid w:val="005C7062"/>
    <w:rsid w:val="005C71C3"/>
    <w:rsid w:val="005C71D2"/>
    <w:rsid w:val="005C744E"/>
    <w:rsid w:val="005C7649"/>
    <w:rsid w:val="005C79FE"/>
    <w:rsid w:val="005C7B29"/>
    <w:rsid w:val="005C7DA5"/>
    <w:rsid w:val="005C7F57"/>
    <w:rsid w:val="005D0018"/>
    <w:rsid w:val="005D08C6"/>
    <w:rsid w:val="005D08D4"/>
    <w:rsid w:val="005D0984"/>
    <w:rsid w:val="005D0BD7"/>
    <w:rsid w:val="005D0DA5"/>
    <w:rsid w:val="005D152C"/>
    <w:rsid w:val="005D18E4"/>
    <w:rsid w:val="005D1A83"/>
    <w:rsid w:val="005D1B5C"/>
    <w:rsid w:val="005D1BCB"/>
    <w:rsid w:val="005D1F53"/>
    <w:rsid w:val="005D217E"/>
    <w:rsid w:val="005D2683"/>
    <w:rsid w:val="005D2C07"/>
    <w:rsid w:val="005D2C64"/>
    <w:rsid w:val="005D2D8D"/>
    <w:rsid w:val="005D2F24"/>
    <w:rsid w:val="005D37AC"/>
    <w:rsid w:val="005D39E5"/>
    <w:rsid w:val="005D43D6"/>
    <w:rsid w:val="005D4431"/>
    <w:rsid w:val="005D475B"/>
    <w:rsid w:val="005D4BD6"/>
    <w:rsid w:val="005D4C2D"/>
    <w:rsid w:val="005D4D98"/>
    <w:rsid w:val="005D518D"/>
    <w:rsid w:val="005D5291"/>
    <w:rsid w:val="005D52E3"/>
    <w:rsid w:val="005D54FE"/>
    <w:rsid w:val="005D5980"/>
    <w:rsid w:val="005D59C9"/>
    <w:rsid w:val="005D5A1C"/>
    <w:rsid w:val="005D5A77"/>
    <w:rsid w:val="005D5D18"/>
    <w:rsid w:val="005D60AC"/>
    <w:rsid w:val="005D626A"/>
    <w:rsid w:val="005D6334"/>
    <w:rsid w:val="005D64EF"/>
    <w:rsid w:val="005D68A8"/>
    <w:rsid w:val="005D6C74"/>
    <w:rsid w:val="005D6D9F"/>
    <w:rsid w:val="005D6FF1"/>
    <w:rsid w:val="005D7481"/>
    <w:rsid w:val="005D75BB"/>
    <w:rsid w:val="005D793A"/>
    <w:rsid w:val="005D79F8"/>
    <w:rsid w:val="005D7D76"/>
    <w:rsid w:val="005D7D8F"/>
    <w:rsid w:val="005D7E13"/>
    <w:rsid w:val="005D7E14"/>
    <w:rsid w:val="005D7FB4"/>
    <w:rsid w:val="005E0135"/>
    <w:rsid w:val="005E0922"/>
    <w:rsid w:val="005E09E6"/>
    <w:rsid w:val="005E0EF1"/>
    <w:rsid w:val="005E1210"/>
    <w:rsid w:val="005E13A3"/>
    <w:rsid w:val="005E1543"/>
    <w:rsid w:val="005E1697"/>
    <w:rsid w:val="005E179F"/>
    <w:rsid w:val="005E1AE1"/>
    <w:rsid w:val="005E1CA0"/>
    <w:rsid w:val="005E1D08"/>
    <w:rsid w:val="005E1E62"/>
    <w:rsid w:val="005E2024"/>
    <w:rsid w:val="005E254C"/>
    <w:rsid w:val="005E26CA"/>
    <w:rsid w:val="005E27CE"/>
    <w:rsid w:val="005E2982"/>
    <w:rsid w:val="005E2A0E"/>
    <w:rsid w:val="005E2C53"/>
    <w:rsid w:val="005E327F"/>
    <w:rsid w:val="005E328D"/>
    <w:rsid w:val="005E32C4"/>
    <w:rsid w:val="005E34A6"/>
    <w:rsid w:val="005E36C7"/>
    <w:rsid w:val="005E36E2"/>
    <w:rsid w:val="005E3935"/>
    <w:rsid w:val="005E3B8E"/>
    <w:rsid w:val="005E3C06"/>
    <w:rsid w:val="005E40CC"/>
    <w:rsid w:val="005E4101"/>
    <w:rsid w:val="005E4722"/>
    <w:rsid w:val="005E47D1"/>
    <w:rsid w:val="005E47FE"/>
    <w:rsid w:val="005E4A5E"/>
    <w:rsid w:val="005E4FE0"/>
    <w:rsid w:val="005E5889"/>
    <w:rsid w:val="005E5A15"/>
    <w:rsid w:val="005E5AEA"/>
    <w:rsid w:val="005E5AF8"/>
    <w:rsid w:val="005E5BE8"/>
    <w:rsid w:val="005E5C78"/>
    <w:rsid w:val="005E5E33"/>
    <w:rsid w:val="005E5F00"/>
    <w:rsid w:val="005E5F90"/>
    <w:rsid w:val="005E61FF"/>
    <w:rsid w:val="005E6268"/>
    <w:rsid w:val="005E62AA"/>
    <w:rsid w:val="005E6593"/>
    <w:rsid w:val="005E6A32"/>
    <w:rsid w:val="005E6BE1"/>
    <w:rsid w:val="005E6E9F"/>
    <w:rsid w:val="005E7034"/>
    <w:rsid w:val="005E71F8"/>
    <w:rsid w:val="005E731B"/>
    <w:rsid w:val="005E73BA"/>
    <w:rsid w:val="005E75B9"/>
    <w:rsid w:val="005E7702"/>
    <w:rsid w:val="005E781C"/>
    <w:rsid w:val="005E7A83"/>
    <w:rsid w:val="005E7A8E"/>
    <w:rsid w:val="005E7E56"/>
    <w:rsid w:val="005E7F19"/>
    <w:rsid w:val="005F0125"/>
    <w:rsid w:val="005F0175"/>
    <w:rsid w:val="005F0347"/>
    <w:rsid w:val="005F0C72"/>
    <w:rsid w:val="005F0CF7"/>
    <w:rsid w:val="005F0D42"/>
    <w:rsid w:val="005F0E73"/>
    <w:rsid w:val="005F0FDB"/>
    <w:rsid w:val="005F10EA"/>
    <w:rsid w:val="005F1206"/>
    <w:rsid w:val="005F149A"/>
    <w:rsid w:val="005F1532"/>
    <w:rsid w:val="005F1701"/>
    <w:rsid w:val="005F1BA6"/>
    <w:rsid w:val="005F1BB4"/>
    <w:rsid w:val="005F1CCB"/>
    <w:rsid w:val="005F1EF9"/>
    <w:rsid w:val="005F2392"/>
    <w:rsid w:val="005F2B80"/>
    <w:rsid w:val="005F33A0"/>
    <w:rsid w:val="005F3838"/>
    <w:rsid w:val="005F3B39"/>
    <w:rsid w:val="005F3BB5"/>
    <w:rsid w:val="005F3DF4"/>
    <w:rsid w:val="005F3EB2"/>
    <w:rsid w:val="005F3ED9"/>
    <w:rsid w:val="005F415A"/>
    <w:rsid w:val="005F4478"/>
    <w:rsid w:val="005F4568"/>
    <w:rsid w:val="005F4662"/>
    <w:rsid w:val="005F4871"/>
    <w:rsid w:val="005F48A7"/>
    <w:rsid w:val="005F4964"/>
    <w:rsid w:val="005F4FEA"/>
    <w:rsid w:val="005F505C"/>
    <w:rsid w:val="005F5414"/>
    <w:rsid w:val="005F59AE"/>
    <w:rsid w:val="005F5A1C"/>
    <w:rsid w:val="005F5B9D"/>
    <w:rsid w:val="005F5CCF"/>
    <w:rsid w:val="005F5CF2"/>
    <w:rsid w:val="005F5D6B"/>
    <w:rsid w:val="005F5D90"/>
    <w:rsid w:val="005F5E19"/>
    <w:rsid w:val="005F6216"/>
    <w:rsid w:val="005F632D"/>
    <w:rsid w:val="005F635B"/>
    <w:rsid w:val="005F63ED"/>
    <w:rsid w:val="005F63FF"/>
    <w:rsid w:val="005F6DB1"/>
    <w:rsid w:val="005F701C"/>
    <w:rsid w:val="005F7162"/>
    <w:rsid w:val="005F71ED"/>
    <w:rsid w:val="005F76FC"/>
    <w:rsid w:val="005F79FF"/>
    <w:rsid w:val="005F7C3B"/>
    <w:rsid w:val="005F7DFB"/>
    <w:rsid w:val="005F7F89"/>
    <w:rsid w:val="006001DA"/>
    <w:rsid w:val="006005E2"/>
    <w:rsid w:val="006006E0"/>
    <w:rsid w:val="00600920"/>
    <w:rsid w:val="00600A7B"/>
    <w:rsid w:val="00600AAF"/>
    <w:rsid w:val="00600B07"/>
    <w:rsid w:val="00600CC1"/>
    <w:rsid w:val="00600E44"/>
    <w:rsid w:val="00600E6E"/>
    <w:rsid w:val="00601285"/>
    <w:rsid w:val="006014DD"/>
    <w:rsid w:val="00601798"/>
    <w:rsid w:val="006017A5"/>
    <w:rsid w:val="00601877"/>
    <w:rsid w:val="00601E5A"/>
    <w:rsid w:val="00601F9E"/>
    <w:rsid w:val="00601FAA"/>
    <w:rsid w:val="00602536"/>
    <w:rsid w:val="00602590"/>
    <w:rsid w:val="00602959"/>
    <w:rsid w:val="00602B76"/>
    <w:rsid w:val="00602C23"/>
    <w:rsid w:val="0060316E"/>
    <w:rsid w:val="0060333D"/>
    <w:rsid w:val="00603509"/>
    <w:rsid w:val="00603943"/>
    <w:rsid w:val="0060396E"/>
    <w:rsid w:val="00603ECD"/>
    <w:rsid w:val="00603ED7"/>
    <w:rsid w:val="00603F50"/>
    <w:rsid w:val="00603FEB"/>
    <w:rsid w:val="00604000"/>
    <w:rsid w:val="006040F6"/>
    <w:rsid w:val="00604143"/>
    <w:rsid w:val="00604218"/>
    <w:rsid w:val="00605621"/>
    <w:rsid w:val="00605AAF"/>
    <w:rsid w:val="006062A2"/>
    <w:rsid w:val="00606A0A"/>
    <w:rsid w:val="00606BB6"/>
    <w:rsid w:val="00606D1E"/>
    <w:rsid w:val="0060735A"/>
    <w:rsid w:val="006075CD"/>
    <w:rsid w:val="00607698"/>
    <w:rsid w:val="00607796"/>
    <w:rsid w:val="00607B24"/>
    <w:rsid w:val="00607BAE"/>
    <w:rsid w:val="00607F9F"/>
    <w:rsid w:val="00607FE6"/>
    <w:rsid w:val="0061052C"/>
    <w:rsid w:val="00610777"/>
    <w:rsid w:val="00610DA2"/>
    <w:rsid w:val="00610E4E"/>
    <w:rsid w:val="00610ED9"/>
    <w:rsid w:val="006111D7"/>
    <w:rsid w:val="00611CFA"/>
    <w:rsid w:val="00611EC7"/>
    <w:rsid w:val="00612116"/>
    <w:rsid w:val="00612894"/>
    <w:rsid w:val="006128E1"/>
    <w:rsid w:val="00612A7D"/>
    <w:rsid w:val="00613276"/>
    <w:rsid w:val="006132D7"/>
    <w:rsid w:val="006133B8"/>
    <w:rsid w:val="00613582"/>
    <w:rsid w:val="0061361E"/>
    <w:rsid w:val="0061386A"/>
    <w:rsid w:val="00613C51"/>
    <w:rsid w:val="00613DC9"/>
    <w:rsid w:val="006140EA"/>
    <w:rsid w:val="006142CF"/>
    <w:rsid w:val="00614444"/>
    <w:rsid w:val="006145CD"/>
    <w:rsid w:val="006148F7"/>
    <w:rsid w:val="006149C0"/>
    <w:rsid w:val="00614AD0"/>
    <w:rsid w:val="00614C50"/>
    <w:rsid w:val="00614D61"/>
    <w:rsid w:val="00615003"/>
    <w:rsid w:val="0061510E"/>
    <w:rsid w:val="00615160"/>
    <w:rsid w:val="00615314"/>
    <w:rsid w:val="00615465"/>
    <w:rsid w:val="00615B7E"/>
    <w:rsid w:val="00616640"/>
    <w:rsid w:val="006167F4"/>
    <w:rsid w:val="006168F9"/>
    <w:rsid w:val="00616C2F"/>
    <w:rsid w:val="00616FFC"/>
    <w:rsid w:val="0061701A"/>
    <w:rsid w:val="00617862"/>
    <w:rsid w:val="00617AE8"/>
    <w:rsid w:val="00617F53"/>
    <w:rsid w:val="00620200"/>
    <w:rsid w:val="00620AAB"/>
    <w:rsid w:val="00620C6C"/>
    <w:rsid w:val="00621021"/>
    <w:rsid w:val="0062105F"/>
    <w:rsid w:val="006212A7"/>
    <w:rsid w:val="00621320"/>
    <w:rsid w:val="0062157D"/>
    <w:rsid w:val="00621582"/>
    <w:rsid w:val="006216D6"/>
    <w:rsid w:val="0062182D"/>
    <w:rsid w:val="00621CBB"/>
    <w:rsid w:val="00622184"/>
    <w:rsid w:val="006229B4"/>
    <w:rsid w:val="00622B35"/>
    <w:rsid w:val="00622D56"/>
    <w:rsid w:val="00622F07"/>
    <w:rsid w:val="00623006"/>
    <w:rsid w:val="00623186"/>
    <w:rsid w:val="006231D1"/>
    <w:rsid w:val="0062332B"/>
    <w:rsid w:val="006235FE"/>
    <w:rsid w:val="0062368B"/>
    <w:rsid w:val="00623DBB"/>
    <w:rsid w:val="00623EDE"/>
    <w:rsid w:val="0062435B"/>
    <w:rsid w:val="00624818"/>
    <w:rsid w:val="00624E69"/>
    <w:rsid w:val="0062519F"/>
    <w:rsid w:val="0062578B"/>
    <w:rsid w:val="00625DA7"/>
    <w:rsid w:val="00625E1F"/>
    <w:rsid w:val="00626152"/>
    <w:rsid w:val="00626CD8"/>
    <w:rsid w:val="00626EC6"/>
    <w:rsid w:val="00626F62"/>
    <w:rsid w:val="00627364"/>
    <w:rsid w:val="006274EE"/>
    <w:rsid w:val="00627BF5"/>
    <w:rsid w:val="00627C10"/>
    <w:rsid w:val="006300FF"/>
    <w:rsid w:val="0063065E"/>
    <w:rsid w:val="006313C1"/>
    <w:rsid w:val="00631445"/>
    <w:rsid w:val="006314F0"/>
    <w:rsid w:val="00631BF1"/>
    <w:rsid w:val="00631E9B"/>
    <w:rsid w:val="00631F30"/>
    <w:rsid w:val="00631FF2"/>
    <w:rsid w:val="0063208E"/>
    <w:rsid w:val="0063236C"/>
    <w:rsid w:val="006325A0"/>
    <w:rsid w:val="006325B9"/>
    <w:rsid w:val="00633710"/>
    <w:rsid w:val="00633A40"/>
    <w:rsid w:val="00634885"/>
    <w:rsid w:val="006349A7"/>
    <w:rsid w:val="00634BE5"/>
    <w:rsid w:val="00634DF6"/>
    <w:rsid w:val="006352A4"/>
    <w:rsid w:val="00635333"/>
    <w:rsid w:val="00635658"/>
    <w:rsid w:val="00635698"/>
    <w:rsid w:val="0063582E"/>
    <w:rsid w:val="006359C0"/>
    <w:rsid w:val="00635F8E"/>
    <w:rsid w:val="00636303"/>
    <w:rsid w:val="006366B8"/>
    <w:rsid w:val="006369CE"/>
    <w:rsid w:val="00636EFE"/>
    <w:rsid w:val="0063700A"/>
    <w:rsid w:val="00637032"/>
    <w:rsid w:val="006370B2"/>
    <w:rsid w:val="006374FA"/>
    <w:rsid w:val="0063769D"/>
    <w:rsid w:val="006378EA"/>
    <w:rsid w:val="00637F4B"/>
    <w:rsid w:val="00640039"/>
    <w:rsid w:val="00640261"/>
    <w:rsid w:val="006402EA"/>
    <w:rsid w:val="0064062D"/>
    <w:rsid w:val="00640745"/>
    <w:rsid w:val="006407D9"/>
    <w:rsid w:val="00640946"/>
    <w:rsid w:val="00640AE5"/>
    <w:rsid w:val="00640C8D"/>
    <w:rsid w:val="00640F68"/>
    <w:rsid w:val="00640FAC"/>
    <w:rsid w:val="00640FE0"/>
    <w:rsid w:val="00641000"/>
    <w:rsid w:val="00641526"/>
    <w:rsid w:val="0064161A"/>
    <w:rsid w:val="0064193B"/>
    <w:rsid w:val="00641B1E"/>
    <w:rsid w:val="00641C63"/>
    <w:rsid w:val="00641C6A"/>
    <w:rsid w:val="00641CD3"/>
    <w:rsid w:val="006420C1"/>
    <w:rsid w:val="006425CC"/>
    <w:rsid w:val="00642661"/>
    <w:rsid w:val="00642C39"/>
    <w:rsid w:val="00642D5F"/>
    <w:rsid w:val="00642EB0"/>
    <w:rsid w:val="0064312D"/>
    <w:rsid w:val="00643218"/>
    <w:rsid w:val="0064375D"/>
    <w:rsid w:val="00643A80"/>
    <w:rsid w:val="00643BFE"/>
    <w:rsid w:val="00643E74"/>
    <w:rsid w:val="006447E6"/>
    <w:rsid w:val="00644E67"/>
    <w:rsid w:val="00644ECC"/>
    <w:rsid w:val="00645481"/>
    <w:rsid w:val="006455F3"/>
    <w:rsid w:val="00645867"/>
    <w:rsid w:val="00645AAA"/>
    <w:rsid w:val="00645CE5"/>
    <w:rsid w:val="00645E60"/>
    <w:rsid w:val="0064667F"/>
    <w:rsid w:val="00646878"/>
    <w:rsid w:val="006469E9"/>
    <w:rsid w:val="00646B67"/>
    <w:rsid w:val="00646DFD"/>
    <w:rsid w:val="006471BC"/>
    <w:rsid w:val="006471F0"/>
    <w:rsid w:val="0064753F"/>
    <w:rsid w:val="00647867"/>
    <w:rsid w:val="00647A82"/>
    <w:rsid w:val="00647DDA"/>
    <w:rsid w:val="00647EDB"/>
    <w:rsid w:val="0065091A"/>
    <w:rsid w:val="0065109F"/>
    <w:rsid w:val="00651685"/>
    <w:rsid w:val="00651706"/>
    <w:rsid w:val="00651D75"/>
    <w:rsid w:val="0065216D"/>
    <w:rsid w:val="006522DA"/>
    <w:rsid w:val="006524F1"/>
    <w:rsid w:val="006526B8"/>
    <w:rsid w:val="00652ABF"/>
    <w:rsid w:val="00652CC0"/>
    <w:rsid w:val="00652F2B"/>
    <w:rsid w:val="00653236"/>
    <w:rsid w:val="006534A1"/>
    <w:rsid w:val="00653862"/>
    <w:rsid w:val="00653893"/>
    <w:rsid w:val="006538CD"/>
    <w:rsid w:val="00653A3C"/>
    <w:rsid w:val="00653AF7"/>
    <w:rsid w:val="00653CCE"/>
    <w:rsid w:val="00653D84"/>
    <w:rsid w:val="00653D8A"/>
    <w:rsid w:val="00653F84"/>
    <w:rsid w:val="00653FF3"/>
    <w:rsid w:val="006541CA"/>
    <w:rsid w:val="006544BB"/>
    <w:rsid w:val="00654580"/>
    <w:rsid w:val="00654A44"/>
    <w:rsid w:val="00655173"/>
    <w:rsid w:val="0065518D"/>
    <w:rsid w:val="00655329"/>
    <w:rsid w:val="006557C5"/>
    <w:rsid w:val="006558B4"/>
    <w:rsid w:val="006558CC"/>
    <w:rsid w:val="00655A62"/>
    <w:rsid w:val="00655D27"/>
    <w:rsid w:val="00655FD1"/>
    <w:rsid w:val="0065616A"/>
    <w:rsid w:val="006562CE"/>
    <w:rsid w:val="006565FD"/>
    <w:rsid w:val="006566A4"/>
    <w:rsid w:val="006569D3"/>
    <w:rsid w:val="00656DFD"/>
    <w:rsid w:val="00656F53"/>
    <w:rsid w:val="00657049"/>
    <w:rsid w:val="00657092"/>
    <w:rsid w:val="00657593"/>
    <w:rsid w:val="0065792E"/>
    <w:rsid w:val="00657D57"/>
    <w:rsid w:val="0066079C"/>
    <w:rsid w:val="0066099A"/>
    <w:rsid w:val="00660A27"/>
    <w:rsid w:val="00660CA2"/>
    <w:rsid w:val="00660CD2"/>
    <w:rsid w:val="00660CE2"/>
    <w:rsid w:val="006612AE"/>
    <w:rsid w:val="00661424"/>
    <w:rsid w:val="00661692"/>
    <w:rsid w:val="006616B7"/>
    <w:rsid w:val="00661C5E"/>
    <w:rsid w:val="00661C7E"/>
    <w:rsid w:val="00661D49"/>
    <w:rsid w:val="00661F2E"/>
    <w:rsid w:val="00661F5A"/>
    <w:rsid w:val="00662116"/>
    <w:rsid w:val="0066223B"/>
    <w:rsid w:val="006624C1"/>
    <w:rsid w:val="0066254A"/>
    <w:rsid w:val="006625DD"/>
    <w:rsid w:val="00662899"/>
    <w:rsid w:val="00662AE8"/>
    <w:rsid w:val="00662AF9"/>
    <w:rsid w:val="00662D1E"/>
    <w:rsid w:val="00662DB2"/>
    <w:rsid w:val="00662FE4"/>
    <w:rsid w:val="00663076"/>
    <w:rsid w:val="006631CB"/>
    <w:rsid w:val="0066365D"/>
    <w:rsid w:val="00663EF9"/>
    <w:rsid w:val="00664293"/>
    <w:rsid w:val="006642AD"/>
    <w:rsid w:val="00664358"/>
    <w:rsid w:val="0066435F"/>
    <w:rsid w:val="006643AD"/>
    <w:rsid w:val="006644E2"/>
    <w:rsid w:val="00664665"/>
    <w:rsid w:val="006646FE"/>
    <w:rsid w:val="006647D2"/>
    <w:rsid w:val="00664987"/>
    <w:rsid w:val="00664A15"/>
    <w:rsid w:val="00664DE6"/>
    <w:rsid w:val="00665875"/>
    <w:rsid w:val="006658D8"/>
    <w:rsid w:val="00665993"/>
    <w:rsid w:val="00665FEF"/>
    <w:rsid w:val="006663D7"/>
    <w:rsid w:val="00666827"/>
    <w:rsid w:val="006668C5"/>
    <w:rsid w:val="00666B47"/>
    <w:rsid w:val="00666C61"/>
    <w:rsid w:val="00666C62"/>
    <w:rsid w:val="00666E43"/>
    <w:rsid w:val="00666F20"/>
    <w:rsid w:val="0066716C"/>
    <w:rsid w:val="00667176"/>
    <w:rsid w:val="006671DE"/>
    <w:rsid w:val="00667203"/>
    <w:rsid w:val="0066725C"/>
    <w:rsid w:val="006673A9"/>
    <w:rsid w:val="00667991"/>
    <w:rsid w:val="00667A30"/>
    <w:rsid w:val="00667A73"/>
    <w:rsid w:val="00667ACF"/>
    <w:rsid w:val="00670034"/>
    <w:rsid w:val="006700A7"/>
    <w:rsid w:val="00670525"/>
    <w:rsid w:val="0067053A"/>
    <w:rsid w:val="0067061C"/>
    <w:rsid w:val="0067066F"/>
    <w:rsid w:val="0067073B"/>
    <w:rsid w:val="006710BF"/>
    <w:rsid w:val="00671118"/>
    <w:rsid w:val="00671B8B"/>
    <w:rsid w:val="00671F8D"/>
    <w:rsid w:val="0067256E"/>
    <w:rsid w:val="006725CE"/>
    <w:rsid w:val="006728B5"/>
    <w:rsid w:val="00672965"/>
    <w:rsid w:val="00672F7F"/>
    <w:rsid w:val="0067302C"/>
    <w:rsid w:val="0067364E"/>
    <w:rsid w:val="006736DA"/>
    <w:rsid w:val="00673C38"/>
    <w:rsid w:val="00673F25"/>
    <w:rsid w:val="006744EA"/>
    <w:rsid w:val="0067456A"/>
    <w:rsid w:val="00674570"/>
    <w:rsid w:val="00674783"/>
    <w:rsid w:val="006749B7"/>
    <w:rsid w:val="00674EF9"/>
    <w:rsid w:val="00675208"/>
    <w:rsid w:val="006755A3"/>
    <w:rsid w:val="006755AE"/>
    <w:rsid w:val="006756AA"/>
    <w:rsid w:val="0067590A"/>
    <w:rsid w:val="00675B5A"/>
    <w:rsid w:val="00676168"/>
    <w:rsid w:val="00676431"/>
    <w:rsid w:val="0067643A"/>
    <w:rsid w:val="00676797"/>
    <w:rsid w:val="00676BAF"/>
    <w:rsid w:val="00676F8B"/>
    <w:rsid w:val="006771B5"/>
    <w:rsid w:val="0067720F"/>
    <w:rsid w:val="006774DA"/>
    <w:rsid w:val="00677A82"/>
    <w:rsid w:val="00677FC4"/>
    <w:rsid w:val="00680083"/>
    <w:rsid w:val="00680316"/>
    <w:rsid w:val="00680979"/>
    <w:rsid w:val="00680D3D"/>
    <w:rsid w:val="00680DEF"/>
    <w:rsid w:val="00680FBC"/>
    <w:rsid w:val="00681000"/>
    <w:rsid w:val="00681450"/>
    <w:rsid w:val="006816AC"/>
    <w:rsid w:val="00681839"/>
    <w:rsid w:val="006818A5"/>
    <w:rsid w:val="00681C21"/>
    <w:rsid w:val="00681E36"/>
    <w:rsid w:val="00681EE8"/>
    <w:rsid w:val="0068207D"/>
    <w:rsid w:val="006821A2"/>
    <w:rsid w:val="006822DE"/>
    <w:rsid w:val="00682337"/>
    <w:rsid w:val="00682434"/>
    <w:rsid w:val="006825A0"/>
    <w:rsid w:val="00682992"/>
    <w:rsid w:val="00682A96"/>
    <w:rsid w:val="00682E54"/>
    <w:rsid w:val="00682F33"/>
    <w:rsid w:val="00682F50"/>
    <w:rsid w:val="00683198"/>
    <w:rsid w:val="006831D3"/>
    <w:rsid w:val="006832D7"/>
    <w:rsid w:val="00683375"/>
    <w:rsid w:val="00683391"/>
    <w:rsid w:val="006834AB"/>
    <w:rsid w:val="006835D7"/>
    <w:rsid w:val="006836CE"/>
    <w:rsid w:val="00683C6B"/>
    <w:rsid w:val="00683ECF"/>
    <w:rsid w:val="00683F65"/>
    <w:rsid w:val="00683F71"/>
    <w:rsid w:val="00683F7C"/>
    <w:rsid w:val="00684524"/>
    <w:rsid w:val="006847F5"/>
    <w:rsid w:val="00684966"/>
    <w:rsid w:val="006849EC"/>
    <w:rsid w:val="00684AEB"/>
    <w:rsid w:val="00684AFD"/>
    <w:rsid w:val="00684BE7"/>
    <w:rsid w:val="00684D0C"/>
    <w:rsid w:val="00685183"/>
    <w:rsid w:val="00685353"/>
    <w:rsid w:val="006856ED"/>
    <w:rsid w:val="0068577F"/>
    <w:rsid w:val="0068586C"/>
    <w:rsid w:val="00685AE2"/>
    <w:rsid w:val="00685BFB"/>
    <w:rsid w:val="00685C68"/>
    <w:rsid w:val="00685F87"/>
    <w:rsid w:val="00685FE5"/>
    <w:rsid w:val="00686025"/>
    <w:rsid w:val="006865BA"/>
    <w:rsid w:val="006866DC"/>
    <w:rsid w:val="00686A4D"/>
    <w:rsid w:val="00686BC9"/>
    <w:rsid w:val="00686FB2"/>
    <w:rsid w:val="006878ED"/>
    <w:rsid w:val="00687A0C"/>
    <w:rsid w:val="00687A84"/>
    <w:rsid w:val="00687F59"/>
    <w:rsid w:val="00687F82"/>
    <w:rsid w:val="00690142"/>
    <w:rsid w:val="0069086C"/>
    <w:rsid w:val="006909A4"/>
    <w:rsid w:val="006909AA"/>
    <w:rsid w:val="00690BF2"/>
    <w:rsid w:val="00690E1B"/>
    <w:rsid w:val="00690E85"/>
    <w:rsid w:val="00690F45"/>
    <w:rsid w:val="00691257"/>
    <w:rsid w:val="00691357"/>
    <w:rsid w:val="006914C5"/>
    <w:rsid w:val="006916B0"/>
    <w:rsid w:val="00691864"/>
    <w:rsid w:val="00691BB3"/>
    <w:rsid w:val="00691E30"/>
    <w:rsid w:val="00691E33"/>
    <w:rsid w:val="0069256C"/>
    <w:rsid w:val="006926A0"/>
    <w:rsid w:val="00692B87"/>
    <w:rsid w:val="00692D23"/>
    <w:rsid w:val="00692ECA"/>
    <w:rsid w:val="00692F78"/>
    <w:rsid w:val="00692F91"/>
    <w:rsid w:val="0069328F"/>
    <w:rsid w:val="006933A8"/>
    <w:rsid w:val="006938C6"/>
    <w:rsid w:val="00693A65"/>
    <w:rsid w:val="00693DB5"/>
    <w:rsid w:val="00693F21"/>
    <w:rsid w:val="0069437F"/>
    <w:rsid w:val="006944C7"/>
    <w:rsid w:val="0069454E"/>
    <w:rsid w:val="00694AA4"/>
    <w:rsid w:val="00694EDB"/>
    <w:rsid w:val="00695064"/>
    <w:rsid w:val="006950C9"/>
    <w:rsid w:val="00695364"/>
    <w:rsid w:val="0069558F"/>
    <w:rsid w:val="006956AD"/>
    <w:rsid w:val="00695A09"/>
    <w:rsid w:val="00695C8A"/>
    <w:rsid w:val="00696096"/>
    <w:rsid w:val="006961D1"/>
    <w:rsid w:val="0069629B"/>
    <w:rsid w:val="0069647C"/>
    <w:rsid w:val="0069658A"/>
    <w:rsid w:val="00696A7B"/>
    <w:rsid w:val="00696E3D"/>
    <w:rsid w:val="00697171"/>
    <w:rsid w:val="00697233"/>
    <w:rsid w:val="00697239"/>
    <w:rsid w:val="00697679"/>
    <w:rsid w:val="00697696"/>
    <w:rsid w:val="0069773B"/>
    <w:rsid w:val="0069798D"/>
    <w:rsid w:val="00697C24"/>
    <w:rsid w:val="00697CC5"/>
    <w:rsid w:val="00697DE7"/>
    <w:rsid w:val="006A06AF"/>
    <w:rsid w:val="006A06FF"/>
    <w:rsid w:val="006A071B"/>
    <w:rsid w:val="006A083B"/>
    <w:rsid w:val="006A0937"/>
    <w:rsid w:val="006A09BC"/>
    <w:rsid w:val="006A0BFF"/>
    <w:rsid w:val="006A0D5F"/>
    <w:rsid w:val="006A0FC5"/>
    <w:rsid w:val="006A11DB"/>
    <w:rsid w:val="006A12D9"/>
    <w:rsid w:val="006A12FD"/>
    <w:rsid w:val="006A132B"/>
    <w:rsid w:val="006A14AE"/>
    <w:rsid w:val="006A18DB"/>
    <w:rsid w:val="006A1A8B"/>
    <w:rsid w:val="006A1BCC"/>
    <w:rsid w:val="006A1D8C"/>
    <w:rsid w:val="006A1FB3"/>
    <w:rsid w:val="006A1FED"/>
    <w:rsid w:val="006A20E9"/>
    <w:rsid w:val="006A2154"/>
    <w:rsid w:val="006A2294"/>
    <w:rsid w:val="006A22AB"/>
    <w:rsid w:val="006A27C7"/>
    <w:rsid w:val="006A281E"/>
    <w:rsid w:val="006A2948"/>
    <w:rsid w:val="006A2FA8"/>
    <w:rsid w:val="006A3B50"/>
    <w:rsid w:val="006A3CC1"/>
    <w:rsid w:val="006A3F0C"/>
    <w:rsid w:val="006A4311"/>
    <w:rsid w:val="006A4B0F"/>
    <w:rsid w:val="006A4B75"/>
    <w:rsid w:val="006A50EE"/>
    <w:rsid w:val="006A52A0"/>
    <w:rsid w:val="006A5312"/>
    <w:rsid w:val="006A5537"/>
    <w:rsid w:val="006A55C2"/>
    <w:rsid w:val="006A5612"/>
    <w:rsid w:val="006A5757"/>
    <w:rsid w:val="006A5799"/>
    <w:rsid w:val="006A5967"/>
    <w:rsid w:val="006A5EC0"/>
    <w:rsid w:val="006A6172"/>
    <w:rsid w:val="006A6475"/>
    <w:rsid w:val="006A68EA"/>
    <w:rsid w:val="006A69F0"/>
    <w:rsid w:val="006A6BE5"/>
    <w:rsid w:val="006A6C03"/>
    <w:rsid w:val="006A6D6F"/>
    <w:rsid w:val="006A6EE7"/>
    <w:rsid w:val="006A79D2"/>
    <w:rsid w:val="006A7A43"/>
    <w:rsid w:val="006A7EDA"/>
    <w:rsid w:val="006B0052"/>
    <w:rsid w:val="006B027C"/>
    <w:rsid w:val="006B047B"/>
    <w:rsid w:val="006B0A2C"/>
    <w:rsid w:val="006B0B76"/>
    <w:rsid w:val="006B0C1F"/>
    <w:rsid w:val="006B0E3E"/>
    <w:rsid w:val="006B1088"/>
    <w:rsid w:val="006B12DC"/>
    <w:rsid w:val="006B1671"/>
    <w:rsid w:val="006B16B2"/>
    <w:rsid w:val="006B17B7"/>
    <w:rsid w:val="006B1A5F"/>
    <w:rsid w:val="006B1CB5"/>
    <w:rsid w:val="006B1E2A"/>
    <w:rsid w:val="006B1E6C"/>
    <w:rsid w:val="006B215E"/>
    <w:rsid w:val="006B22AA"/>
    <w:rsid w:val="006B24DE"/>
    <w:rsid w:val="006B257D"/>
    <w:rsid w:val="006B2596"/>
    <w:rsid w:val="006B26F1"/>
    <w:rsid w:val="006B28B1"/>
    <w:rsid w:val="006B2B94"/>
    <w:rsid w:val="006B2C49"/>
    <w:rsid w:val="006B34B7"/>
    <w:rsid w:val="006B3564"/>
    <w:rsid w:val="006B3E63"/>
    <w:rsid w:val="006B43F1"/>
    <w:rsid w:val="006B45F3"/>
    <w:rsid w:val="006B4609"/>
    <w:rsid w:val="006B4962"/>
    <w:rsid w:val="006B4A65"/>
    <w:rsid w:val="006B4A98"/>
    <w:rsid w:val="006B4BB7"/>
    <w:rsid w:val="006B522C"/>
    <w:rsid w:val="006B55B3"/>
    <w:rsid w:val="006B5A4A"/>
    <w:rsid w:val="006B5C2E"/>
    <w:rsid w:val="006B5E4A"/>
    <w:rsid w:val="006B5F8D"/>
    <w:rsid w:val="006B6025"/>
    <w:rsid w:val="006B60EC"/>
    <w:rsid w:val="006B6428"/>
    <w:rsid w:val="006B6915"/>
    <w:rsid w:val="006B69F3"/>
    <w:rsid w:val="006B6A88"/>
    <w:rsid w:val="006B6F5E"/>
    <w:rsid w:val="006B6FED"/>
    <w:rsid w:val="006B7318"/>
    <w:rsid w:val="006B7332"/>
    <w:rsid w:val="006B743D"/>
    <w:rsid w:val="006B7587"/>
    <w:rsid w:val="006B7683"/>
    <w:rsid w:val="006B7A8C"/>
    <w:rsid w:val="006B7DA5"/>
    <w:rsid w:val="006B7E5B"/>
    <w:rsid w:val="006C01F1"/>
    <w:rsid w:val="006C045D"/>
    <w:rsid w:val="006C06AE"/>
    <w:rsid w:val="006C07A5"/>
    <w:rsid w:val="006C0D93"/>
    <w:rsid w:val="006C0FA1"/>
    <w:rsid w:val="006C1019"/>
    <w:rsid w:val="006C13A7"/>
    <w:rsid w:val="006C164D"/>
    <w:rsid w:val="006C1952"/>
    <w:rsid w:val="006C1C11"/>
    <w:rsid w:val="006C1C1A"/>
    <w:rsid w:val="006C1E26"/>
    <w:rsid w:val="006C1E6A"/>
    <w:rsid w:val="006C20D9"/>
    <w:rsid w:val="006C2129"/>
    <w:rsid w:val="006C2173"/>
    <w:rsid w:val="006C236F"/>
    <w:rsid w:val="006C243C"/>
    <w:rsid w:val="006C294A"/>
    <w:rsid w:val="006C29DB"/>
    <w:rsid w:val="006C2E27"/>
    <w:rsid w:val="006C2FF9"/>
    <w:rsid w:val="006C3069"/>
    <w:rsid w:val="006C3110"/>
    <w:rsid w:val="006C38DC"/>
    <w:rsid w:val="006C3A24"/>
    <w:rsid w:val="006C3B52"/>
    <w:rsid w:val="006C3B94"/>
    <w:rsid w:val="006C3D4C"/>
    <w:rsid w:val="006C3DDA"/>
    <w:rsid w:val="006C4287"/>
    <w:rsid w:val="006C46A2"/>
    <w:rsid w:val="006C46E0"/>
    <w:rsid w:val="006C4708"/>
    <w:rsid w:val="006C4AAC"/>
    <w:rsid w:val="006C4CD0"/>
    <w:rsid w:val="006C4F7C"/>
    <w:rsid w:val="006C5095"/>
    <w:rsid w:val="006C51FB"/>
    <w:rsid w:val="006C550A"/>
    <w:rsid w:val="006C55BC"/>
    <w:rsid w:val="006C55FB"/>
    <w:rsid w:val="006C59F1"/>
    <w:rsid w:val="006C5A01"/>
    <w:rsid w:val="006C6147"/>
    <w:rsid w:val="006C63D1"/>
    <w:rsid w:val="006C66F6"/>
    <w:rsid w:val="006C678C"/>
    <w:rsid w:val="006C6B56"/>
    <w:rsid w:val="006C6D57"/>
    <w:rsid w:val="006C6F5F"/>
    <w:rsid w:val="006C72AA"/>
    <w:rsid w:val="006C74C9"/>
    <w:rsid w:val="006C764E"/>
    <w:rsid w:val="006C7837"/>
    <w:rsid w:val="006C7947"/>
    <w:rsid w:val="006C7A69"/>
    <w:rsid w:val="006C7A9C"/>
    <w:rsid w:val="006D00B5"/>
    <w:rsid w:val="006D02AF"/>
    <w:rsid w:val="006D0498"/>
    <w:rsid w:val="006D057F"/>
    <w:rsid w:val="006D0F6C"/>
    <w:rsid w:val="006D1196"/>
    <w:rsid w:val="006D1475"/>
    <w:rsid w:val="006D1600"/>
    <w:rsid w:val="006D1C1F"/>
    <w:rsid w:val="006D1EC4"/>
    <w:rsid w:val="006D23FC"/>
    <w:rsid w:val="006D2498"/>
    <w:rsid w:val="006D256B"/>
    <w:rsid w:val="006D2A6D"/>
    <w:rsid w:val="006D2DCE"/>
    <w:rsid w:val="006D3063"/>
    <w:rsid w:val="006D31D5"/>
    <w:rsid w:val="006D33F6"/>
    <w:rsid w:val="006D3563"/>
    <w:rsid w:val="006D35FD"/>
    <w:rsid w:val="006D36BE"/>
    <w:rsid w:val="006D3BAD"/>
    <w:rsid w:val="006D3EE4"/>
    <w:rsid w:val="006D40BC"/>
    <w:rsid w:val="006D4126"/>
    <w:rsid w:val="006D4336"/>
    <w:rsid w:val="006D48A0"/>
    <w:rsid w:val="006D491C"/>
    <w:rsid w:val="006D49B3"/>
    <w:rsid w:val="006D4A0B"/>
    <w:rsid w:val="006D4A2E"/>
    <w:rsid w:val="006D4A5E"/>
    <w:rsid w:val="006D4ACB"/>
    <w:rsid w:val="006D5D55"/>
    <w:rsid w:val="006D6106"/>
    <w:rsid w:val="006D6183"/>
    <w:rsid w:val="006D6278"/>
    <w:rsid w:val="006D6346"/>
    <w:rsid w:val="006D66E2"/>
    <w:rsid w:val="006D6892"/>
    <w:rsid w:val="006D68E3"/>
    <w:rsid w:val="006D6985"/>
    <w:rsid w:val="006D6C8A"/>
    <w:rsid w:val="006D6E2B"/>
    <w:rsid w:val="006D6F3C"/>
    <w:rsid w:val="006D723F"/>
    <w:rsid w:val="006D73CB"/>
    <w:rsid w:val="006D76AB"/>
    <w:rsid w:val="006D7D9B"/>
    <w:rsid w:val="006E0243"/>
    <w:rsid w:val="006E03AB"/>
    <w:rsid w:val="006E03B2"/>
    <w:rsid w:val="006E0946"/>
    <w:rsid w:val="006E0ADF"/>
    <w:rsid w:val="006E0F07"/>
    <w:rsid w:val="006E1676"/>
    <w:rsid w:val="006E1A45"/>
    <w:rsid w:val="006E1A90"/>
    <w:rsid w:val="006E1C11"/>
    <w:rsid w:val="006E1EEB"/>
    <w:rsid w:val="006E2510"/>
    <w:rsid w:val="006E2B93"/>
    <w:rsid w:val="006E2C49"/>
    <w:rsid w:val="006E399F"/>
    <w:rsid w:val="006E39D9"/>
    <w:rsid w:val="006E3D46"/>
    <w:rsid w:val="006E3F6E"/>
    <w:rsid w:val="006E40CD"/>
    <w:rsid w:val="006E41B6"/>
    <w:rsid w:val="006E451D"/>
    <w:rsid w:val="006E45AF"/>
    <w:rsid w:val="006E46E4"/>
    <w:rsid w:val="006E4830"/>
    <w:rsid w:val="006E4927"/>
    <w:rsid w:val="006E4931"/>
    <w:rsid w:val="006E4A4E"/>
    <w:rsid w:val="006E4EF0"/>
    <w:rsid w:val="006E502A"/>
    <w:rsid w:val="006E51C0"/>
    <w:rsid w:val="006E52FF"/>
    <w:rsid w:val="006E53EA"/>
    <w:rsid w:val="006E5859"/>
    <w:rsid w:val="006E59FB"/>
    <w:rsid w:val="006E5C93"/>
    <w:rsid w:val="006E5CBA"/>
    <w:rsid w:val="006E5E45"/>
    <w:rsid w:val="006E6353"/>
    <w:rsid w:val="006E64E2"/>
    <w:rsid w:val="006E65FC"/>
    <w:rsid w:val="006E6703"/>
    <w:rsid w:val="006E6A0C"/>
    <w:rsid w:val="006E6C2B"/>
    <w:rsid w:val="006E6DA7"/>
    <w:rsid w:val="006E6E52"/>
    <w:rsid w:val="006E7014"/>
    <w:rsid w:val="006E70D2"/>
    <w:rsid w:val="006E7AEE"/>
    <w:rsid w:val="006E7CBA"/>
    <w:rsid w:val="006F062E"/>
    <w:rsid w:val="006F0799"/>
    <w:rsid w:val="006F09CB"/>
    <w:rsid w:val="006F09E3"/>
    <w:rsid w:val="006F0FB1"/>
    <w:rsid w:val="006F1250"/>
    <w:rsid w:val="006F14A0"/>
    <w:rsid w:val="006F14CD"/>
    <w:rsid w:val="006F1C9C"/>
    <w:rsid w:val="006F1CD1"/>
    <w:rsid w:val="006F1E57"/>
    <w:rsid w:val="006F2063"/>
    <w:rsid w:val="006F2352"/>
    <w:rsid w:val="006F23B2"/>
    <w:rsid w:val="006F23CF"/>
    <w:rsid w:val="006F2454"/>
    <w:rsid w:val="006F2772"/>
    <w:rsid w:val="006F2A90"/>
    <w:rsid w:val="006F2AA5"/>
    <w:rsid w:val="006F2CC8"/>
    <w:rsid w:val="006F2E5E"/>
    <w:rsid w:val="006F2F86"/>
    <w:rsid w:val="006F2FA9"/>
    <w:rsid w:val="006F34C6"/>
    <w:rsid w:val="006F3A88"/>
    <w:rsid w:val="006F3EF9"/>
    <w:rsid w:val="006F3F66"/>
    <w:rsid w:val="006F4458"/>
    <w:rsid w:val="006F4581"/>
    <w:rsid w:val="006F469F"/>
    <w:rsid w:val="006F493A"/>
    <w:rsid w:val="006F4AF6"/>
    <w:rsid w:val="006F4C79"/>
    <w:rsid w:val="006F4DAC"/>
    <w:rsid w:val="006F4F8C"/>
    <w:rsid w:val="006F4FF7"/>
    <w:rsid w:val="006F547B"/>
    <w:rsid w:val="006F54B7"/>
    <w:rsid w:val="006F555E"/>
    <w:rsid w:val="006F56EE"/>
    <w:rsid w:val="006F5733"/>
    <w:rsid w:val="006F587E"/>
    <w:rsid w:val="006F5A52"/>
    <w:rsid w:val="006F5CA0"/>
    <w:rsid w:val="006F5DF1"/>
    <w:rsid w:val="006F5E58"/>
    <w:rsid w:val="006F5F51"/>
    <w:rsid w:val="006F609C"/>
    <w:rsid w:val="006F6156"/>
    <w:rsid w:val="006F6314"/>
    <w:rsid w:val="006F637C"/>
    <w:rsid w:val="006F63C8"/>
    <w:rsid w:val="006F6CF2"/>
    <w:rsid w:val="006F6D5C"/>
    <w:rsid w:val="006F6E2F"/>
    <w:rsid w:val="006F790E"/>
    <w:rsid w:val="006F7C66"/>
    <w:rsid w:val="006F7F62"/>
    <w:rsid w:val="00700300"/>
    <w:rsid w:val="0070030B"/>
    <w:rsid w:val="00700521"/>
    <w:rsid w:val="00700529"/>
    <w:rsid w:val="00700671"/>
    <w:rsid w:val="00700DCA"/>
    <w:rsid w:val="0070120E"/>
    <w:rsid w:val="00701578"/>
    <w:rsid w:val="007015F7"/>
    <w:rsid w:val="00701698"/>
    <w:rsid w:val="00701E2F"/>
    <w:rsid w:val="00701FA8"/>
    <w:rsid w:val="00702033"/>
    <w:rsid w:val="007021B1"/>
    <w:rsid w:val="007021FE"/>
    <w:rsid w:val="0070242B"/>
    <w:rsid w:val="00702611"/>
    <w:rsid w:val="007029BA"/>
    <w:rsid w:val="00702BC7"/>
    <w:rsid w:val="00702EC0"/>
    <w:rsid w:val="00703016"/>
    <w:rsid w:val="00703153"/>
    <w:rsid w:val="0070323E"/>
    <w:rsid w:val="007034B9"/>
    <w:rsid w:val="0070369A"/>
    <w:rsid w:val="00703917"/>
    <w:rsid w:val="00703D62"/>
    <w:rsid w:val="0070431F"/>
    <w:rsid w:val="007044BC"/>
    <w:rsid w:val="007045BF"/>
    <w:rsid w:val="0070464D"/>
    <w:rsid w:val="00704759"/>
    <w:rsid w:val="00704843"/>
    <w:rsid w:val="007048F0"/>
    <w:rsid w:val="00704DEA"/>
    <w:rsid w:val="00705206"/>
    <w:rsid w:val="007052F4"/>
    <w:rsid w:val="0070545D"/>
    <w:rsid w:val="00705803"/>
    <w:rsid w:val="007059C4"/>
    <w:rsid w:val="00705A8E"/>
    <w:rsid w:val="00705EF8"/>
    <w:rsid w:val="0070622F"/>
    <w:rsid w:val="00706539"/>
    <w:rsid w:val="007065DC"/>
    <w:rsid w:val="007068F5"/>
    <w:rsid w:val="00706BE3"/>
    <w:rsid w:val="00706EFA"/>
    <w:rsid w:val="007073DD"/>
    <w:rsid w:val="007076A7"/>
    <w:rsid w:val="007078B7"/>
    <w:rsid w:val="00707954"/>
    <w:rsid w:val="0071034C"/>
    <w:rsid w:val="00710379"/>
    <w:rsid w:val="00710469"/>
    <w:rsid w:val="0071065F"/>
    <w:rsid w:val="00710897"/>
    <w:rsid w:val="00710934"/>
    <w:rsid w:val="007109A2"/>
    <w:rsid w:val="00710DF0"/>
    <w:rsid w:val="00710F47"/>
    <w:rsid w:val="00711315"/>
    <w:rsid w:val="0071195E"/>
    <w:rsid w:val="00711C1D"/>
    <w:rsid w:val="00711E26"/>
    <w:rsid w:val="00711F4D"/>
    <w:rsid w:val="007126F4"/>
    <w:rsid w:val="007129F2"/>
    <w:rsid w:val="00712BA7"/>
    <w:rsid w:val="00712D30"/>
    <w:rsid w:val="00712ED4"/>
    <w:rsid w:val="00712FE3"/>
    <w:rsid w:val="0071339C"/>
    <w:rsid w:val="007135E6"/>
    <w:rsid w:val="0071361D"/>
    <w:rsid w:val="0071392F"/>
    <w:rsid w:val="00713F1B"/>
    <w:rsid w:val="0071415D"/>
    <w:rsid w:val="00714378"/>
    <w:rsid w:val="0071493B"/>
    <w:rsid w:val="007149D7"/>
    <w:rsid w:val="00714A09"/>
    <w:rsid w:val="00714B1A"/>
    <w:rsid w:val="00714C98"/>
    <w:rsid w:val="0071508C"/>
    <w:rsid w:val="007154BF"/>
    <w:rsid w:val="0071564A"/>
    <w:rsid w:val="00715699"/>
    <w:rsid w:val="007157D5"/>
    <w:rsid w:val="00715F84"/>
    <w:rsid w:val="007162CB"/>
    <w:rsid w:val="0071645D"/>
    <w:rsid w:val="00716579"/>
    <w:rsid w:val="00716637"/>
    <w:rsid w:val="0071699D"/>
    <w:rsid w:val="00716C3E"/>
    <w:rsid w:val="00716D1A"/>
    <w:rsid w:val="00717473"/>
    <w:rsid w:val="00717A70"/>
    <w:rsid w:val="00717C8B"/>
    <w:rsid w:val="00720057"/>
    <w:rsid w:val="0072017C"/>
    <w:rsid w:val="007202B8"/>
    <w:rsid w:val="007202C4"/>
    <w:rsid w:val="0072032A"/>
    <w:rsid w:val="0072045D"/>
    <w:rsid w:val="007204FE"/>
    <w:rsid w:val="0072063A"/>
    <w:rsid w:val="0072072D"/>
    <w:rsid w:val="0072073A"/>
    <w:rsid w:val="00720877"/>
    <w:rsid w:val="0072087D"/>
    <w:rsid w:val="0072128A"/>
    <w:rsid w:val="00721409"/>
    <w:rsid w:val="00721A58"/>
    <w:rsid w:val="00721CDE"/>
    <w:rsid w:val="00721DEE"/>
    <w:rsid w:val="00721FD7"/>
    <w:rsid w:val="0072223F"/>
    <w:rsid w:val="007223A9"/>
    <w:rsid w:val="0072246D"/>
    <w:rsid w:val="00722554"/>
    <w:rsid w:val="0072275C"/>
    <w:rsid w:val="007228DA"/>
    <w:rsid w:val="00722A75"/>
    <w:rsid w:val="00722AAA"/>
    <w:rsid w:val="00722E74"/>
    <w:rsid w:val="00723271"/>
    <w:rsid w:val="00723565"/>
    <w:rsid w:val="007236C2"/>
    <w:rsid w:val="007236D5"/>
    <w:rsid w:val="007237D3"/>
    <w:rsid w:val="00723F25"/>
    <w:rsid w:val="00724057"/>
    <w:rsid w:val="00724DB7"/>
    <w:rsid w:val="00724E17"/>
    <w:rsid w:val="00724EE5"/>
    <w:rsid w:val="00724EFA"/>
    <w:rsid w:val="00724F75"/>
    <w:rsid w:val="00725079"/>
    <w:rsid w:val="00725696"/>
    <w:rsid w:val="007257B0"/>
    <w:rsid w:val="007257F5"/>
    <w:rsid w:val="007258AD"/>
    <w:rsid w:val="00725A90"/>
    <w:rsid w:val="00725D3C"/>
    <w:rsid w:val="00725E55"/>
    <w:rsid w:val="007261EC"/>
    <w:rsid w:val="007264F4"/>
    <w:rsid w:val="007267E1"/>
    <w:rsid w:val="0072688E"/>
    <w:rsid w:val="007268DB"/>
    <w:rsid w:val="007269E5"/>
    <w:rsid w:val="00726AB8"/>
    <w:rsid w:val="00726C31"/>
    <w:rsid w:val="00726C32"/>
    <w:rsid w:val="00726F58"/>
    <w:rsid w:val="0072704D"/>
    <w:rsid w:val="007272A5"/>
    <w:rsid w:val="00727762"/>
    <w:rsid w:val="00727788"/>
    <w:rsid w:val="00727A3D"/>
    <w:rsid w:val="00727AE7"/>
    <w:rsid w:val="00727B47"/>
    <w:rsid w:val="00727FB1"/>
    <w:rsid w:val="00730056"/>
    <w:rsid w:val="007302B6"/>
    <w:rsid w:val="00730414"/>
    <w:rsid w:val="00730F7F"/>
    <w:rsid w:val="007311A0"/>
    <w:rsid w:val="00731285"/>
    <w:rsid w:val="0073132D"/>
    <w:rsid w:val="00731828"/>
    <w:rsid w:val="007318A6"/>
    <w:rsid w:val="007319BE"/>
    <w:rsid w:val="00731A05"/>
    <w:rsid w:val="00731E82"/>
    <w:rsid w:val="0073209B"/>
    <w:rsid w:val="00732450"/>
    <w:rsid w:val="007325FE"/>
    <w:rsid w:val="00732766"/>
    <w:rsid w:val="00732987"/>
    <w:rsid w:val="00732D91"/>
    <w:rsid w:val="00732DEB"/>
    <w:rsid w:val="00733062"/>
    <w:rsid w:val="007330EF"/>
    <w:rsid w:val="007338D2"/>
    <w:rsid w:val="00733A2B"/>
    <w:rsid w:val="00733F94"/>
    <w:rsid w:val="00733FC4"/>
    <w:rsid w:val="007341C1"/>
    <w:rsid w:val="00734263"/>
    <w:rsid w:val="00734296"/>
    <w:rsid w:val="00734331"/>
    <w:rsid w:val="0073435B"/>
    <w:rsid w:val="00734404"/>
    <w:rsid w:val="0073461F"/>
    <w:rsid w:val="007346E7"/>
    <w:rsid w:val="00734AB2"/>
    <w:rsid w:val="00734C8E"/>
    <w:rsid w:val="00734D06"/>
    <w:rsid w:val="00735432"/>
    <w:rsid w:val="0073543D"/>
    <w:rsid w:val="007355E3"/>
    <w:rsid w:val="00735742"/>
    <w:rsid w:val="00735788"/>
    <w:rsid w:val="00735C41"/>
    <w:rsid w:val="00735D07"/>
    <w:rsid w:val="00736041"/>
    <w:rsid w:val="00736654"/>
    <w:rsid w:val="00736759"/>
    <w:rsid w:val="007368DE"/>
    <w:rsid w:val="00736944"/>
    <w:rsid w:val="00736B9E"/>
    <w:rsid w:val="0073707E"/>
    <w:rsid w:val="00737272"/>
    <w:rsid w:val="00737427"/>
    <w:rsid w:val="0073746F"/>
    <w:rsid w:val="007374D1"/>
    <w:rsid w:val="00737572"/>
    <w:rsid w:val="00737659"/>
    <w:rsid w:val="0073774D"/>
    <w:rsid w:val="0073786D"/>
    <w:rsid w:val="007378BC"/>
    <w:rsid w:val="00737B12"/>
    <w:rsid w:val="00737B70"/>
    <w:rsid w:val="00737BB4"/>
    <w:rsid w:val="00737CCE"/>
    <w:rsid w:val="00737D43"/>
    <w:rsid w:val="00737D67"/>
    <w:rsid w:val="00737E50"/>
    <w:rsid w:val="0074011A"/>
    <w:rsid w:val="00740148"/>
    <w:rsid w:val="0074016D"/>
    <w:rsid w:val="007401DB"/>
    <w:rsid w:val="0074044D"/>
    <w:rsid w:val="007408A2"/>
    <w:rsid w:val="00740B6D"/>
    <w:rsid w:val="00740E6A"/>
    <w:rsid w:val="0074120E"/>
    <w:rsid w:val="0074135E"/>
    <w:rsid w:val="00741587"/>
    <w:rsid w:val="007419AF"/>
    <w:rsid w:val="00741B06"/>
    <w:rsid w:val="00741BE1"/>
    <w:rsid w:val="00741C36"/>
    <w:rsid w:val="00742011"/>
    <w:rsid w:val="00742893"/>
    <w:rsid w:val="00742A7E"/>
    <w:rsid w:val="0074347E"/>
    <w:rsid w:val="00743676"/>
    <w:rsid w:val="00743967"/>
    <w:rsid w:val="00743EFB"/>
    <w:rsid w:val="00743F34"/>
    <w:rsid w:val="00743FE6"/>
    <w:rsid w:val="007440AF"/>
    <w:rsid w:val="0074413F"/>
    <w:rsid w:val="0074417A"/>
    <w:rsid w:val="007445A1"/>
    <w:rsid w:val="0074497E"/>
    <w:rsid w:val="00744AEA"/>
    <w:rsid w:val="00744CFA"/>
    <w:rsid w:val="00744E99"/>
    <w:rsid w:val="00744EA7"/>
    <w:rsid w:val="00745673"/>
    <w:rsid w:val="0074579A"/>
    <w:rsid w:val="007458EB"/>
    <w:rsid w:val="00745D71"/>
    <w:rsid w:val="00745D92"/>
    <w:rsid w:val="00745E5A"/>
    <w:rsid w:val="00746132"/>
    <w:rsid w:val="007462A3"/>
    <w:rsid w:val="00746396"/>
    <w:rsid w:val="00746974"/>
    <w:rsid w:val="00746A95"/>
    <w:rsid w:val="00746B43"/>
    <w:rsid w:val="00746C72"/>
    <w:rsid w:val="00746CA2"/>
    <w:rsid w:val="00746D30"/>
    <w:rsid w:val="00747119"/>
    <w:rsid w:val="007472E0"/>
    <w:rsid w:val="007473C3"/>
    <w:rsid w:val="00747472"/>
    <w:rsid w:val="0074750A"/>
    <w:rsid w:val="00747663"/>
    <w:rsid w:val="00747A0F"/>
    <w:rsid w:val="00747C9A"/>
    <w:rsid w:val="00747ED4"/>
    <w:rsid w:val="00747F62"/>
    <w:rsid w:val="007501B1"/>
    <w:rsid w:val="0075044E"/>
    <w:rsid w:val="0075062D"/>
    <w:rsid w:val="00750A86"/>
    <w:rsid w:val="00750B6D"/>
    <w:rsid w:val="00750DC8"/>
    <w:rsid w:val="0075112E"/>
    <w:rsid w:val="00751142"/>
    <w:rsid w:val="00751175"/>
    <w:rsid w:val="007511A8"/>
    <w:rsid w:val="00751312"/>
    <w:rsid w:val="0075139F"/>
    <w:rsid w:val="00751525"/>
    <w:rsid w:val="00751754"/>
    <w:rsid w:val="007517F4"/>
    <w:rsid w:val="00751DBA"/>
    <w:rsid w:val="00751FA2"/>
    <w:rsid w:val="00752340"/>
    <w:rsid w:val="007528F6"/>
    <w:rsid w:val="00752AF5"/>
    <w:rsid w:val="00752BEF"/>
    <w:rsid w:val="00752C76"/>
    <w:rsid w:val="00752D8B"/>
    <w:rsid w:val="00752F28"/>
    <w:rsid w:val="0075345B"/>
    <w:rsid w:val="00753817"/>
    <w:rsid w:val="0075396D"/>
    <w:rsid w:val="00753DBE"/>
    <w:rsid w:val="00753E86"/>
    <w:rsid w:val="00753F44"/>
    <w:rsid w:val="00753F5C"/>
    <w:rsid w:val="00754533"/>
    <w:rsid w:val="0075465B"/>
    <w:rsid w:val="00754C44"/>
    <w:rsid w:val="00754C85"/>
    <w:rsid w:val="00754E2B"/>
    <w:rsid w:val="00754E99"/>
    <w:rsid w:val="00755106"/>
    <w:rsid w:val="00755220"/>
    <w:rsid w:val="00755410"/>
    <w:rsid w:val="007554A8"/>
    <w:rsid w:val="00755694"/>
    <w:rsid w:val="007556A1"/>
    <w:rsid w:val="00755873"/>
    <w:rsid w:val="007558C8"/>
    <w:rsid w:val="00755972"/>
    <w:rsid w:val="00755D49"/>
    <w:rsid w:val="0075608B"/>
    <w:rsid w:val="00756176"/>
    <w:rsid w:val="00756253"/>
    <w:rsid w:val="00756412"/>
    <w:rsid w:val="007567B4"/>
    <w:rsid w:val="00756812"/>
    <w:rsid w:val="007568FB"/>
    <w:rsid w:val="007569A7"/>
    <w:rsid w:val="007573D9"/>
    <w:rsid w:val="00757723"/>
    <w:rsid w:val="00757DC0"/>
    <w:rsid w:val="00757E65"/>
    <w:rsid w:val="00757F1A"/>
    <w:rsid w:val="00760554"/>
    <w:rsid w:val="00760B13"/>
    <w:rsid w:val="00760D60"/>
    <w:rsid w:val="00761273"/>
    <w:rsid w:val="00761404"/>
    <w:rsid w:val="007615BD"/>
    <w:rsid w:val="007618CE"/>
    <w:rsid w:val="00761A9E"/>
    <w:rsid w:val="00761AE2"/>
    <w:rsid w:val="00761D7E"/>
    <w:rsid w:val="0076203C"/>
    <w:rsid w:val="007621F9"/>
    <w:rsid w:val="007622B3"/>
    <w:rsid w:val="00762346"/>
    <w:rsid w:val="007624C6"/>
    <w:rsid w:val="0076255F"/>
    <w:rsid w:val="00762DA9"/>
    <w:rsid w:val="00763146"/>
    <w:rsid w:val="007634AE"/>
    <w:rsid w:val="00763A0F"/>
    <w:rsid w:val="00763A33"/>
    <w:rsid w:val="00763AA7"/>
    <w:rsid w:val="00763F01"/>
    <w:rsid w:val="007642E0"/>
    <w:rsid w:val="007643AD"/>
    <w:rsid w:val="00764580"/>
    <w:rsid w:val="00764649"/>
    <w:rsid w:val="007646B7"/>
    <w:rsid w:val="00764911"/>
    <w:rsid w:val="00764D5A"/>
    <w:rsid w:val="00764DAF"/>
    <w:rsid w:val="00764F55"/>
    <w:rsid w:val="00765129"/>
    <w:rsid w:val="0076556E"/>
    <w:rsid w:val="007657CA"/>
    <w:rsid w:val="00765AEE"/>
    <w:rsid w:val="007660A8"/>
    <w:rsid w:val="007661AE"/>
    <w:rsid w:val="00766464"/>
    <w:rsid w:val="0076677F"/>
    <w:rsid w:val="00766983"/>
    <w:rsid w:val="00766C8B"/>
    <w:rsid w:val="00766D7B"/>
    <w:rsid w:val="00766E47"/>
    <w:rsid w:val="00767261"/>
    <w:rsid w:val="00767ADA"/>
    <w:rsid w:val="00767E49"/>
    <w:rsid w:val="007700AA"/>
    <w:rsid w:val="00770102"/>
    <w:rsid w:val="00770427"/>
    <w:rsid w:val="007707D5"/>
    <w:rsid w:val="007708C8"/>
    <w:rsid w:val="00770D80"/>
    <w:rsid w:val="00770FD5"/>
    <w:rsid w:val="00771242"/>
    <w:rsid w:val="00771399"/>
    <w:rsid w:val="007717CD"/>
    <w:rsid w:val="007718F4"/>
    <w:rsid w:val="00771B3E"/>
    <w:rsid w:val="00771B7E"/>
    <w:rsid w:val="00771CC7"/>
    <w:rsid w:val="00771E9F"/>
    <w:rsid w:val="00771F1D"/>
    <w:rsid w:val="0077229B"/>
    <w:rsid w:val="007722EA"/>
    <w:rsid w:val="00772401"/>
    <w:rsid w:val="0077243B"/>
    <w:rsid w:val="00772B84"/>
    <w:rsid w:val="00772B8C"/>
    <w:rsid w:val="00772F6A"/>
    <w:rsid w:val="007737BA"/>
    <w:rsid w:val="00773870"/>
    <w:rsid w:val="007738F5"/>
    <w:rsid w:val="00773C40"/>
    <w:rsid w:val="0077415F"/>
    <w:rsid w:val="007744CD"/>
    <w:rsid w:val="00774525"/>
    <w:rsid w:val="00774946"/>
    <w:rsid w:val="00774DE8"/>
    <w:rsid w:val="00774ED5"/>
    <w:rsid w:val="00774F82"/>
    <w:rsid w:val="00775172"/>
    <w:rsid w:val="007755D2"/>
    <w:rsid w:val="00775679"/>
    <w:rsid w:val="007756A3"/>
    <w:rsid w:val="0077592F"/>
    <w:rsid w:val="00775B02"/>
    <w:rsid w:val="00775EF9"/>
    <w:rsid w:val="00776595"/>
    <w:rsid w:val="007766E5"/>
    <w:rsid w:val="00776723"/>
    <w:rsid w:val="0077674E"/>
    <w:rsid w:val="0077683D"/>
    <w:rsid w:val="007768EF"/>
    <w:rsid w:val="00776D0F"/>
    <w:rsid w:val="00776DC4"/>
    <w:rsid w:val="00776DFB"/>
    <w:rsid w:val="00776F09"/>
    <w:rsid w:val="0077722B"/>
    <w:rsid w:val="00777434"/>
    <w:rsid w:val="0077747B"/>
    <w:rsid w:val="007775D4"/>
    <w:rsid w:val="00777904"/>
    <w:rsid w:val="00777B17"/>
    <w:rsid w:val="00780526"/>
    <w:rsid w:val="0078056B"/>
    <w:rsid w:val="0078056F"/>
    <w:rsid w:val="007807EE"/>
    <w:rsid w:val="00780CAF"/>
    <w:rsid w:val="00780DA6"/>
    <w:rsid w:val="0078130C"/>
    <w:rsid w:val="007814D5"/>
    <w:rsid w:val="007816BC"/>
    <w:rsid w:val="00781938"/>
    <w:rsid w:val="00781A5A"/>
    <w:rsid w:val="00781C9A"/>
    <w:rsid w:val="00781CB3"/>
    <w:rsid w:val="00781E19"/>
    <w:rsid w:val="00781E43"/>
    <w:rsid w:val="00781F80"/>
    <w:rsid w:val="00782036"/>
    <w:rsid w:val="0078214D"/>
    <w:rsid w:val="00782202"/>
    <w:rsid w:val="00782258"/>
    <w:rsid w:val="00782456"/>
    <w:rsid w:val="007825AC"/>
    <w:rsid w:val="007827AA"/>
    <w:rsid w:val="007827D4"/>
    <w:rsid w:val="00782864"/>
    <w:rsid w:val="007828F6"/>
    <w:rsid w:val="00782A35"/>
    <w:rsid w:val="00782AA5"/>
    <w:rsid w:val="00782AF6"/>
    <w:rsid w:val="00782B82"/>
    <w:rsid w:val="00782C5C"/>
    <w:rsid w:val="00782DD1"/>
    <w:rsid w:val="00783515"/>
    <w:rsid w:val="00783BC6"/>
    <w:rsid w:val="00783D0A"/>
    <w:rsid w:val="00783EFA"/>
    <w:rsid w:val="00783FE8"/>
    <w:rsid w:val="00784160"/>
    <w:rsid w:val="007842BF"/>
    <w:rsid w:val="00784337"/>
    <w:rsid w:val="0078435B"/>
    <w:rsid w:val="00784668"/>
    <w:rsid w:val="007847F7"/>
    <w:rsid w:val="00784998"/>
    <w:rsid w:val="00784A9A"/>
    <w:rsid w:val="00784BE5"/>
    <w:rsid w:val="00784CCF"/>
    <w:rsid w:val="00784EE5"/>
    <w:rsid w:val="0078512A"/>
    <w:rsid w:val="0078537B"/>
    <w:rsid w:val="00785451"/>
    <w:rsid w:val="007855C8"/>
    <w:rsid w:val="00785AB1"/>
    <w:rsid w:val="00785BA0"/>
    <w:rsid w:val="0078640B"/>
    <w:rsid w:val="00786676"/>
    <w:rsid w:val="00786707"/>
    <w:rsid w:val="00786861"/>
    <w:rsid w:val="0078689C"/>
    <w:rsid w:val="0078708A"/>
    <w:rsid w:val="007875FB"/>
    <w:rsid w:val="007900B3"/>
    <w:rsid w:val="007902CC"/>
    <w:rsid w:val="0079052E"/>
    <w:rsid w:val="0079096A"/>
    <w:rsid w:val="007909E2"/>
    <w:rsid w:val="00790E9C"/>
    <w:rsid w:val="00791531"/>
    <w:rsid w:val="00791628"/>
    <w:rsid w:val="0079178B"/>
    <w:rsid w:val="007918A9"/>
    <w:rsid w:val="00791940"/>
    <w:rsid w:val="007919C3"/>
    <w:rsid w:val="00791E2D"/>
    <w:rsid w:val="00791F4B"/>
    <w:rsid w:val="00792296"/>
    <w:rsid w:val="00792761"/>
    <w:rsid w:val="00792904"/>
    <w:rsid w:val="007929E2"/>
    <w:rsid w:val="00792AE9"/>
    <w:rsid w:val="00792CFF"/>
    <w:rsid w:val="00792D11"/>
    <w:rsid w:val="007930AC"/>
    <w:rsid w:val="007938B5"/>
    <w:rsid w:val="007938C8"/>
    <w:rsid w:val="00793A20"/>
    <w:rsid w:val="00793A3E"/>
    <w:rsid w:val="00793B11"/>
    <w:rsid w:val="00793F85"/>
    <w:rsid w:val="00794441"/>
    <w:rsid w:val="007944BE"/>
    <w:rsid w:val="00794BC2"/>
    <w:rsid w:val="00794D51"/>
    <w:rsid w:val="00794E91"/>
    <w:rsid w:val="00794F26"/>
    <w:rsid w:val="00795127"/>
    <w:rsid w:val="00795441"/>
    <w:rsid w:val="00795685"/>
    <w:rsid w:val="007958DA"/>
    <w:rsid w:val="00795968"/>
    <w:rsid w:val="00795BD7"/>
    <w:rsid w:val="00795E3F"/>
    <w:rsid w:val="00795F6F"/>
    <w:rsid w:val="00796066"/>
    <w:rsid w:val="00796213"/>
    <w:rsid w:val="00796267"/>
    <w:rsid w:val="007963C9"/>
    <w:rsid w:val="0079652A"/>
    <w:rsid w:val="0079675B"/>
    <w:rsid w:val="007967F5"/>
    <w:rsid w:val="00796EC1"/>
    <w:rsid w:val="00796F03"/>
    <w:rsid w:val="00797019"/>
    <w:rsid w:val="007971E0"/>
    <w:rsid w:val="00797665"/>
    <w:rsid w:val="00797766"/>
    <w:rsid w:val="007977FE"/>
    <w:rsid w:val="00797816"/>
    <w:rsid w:val="00797BC7"/>
    <w:rsid w:val="007A01DC"/>
    <w:rsid w:val="007A04B9"/>
    <w:rsid w:val="007A061E"/>
    <w:rsid w:val="007A0CDE"/>
    <w:rsid w:val="007A1132"/>
    <w:rsid w:val="007A1349"/>
    <w:rsid w:val="007A17E5"/>
    <w:rsid w:val="007A1D32"/>
    <w:rsid w:val="007A22CB"/>
    <w:rsid w:val="007A290D"/>
    <w:rsid w:val="007A29D9"/>
    <w:rsid w:val="007A2CD5"/>
    <w:rsid w:val="007A2D11"/>
    <w:rsid w:val="007A2D52"/>
    <w:rsid w:val="007A2E95"/>
    <w:rsid w:val="007A3096"/>
    <w:rsid w:val="007A3265"/>
    <w:rsid w:val="007A3405"/>
    <w:rsid w:val="007A3524"/>
    <w:rsid w:val="007A3794"/>
    <w:rsid w:val="007A3AEE"/>
    <w:rsid w:val="007A3D9A"/>
    <w:rsid w:val="007A3F70"/>
    <w:rsid w:val="007A4017"/>
    <w:rsid w:val="007A40F6"/>
    <w:rsid w:val="007A41C8"/>
    <w:rsid w:val="007A4482"/>
    <w:rsid w:val="007A44B0"/>
    <w:rsid w:val="007A470E"/>
    <w:rsid w:val="007A47BD"/>
    <w:rsid w:val="007A47F6"/>
    <w:rsid w:val="007A4842"/>
    <w:rsid w:val="007A4A81"/>
    <w:rsid w:val="007A5268"/>
    <w:rsid w:val="007A54A1"/>
    <w:rsid w:val="007A54B2"/>
    <w:rsid w:val="007A5838"/>
    <w:rsid w:val="007A5861"/>
    <w:rsid w:val="007A58A2"/>
    <w:rsid w:val="007A592F"/>
    <w:rsid w:val="007A5B9C"/>
    <w:rsid w:val="007A5BF0"/>
    <w:rsid w:val="007A5E1C"/>
    <w:rsid w:val="007A5FDC"/>
    <w:rsid w:val="007A632F"/>
    <w:rsid w:val="007A6382"/>
    <w:rsid w:val="007A63C6"/>
    <w:rsid w:val="007A6B8B"/>
    <w:rsid w:val="007A6BB8"/>
    <w:rsid w:val="007A708E"/>
    <w:rsid w:val="007A70D9"/>
    <w:rsid w:val="007A7112"/>
    <w:rsid w:val="007A72F6"/>
    <w:rsid w:val="007A740A"/>
    <w:rsid w:val="007A7525"/>
    <w:rsid w:val="007A753A"/>
    <w:rsid w:val="007A76EF"/>
    <w:rsid w:val="007A78CD"/>
    <w:rsid w:val="007A7AFF"/>
    <w:rsid w:val="007A7FB8"/>
    <w:rsid w:val="007A7FE8"/>
    <w:rsid w:val="007B00DF"/>
    <w:rsid w:val="007B015C"/>
    <w:rsid w:val="007B033C"/>
    <w:rsid w:val="007B039C"/>
    <w:rsid w:val="007B04F9"/>
    <w:rsid w:val="007B0C1C"/>
    <w:rsid w:val="007B0F14"/>
    <w:rsid w:val="007B10DD"/>
    <w:rsid w:val="007B1320"/>
    <w:rsid w:val="007B13E9"/>
    <w:rsid w:val="007B1675"/>
    <w:rsid w:val="007B1AB6"/>
    <w:rsid w:val="007B1E68"/>
    <w:rsid w:val="007B2155"/>
    <w:rsid w:val="007B263F"/>
    <w:rsid w:val="007B2691"/>
    <w:rsid w:val="007B2842"/>
    <w:rsid w:val="007B28E5"/>
    <w:rsid w:val="007B298A"/>
    <w:rsid w:val="007B2B6D"/>
    <w:rsid w:val="007B2DE2"/>
    <w:rsid w:val="007B2F3C"/>
    <w:rsid w:val="007B305A"/>
    <w:rsid w:val="007B3235"/>
    <w:rsid w:val="007B3240"/>
    <w:rsid w:val="007B36A6"/>
    <w:rsid w:val="007B374F"/>
    <w:rsid w:val="007B3C6F"/>
    <w:rsid w:val="007B3DA3"/>
    <w:rsid w:val="007B3F2E"/>
    <w:rsid w:val="007B416A"/>
    <w:rsid w:val="007B4489"/>
    <w:rsid w:val="007B4562"/>
    <w:rsid w:val="007B4942"/>
    <w:rsid w:val="007B4DB7"/>
    <w:rsid w:val="007B4F58"/>
    <w:rsid w:val="007B5136"/>
    <w:rsid w:val="007B5551"/>
    <w:rsid w:val="007B5CB6"/>
    <w:rsid w:val="007B607D"/>
    <w:rsid w:val="007B6142"/>
    <w:rsid w:val="007B6534"/>
    <w:rsid w:val="007B6843"/>
    <w:rsid w:val="007B6A5A"/>
    <w:rsid w:val="007B6AA6"/>
    <w:rsid w:val="007B6C6F"/>
    <w:rsid w:val="007B6D89"/>
    <w:rsid w:val="007B6E58"/>
    <w:rsid w:val="007B7013"/>
    <w:rsid w:val="007B73E3"/>
    <w:rsid w:val="007B7459"/>
    <w:rsid w:val="007C00DB"/>
    <w:rsid w:val="007C0122"/>
    <w:rsid w:val="007C02D8"/>
    <w:rsid w:val="007C038F"/>
    <w:rsid w:val="007C03EB"/>
    <w:rsid w:val="007C05EC"/>
    <w:rsid w:val="007C0C59"/>
    <w:rsid w:val="007C0D96"/>
    <w:rsid w:val="007C0E9F"/>
    <w:rsid w:val="007C1101"/>
    <w:rsid w:val="007C12D6"/>
    <w:rsid w:val="007C1414"/>
    <w:rsid w:val="007C1587"/>
    <w:rsid w:val="007C1618"/>
    <w:rsid w:val="007C1D90"/>
    <w:rsid w:val="007C1F72"/>
    <w:rsid w:val="007C21F5"/>
    <w:rsid w:val="007C22AD"/>
    <w:rsid w:val="007C2585"/>
    <w:rsid w:val="007C2586"/>
    <w:rsid w:val="007C25A4"/>
    <w:rsid w:val="007C25A6"/>
    <w:rsid w:val="007C27FF"/>
    <w:rsid w:val="007C29FA"/>
    <w:rsid w:val="007C2B5C"/>
    <w:rsid w:val="007C2D41"/>
    <w:rsid w:val="007C2F10"/>
    <w:rsid w:val="007C2F4B"/>
    <w:rsid w:val="007C2FAB"/>
    <w:rsid w:val="007C3144"/>
    <w:rsid w:val="007C3427"/>
    <w:rsid w:val="007C35C5"/>
    <w:rsid w:val="007C3A39"/>
    <w:rsid w:val="007C3B1F"/>
    <w:rsid w:val="007C3B31"/>
    <w:rsid w:val="007C3CD5"/>
    <w:rsid w:val="007C3DA4"/>
    <w:rsid w:val="007C3F37"/>
    <w:rsid w:val="007C4641"/>
    <w:rsid w:val="007C467C"/>
    <w:rsid w:val="007C4682"/>
    <w:rsid w:val="007C48A6"/>
    <w:rsid w:val="007C4997"/>
    <w:rsid w:val="007C4D09"/>
    <w:rsid w:val="007C4ED4"/>
    <w:rsid w:val="007C5004"/>
    <w:rsid w:val="007C5309"/>
    <w:rsid w:val="007C54BE"/>
    <w:rsid w:val="007C5573"/>
    <w:rsid w:val="007C5610"/>
    <w:rsid w:val="007C5779"/>
    <w:rsid w:val="007C5851"/>
    <w:rsid w:val="007C5E79"/>
    <w:rsid w:val="007C6077"/>
    <w:rsid w:val="007C6154"/>
    <w:rsid w:val="007C6263"/>
    <w:rsid w:val="007C631C"/>
    <w:rsid w:val="007C6813"/>
    <w:rsid w:val="007C6888"/>
    <w:rsid w:val="007C6928"/>
    <w:rsid w:val="007C6933"/>
    <w:rsid w:val="007C6A43"/>
    <w:rsid w:val="007C6BCA"/>
    <w:rsid w:val="007C6CA6"/>
    <w:rsid w:val="007C715F"/>
    <w:rsid w:val="007C71D3"/>
    <w:rsid w:val="007C72BC"/>
    <w:rsid w:val="007C74C5"/>
    <w:rsid w:val="007C7B3F"/>
    <w:rsid w:val="007D0597"/>
    <w:rsid w:val="007D08A2"/>
    <w:rsid w:val="007D0AD4"/>
    <w:rsid w:val="007D0F78"/>
    <w:rsid w:val="007D0FD1"/>
    <w:rsid w:val="007D16A0"/>
    <w:rsid w:val="007D175A"/>
    <w:rsid w:val="007D1908"/>
    <w:rsid w:val="007D224C"/>
    <w:rsid w:val="007D233F"/>
    <w:rsid w:val="007D235E"/>
    <w:rsid w:val="007D238E"/>
    <w:rsid w:val="007D2398"/>
    <w:rsid w:val="007D28A0"/>
    <w:rsid w:val="007D28E8"/>
    <w:rsid w:val="007D2A9C"/>
    <w:rsid w:val="007D2CB3"/>
    <w:rsid w:val="007D2D62"/>
    <w:rsid w:val="007D3088"/>
    <w:rsid w:val="007D3E61"/>
    <w:rsid w:val="007D41A1"/>
    <w:rsid w:val="007D4CC3"/>
    <w:rsid w:val="007D4CE8"/>
    <w:rsid w:val="007D4EF8"/>
    <w:rsid w:val="007D4F8E"/>
    <w:rsid w:val="007D553C"/>
    <w:rsid w:val="007D55D7"/>
    <w:rsid w:val="007D5828"/>
    <w:rsid w:val="007D5BA9"/>
    <w:rsid w:val="007D5BE5"/>
    <w:rsid w:val="007D5C73"/>
    <w:rsid w:val="007D5CB3"/>
    <w:rsid w:val="007D616A"/>
    <w:rsid w:val="007D61C8"/>
    <w:rsid w:val="007D62A5"/>
    <w:rsid w:val="007D656E"/>
    <w:rsid w:val="007D66E0"/>
    <w:rsid w:val="007D67C8"/>
    <w:rsid w:val="007D6808"/>
    <w:rsid w:val="007D6887"/>
    <w:rsid w:val="007D6A7E"/>
    <w:rsid w:val="007D6F96"/>
    <w:rsid w:val="007D756D"/>
    <w:rsid w:val="007D7BAB"/>
    <w:rsid w:val="007D7BEE"/>
    <w:rsid w:val="007D7FF4"/>
    <w:rsid w:val="007E0064"/>
    <w:rsid w:val="007E03E5"/>
    <w:rsid w:val="007E0403"/>
    <w:rsid w:val="007E0565"/>
    <w:rsid w:val="007E05DF"/>
    <w:rsid w:val="007E081F"/>
    <w:rsid w:val="007E0C87"/>
    <w:rsid w:val="007E1242"/>
    <w:rsid w:val="007E1312"/>
    <w:rsid w:val="007E143E"/>
    <w:rsid w:val="007E17AD"/>
    <w:rsid w:val="007E1836"/>
    <w:rsid w:val="007E18BF"/>
    <w:rsid w:val="007E1B69"/>
    <w:rsid w:val="007E205C"/>
    <w:rsid w:val="007E255A"/>
    <w:rsid w:val="007E2660"/>
    <w:rsid w:val="007E285B"/>
    <w:rsid w:val="007E2B8B"/>
    <w:rsid w:val="007E32CB"/>
    <w:rsid w:val="007E3308"/>
    <w:rsid w:val="007E34A6"/>
    <w:rsid w:val="007E363F"/>
    <w:rsid w:val="007E366F"/>
    <w:rsid w:val="007E38A8"/>
    <w:rsid w:val="007E39DB"/>
    <w:rsid w:val="007E3DB6"/>
    <w:rsid w:val="007E3FBF"/>
    <w:rsid w:val="007E4494"/>
    <w:rsid w:val="007E46ED"/>
    <w:rsid w:val="007E5100"/>
    <w:rsid w:val="007E5767"/>
    <w:rsid w:val="007E5A48"/>
    <w:rsid w:val="007E5B45"/>
    <w:rsid w:val="007E612E"/>
    <w:rsid w:val="007E621B"/>
    <w:rsid w:val="007E6340"/>
    <w:rsid w:val="007E68D0"/>
    <w:rsid w:val="007E7271"/>
    <w:rsid w:val="007E74C3"/>
    <w:rsid w:val="007E76CB"/>
    <w:rsid w:val="007E7AE1"/>
    <w:rsid w:val="007E7B08"/>
    <w:rsid w:val="007E7D47"/>
    <w:rsid w:val="007F017E"/>
    <w:rsid w:val="007F0531"/>
    <w:rsid w:val="007F092D"/>
    <w:rsid w:val="007F0F86"/>
    <w:rsid w:val="007F12CA"/>
    <w:rsid w:val="007F14BC"/>
    <w:rsid w:val="007F169C"/>
    <w:rsid w:val="007F176E"/>
    <w:rsid w:val="007F17A1"/>
    <w:rsid w:val="007F17F9"/>
    <w:rsid w:val="007F1A6A"/>
    <w:rsid w:val="007F1DA9"/>
    <w:rsid w:val="007F1E17"/>
    <w:rsid w:val="007F1E51"/>
    <w:rsid w:val="007F220E"/>
    <w:rsid w:val="007F23CD"/>
    <w:rsid w:val="007F290C"/>
    <w:rsid w:val="007F29E4"/>
    <w:rsid w:val="007F2BCF"/>
    <w:rsid w:val="007F31A8"/>
    <w:rsid w:val="007F34A4"/>
    <w:rsid w:val="007F35CB"/>
    <w:rsid w:val="007F36E0"/>
    <w:rsid w:val="007F38CA"/>
    <w:rsid w:val="007F41F7"/>
    <w:rsid w:val="007F4518"/>
    <w:rsid w:val="007F4597"/>
    <w:rsid w:val="007F4602"/>
    <w:rsid w:val="007F4702"/>
    <w:rsid w:val="007F4788"/>
    <w:rsid w:val="007F48E9"/>
    <w:rsid w:val="007F4A74"/>
    <w:rsid w:val="007F4B37"/>
    <w:rsid w:val="007F4B8A"/>
    <w:rsid w:val="007F4BE3"/>
    <w:rsid w:val="007F4FA1"/>
    <w:rsid w:val="007F5216"/>
    <w:rsid w:val="007F5A02"/>
    <w:rsid w:val="007F5BED"/>
    <w:rsid w:val="007F5D7F"/>
    <w:rsid w:val="007F6169"/>
    <w:rsid w:val="007F69DE"/>
    <w:rsid w:val="007F6C9C"/>
    <w:rsid w:val="007F6CCD"/>
    <w:rsid w:val="007F6D61"/>
    <w:rsid w:val="007F6E54"/>
    <w:rsid w:val="007F7475"/>
    <w:rsid w:val="007F78C0"/>
    <w:rsid w:val="007F79D5"/>
    <w:rsid w:val="007F7F86"/>
    <w:rsid w:val="008002FC"/>
    <w:rsid w:val="00800B3F"/>
    <w:rsid w:val="00801457"/>
    <w:rsid w:val="00801679"/>
    <w:rsid w:val="00801778"/>
    <w:rsid w:val="00801B56"/>
    <w:rsid w:val="00801C7E"/>
    <w:rsid w:val="00801D7B"/>
    <w:rsid w:val="00801E35"/>
    <w:rsid w:val="00801EB1"/>
    <w:rsid w:val="00801EF0"/>
    <w:rsid w:val="0080211A"/>
    <w:rsid w:val="008024BF"/>
    <w:rsid w:val="00802623"/>
    <w:rsid w:val="0080272A"/>
    <w:rsid w:val="00802FB8"/>
    <w:rsid w:val="008030BD"/>
    <w:rsid w:val="008034A6"/>
    <w:rsid w:val="00803563"/>
    <w:rsid w:val="00803671"/>
    <w:rsid w:val="008037D8"/>
    <w:rsid w:val="00803EA0"/>
    <w:rsid w:val="008040F1"/>
    <w:rsid w:val="008041B2"/>
    <w:rsid w:val="008042B9"/>
    <w:rsid w:val="008042DA"/>
    <w:rsid w:val="00804B77"/>
    <w:rsid w:val="00804C3B"/>
    <w:rsid w:val="00804C70"/>
    <w:rsid w:val="00804F15"/>
    <w:rsid w:val="008051E8"/>
    <w:rsid w:val="008053DA"/>
    <w:rsid w:val="008053FB"/>
    <w:rsid w:val="00805761"/>
    <w:rsid w:val="00805B7C"/>
    <w:rsid w:val="00805C29"/>
    <w:rsid w:val="00805DF8"/>
    <w:rsid w:val="008060C1"/>
    <w:rsid w:val="00806117"/>
    <w:rsid w:val="008061BD"/>
    <w:rsid w:val="00806B3A"/>
    <w:rsid w:val="00806C9F"/>
    <w:rsid w:val="00806D67"/>
    <w:rsid w:val="0080745E"/>
    <w:rsid w:val="008077B4"/>
    <w:rsid w:val="008079C9"/>
    <w:rsid w:val="00807E94"/>
    <w:rsid w:val="0081007A"/>
    <w:rsid w:val="00810297"/>
    <w:rsid w:val="008102B0"/>
    <w:rsid w:val="00810B33"/>
    <w:rsid w:val="00810B7E"/>
    <w:rsid w:val="00810FCD"/>
    <w:rsid w:val="008111F7"/>
    <w:rsid w:val="008115B1"/>
    <w:rsid w:val="00811695"/>
    <w:rsid w:val="008117DC"/>
    <w:rsid w:val="008118E9"/>
    <w:rsid w:val="00811DAD"/>
    <w:rsid w:val="00811E4E"/>
    <w:rsid w:val="00811F5B"/>
    <w:rsid w:val="00811F90"/>
    <w:rsid w:val="00811FA5"/>
    <w:rsid w:val="00812045"/>
    <w:rsid w:val="00812592"/>
    <w:rsid w:val="008125D4"/>
    <w:rsid w:val="00812683"/>
    <w:rsid w:val="008129D9"/>
    <w:rsid w:val="008129DA"/>
    <w:rsid w:val="008133BB"/>
    <w:rsid w:val="00813413"/>
    <w:rsid w:val="00813E3C"/>
    <w:rsid w:val="00813EAA"/>
    <w:rsid w:val="00813F32"/>
    <w:rsid w:val="00813F4B"/>
    <w:rsid w:val="008140C2"/>
    <w:rsid w:val="008140DC"/>
    <w:rsid w:val="00814247"/>
    <w:rsid w:val="008143DA"/>
    <w:rsid w:val="00814407"/>
    <w:rsid w:val="008148F9"/>
    <w:rsid w:val="00814A22"/>
    <w:rsid w:val="00814AF2"/>
    <w:rsid w:val="00814B32"/>
    <w:rsid w:val="00814C39"/>
    <w:rsid w:val="00814C75"/>
    <w:rsid w:val="00814F23"/>
    <w:rsid w:val="00814F32"/>
    <w:rsid w:val="00814FC3"/>
    <w:rsid w:val="00814FF9"/>
    <w:rsid w:val="00815417"/>
    <w:rsid w:val="0081586F"/>
    <w:rsid w:val="00815A51"/>
    <w:rsid w:val="00815AAF"/>
    <w:rsid w:val="00815C1A"/>
    <w:rsid w:val="00815D68"/>
    <w:rsid w:val="00816093"/>
    <w:rsid w:val="008160A8"/>
    <w:rsid w:val="008162F4"/>
    <w:rsid w:val="00816967"/>
    <w:rsid w:val="00816A34"/>
    <w:rsid w:val="00816A46"/>
    <w:rsid w:val="00816C66"/>
    <w:rsid w:val="00817523"/>
    <w:rsid w:val="00817660"/>
    <w:rsid w:val="00817D8D"/>
    <w:rsid w:val="00817EBA"/>
    <w:rsid w:val="00817F37"/>
    <w:rsid w:val="00820229"/>
    <w:rsid w:val="008204F5"/>
    <w:rsid w:val="00820873"/>
    <w:rsid w:val="00820CEE"/>
    <w:rsid w:val="00820DA1"/>
    <w:rsid w:val="00820E66"/>
    <w:rsid w:val="00820E6B"/>
    <w:rsid w:val="00820EFF"/>
    <w:rsid w:val="00820F65"/>
    <w:rsid w:val="00821ABA"/>
    <w:rsid w:val="00822315"/>
    <w:rsid w:val="0082234C"/>
    <w:rsid w:val="0082273A"/>
    <w:rsid w:val="00822EBB"/>
    <w:rsid w:val="00823267"/>
    <w:rsid w:val="0082328D"/>
    <w:rsid w:val="008232A3"/>
    <w:rsid w:val="00823365"/>
    <w:rsid w:val="008233BC"/>
    <w:rsid w:val="00823A26"/>
    <w:rsid w:val="00823E64"/>
    <w:rsid w:val="00823E7A"/>
    <w:rsid w:val="00824042"/>
    <w:rsid w:val="00824170"/>
    <w:rsid w:val="0082476A"/>
    <w:rsid w:val="008249E7"/>
    <w:rsid w:val="00824CBD"/>
    <w:rsid w:val="00824D1D"/>
    <w:rsid w:val="00824E8A"/>
    <w:rsid w:val="00824F50"/>
    <w:rsid w:val="00824F68"/>
    <w:rsid w:val="00825016"/>
    <w:rsid w:val="00825236"/>
    <w:rsid w:val="00825318"/>
    <w:rsid w:val="008253ED"/>
    <w:rsid w:val="008254E8"/>
    <w:rsid w:val="0082559A"/>
    <w:rsid w:val="00825AE7"/>
    <w:rsid w:val="00825B53"/>
    <w:rsid w:val="00825FC0"/>
    <w:rsid w:val="0082611C"/>
    <w:rsid w:val="008261A2"/>
    <w:rsid w:val="008261DC"/>
    <w:rsid w:val="008262B8"/>
    <w:rsid w:val="0082642F"/>
    <w:rsid w:val="008264DE"/>
    <w:rsid w:val="00826523"/>
    <w:rsid w:val="00826644"/>
    <w:rsid w:val="00827115"/>
    <w:rsid w:val="00827474"/>
    <w:rsid w:val="008278C7"/>
    <w:rsid w:val="00827CD8"/>
    <w:rsid w:val="00827CEC"/>
    <w:rsid w:val="00827D6C"/>
    <w:rsid w:val="00827DC0"/>
    <w:rsid w:val="00827EEC"/>
    <w:rsid w:val="00830448"/>
    <w:rsid w:val="00830525"/>
    <w:rsid w:val="008306A6"/>
    <w:rsid w:val="00830737"/>
    <w:rsid w:val="008307B5"/>
    <w:rsid w:val="00830DE3"/>
    <w:rsid w:val="00831140"/>
    <w:rsid w:val="0083133D"/>
    <w:rsid w:val="00831802"/>
    <w:rsid w:val="00831863"/>
    <w:rsid w:val="00831C02"/>
    <w:rsid w:val="00831C08"/>
    <w:rsid w:val="00831CED"/>
    <w:rsid w:val="00831D27"/>
    <w:rsid w:val="00832045"/>
    <w:rsid w:val="00832498"/>
    <w:rsid w:val="00832524"/>
    <w:rsid w:val="00832749"/>
    <w:rsid w:val="0083278D"/>
    <w:rsid w:val="00832CEF"/>
    <w:rsid w:val="00832E07"/>
    <w:rsid w:val="00832ED4"/>
    <w:rsid w:val="00832EE0"/>
    <w:rsid w:val="008339AB"/>
    <w:rsid w:val="00833B03"/>
    <w:rsid w:val="00833D5B"/>
    <w:rsid w:val="0083421E"/>
    <w:rsid w:val="008342DB"/>
    <w:rsid w:val="0083471B"/>
    <w:rsid w:val="008347A6"/>
    <w:rsid w:val="00834858"/>
    <w:rsid w:val="00834B2A"/>
    <w:rsid w:val="00834E84"/>
    <w:rsid w:val="00835005"/>
    <w:rsid w:val="008351AE"/>
    <w:rsid w:val="00835761"/>
    <w:rsid w:val="00836135"/>
    <w:rsid w:val="008368D5"/>
    <w:rsid w:val="0083694B"/>
    <w:rsid w:val="00836A8A"/>
    <w:rsid w:val="00836C94"/>
    <w:rsid w:val="00836E51"/>
    <w:rsid w:val="008372FD"/>
    <w:rsid w:val="0083741B"/>
    <w:rsid w:val="00837992"/>
    <w:rsid w:val="00837A61"/>
    <w:rsid w:val="00837F97"/>
    <w:rsid w:val="00840400"/>
    <w:rsid w:val="0084048C"/>
    <w:rsid w:val="00840D8E"/>
    <w:rsid w:val="00840E01"/>
    <w:rsid w:val="00840E7E"/>
    <w:rsid w:val="00840F2D"/>
    <w:rsid w:val="00840F31"/>
    <w:rsid w:val="008411CB"/>
    <w:rsid w:val="0084138F"/>
    <w:rsid w:val="0084148E"/>
    <w:rsid w:val="008414F3"/>
    <w:rsid w:val="00841501"/>
    <w:rsid w:val="008418A7"/>
    <w:rsid w:val="0084208B"/>
    <w:rsid w:val="0084222D"/>
    <w:rsid w:val="00842418"/>
    <w:rsid w:val="008425D5"/>
    <w:rsid w:val="008428E2"/>
    <w:rsid w:val="00842AF1"/>
    <w:rsid w:val="00842DD1"/>
    <w:rsid w:val="00842FA6"/>
    <w:rsid w:val="008437A9"/>
    <w:rsid w:val="00843F11"/>
    <w:rsid w:val="008442F9"/>
    <w:rsid w:val="008443D4"/>
    <w:rsid w:val="008444ED"/>
    <w:rsid w:val="00844763"/>
    <w:rsid w:val="0084490A"/>
    <w:rsid w:val="00844B6E"/>
    <w:rsid w:val="00844C14"/>
    <w:rsid w:val="00844D17"/>
    <w:rsid w:val="00844DF7"/>
    <w:rsid w:val="00844E82"/>
    <w:rsid w:val="00844EB9"/>
    <w:rsid w:val="00845111"/>
    <w:rsid w:val="0084581B"/>
    <w:rsid w:val="0084619F"/>
    <w:rsid w:val="008468EC"/>
    <w:rsid w:val="008468F1"/>
    <w:rsid w:val="00846A8C"/>
    <w:rsid w:val="00846BAA"/>
    <w:rsid w:val="00846C7F"/>
    <w:rsid w:val="00846D72"/>
    <w:rsid w:val="00846DAF"/>
    <w:rsid w:val="00846E9E"/>
    <w:rsid w:val="00847085"/>
    <w:rsid w:val="008471A1"/>
    <w:rsid w:val="0084739B"/>
    <w:rsid w:val="008474C7"/>
    <w:rsid w:val="008475AB"/>
    <w:rsid w:val="008475F8"/>
    <w:rsid w:val="008476BA"/>
    <w:rsid w:val="008476BC"/>
    <w:rsid w:val="00847944"/>
    <w:rsid w:val="00850211"/>
    <w:rsid w:val="008504FD"/>
    <w:rsid w:val="0085069D"/>
    <w:rsid w:val="00850960"/>
    <w:rsid w:val="008517BD"/>
    <w:rsid w:val="008519FB"/>
    <w:rsid w:val="00851AA7"/>
    <w:rsid w:val="0085224C"/>
    <w:rsid w:val="0085245F"/>
    <w:rsid w:val="008525F4"/>
    <w:rsid w:val="008526F3"/>
    <w:rsid w:val="008527D8"/>
    <w:rsid w:val="0085295D"/>
    <w:rsid w:val="0085296A"/>
    <w:rsid w:val="00852E5E"/>
    <w:rsid w:val="0085317E"/>
    <w:rsid w:val="0085330A"/>
    <w:rsid w:val="008533DC"/>
    <w:rsid w:val="008534C6"/>
    <w:rsid w:val="008537D3"/>
    <w:rsid w:val="00853ADD"/>
    <w:rsid w:val="00853C72"/>
    <w:rsid w:val="0085438B"/>
    <w:rsid w:val="0085469E"/>
    <w:rsid w:val="00854CC3"/>
    <w:rsid w:val="00854DE0"/>
    <w:rsid w:val="00854F51"/>
    <w:rsid w:val="00855015"/>
    <w:rsid w:val="0085541E"/>
    <w:rsid w:val="0085554B"/>
    <w:rsid w:val="008556B4"/>
    <w:rsid w:val="00855B70"/>
    <w:rsid w:val="00855FD2"/>
    <w:rsid w:val="00856003"/>
    <w:rsid w:val="00856072"/>
    <w:rsid w:val="00856169"/>
    <w:rsid w:val="0085617C"/>
    <w:rsid w:val="00856340"/>
    <w:rsid w:val="008567BF"/>
    <w:rsid w:val="00856CDC"/>
    <w:rsid w:val="00856F11"/>
    <w:rsid w:val="008570A1"/>
    <w:rsid w:val="00857189"/>
    <w:rsid w:val="0085728D"/>
    <w:rsid w:val="008572B6"/>
    <w:rsid w:val="00857345"/>
    <w:rsid w:val="008575B1"/>
    <w:rsid w:val="0085772F"/>
    <w:rsid w:val="00857BC7"/>
    <w:rsid w:val="00860184"/>
    <w:rsid w:val="0086046A"/>
    <w:rsid w:val="008604F2"/>
    <w:rsid w:val="00860910"/>
    <w:rsid w:val="00860A94"/>
    <w:rsid w:val="00860CB6"/>
    <w:rsid w:val="00860D6D"/>
    <w:rsid w:val="00860D72"/>
    <w:rsid w:val="008612E2"/>
    <w:rsid w:val="00861613"/>
    <w:rsid w:val="0086161F"/>
    <w:rsid w:val="008617D1"/>
    <w:rsid w:val="00861C06"/>
    <w:rsid w:val="00861C2E"/>
    <w:rsid w:val="00861D4B"/>
    <w:rsid w:val="00861F12"/>
    <w:rsid w:val="008621C6"/>
    <w:rsid w:val="008627FE"/>
    <w:rsid w:val="008634EF"/>
    <w:rsid w:val="008639C3"/>
    <w:rsid w:val="00863A90"/>
    <w:rsid w:val="00863B1B"/>
    <w:rsid w:val="00863B2A"/>
    <w:rsid w:val="00863C17"/>
    <w:rsid w:val="00863FAC"/>
    <w:rsid w:val="008642AC"/>
    <w:rsid w:val="0086464A"/>
    <w:rsid w:val="0086505C"/>
    <w:rsid w:val="0086515D"/>
    <w:rsid w:val="00865467"/>
    <w:rsid w:val="00865486"/>
    <w:rsid w:val="00865590"/>
    <w:rsid w:val="008655FC"/>
    <w:rsid w:val="008657FE"/>
    <w:rsid w:val="0086580A"/>
    <w:rsid w:val="00865D65"/>
    <w:rsid w:val="008667A0"/>
    <w:rsid w:val="008667F8"/>
    <w:rsid w:val="00866901"/>
    <w:rsid w:val="00866E23"/>
    <w:rsid w:val="00866E6F"/>
    <w:rsid w:val="00867041"/>
    <w:rsid w:val="00867362"/>
    <w:rsid w:val="008673CA"/>
    <w:rsid w:val="0086747C"/>
    <w:rsid w:val="00867501"/>
    <w:rsid w:val="00867E5F"/>
    <w:rsid w:val="00867E9A"/>
    <w:rsid w:val="00867EAD"/>
    <w:rsid w:val="00870309"/>
    <w:rsid w:val="00870686"/>
    <w:rsid w:val="008708C2"/>
    <w:rsid w:val="00870A83"/>
    <w:rsid w:val="00870C71"/>
    <w:rsid w:val="00870C93"/>
    <w:rsid w:val="00870E9D"/>
    <w:rsid w:val="00870EF8"/>
    <w:rsid w:val="00870F4C"/>
    <w:rsid w:val="00871174"/>
    <w:rsid w:val="008711B8"/>
    <w:rsid w:val="008712DF"/>
    <w:rsid w:val="0087130A"/>
    <w:rsid w:val="00871347"/>
    <w:rsid w:val="008718B4"/>
    <w:rsid w:val="00871917"/>
    <w:rsid w:val="00871C8E"/>
    <w:rsid w:val="00872126"/>
    <w:rsid w:val="0087218E"/>
    <w:rsid w:val="0087243D"/>
    <w:rsid w:val="0087268C"/>
    <w:rsid w:val="00872DD1"/>
    <w:rsid w:val="0087323C"/>
    <w:rsid w:val="00873475"/>
    <w:rsid w:val="00873493"/>
    <w:rsid w:val="008734F8"/>
    <w:rsid w:val="008739B0"/>
    <w:rsid w:val="00873A68"/>
    <w:rsid w:val="00873C4D"/>
    <w:rsid w:val="00873CB4"/>
    <w:rsid w:val="00873CE5"/>
    <w:rsid w:val="00873F18"/>
    <w:rsid w:val="008740DA"/>
    <w:rsid w:val="00874187"/>
    <w:rsid w:val="00874198"/>
    <w:rsid w:val="00874550"/>
    <w:rsid w:val="008745C5"/>
    <w:rsid w:val="00874696"/>
    <w:rsid w:val="008747DB"/>
    <w:rsid w:val="0087520D"/>
    <w:rsid w:val="008752BB"/>
    <w:rsid w:val="00875674"/>
    <w:rsid w:val="00875765"/>
    <w:rsid w:val="00875817"/>
    <w:rsid w:val="00875ABE"/>
    <w:rsid w:val="008763EA"/>
    <w:rsid w:val="0087649F"/>
    <w:rsid w:val="00876705"/>
    <w:rsid w:val="00876945"/>
    <w:rsid w:val="00876C77"/>
    <w:rsid w:val="00876CF3"/>
    <w:rsid w:val="00876DDB"/>
    <w:rsid w:val="00876F26"/>
    <w:rsid w:val="0087785E"/>
    <w:rsid w:val="00877A75"/>
    <w:rsid w:val="00877CF7"/>
    <w:rsid w:val="00880054"/>
    <w:rsid w:val="00880144"/>
    <w:rsid w:val="00880377"/>
    <w:rsid w:val="008803F3"/>
    <w:rsid w:val="008805EA"/>
    <w:rsid w:val="008809DC"/>
    <w:rsid w:val="00880A75"/>
    <w:rsid w:val="00880BBA"/>
    <w:rsid w:val="00880BDE"/>
    <w:rsid w:val="00881127"/>
    <w:rsid w:val="00881856"/>
    <w:rsid w:val="00881BC0"/>
    <w:rsid w:val="00881EDD"/>
    <w:rsid w:val="008820C4"/>
    <w:rsid w:val="0088222F"/>
    <w:rsid w:val="008825CB"/>
    <w:rsid w:val="0088260E"/>
    <w:rsid w:val="008827B5"/>
    <w:rsid w:val="00882AF9"/>
    <w:rsid w:val="00882CFC"/>
    <w:rsid w:val="00882D54"/>
    <w:rsid w:val="008838B7"/>
    <w:rsid w:val="00883946"/>
    <w:rsid w:val="0088399C"/>
    <w:rsid w:val="00883A3A"/>
    <w:rsid w:val="00883FF1"/>
    <w:rsid w:val="00884024"/>
    <w:rsid w:val="008843E5"/>
    <w:rsid w:val="00884566"/>
    <w:rsid w:val="0088479D"/>
    <w:rsid w:val="008847AA"/>
    <w:rsid w:val="008848F5"/>
    <w:rsid w:val="008849BF"/>
    <w:rsid w:val="00884A3E"/>
    <w:rsid w:val="00884AB1"/>
    <w:rsid w:val="00884B9A"/>
    <w:rsid w:val="00884DF1"/>
    <w:rsid w:val="00884E32"/>
    <w:rsid w:val="00884E46"/>
    <w:rsid w:val="00885149"/>
    <w:rsid w:val="0088550C"/>
    <w:rsid w:val="008855B5"/>
    <w:rsid w:val="008856A3"/>
    <w:rsid w:val="00885725"/>
    <w:rsid w:val="00885C1A"/>
    <w:rsid w:val="008861BB"/>
    <w:rsid w:val="008865FA"/>
    <w:rsid w:val="0088667B"/>
    <w:rsid w:val="0088697C"/>
    <w:rsid w:val="00886A8F"/>
    <w:rsid w:val="00886F9E"/>
    <w:rsid w:val="0088711D"/>
    <w:rsid w:val="008874A2"/>
    <w:rsid w:val="008876D4"/>
    <w:rsid w:val="008878DE"/>
    <w:rsid w:val="0088791B"/>
    <w:rsid w:val="00887DBA"/>
    <w:rsid w:val="00887FB2"/>
    <w:rsid w:val="0089003D"/>
    <w:rsid w:val="00890476"/>
    <w:rsid w:val="00890581"/>
    <w:rsid w:val="008909EC"/>
    <w:rsid w:val="008909F6"/>
    <w:rsid w:val="00890CE5"/>
    <w:rsid w:val="00891507"/>
    <w:rsid w:val="0089159E"/>
    <w:rsid w:val="0089168C"/>
    <w:rsid w:val="00891AEB"/>
    <w:rsid w:val="00891E84"/>
    <w:rsid w:val="00891E91"/>
    <w:rsid w:val="00891FA2"/>
    <w:rsid w:val="0089259F"/>
    <w:rsid w:val="00892B1B"/>
    <w:rsid w:val="00892CE0"/>
    <w:rsid w:val="00892D24"/>
    <w:rsid w:val="00892E20"/>
    <w:rsid w:val="00892EAA"/>
    <w:rsid w:val="00892EEC"/>
    <w:rsid w:val="00892EF8"/>
    <w:rsid w:val="008936B9"/>
    <w:rsid w:val="00893B63"/>
    <w:rsid w:val="00893E07"/>
    <w:rsid w:val="008941C5"/>
    <w:rsid w:val="008943E1"/>
    <w:rsid w:val="00894748"/>
    <w:rsid w:val="00894B5F"/>
    <w:rsid w:val="00895128"/>
    <w:rsid w:val="0089533C"/>
    <w:rsid w:val="00895481"/>
    <w:rsid w:val="00895558"/>
    <w:rsid w:val="008955D4"/>
    <w:rsid w:val="008958CA"/>
    <w:rsid w:val="008958F8"/>
    <w:rsid w:val="00895905"/>
    <w:rsid w:val="008959AD"/>
    <w:rsid w:val="008959C1"/>
    <w:rsid w:val="00895A89"/>
    <w:rsid w:val="00895CFB"/>
    <w:rsid w:val="00895D71"/>
    <w:rsid w:val="00895F41"/>
    <w:rsid w:val="00895FAE"/>
    <w:rsid w:val="00895FFA"/>
    <w:rsid w:val="008961E5"/>
    <w:rsid w:val="00896A70"/>
    <w:rsid w:val="00896AAE"/>
    <w:rsid w:val="00896CFC"/>
    <w:rsid w:val="008972E6"/>
    <w:rsid w:val="0089752A"/>
    <w:rsid w:val="00897591"/>
    <w:rsid w:val="0089765E"/>
    <w:rsid w:val="0089797B"/>
    <w:rsid w:val="008979B5"/>
    <w:rsid w:val="008979E1"/>
    <w:rsid w:val="008A0179"/>
    <w:rsid w:val="008A0186"/>
    <w:rsid w:val="008A0240"/>
    <w:rsid w:val="008A07D3"/>
    <w:rsid w:val="008A07F8"/>
    <w:rsid w:val="008A0CC1"/>
    <w:rsid w:val="008A0E71"/>
    <w:rsid w:val="008A10F5"/>
    <w:rsid w:val="008A11FD"/>
    <w:rsid w:val="008A123B"/>
    <w:rsid w:val="008A1474"/>
    <w:rsid w:val="008A1750"/>
    <w:rsid w:val="008A17B0"/>
    <w:rsid w:val="008A17EF"/>
    <w:rsid w:val="008A183B"/>
    <w:rsid w:val="008A1A46"/>
    <w:rsid w:val="008A1D46"/>
    <w:rsid w:val="008A1D70"/>
    <w:rsid w:val="008A1DC7"/>
    <w:rsid w:val="008A1F6A"/>
    <w:rsid w:val="008A203C"/>
    <w:rsid w:val="008A22B8"/>
    <w:rsid w:val="008A25F0"/>
    <w:rsid w:val="008A275A"/>
    <w:rsid w:val="008A276C"/>
    <w:rsid w:val="008A2A74"/>
    <w:rsid w:val="008A2BFC"/>
    <w:rsid w:val="008A3009"/>
    <w:rsid w:val="008A31A8"/>
    <w:rsid w:val="008A332D"/>
    <w:rsid w:val="008A35D9"/>
    <w:rsid w:val="008A37F0"/>
    <w:rsid w:val="008A3824"/>
    <w:rsid w:val="008A3927"/>
    <w:rsid w:val="008A3D43"/>
    <w:rsid w:val="008A41B4"/>
    <w:rsid w:val="008A4497"/>
    <w:rsid w:val="008A4684"/>
    <w:rsid w:val="008A48C4"/>
    <w:rsid w:val="008A49AE"/>
    <w:rsid w:val="008A4A77"/>
    <w:rsid w:val="008A4B5B"/>
    <w:rsid w:val="008A4C3C"/>
    <w:rsid w:val="008A50DF"/>
    <w:rsid w:val="008A5138"/>
    <w:rsid w:val="008A6237"/>
    <w:rsid w:val="008A665D"/>
    <w:rsid w:val="008A6684"/>
    <w:rsid w:val="008A6DBA"/>
    <w:rsid w:val="008A7451"/>
    <w:rsid w:val="008A7825"/>
    <w:rsid w:val="008A7AF5"/>
    <w:rsid w:val="008A7D76"/>
    <w:rsid w:val="008B023E"/>
    <w:rsid w:val="008B03A3"/>
    <w:rsid w:val="008B05E0"/>
    <w:rsid w:val="008B090B"/>
    <w:rsid w:val="008B0A46"/>
    <w:rsid w:val="008B0BB2"/>
    <w:rsid w:val="008B0E7F"/>
    <w:rsid w:val="008B15C5"/>
    <w:rsid w:val="008B17C2"/>
    <w:rsid w:val="008B1E17"/>
    <w:rsid w:val="008B1E4F"/>
    <w:rsid w:val="008B1FA1"/>
    <w:rsid w:val="008B207B"/>
    <w:rsid w:val="008B20CF"/>
    <w:rsid w:val="008B233A"/>
    <w:rsid w:val="008B234A"/>
    <w:rsid w:val="008B23FF"/>
    <w:rsid w:val="008B2649"/>
    <w:rsid w:val="008B2919"/>
    <w:rsid w:val="008B2A29"/>
    <w:rsid w:val="008B2C73"/>
    <w:rsid w:val="008B2EF7"/>
    <w:rsid w:val="008B2F9B"/>
    <w:rsid w:val="008B314A"/>
    <w:rsid w:val="008B33F1"/>
    <w:rsid w:val="008B37A0"/>
    <w:rsid w:val="008B3D29"/>
    <w:rsid w:val="008B3F1A"/>
    <w:rsid w:val="008B4330"/>
    <w:rsid w:val="008B45CB"/>
    <w:rsid w:val="008B46DD"/>
    <w:rsid w:val="008B4B5A"/>
    <w:rsid w:val="008B4BB3"/>
    <w:rsid w:val="008B4D0B"/>
    <w:rsid w:val="008B556D"/>
    <w:rsid w:val="008B5889"/>
    <w:rsid w:val="008B58C0"/>
    <w:rsid w:val="008B59D3"/>
    <w:rsid w:val="008B5A58"/>
    <w:rsid w:val="008B621B"/>
    <w:rsid w:val="008B6292"/>
    <w:rsid w:val="008B63AE"/>
    <w:rsid w:val="008B6763"/>
    <w:rsid w:val="008B6B19"/>
    <w:rsid w:val="008B6DB2"/>
    <w:rsid w:val="008B6E9D"/>
    <w:rsid w:val="008B7155"/>
    <w:rsid w:val="008B753B"/>
    <w:rsid w:val="008B75F9"/>
    <w:rsid w:val="008B76D1"/>
    <w:rsid w:val="008B7843"/>
    <w:rsid w:val="008B78AA"/>
    <w:rsid w:val="008B79C5"/>
    <w:rsid w:val="008B7ACB"/>
    <w:rsid w:val="008B7C53"/>
    <w:rsid w:val="008B7F87"/>
    <w:rsid w:val="008C049B"/>
    <w:rsid w:val="008C08E7"/>
    <w:rsid w:val="008C0B30"/>
    <w:rsid w:val="008C0BC7"/>
    <w:rsid w:val="008C0F6C"/>
    <w:rsid w:val="008C0F96"/>
    <w:rsid w:val="008C1259"/>
    <w:rsid w:val="008C13CA"/>
    <w:rsid w:val="008C1418"/>
    <w:rsid w:val="008C1ED7"/>
    <w:rsid w:val="008C252D"/>
    <w:rsid w:val="008C286E"/>
    <w:rsid w:val="008C2A26"/>
    <w:rsid w:val="008C2F15"/>
    <w:rsid w:val="008C320F"/>
    <w:rsid w:val="008C33F2"/>
    <w:rsid w:val="008C3750"/>
    <w:rsid w:val="008C382F"/>
    <w:rsid w:val="008C399A"/>
    <w:rsid w:val="008C3A7F"/>
    <w:rsid w:val="008C3B03"/>
    <w:rsid w:val="008C411D"/>
    <w:rsid w:val="008C4247"/>
    <w:rsid w:val="008C4358"/>
    <w:rsid w:val="008C44E5"/>
    <w:rsid w:val="008C46E6"/>
    <w:rsid w:val="008C4768"/>
    <w:rsid w:val="008C47FC"/>
    <w:rsid w:val="008C49AC"/>
    <w:rsid w:val="008C4DC8"/>
    <w:rsid w:val="008C4F23"/>
    <w:rsid w:val="008C4F25"/>
    <w:rsid w:val="008C517D"/>
    <w:rsid w:val="008C53D2"/>
    <w:rsid w:val="008C53F5"/>
    <w:rsid w:val="008C540B"/>
    <w:rsid w:val="008C546B"/>
    <w:rsid w:val="008C5598"/>
    <w:rsid w:val="008C5828"/>
    <w:rsid w:val="008C58E6"/>
    <w:rsid w:val="008C5B8C"/>
    <w:rsid w:val="008C5F10"/>
    <w:rsid w:val="008C613F"/>
    <w:rsid w:val="008C62D0"/>
    <w:rsid w:val="008C687E"/>
    <w:rsid w:val="008C6890"/>
    <w:rsid w:val="008C6FB9"/>
    <w:rsid w:val="008C7062"/>
    <w:rsid w:val="008C76FC"/>
    <w:rsid w:val="008C7D64"/>
    <w:rsid w:val="008D03B6"/>
    <w:rsid w:val="008D06BB"/>
    <w:rsid w:val="008D085D"/>
    <w:rsid w:val="008D0A23"/>
    <w:rsid w:val="008D0E2A"/>
    <w:rsid w:val="008D1156"/>
    <w:rsid w:val="008D1266"/>
    <w:rsid w:val="008D1865"/>
    <w:rsid w:val="008D1D49"/>
    <w:rsid w:val="008D1E9B"/>
    <w:rsid w:val="008D21D9"/>
    <w:rsid w:val="008D2325"/>
    <w:rsid w:val="008D2496"/>
    <w:rsid w:val="008D2916"/>
    <w:rsid w:val="008D29AC"/>
    <w:rsid w:val="008D29D4"/>
    <w:rsid w:val="008D2EA1"/>
    <w:rsid w:val="008D309D"/>
    <w:rsid w:val="008D30F9"/>
    <w:rsid w:val="008D34B3"/>
    <w:rsid w:val="008D34C6"/>
    <w:rsid w:val="008D36D1"/>
    <w:rsid w:val="008D3882"/>
    <w:rsid w:val="008D3A91"/>
    <w:rsid w:val="008D3CE3"/>
    <w:rsid w:val="008D3F57"/>
    <w:rsid w:val="008D43DD"/>
    <w:rsid w:val="008D457C"/>
    <w:rsid w:val="008D4994"/>
    <w:rsid w:val="008D5177"/>
    <w:rsid w:val="008D55FA"/>
    <w:rsid w:val="008D562D"/>
    <w:rsid w:val="008D5C94"/>
    <w:rsid w:val="008D5F2C"/>
    <w:rsid w:val="008D614B"/>
    <w:rsid w:val="008D66A3"/>
    <w:rsid w:val="008D6889"/>
    <w:rsid w:val="008D6CE5"/>
    <w:rsid w:val="008D700A"/>
    <w:rsid w:val="008D705D"/>
    <w:rsid w:val="008D70C3"/>
    <w:rsid w:val="008D74B3"/>
    <w:rsid w:val="008D7643"/>
    <w:rsid w:val="008D77B9"/>
    <w:rsid w:val="008D7AF1"/>
    <w:rsid w:val="008D7E8B"/>
    <w:rsid w:val="008D7FC2"/>
    <w:rsid w:val="008E0781"/>
    <w:rsid w:val="008E0C39"/>
    <w:rsid w:val="008E0FF6"/>
    <w:rsid w:val="008E1092"/>
    <w:rsid w:val="008E11A9"/>
    <w:rsid w:val="008E14A1"/>
    <w:rsid w:val="008E16A6"/>
    <w:rsid w:val="008E1881"/>
    <w:rsid w:val="008E1BE0"/>
    <w:rsid w:val="008E1C9C"/>
    <w:rsid w:val="008E2067"/>
    <w:rsid w:val="008E22E6"/>
    <w:rsid w:val="008E277B"/>
    <w:rsid w:val="008E2917"/>
    <w:rsid w:val="008E2C70"/>
    <w:rsid w:val="008E3191"/>
    <w:rsid w:val="008E3467"/>
    <w:rsid w:val="008E38D4"/>
    <w:rsid w:val="008E3A20"/>
    <w:rsid w:val="008E3CAD"/>
    <w:rsid w:val="008E44E6"/>
    <w:rsid w:val="008E4952"/>
    <w:rsid w:val="008E498F"/>
    <w:rsid w:val="008E4B5B"/>
    <w:rsid w:val="008E4CE9"/>
    <w:rsid w:val="008E4DED"/>
    <w:rsid w:val="008E506C"/>
    <w:rsid w:val="008E5178"/>
    <w:rsid w:val="008E53E0"/>
    <w:rsid w:val="008E59BB"/>
    <w:rsid w:val="008E59D5"/>
    <w:rsid w:val="008E5BC0"/>
    <w:rsid w:val="008E5C75"/>
    <w:rsid w:val="008E5D75"/>
    <w:rsid w:val="008E60BC"/>
    <w:rsid w:val="008E64E3"/>
    <w:rsid w:val="008E658F"/>
    <w:rsid w:val="008E6887"/>
    <w:rsid w:val="008E6AB2"/>
    <w:rsid w:val="008E6AD9"/>
    <w:rsid w:val="008E6EA4"/>
    <w:rsid w:val="008E71C6"/>
    <w:rsid w:val="008E7557"/>
    <w:rsid w:val="008E7567"/>
    <w:rsid w:val="008E7576"/>
    <w:rsid w:val="008E7768"/>
    <w:rsid w:val="008E78D7"/>
    <w:rsid w:val="008E7A3E"/>
    <w:rsid w:val="008E7B33"/>
    <w:rsid w:val="008E7E20"/>
    <w:rsid w:val="008F0316"/>
    <w:rsid w:val="008F0366"/>
    <w:rsid w:val="008F1523"/>
    <w:rsid w:val="008F1AB3"/>
    <w:rsid w:val="008F1BC9"/>
    <w:rsid w:val="008F237F"/>
    <w:rsid w:val="008F28FB"/>
    <w:rsid w:val="008F2E2F"/>
    <w:rsid w:val="008F2F86"/>
    <w:rsid w:val="008F2FEA"/>
    <w:rsid w:val="008F3164"/>
    <w:rsid w:val="008F32BA"/>
    <w:rsid w:val="008F33D7"/>
    <w:rsid w:val="008F33E9"/>
    <w:rsid w:val="008F39B7"/>
    <w:rsid w:val="008F438C"/>
    <w:rsid w:val="008F46D1"/>
    <w:rsid w:val="008F4804"/>
    <w:rsid w:val="008F4955"/>
    <w:rsid w:val="008F4A5B"/>
    <w:rsid w:val="008F4B22"/>
    <w:rsid w:val="008F4BEE"/>
    <w:rsid w:val="008F4E10"/>
    <w:rsid w:val="008F5031"/>
    <w:rsid w:val="008F50FF"/>
    <w:rsid w:val="008F543F"/>
    <w:rsid w:val="008F5484"/>
    <w:rsid w:val="008F57BD"/>
    <w:rsid w:val="008F59A2"/>
    <w:rsid w:val="008F5E11"/>
    <w:rsid w:val="008F5E93"/>
    <w:rsid w:val="008F5EAE"/>
    <w:rsid w:val="008F5EE4"/>
    <w:rsid w:val="008F629A"/>
    <w:rsid w:val="008F6677"/>
    <w:rsid w:val="008F6876"/>
    <w:rsid w:val="008F69FC"/>
    <w:rsid w:val="008F6A55"/>
    <w:rsid w:val="008F6AF6"/>
    <w:rsid w:val="008F6E1E"/>
    <w:rsid w:val="008F7359"/>
    <w:rsid w:val="008F7441"/>
    <w:rsid w:val="008F754B"/>
    <w:rsid w:val="008F7B23"/>
    <w:rsid w:val="008F7BBE"/>
    <w:rsid w:val="00900431"/>
    <w:rsid w:val="009007BD"/>
    <w:rsid w:val="00900829"/>
    <w:rsid w:val="00900E06"/>
    <w:rsid w:val="00900F64"/>
    <w:rsid w:val="009010F4"/>
    <w:rsid w:val="009011A7"/>
    <w:rsid w:val="0090150E"/>
    <w:rsid w:val="00901636"/>
    <w:rsid w:val="00901C99"/>
    <w:rsid w:val="00901CAD"/>
    <w:rsid w:val="00901D13"/>
    <w:rsid w:val="00901DBE"/>
    <w:rsid w:val="00901F77"/>
    <w:rsid w:val="009021E9"/>
    <w:rsid w:val="0090225E"/>
    <w:rsid w:val="00902362"/>
    <w:rsid w:val="00902893"/>
    <w:rsid w:val="00902B3E"/>
    <w:rsid w:val="00902CB4"/>
    <w:rsid w:val="00902E1C"/>
    <w:rsid w:val="00903126"/>
    <w:rsid w:val="009033A1"/>
    <w:rsid w:val="00903979"/>
    <w:rsid w:val="00903A81"/>
    <w:rsid w:val="00903BD4"/>
    <w:rsid w:val="00903BD9"/>
    <w:rsid w:val="00903CCA"/>
    <w:rsid w:val="00904097"/>
    <w:rsid w:val="009041C5"/>
    <w:rsid w:val="009042F8"/>
    <w:rsid w:val="0090460C"/>
    <w:rsid w:val="00904630"/>
    <w:rsid w:val="0090465E"/>
    <w:rsid w:val="00904AEF"/>
    <w:rsid w:val="00905436"/>
    <w:rsid w:val="00905937"/>
    <w:rsid w:val="00905BA7"/>
    <w:rsid w:val="009067C3"/>
    <w:rsid w:val="00906823"/>
    <w:rsid w:val="00906A95"/>
    <w:rsid w:val="00906C6E"/>
    <w:rsid w:val="00907002"/>
    <w:rsid w:val="00907185"/>
    <w:rsid w:val="00910536"/>
    <w:rsid w:val="009108DF"/>
    <w:rsid w:val="00910988"/>
    <w:rsid w:val="00910AAB"/>
    <w:rsid w:val="00910E00"/>
    <w:rsid w:val="00910EFC"/>
    <w:rsid w:val="00910FC7"/>
    <w:rsid w:val="00911543"/>
    <w:rsid w:val="00911679"/>
    <w:rsid w:val="00911D00"/>
    <w:rsid w:val="00911ED9"/>
    <w:rsid w:val="0091200B"/>
    <w:rsid w:val="0091216B"/>
    <w:rsid w:val="0091226D"/>
    <w:rsid w:val="009122C7"/>
    <w:rsid w:val="00912556"/>
    <w:rsid w:val="009125E9"/>
    <w:rsid w:val="00912A2C"/>
    <w:rsid w:val="00912D97"/>
    <w:rsid w:val="00912EE5"/>
    <w:rsid w:val="00913474"/>
    <w:rsid w:val="00913564"/>
    <w:rsid w:val="009136B9"/>
    <w:rsid w:val="00913AA8"/>
    <w:rsid w:val="00914076"/>
    <w:rsid w:val="00914531"/>
    <w:rsid w:val="00914805"/>
    <w:rsid w:val="009149A5"/>
    <w:rsid w:val="009149D9"/>
    <w:rsid w:val="00914DBC"/>
    <w:rsid w:val="00914EE7"/>
    <w:rsid w:val="00915357"/>
    <w:rsid w:val="00915694"/>
    <w:rsid w:val="00915762"/>
    <w:rsid w:val="00915772"/>
    <w:rsid w:val="0091584E"/>
    <w:rsid w:val="00915C04"/>
    <w:rsid w:val="00915F2A"/>
    <w:rsid w:val="00915FFD"/>
    <w:rsid w:val="00916360"/>
    <w:rsid w:val="00916671"/>
    <w:rsid w:val="009169A8"/>
    <w:rsid w:val="009169F9"/>
    <w:rsid w:val="00916A21"/>
    <w:rsid w:val="00917116"/>
    <w:rsid w:val="00917241"/>
    <w:rsid w:val="00917493"/>
    <w:rsid w:val="0091779D"/>
    <w:rsid w:val="0091783B"/>
    <w:rsid w:val="00917AB3"/>
    <w:rsid w:val="009201B7"/>
    <w:rsid w:val="00920222"/>
    <w:rsid w:val="009202C6"/>
    <w:rsid w:val="009202F6"/>
    <w:rsid w:val="00920492"/>
    <w:rsid w:val="00920FFA"/>
    <w:rsid w:val="00921282"/>
    <w:rsid w:val="00921511"/>
    <w:rsid w:val="00921775"/>
    <w:rsid w:val="009218D7"/>
    <w:rsid w:val="00921B23"/>
    <w:rsid w:val="00921CB3"/>
    <w:rsid w:val="00921F79"/>
    <w:rsid w:val="00921FC5"/>
    <w:rsid w:val="00922037"/>
    <w:rsid w:val="009223E8"/>
    <w:rsid w:val="009227E6"/>
    <w:rsid w:val="009228EE"/>
    <w:rsid w:val="00922FAA"/>
    <w:rsid w:val="0092332C"/>
    <w:rsid w:val="009235DB"/>
    <w:rsid w:val="009239CF"/>
    <w:rsid w:val="00923F2B"/>
    <w:rsid w:val="009240E1"/>
    <w:rsid w:val="009243DB"/>
    <w:rsid w:val="009244AB"/>
    <w:rsid w:val="009244C3"/>
    <w:rsid w:val="00924601"/>
    <w:rsid w:val="0092467F"/>
    <w:rsid w:val="00924C25"/>
    <w:rsid w:val="00924F9A"/>
    <w:rsid w:val="00925281"/>
    <w:rsid w:val="009253A0"/>
    <w:rsid w:val="00925408"/>
    <w:rsid w:val="009257EA"/>
    <w:rsid w:val="00925B60"/>
    <w:rsid w:val="00925D54"/>
    <w:rsid w:val="00925F63"/>
    <w:rsid w:val="0092669A"/>
    <w:rsid w:val="0092672B"/>
    <w:rsid w:val="0092689A"/>
    <w:rsid w:val="009268D0"/>
    <w:rsid w:val="00926AE6"/>
    <w:rsid w:val="00926AEF"/>
    <w:rsid w:val="00926B9F"/>
    <w:rsid w:val="00926EE3"/>
    <w:rsid w:val="00926EF5"/>
    <w:rsid w:val="00926F2F"/>
    <w:rsid w:val="00926F42"/>
    <w:rsid w:val="009272C4"/>
    <w:rsid w:val="009272DE"/>
    <w:rsid w:val="009272FA"/>
    <w:rsid w:val="00927465"/>
    <w:rsid w:val="009277ED"/>
    <w:rsid w:val="00927976"/>
    <w:rsid w:val="00927B54"/>
    <w:rsid w:val="00927E21"/>
    <w:rsid w:val="00927FED"/>
    <w:rsid w:val="009302EF"/>
    <w:rsid w:val="009307F7"/>
    <w:rsid w:val="0093080F"/>
    <w:rsid w:val="00930A40"/>
    <w:rsid w:val="00930EFF"/>
    <w:rsid w:val="0093126A"/>
    <w:rsid w:val="009312F1"/>
    <w:rsid w:val="009315F8"/>
    <w:rsid w:val="009320D6"/>
    <w:rsid w:val="009321BF"/>
    <w:rsid w:val="009324F3"/>
    <w:rsid w:val="0093257D"/>
    <w:rsid w:val="00932A8C"/>
    <w:rsid w:val="00932AA1"/>
    <w:rsid w:val="00932E84"/>
    <w:rsid w:val="00933203"/>
    <w:rsid w:val="009332EE"/>
    <w:rsid w:val="0093337A"/>
    <w:rsid w:val="00933382"/>
    <w:rsid w:val="00933509"/>
    <w:rsid w:val="00933BDE"/>
    <w:rsid w:val="00933E66"/>
    <w:rsid w:val="00933EE7"/>
    <w:rsid w:val="00934383"/>
    <w:rsid w:val="009343B8"/>
    <w:rsid w:val="00934469"/>
    <w:rsid w:val="009347B8"/>
    <w:rsid w:val="00934AC1"/>
    <w:rsid w:val="00934B6D"/>
    <w:rsid w:val="00935098"/>
    <w:rsid w:val="009355A6"/>
    <w:rsid w:val="0093577E"/>
    <w:rsid w:val="00935980"/>
    <w:rsid w:val="00935A05"/>
    <w:rsid w:val="00935D97"/>
    <w:rsid w:val="00935DB8"/>
    <w:rsid w:val="009364A3"/>
    <w:rsid w:val="00936595"/>
    <w:rsid w:val="00936C62"/>
    <w:rsid w:val="00936D36"/>
    <w:rsid w:val="00937090"/>
    <w:rsid w:val="00937193"/>
    <w:rsid w:val="00937810"/>
    <w:rsid w:val="00937816"/>
    <w:rsid w:val="0093783F"/>
    <w:rsid w:val="00937B05"/>
    <w:rsid w:val="00937BA9"/>
    <w:rsid w:val="00937BE5"/>
    <w:rsid w:val="00937D4D"/>
    <w:rsid w:val="00937ECE"/>
    <w:rsid w:val="00940002"/>
    <w:rsid w:val="009405E7"/>
    <w:rsid w:val="009407EE"/>
    <w:rsid w:val="00940D1E"/>
    <w:rsid w:val="00940EEA"/>
    <w:rsid w:val="00940F0A"/>
    <w:rsid w:val="009414E0"/>
    <w:rsid w:val="00941569"/>
    <w:rsid w:val="009419FD"/>
    <w:rsid w:val="00941B4C"/>
    <w:rsid w:val="0094221C"/>
    <w:rsid w:val="0094262C"/>
    <w:rsid w:val="00942E75"/>
    <w:rsid w:val="00943723"/>
    <w:rsid w:val="009437E2"/>
    <w:rsid w:val="009438E6"/>
    <w:rsid w:val="009439F7"/>
    <w:rsid w:val="00943A41"/>
    <w:rsid w:val="00943B47"/>
    <w:rsid w:val="0094403F"/>
    <w:rsid w:val="009442DD"/>
    <w:rsid w:val="00944486"/>
    <w:rsid w:val="00944683"/>
    <w:rsid w:val="0094473D"/>
    <w:rsid w:val="009447C7"/>
    <w:rsid w:val="00944858"/>
    <w:rsid w:val="009448CD"/>
    <w:rsid w:val="009449C9"/>
    <w:rsid w:val="00944AB9"/>
    <w:rsid w:val="00944D0B"/>
    <w:rsid w:val="00944EAA"/>
    <w:rsid w:val="00945459"/>
    <w:rsid w:val="009456CB"/>
    <w:rsid w:val="00945B27"/>
    <w:rsid w:val="00945E2F"/>
    <w:rsid w:val="00945E67"/>
    <w:rsid w:val="009461DC"/>
    <w:rsid w:val="0094629F"/>
    <w:rsid w:val="009464A0"/>
    <w:rsid w:val="00946D94"/>
    <w:rsid w:val="00946E69"/>
    <w:rsid w:val="00947007"/>
    <w:rsid w:val="009473BD"/>
    <w:rsid w:val="009475F8"/>
    <w:rsid w:val="00947752"/>
    <w:rsid w:val="009479C3"/>
    <w:rsid w:val="00947AC5"/>
    <w:rsid w:val="00947AD2"/>
    <w:rsid w:val="0095013E"/>
    <w:rsid w:val="009501EE"/>
    <w:rsid w:val="00950201"/>
    <w:rsid w:val="00950247"/>
    <w:rsid w:val="00950611"/>
    <w:rsid w:val="00950877"/>
    <w:rsid w:val="00950A4C"/>
    <w:rsid w:val="00950D2B"/>
    <w:rsid w:val="00950ED0"/>
    <w:rsid w:val="00951063"/>
    <w:rsid w:val="00951135"/>
    <w:rsid w:val="0095115B"/>
    <w:rsid w:val="00951299"/>
    <w:rsid w:val="009513E0"/>
    <w:rsid w:val="0095156C"/>
    <w:rsid w:val="00951BCF"/>
    <w:rsid w:val="0095201B"/>
    <w:rsid w:val="00952191"/>
    <w:rsid w:val="009522B7"/>
    <w:rsid w:val="0095262C"/>
    <w:rsid w:val="0095273F"/>
    <w:rsid w:val="009528B2"/>
    <w:rsid w:val="00952D31"/>
    <w:rsid w:val="00952ECD"/>
    <w:rsid w:val="009530D1"/>
    <w:rsid w:val="00953384"/>
    <w:rsid w:val="00953882"/>
    <w:rsid w:val="00953A78"/>
    <w:rsid w:val="00953C8F"/>
    <w:rsid w:val="00953CEF"/>
    <w:rsid w:val="00953F28"/>
    <w:rsid w:val="009542C1"/>
    <w:rsid w:val="00954363"/>
    <w:rsid w:val="009543FC"/>
    <w:rsid w:val="00954442"/>
    <w:rsid w:val="00954587"/>
    <w:rsid w:val="00954708"/>
    <w:rsid w:val="0095497D"/>
    <w:rsid w:val="00954BC3"/>
    <w:rsid w:val="0095560E"/>
    <w:rsid w:val="00955858"/>
    <w:rsid w:val="00955D81"/>
    <w:rsid w:val="009560DB"/>
    <w:rsid w:val="00956168"/>
    <w:rsid w:val="009562C0"/>
    <w:rsid w:val="009563CA"/>
    <w:rsid w:val="00956513"/>
    <w:rsid w:val="0095679B"/>
    <w:rsid w:val="00956AC5"/>
    <w:rsid w:val="00956C33"/>
    <w:rsid w:val="00957125"/>
    <w:rsid w:val="009571D2"/>
    <w:rsid w:val="0095722F"/>
    <w:rsid w:val="00957927"/>
    <w:rsid w:val="00957A32"/>
    <w:rsid w:val="00957D10"/>
    <w:rsid w:val="009605AF"/>
    <w:rsid w:val="009605D3"/>
    <w:rsid w:val="00960DBF"/>
    <w:rsid w:val="00960DE7"/>
    <w:rsid w:val="009610EC"/>
    <w:rsid w:val="009615F1"/>
    <w:rsid w:val="00961C6E"/>
    <w:rsid w:val="00961EC9"/>
    <w:rsid w:val="00961F6E"/>
    <w:rsid w:val="00962547"/>
    <w:rsid w:val="009625AA"/>
    <w:rsid w:val="00962AE9"/>
    <w:rsid w:val="009632EC"/>
    <w:rsid w:val="009633AB"/>
    <w:rsid w:val="00963444"/>
    <w:rsid w:val="00963669"/>
    <w:rsid w:val="0096391A"/>
    <w:rsid w:val="009639F3"/>
    <w:rsid w:val="00963CA3"/>
    <w:rsid w:val="0096413B"/>
    <w:rsid w:val="009645BB"/>
    <w:rsid w:val="009647A5"/>
    <w:rsid w:val="00964DCC"/>
    <w:rsid w:val="0096523A"/>
    <w:rsid w:val="0096531E"/>
    <w:rsid w:val="00965843"/>
    <w:rsid w:val="0096586E"/>
    <w:rsid w:val="00966354"/>
    <w:rsid w:val="00966587"/>
    <w:rsid w:val="00966783"/>
    <w:rsid w:val="00966BBC"/>
    <w:rsid w:val="00966C55"/>
    <w:rsid w:val="00966F32"/>
    <w:rsid w:val="0096703B"/>
    <w:rsid w:val="00967057"/>
    <w:rsid w:val="00967194"/>
    <w:rsid w:val="0096790D"/>
    <w:rsid w:val="00967AD3"/>
    <w:rsid w:val="00967CA1"/>
    <w:rsid w:val="00967E04"/>
    <w:rsid w:val="00967FE6"/>
    <w:rsid w:val="0097007B"/>
    <w:rsid w:val="0097011F"/>
    <w:rsid w:val="0097013A"/>
    <w:rsid w:val="00970371"/>
    <w:rsid w:val="00970446"/>
    <w:rsid w:val="009704B6"/>
    <w:rsid w:val="009706C0"/>
    <w:rsid w:val="00970787"/>
    <w:rsid w:val="00970A04"/>
    <w:rsid w:val="00970B6B"/>
    <w:rsid w:val="00970C4D"/>
    <w:rsid w:val="009711B5"/>
    <w:rsid w:val="009714F9"/>
    <w:rsid w:val="009716BE"/>
    <w:rsid w:val="009717F8"/>
    <w:rsid w:val="009718E2"/>
    <w:rsid w:val="00971934"/>
    <w:rsid w:val="00971AF3"/>
    <w:rsid w:val="00971AFA"/>
    <w:rsid w:val="00971B24"/>
    <w:rsid w:val="00971EF2"/>
    <w:rsid w:val="00972243"/>
    <w:rsid w:val="00972451"/>
    <w:rsid w:val="0097287D"/>
    <w:rsid w:val="0097288F"/>
    <w:rsid w:val="00972D67"/>
    <w:rsid w:val="00972E87"/>
    <w:rsid w:val="00972F2E"/>
    <w:rsid w:val="00973542"/>
    <w:rsid w:val="00973A53"/>
    <w:rsid w:val="00973E05"/>
    <w:rsid w:val="00973E60"/>
    <w:rsid w:val="00973F1B"/>
    <w:rsid w:val="00973F5A"/>
    <w:rsid w:val="00974138"/>
    <w:rsid w:val="0097474A"/>
    <w:rsid w:val="009747EF"/>
    <w:rsid w:val="00974C6E"/>
    <w:rsid w:val="00974FF1"/>
    <w:rsid w:val="0097514E"/>
    <w:rsid w:val="0097529E"/>
    <w:rsid w:val="0097531C"/>
    <w:rsid w:val="00975541"/>
    <w:rsid w:val="0097572D"/>
    <w:rsid w:val="00976005"/>
    <w:rsid w:val="0097631C"/>
    <w:rsid w:val="0097636C"/>
    <w:rsid w:val="009765A6"/>
    <w:rsid w:val="009765D3"/>
    <w:rsid w:val="009768B4"/>
    <w:rsid w:val="00976A6C"/>
    <w:rsid w:val="00976C9A"/>
    <w:rsid w:val="00976D41"/>
    <w:rsid w:val="009771D5"/>
    <w:rsid w:val="00977201"/>
    <w:rsid w:val="009774BA"/>
    <w:rsid w:val="00977610"/>
    <w:rsid w:val="009777CC"/>
    <w:rsid w:val="0097798D"/>
    <w:rsid w:val="00977A9A"/>
    <w:rsid w:val="00977CD5"/>
    <w:rsid w:val="00980221"/>
    <w:rsid w:val="00980581"/>
    <w:rsid w:val="00980B7B"/>
    <w:rsid w:val="00980C59"/>
    <w:rsid w:val="009813EC"/>
    <w:rsid w:val="009815D6"/>
    <w:rsid w:val="00981748"/>
    <w:rsid w:val="009818C5"/>
    <w:rsid w:val="00981C07"/>
    <w:rsid w:val="00981C3C"/>
    <w:rsid w:val="00982244"/>
    <w:rsid w:val="00982450"/>
    <w:rsid w:val="0098246F"/>
    <w:rsid w:val="00982F5D"/>
    <w:rsid w:val="00983582"/>
    <w:rsid w:val="0098383E"/>
    <w:rsid w:val="00983AF9"/>
    <w:rsid w:val="00983B81"/>
    <w:rsid w:val="00983D0B"/>
    <w:rsid w:val="00983DF2"/>
    <w:rsid w:val="00983F43"/>
    <w:rsid w:val="00984028"/>
    <w:rsid w:val="009843DD"/>
    <w:rsid w:val="00984644"/>
    <w:rsid w:val="00984BDA"/>
    <w:rsid w:val="009853CA"/>
    <w:rsid w:val="009853FF"/>
    <w:rsid w:val="009854A5"/>
    <w:rsid w:val="00985592"/>
    <w:rsid w:val="00985765"/>
    <w:rsid w:val="0098596B"/>
    <w:rsid w:val="009859DC"/>
    <w:rsid w:val="00985DB4"/>
    <w:rsid w:val="00985F9D"/>
    <w:rsid w:val="00986267"/>
    <w:rsid w:val="00986295"/>
    <w:rsid w:val="00986630"/>
    <w:rsid w:val="00986641"/>
    <w:rsid w:val="009866EC"/>
    <w:rsid w:val="00986DDB"/>
    <w:rsid w:val="00986EB6"/>
    <w:rsid w:val="009870EE"/>
    <w:rsid w:val="00987188"/>
    <w:rsid w:val="00987374"/>
    <w:rsid w:val="009873F7"/>
    <w:rsid w:val="00987474"/>
    <w:rsid w:val="009874B0"/>
    <w:rsid w:val="00987AA2"/>
    <w:rsid w:val="00987BF7"/>
    <w:rsid w:val="00987E68"/>
    <w:rsid w:val="009906DA"/>
    <w:rsid w:val="00990808"/>
    <w:rsid w:val="0099081D"/>
    <w:rsid w:val="00990BB2"/>
    <w:rsid w:val="00990C28"/>
    <w:rsid w:val="00990CF6"/>
    <w:rsid w:val="00990DED"/>
    <w:rsid w:val="00990E84"/>
    <w:rsid w:val="00990FD6"/>
    <w:rsid w:val="0099127D"/>
    <w:rsid w:val="00991489"/>
    <w:rsid w:val="009914CE"/>
    <w:rsid w:val="00991859"/>
    <w:rsid w:val="009918F6"/>
    <w:rsid w:val="00991CA0"/>
    <w:rsid w:val="00991F6D"/>
    <w:rsid w:val="009923D8"/>
    <w:rsid w:val="009923F7"/>
    <w:rsid w:val="00992706"/>
    <w:rsid w:val="0099271B"/>
    <w:rsid w:val="00992977"/>
    <w:rsid w:val="0099303D"/>
    <w:rsid w:val="009930EF"/>
    <w:rsid w:val="00993134"/>
    <w:rsid w:val="00993136"/>
    <w:rsid w:val="009931C9"/>
    <w:rsid w:val="00993B7D"/>
    <w:rsid w:val="00993BD4"/>
    <w:rsid w:val="00993D8D"/>
    <w:rsid w:val="00993DDF"/>
    <w:rsid w:val="00993ECF"/>
    <w:rsid w:val="009941E1"/>
    <w:rsid w:val="009943C8"/>
    <w:rsid w:val="009945EA"/>
    <w:rsid w:val="00994CCD"/>
    <w:rsid w:val="00994E94"/>
    <w:rsid w:val="009952B0"/>
    <w:rsid w:val="00995340"/>
    <w:rsid w:val="009957EA"/>
    <w:rsid w:val="00995868"/>
    <w:rsid w:val="00995905"/>
    <w:rsid w:val="00995CFF"/>
    <w:rsid w:val="00995DD8"/>
    <w:rsid w:val="009965DC"/>
    <w:rsid w:val="00996644"/>
    <w:rsid w:val="00996946"/>
    <w:rsid w:val="00996BB4"/>
    <w:rsid w:val="00996EF2"/>
    <w:rsid w:val="00997125"/>
    <w:rsid w:val="00997202"/>
    <w:rsid w:val="009973DD"/>
    <w:rsid w:val="009977DC"/>
    <w:rsid w:val="00997954"/>
    <w:rsid w:val="00997B2E"/>
    <w:rsid w:val="00997C22"/>
    <w:rsid w:val="009A0039"/>
    <w:rsid w:val="009A01A7"/>
    <w:rsid w:val="009A01FF"/>
    <w:rsid w:val="009A0382"/>
    <w:rsid w:val="009A06AE"/>
    <w:rsid w:val="009A08AC"/>
    <w:rsid w:val="009A1135"/>
    <w:rsid w:val="009A150A"/>
    <w:rsid w:val="009A155D"/>
    <w:rsid w:val="009A1577"/>
    <w:rsid w:val="009A171F"/>
    <w:rsid w:val="009A1AAB"/>
    <w:rsid w:val="009A1BED"/>
    <w:rsid w:val="009A1C07"/>
    <w:rsid w:val="009A1C9D"/>
    <w:rsid w:val="009A1EEE"/>
    <w:rsid w:val="009A1EF6"/>
    <w:rsid w:val="009A1F52"/>
    <w:rsid w:val="009A1F72"/>
    <w:rsid w:val="009A1F8E"/>
    <w:rsid w:val="009A2060"/>
    <w:rsid w:val="009A258B"/>
    <w:rsid w:val="009A2C09"/>
    <w:rsid w:val="009A2DE7"/>
    <w:rsid w:val="009A2F4B"/>
    <w:rsid w:val="009A3FC9"/>
    <w:rsid w:val="009A402C"/>
    <w:rsid w:val="009A4160"/>
    <w:rsid w:val="009A41FE"/>
    <w:rsid w:val="009A4242"/>
    <w:rsid w:val="009A42B3"/>
    <w:rsid w:val="009A482E"/>
    <w:rsid w:val="009A4AEB"/>
    <w:rsid w:val="009A568F"/>
    <w:rsid w:val="009A577E"/>
    <w:rsid w:val="009A58A9"/>
    <w:rsid w:val="009A5B8A"/>
    <w:rsid w:val="009A6177"/>
    <w:rsid w:val="009A6595"/>
    <w:rsid w:val="009A669C"/>
    <w:rsid w:val="009A66AF"/>
    <w:rsid w:val="009A66E1"/>
    <w:rsid w:val="009A6961"/>
    <w:rsid w:val="009A69ED"/>
    <w:rsid w:val="009A6C9A"/>
    <w:rsid w:val="009A6F97"/>
    <w:rsid w:val="009A71CA"/>
    <w:rsid w:val="009A7722"/>
    <w:rsid w:val="009A7A40"/>
    <w:rsid w:val="009A7C41"/>
    <w:rsid w:val="009A7D79"/>
    <w:rsid w:val="009A7EF1"/>
    <w:rsid w:val="009A7F88"/>
    <w:rsid w:val="009B03E5"/>
    <w:rsid w:val="009B0460"/>
    <w:rsid w:val="009B04E3"/>
    <w:rsid w:val="009B057C"/>
    <w:rsid w:val="009B0EE7"/>
    <w:rsid w:val="009B1446"/>
    <w:rsid w:val="009B1566"/>
    <w:rsid w:val="009B1733"/>
    <w:rsid w:val="009B1B97"/>
    <w:rsid w:val="009B1C1C"/>
    <w:rsid w:val="009B1CA5"/>
    <w:rsid w:val="009B1F00"/>
    <w:rsid w:val="009B2384"/>
    <w:rsid w:val="009B250F"/>
    <w:rsid w:val="009B261D"/>
    <w:rsid w:val="009B265C"/>
    <w:rsid w:val="009B278C"/>
    <w:rsid w:val="009B2CD0"/>
    <w:rsid w:val="009B3094"/>
    <w:rsid w:val="009B3294"/>
    <w:rsid w:val="009B3579"/>
    <w:rsid w:val="009B3663"/>
    <w:rsid w:val="009B36E7"/>
    <w:rsid w:val="009B3903"/>
    <w:rsid w:val="009B3ADF"/>
    <w:rsid w:val="009B3BAA"/>
    <w:rsid w:val="009B3CBD"/>
    <w:rsid w:val="009B4299"/>
    <w:rsid w:val="009B42C8"/>
    <w:rsid w:val="009B4315"/>
    <w:rsid w:val="009B4869"/>
    <w:rsid w:val="009B4B03"/>
    <w:rsid w:val="009B5110"/>
    <w:rsid w:val="009B5215"/>
    <w:rsid w:val="009B52C7"/>
    <w:rsid w:val="009B52E1"/>
    <w:rsid w:val="009B538C"/>
    <w:rsid w:val="009B5472"/>
    <w:rsid w:val="009B5477"/>
    <w:rsid w:val="009B579C"/>
    <w:rsid w:val="009B5808"/>
    <w:rsid w:val="009B5CDD"/>
    <w:rsid w:val="009B5CE6"/>
    <w:rsid w:val="009B5E36"/>
    <w:rsid w:val="009B61BB"/>
    <w:rsid w:val="009B62C2"/>
    <w:rsid w:val="009B6741"/>
    <w:rsid w:val="009B6D82"/>
    <w:rsid w:val="009B6FCE"/>
    <w:rsid w:val="009B7449"/>
    <w:rsid w:val="009B7647"/>
    <w:rsid w:val="009B7842"/>
    <w:rsid w:val="009B7B90"/>
    <w:rsid w:val="009B7BF1"/>
    <w:rsid w:val="009B7D88"/>
    <w:rsid w:val="009B7E0E"/>
    <w:rsid w:val="009C0143"/>
    <w:rsid w:val="009C04C5"/>
    <w:rsid w:val="009C0681"/>
    <w:rsid w:val="009C08C8"/>
    <w:rsid w:val="009C1264"/>
    <w:rsid w:val="009C1344"/>
    <w:rsid w:val="009C13F6"/>
    <w:rsid w:val="009C14EA"/>
    <w:rsid w:val="009C18BB"/>
    <w:rsid w:val="009C1F4C"/>
    <w:rsid w:val="009C2273"/>
    <w:rsid w:val="009C22D0"/>
    <w:rsid w:val="009C25EE"/>
    <w:rsid w:val="009C297A"/>
    <w:rsid w:val="009C2E3E"/>
    <w:rsid w:val="009C326C"/>
    <w:rsid w:val="009C386C"/>
    <w:rsid w:val="009C3D26"/>
    <w:rsid w:val="009C3D6E"/>
    <w:rsid w:val="009C3EF7"/>
    <w:rsid w:val="009C4734"/>
    <w:rsid w:val="009C478E"/>
    <w:rsid w:val="009C481C"/>
    <w:rsid w:val="009C4D02"/>
    <w:rsid w:val="009C4DDD"/>
    <w:rsid w:val="009C5520"/>
    <w:rsid w:val="009C584B"/>
    <w:rsid w:val="009C5B32"/>
    <w:rsid w:val="009C5FD2"/>
    <w:rsid w:val="009C6026"/>
    <w:rsid w:val="009C646F"/>
    <w:rsid w:val="009C6666"/>
    <w:rsid w:val="009C672F"/>
    <w:rsid w:val="009C6789"/>
    <w:rsid w:val="009C7608"/>
    <w:rsid w:val="009C7B0F"/>
    <w:rsid w:val="009C7FE1"/>
    <w:rsid w:val="009D01BF"/>
    <w:rsid w:val="009D03A4"/>
    <w:rsid w:val="009D0B06"/>
    <w:rsid w:val="009D0D31"/>
    <w:rsid w:val="009D0D90"/>
    <w:rsid w:val="009D11C0"/>
    <w:rsid w:val="009D182C"/>
    <w:rsid w:val="009D1934"/>
    <w:rsid w:val="009D1C3C"/>
    <w:rsid w:val="009D1D1E"/>
    <w:rsid w:val="009D1D4D"/>
    <w:rsid w:val="009D1D79"/>
    <w:rsid w:val="009D1E04"/>
    <w:rsid w:val="009D1E0C"/>
    <w:rsid w:val="009D23F8"/>
    <w:rsid w:val="009D2770"/>
    <w:rsid w:val="009D27C2"/>
    <w:rsid w:val="009D2EF8"/>
    <w:rsid w:val="009D2FEC"/>
    <w:rsid w:val="009D33AE"/>
    <w:rsid w:val="009D3568"/>
    <w:rsid w:val="009D3981"/>
    <w:rsid w:val="009D3E96"/>
    <w:rsid w:val="009D41A9"/>
    <w:rsid w:val="009D42D7"/>
    <w:rsid w:val="009D4478"/>
    <w:rsid w:val="009D4D2A"/>
    <w:rsid w:val="009D4DCF"/>
    <w:rsid w:val="009D500B"/>
    <w:rsid w:val="009D58F4"/>
    <w:rsid w:val="009D594B"/>
    <w:rsid w:val="009D5DE9"/>
    <w:rsid w:val="009D635D"/>
    <w:rsid w:val="009D656A"/>
    <w:rsid w:val="009D6580"/>
    <w:rsid w:val="009D6BFB"/>
    <w:rsid w:val="009D6C0F"/>
    <w:rsid w:val="009D6E3F"/>
    <w:rsid w:val="009D6E7B"/>
    <w:rsid w:val="009D7274"/>
    <w:rsid w:val="009D7594"/>
    <w:rsid w:val="009D78B1"/>
    <w:rsid w:val="009D7979"/>
    <w:rsid w:val="009D7DAD"/>
    <w:rsid w:val="009E01DD"/>
    <w:rsid w:val="009E036D"/>
    <w:rsid w:val="009E0D11"/>
    <w:rsid w:val="009E0E21"/>
    <w:rsid w:val="009E0E6A"/>
    <w:rsid w:val="009E116F"/>
    <w:rsid w:val="009E12D3"/>
    <w:rsid w:val="009E135D"/>
    <w:rsid w:val="009E1390"/>
    <w:rsid w:val="009E1686"/>
    <w:rsid w:val="009E1787"/>
    <w:rsid w:val="009E1B1D"/>
    <w:rsid w:val="009E1C89"/>
    <w:rsid w:val="009E21DB"/>
    <w:rsid w:val="009E2302"/>
    <w:rsid w:val="009E2817"/>
    <w:rsid w:val="009E2E97"/>
    <w:rsid w:val="009E2F51"/>
    <w:rsid w:val="009E3156"/>
    <w:rsid w:val="009E3265"/>
    <w:rsid w:val="009E3515"/>
    <w:rsid w:val="009E3D2F"/>
    <w:rsid w:val="009E3E2F"/>
    <w:rsid w:val="009E4545"/>
    <w:rsid w:val="009E4818"/>
    <w:rsid w:val="009E4A6C"/>
    <w:rsid w:val="009E4AA3"/>
    <w:rsid w:val="009E4F63"/>
    <w:rsid w:val="009E505B"/>
    <w:rsid w:val="009E5106"/>
    <w:rsid w:val="009E532E"/>
    <w:rsid w:val="009E57E3"/>
    <w:rsid w:val="009E5815"/>
    <w:rsid w:val="009E63EF"/>
    <w:rsid w:val="009E677F"/>
    <w:rsid w:val="009E68DE"/>
    <w:rsid w:val="009E690F"/>
    <w:rsid w:val="009E6B40"/>
    <w:rsid w:val="009E6C73"/>
    <w:rsid w:val="009E6FC6"/>
    <w:rsid w:val="009E70A2"/>
    <w:rsid w:val="009E71A6"/>
    <w:rsid w:val="009E77B7"/>
    <w:rsid w:val="009F0121"/>
    <w:rsid w:val="009F0141"/>
    <w:rsid w:val="009F0301"/>
    <w:rsid w:val="009F067A"/>
    <w:rsid w:val="009F070B"/>
    <w:rsid w:val="009F08A5"/>
    <w:rsid w:val="009F08AB"/>
    <w:rsid w:val="009F0AC8"/>
    <w:rsid w:val="009F0BC1"/>
    <w:rsid w:val="009F0EE4"/>
    <w:rsid w:val="009F144D"/>
    <w:rsid w:val="009F1864"/>
    <w:rsid w:val="009F1B4B"/>
    <w:rsid w:val="009F1F8A"/>
    <w:rsid w:val="009F20C0"/>
    <w:rsid w:val="009F2115"/>
    <w:rsid w:val="009F2645"/>
    <w:rsid w:val="009F2830"/>
    <w:rsid w:val="009F2899"/>
    <w:rsid w:val="009F2BBB"/>
    <w:rsid w:val="009F2BE8"/>
    <w:rsid w:val="009F2D6A"/>
    <w:rsid w:val="009F2D9B"/>
    <w:rsid w:val="009F3242"/>
    <w:rsid w:val="009F34F0"/>
    <w:rsid w:val="009F3912"/>
    <w:rsid w:val="009F3BAE"/>
    <w:rsid w:val="009F3C18"/>
    <w:rsid w:val="009F3E09"/>
    <w:rsid w:val="009F3E74"/>
    <w:rsid w:val="009F4671"/>
    <w:rsid w:val="009F4721"/>
    <w:rsid w:val="009F4881"/>
    <w:rsid w:val="009F4F7E"/>
    <w:rsid w:val="009F5129"/>
    <w:rsid w:val="009F5187"/>
    <w:rsid w:val="009F529F"/>
    <w:rsid w:val="009F55B2"/>
    <w:rsid w:val="009F5A1D"/>
    <w:rsid w:val="009F5A59"/>
    <w:rsid w:val="009F5AEF"/>
    <w:rsid w:val="009F5B9E"/>
    <w:rsid w:val="009F5C53"/>
    <w:rsid w:val="009F5E75"/>
    <w:rsid w:val="009F5F0D"/>
    <w:rsid w:val="009F6042"/>
    <w:rsid w:val="009F60CB"/>
    <w:rsid w:val="009F6221"/>
    <w:rsid w:val="009F6855"/>
    <w:rsid w:val="009F6B03"/>
    <w:rsid w:val="009F6F32"/>
    <w:rsid w:val="009F7454"/>
    <w:rsid w:val="009F75CF"/>
    <w:rsid w:val="009F774C"/>
    <w:rsid w:val="009F7C34"/>
    <w:rsid w:val="009F7FCF"/>
    <w:rsid w:val="00A000FF"/>
    <w:rsid w:val="00A00164"/>
    <w:rsid w:val="00A0036C"/>
    <w:rsid w:val="00A004EB"/>
    <w:rsid w:val="00A0055D"/>
    <w:rsid w:val="00A0069B"/>
    <w:rsid w:val="00A007B5"/>
    <w:rsid w:val="00A0092B"/>
    <w:rsid w:val="00A013EE"/>
    <w:rsid w:val="00A019D2"/>
    <w:rsid w:val="00A019F8"/>
    <w:rsid w:val="00A01B53"/>
    <w:rsid w:val="00A01DFD"/>
    <w:rsid w:val="00A0270C"/>
    <w:rsid w:val="00A027C3"/>
    <w:rsid w:val="00A02E8A"/>
    <w:rsid w:val="00A0314A"/>
    <w:rsid w:val="00A033BD"/>
    <w:rsid w:val="00A03426"/>
    <w:rsid w:val="00A03864"/>
    <w:rsid w:val="00A04168"/>
    <w:rsid w:val="00A042B9"/>
    <w:rsid w:val="00A04379"/>
    <w:rsid w:val="00A043B8"/>
    <w:rsid w:val="00A04464"/>
    <w:rsid w:val="00A047B0"/>
    <w:rsid w:val="00A0489F"/>
    <w:rsid w:val="00A0517B"/>
    <w:rsid w:val="00A05355"/>
    <w:rsid w:val="00A056A2"/>
    <w:rsid w:val="00A059D6"/>
    <w:rsid w:val="00A05A05"/>
    <w:rsid w:val="00A06448"/>
    <w:rsid w:val="00A065D5"/>
    <w:rsid w:val="00A06B1B"/>
    <w:rsid w:val="00A06CDF"/>
    <w:rsid w:val="00A076EC"/>
    <w:rsid w:val="00A07A00"/>
    <w:rsid w:val="00A07AE9"/>
    <w:rsid w:val="00A104BF"/>
    <w:rsid w:val="00A1058A"/>
    <w:rsid w:val="00A10808"/>
    <w:rsid w:val="00A10817"/>
    <w:rsid w:val="00A10BBC"/>
    <w:rsid w:val="00A110E8"/>
    <w:rsid w:val="00A11344"/>
    <w:rsid w:val="00A116F0"/>
    <w:rsid w:val="00A1177A"/>
    <w:rsid w:val="00A119AD"/>
    <w:rsid w:val="00A11BAA"/>
    <w:rsid w:val="00A12244"/>
    <w:rsid w:val="00A12342"/>
    <w:rsid w:val="00A12409"/>
    <w:rsid w:val="00A1243F"/>
    <w:rsid w:val="00A127E2"/>
    <w:rsid w:val="00A12885"/>
    <w:rsid w:val="00A128E6"/>
    <w:rsid w:val="00A12AB9"/>
    <w:rsid w:val="00A12AC1"/>
    <w:rsid w:val="00A12B71"/>
    <w:rsid w:val="00A12B92"/>
    <w:rsid w:val="00A135BA"/>
    <w:rsid w:val="00A136A4"/>
    <w:rsid w:val="00A13887"/>
    <w:rsid w:val="00A13C3D"/>
    <w:rsid w:val="00A13C8D"/>
    <w:rsid w:val="00A13F79"/>
    <w:rsid w:val="00A13F7A"/>
    <w:rsid w:val="00A141E5"/>
    <w:rsid w:val="00A1444C"/>
    <w:rsid w:val="00A14506"/>
    <w:rsid w:val="00A145FD"/>
    <w:rsid w:val="00A147EF"/>
    <w:rsid w:val="00A14EC0"/>
    <w:rsid w:val="00A15586"/>
    <w:rsid w:val="00A15BCB"/>
    <w:rsid w:val="00A15F57"/>
    <w:rsid w:val="00A16490"/>
    <w:rsid w:val="00A16583"/>
    <w:rsid w:val="00A16707"/>
    <w:rsid w:val="00A16799"/>
    <w:rsid w:val="00A168CD"/>
    <w:rsid w:val="00A168D3"/>
    <w:rsid w:val="00A16901"/>
    <w:rsid w:val="00A16A06"/>
    <w:rsid w:val="00A170A3"/>
    <w:rsid w:val="00A174BC"/>
    <w:rsid w:val="00A17A4F"/>
    <w:rsid w:val="00A17DB9"/>
    <w:rsid w:val="00A17FD3"/>
    <w:rsid w:val="00A2005A"/>
    <w:rsid w:val="00A201EE"/>
    <w:rsid w:val="00A2027A"/>
    <w:rsid w:val="00A203FA"/>
    <w:rsid w:val="00A207C3"/>
    <w:rsid w:val="00A20E13"/>
    <w:rsid w:val="00A20EEF"/>
    <w:rsid w:val="00A2116C"/>
    <w:rsid w:val="00A211D7"/>
    <w:rsid w:val="00A2131A"/>
    <w:rsid w:val="00A213A8"/>
    <w:rsid w:val="00A215DB"/>
    <w:rsid w:val="00A21943"/>
    <w:rsid w:val="00A21A27"/>
    <w:rsid w:val="00A21B71"/>
    <w:rsid w:val="00A22088"/>
    <w:rsid w:val="00A22594"/>
    <w:rsid w:val="00A2273A"/>
    <w:rsid w:val="00A22CFF"/>
    <w:rsid w:val="00A231BA"/>
    <w:rsid w:val="00A23303"/>
    <w:rsid w:val="00A23391"/>
    <w:rsid w:val="00A23484"/>
    <w:rsid w:val="00A23535"/>
    <w:rsid w:val="00A239EE"/>
    <w:rsid w:val="00A23B73"/>
    <w:rsid w:val="00A23BB7"/>
    <w:rsid w:val="00A23C14"/>
    <w:rsid w:val="00A23D31"/>
    <w:rsid w:val="00A240C3"/>
    <w:rsid w:val="00A240E8"/>
    <w:rsid w:val="00A24106"/>
    <w:rsid w:val="00A24296"/>
    <w:rsid w:val="00A244D6"/>
    <w:rsid w:val="00A24556"/>
    <w:rsid w:val="00A24B10"/>
    <w:rsid w:val="00A24CB4"/>
    <w:rsid w:val="00A24D5F"/>
    <w:rsid w:val="00A24DFE"/>
    <w:rsid w:val="00A24F38"/>
    <w:rsid w:val="00A250D1"/>
    <w:rsid w:val="00A25596"/>
    <w:rsid w:val="00A255A6"/>
    <w:rsid w:val="00A25607"/>
    <w:rsid w:val="00A25AFE"/>
    <w:rsid w:val="00A25C10"/>
    <w:rsid w:val="00A25D40"/>
    <w:rsid w:val="00A25DF4"/>
    <w:rsid w:val="00A26089"/>
    <w:rsid w:val="00A263B1"/>
    <w:rsid w:val="00A2653C"/>
    <w:rsid w:val="00A266A0"/>
    <w:rsid w:val="00A266F5"/>
    <w:rsid w:val="00A26CFF"/>
    <w:rsid w:val="00A26D53"/>
    <w:rsid w:val="00A26F38"/>
    <w:rsid w:val="00A26FBE"/>
    <w:rsid w:val="00A27102"/>
    <w:rsid w:val="00A271F1"/>
    <w:rsid w:val="00A2731B"/>
    <w:rsid w:val="00A27409"/>
    <w:rsid w:val="00A276DE"/>
    <w:rsid w:val="00A303F2"/>
    <w:rsid w:val="00A30547"/>
    <w:rsid w:val="00A30BF9"/>
    <w:rsid w:val="00A313B1"/>
    <w:rsid w:val="00A3191F"/>
    <w:rsid w:val="00A31AA0"/>
    <w:rsid w:val="00A31ABE"/>
    <w:rsid w:val="00A31AE1"/>
    <w:rsid w:val="00A31C0A"/>
    <w:rsid w:val="00A31E30"/>
    <w:rsid w:val="00A31EAF"/>
    <w:rsid w:val="00A32256"/>
    <w:rsid w:val="00A323DD"/>
    <w:rsid w:val="00A3244F"/>
    <w:rsid w:val="00A32525"/>
    <w:rsid w:val="00A3305F"/>
    <w:rsid w:val="00A334A2"/>
    <w:rsid w:val="00A3371F"/>
    <w:rsid w:val="00A33936"/>
    <w:rsid w:val="00A33CB4"/>
    <w:rsid w:val="00A33EEE"/>
    <w:rsid w:val="00A33FC5"/>
    <w:rsid w:val="00A34296"/>
    <w:rsid w:val="00A343FF"/>
    <w:rsid w:val="00A34457"/>
    <w:rsid w:val="00A346C6"/>
    <w:rsid w:val="00A349E0"/>
    <w:rsid w:val="00A34A18"/>
    <w:rsid w:val="00A34A98"/>
    <w:rsid w:val="00A34FEF"/>
    <w:rsid w:val="00A354FD"/>
    <w:rsid w:val="00A35752"/>
    <w:rsid w:val="00A35792"/>
    <w:rsid w:val="00A3598C"/>
    <w:rsid w:val="00A35EF9"/>
    <w:rsid w:val="00A3615B"/>
    <w:rsid w:val="00A36191"/>
    <w:rsid w:val="00A36213"/>
    <w:rsid w:val="00A36225"/>
    <w:rsid w:val="00A36256"/>
    <w:rsid w:val="00A362BF"/>
    <w:rsid w:val="00A3672A"/>
    <w:rsid w:val="00A3679A"/>
    <w:rsid w:val="00A36922"/>
    <w:rsid w:val="00A36952"/>
    <w:rsid w:val="00A36AD5"/>
    <w:rsid w:val="00A36D39"/>
    <w:rsid w:val="00A36D5F"/>
    <w:rsid w:val="00A36D90"/>
    <w:rsid w:val="00A36EEF"/>
    <w:rsid w:val="00A3739D"/>
    <w:rsid w:val="00A37446"/>
    <w:rsid w:val="00A376A6"/>
    <w:rsid w:val="00A37A75"/>
    <w:rsid w:val="00A37AC9"/>
    <w:rsid w:val="00A37AFC"/>
    <w:rsid w:val="00A37C06"/>
    <w:rsid w:val="00A37D28"/>
    <w:rsid w:val="00A37EE2"/>
    <w:rsid w:val="00A37FC0"/>
    <w:rsid w:val="00A4032A"/>
    <w:rsid w:val="00A4082D"/>
    <w:rsid w:val="00A40970"/>
    <w:rsid w:val="00A40A69"/>
    <w:rsid w:val="00A40AEA"/>
    <w:rsid w:val="00A40D0C"/>
    <w:rsid w:val="00A40D17"/>
    <w:rsid w:val="00A414C2"/>
    <w:rsid w:val="00A415D8"/>
    <w:rsid w:val="00A41705"/>
    <w:rsid w:val="00A4174E"/>
    <w:rsid w:val="00A41855"/>
    <w:rsid w:val="00A4188D"/>
    <w:rsid w:val="00A41B46"/>
    <w:rsid w:val="00A41CAE"/>
    <w:rsid w:val="00A42259"/>
    <w:rsid w:val="00A424F4"/>
    <w:rsid w:val="00A42556"/>
    <w:rsid w:val="00A425EA"/>
    <w:rsid w:val="00A427A8"/>
    <w:rsid w:val="00A4304E"/>
    <w:rsid w:val="00A43342"/>
    <w:rsid w:val="00A4340D"/>
    <w:rsid w:val="00A43490"/>
    <w:rsid w:val="00A438CF"/>
    <w:rsid w:val="00A43A3C"/>
    <w:rsid w:val="00A43D0C"/>
    <w:rsid w:val="00A43F46"/>
    <w:rsid w:val="00A440B7"/>
    <w:rsid w:val="00A4433E"/>
    <w:rsid w:val="00A44791"/>
    <w:rsid w:val="00A44D73"/>
    <w:rsid w:val="00A44EDE"/>
    <w:rsid w:val="00A44F6B"/>
    <w:rsid w:val="00A45185"/>
    <w:rsid w:val="00A452BC"/>
    <w:rsid w:val="00A4538A"/>
    <w:rsid w:val="00A45855"/>
    <w:rsid w:val="00A45DEE"/>
    <w:rsid w:val="00A45F6D"/>
    <w:rsid w:val="00A45F96"/>
    <w:rsid w:val="00A46063"/>
    <w:rsid w:val="00A466E3"/>
    <w:rsid w:val="00A468A6"/>
    <w:rsid w:val="00A46EC7"/>
    <w:rsid w:val="00A472D5"/>
    <w:rsid w:val="00A472D7"/>
    <w:rsid w:val="00A472E2"/>
    <w:rsid w:val="00A47301"/>
    <w:rsid w:val="00A473B1"/>
    <w:rsid w:val="00A478D1"/>
    <w:rsid w:val="00A47ED3"/>
    <w:rsid w:val="00A500F0"/>
    <w:rsid w:val="00A50138"/>
    <w:rsid w:val="00A50198"/>
    <w:rsid w:val="00A50414"/>
    <w:rsid w:val="00A507E2"/>
    <w:rsid w:val="00A507E9"/>
    <w:rsid w:val="00A5086B"/>
    <w:rsid w:val="00A50A99"/>
    <w:rsid w:val="00A50D44"/>
    <w:rsid w:val="00A50F13"/>
    <w:rsid w:val="00A512CD"/>
    <w:rsid w:val="00A51521"/>
    <w:rsid w:val="00A518B4"/>
    <w:rsid w:val="00A5196D"/>
    <w:rsid w:val="00A51DFD"/>
    <w:rsid w:val="00A5241E"/>
    <w:rsid w:val="00A524D9"/>
    <w:rsid w:val="00A52876"/>
    <w:rsid w:val="00A52987"/>
    <w:rsid w:val="00A52A6E"/>
    <w:rsid w:val="00A52ADE"/>
    <w:rsid w:val="00A53113"/>
    <w:rsid w:val="00A531D8"/>
    <w:rsid w:val="00A53445"/>
    <w:rsid w:val="00A537C9"/>
    <w:rsid w:val="00A537D7"/>
    <w:rsid w:val="00A53B36"/>
    <w:rsid w:val="00A53BAA"/>
    <w:rsid w:val="00A53CBB"/>
    <w:rsid w:val="00A54043"/>
    <w:rsid w:val="00A54817"/>
    <w:rsid w:val="00A54D74"/>
    <w:rsid w:val="00A54D95"/>
    <w:rsid w:val="00A54E24"/>
    <w:rsid w:val="00A55015"/>
    <w:rsid w:val="00A552F2"/>
    <w:rsid w:val="00A55678"/>
    <w:rsid w:val="00A557B3"/>
    <w:rsid w:val="00A55904"/>
    <w:rsid w:val="00A55B13"/>
    <w:rsid w:val="00A55B2B"/>
    <w:rsid w:val="00A55BE5"/>
    <w:rsid w:val="00A55F18"/>
    <w:rsid w:val="00A56A1C"/>
    <w:rsid w:val="00A56BBC"/>
    <w:rsid w:val="00A5700F"/>
    <w:rsid w:val="00A571F1"/>
    <w:rsid w:val="00A57237"/>
    <w:rsid w:val="00A57A6B"/>
    <w:rsid w:val="00A57C98"/>
    <w:rsid w:val="00A57CAD"/>
    <w:rsid w:val="00A60160"/>
    <w:rsid w:val="00A603B1"/>
    <w:rsid w:val="00A604E0"/>
    <w:rsid w:val="00A604E7"/>
    <w:rsid w:val="00A608D3"/>
    <w:rsid w:val="00A60ADC"/>
    <w:rsid w:val="00A61170"/>
    <w:rsid w:val="00A614B0"/>
    <w:rsid w:val="00A614BB"/>
    <w:rsid w:val="00A61509"/>
    <w:rsid w:val="00A61DF2"/>
    <w:rsid w:val="00A621D4"/>
    <w:rsid w:val="00A62204"/>
    <w:rsid w:val="00A6239A"/>
    <w:rsid w:val="00A62C6D"/>
    <w:rsid w:val="00A62EF0"/>
    <w:rsid w:val="00A62F27"/>
    <w:rsid w:val="00A6307D"/>
    <w:rsid w:val="00A63094"/>
    <w:rsid w:val="00A631F1"/>
    <w:rsid w:val="00A63566"/>
    <w:rsid w:val="00A63735"/>
    <w:rsid w:val="00A63E86"/>
    <w:rsid w:val="00A6446C"/>
    <w:rsid w:val="00A64479"/>
    <w:rsid w:val="00A645C3"/>
    <w:rsid w:val="00A64616"/>
    <w:rsid w:val="00A64738"/>
    <w:rsid w:val="00A64837"/>
    <w:rsid w:val="00A648CE"/>
    <w:rsid w:val="00A64A2B"/>
    <w:rsid w:val="00A64AA8"/>
    <w:rsid w:val="00A64B7E"/>
    <w:rsid w:val="00A64BDD"/>
    <w:rsid w:val="00A64D3B"/>
    <w:rsid w:val="00A64E12"/>
    <w:rsid w:val="00A64E18"/>
    <w:rsid w:val="00A65158"/>
    <w:rsid w:val="00A65426"/>
    <w:rsid w:val="00A65C04"/>
    <w:rsid w:val="00A65CF2"/>
    <w:rsid w:val="00A65F4F"/>
    <w:rsid w:val="00A65F54"/>
    <w:rsid w:val="00A65FD6"/>
    <w:rsid w:val="00A6612E"/>
    <w:rsid w:val="00A6636D"/>
    <w:rsid w:val="00A6657D"/>
    <w:rsid w:val="00A66611"/>
    <w:rsid w:val="00A66966"/>
    <w:rsid w:val="00A6699C"/>
    <w:rsid w:val="00A673DF"/>
    <w:rsid w:val="00A677A9"/>
    <w:rsid w:val="00A677BE"/>
    <w:rsid w:val="00A67F3E"/>
    <w:rsid w:val="00A7033F"/>
    <w:rsid w:val="00A70348"/>
    <w:rsid w:val="00A70566"/>
    <w:rsid w:val="00A706C4"/>
    <w:rsid w:val="00A707FB"/>
    <w:rsid w:val="00A70890"/>
    <w:rsid w:val="00A70E51"/>
    <w:rsid w:val="00A70E5D"/>
    <w:rsid w:val="00A70E73"/>
    <w:rsid w:val="00A712E3"/>
    <w:rsid w:val="00A72771"/>
    <w:rsid w:val="00A727FF"/>
    <w:rsid w:val="00A747C1"/>
    <w:rsid w:val="00A747D2"/>
    <w:rsid w:val="00A747D8"/>
    <w:rsid w:val="00A74A6B"/>
    <w:rsid w:val="00A74CC0"/>
    <w:rsid w:val="00A75305"/>
    <w:rsid w:val="00A75662"/>
    <w:rsid w:val="00A7589D"/>
    <w:rsid w:val="00A758DB"/>
    <w:rsid w:val="00A75BDC"/>
    <w:rsid w:val="00A75FCF"/>
    <w:rsid w:val="00A7615A"/>
    <w:rsid w:val="00A765C5"/>
    <w:rsid w:val="00A766B2"/>
    <w:rsid w:val="00A76807"/>
    <w:rsid w:val="00A76BB9"/>
    <w:rsid w:val="00A76CE7"/>
    <w:rsid w:val="00A76F36"/>
    <w:rsid w:val="00A7708B"/>
    <w:rsid w:val="00A778B1"/>
    <w:rsid w:val="00A77B8A"/>
    <w:rsid w:val="00A77CC5"/>
    <w:rsid w:val="00A80002"/>
    <w:rsid w:val="00A80056"/>
    <w:rsid w:val="00A803B2"/>
    <w:rsid w:val="00A81032"/>
    <w:rsid w:val="00A813C9"/>
    <w:rsid w:val="00A81608"/>
    <w:rsid w:val="00A816B5"/>
    <w:rsid w:val="00A819C6"/>
    <w:rsid w:val="00A81C41"/>
    <w:rsid w:val="00A81F07"/>
    <w:rsid w:val="00A820D7"/>
    <w:rsid w:val="00A82388"/>
    <w:rsid w:val="00A823F0"/>
    <w:rsid w:val="00A82946"/>
    <w:rsid w:val="00A82960"/>
    <w:rsid w:val="00A82E5F"/>
    <w:rsid w:val="00A83191"/>
    <w:rsid w:val="00A8358D"/>
    <w:rsid w:val="00A83E79"/>
    <w:rsid w:val="00A83F46"/>
    <w:rsid w:val="00A84439"/>
    <w:rsid w:val="00A845AF"/>
    <w:rsid w:val="00A84863"/>
    <w:rsid w:val="00A84C2E"/>
    <w:rsid w:val="00A84EA7"/>
    <w:rsid w:val="00A850B8"/>
    <w:rsid w:val="00A852C0"/>
    <w:rsid w:val="00A853C8"/>
    <w:rsid w:val="00A85580"/>
    <w:rsid w:val="00A855EF"/>
    <w:rsid w:val="00A857AA"/>
    <w:rsid w:val="00A857CE"/>
    <w:rsid w:val="00A85D59"/>
    <w:rsid w:val="00A85ED8"/>
    <w:rsid w:val="00A85FBB"/>
    <w:rsid w:val="00A86072"/>
    <w:rsid w:val="00A8622D"/>
    <w:rsid w:val="00A863A9"/>
    <w:rsid w:val="00A864F4"/>
    <w:rsid w:val="00A8669D"/>
    <w:rsid w:val="00A867FC"/>
    <w:rsid w:val="00A86957"/>
    <w:rsid w:val="00A86995"/>
    <w:rsid w:val="00A86A2B"/>
    <w:rsid w:val="00A86E1B"/>
    <w:rsid w:val="00A86EF8"/>
    <w:rsid w:val="00A86FA0"/>
    <w:rsid w:val="00A87255"/>
    <w:rsid w:val="00A876EF"/>
    <w:rsid w:val="00A87FBA"/>
    <w:rsid w:val="00A90176"/>
    <w:rsid w:val="00A903B4"/>
    <w:rsid w:val="00A9054B"/>
    <w:rsid w:val="00A90D77"/>
    <w:rsid w:val="00A90FE1"/>
    <w:rsid w:val="00A911A3"/>
    <w:rsid w:val="00A91551"/>
    <w:rsid w:val="00A9168B"/>
    <w:rsid w:val="00A91815"/>
    <w:rsid w:val="00A9194F"/>
    <w:rsid w:val="00A91F4E"/>
    <w:rsid w:val="00A92038"/>
    <w:rsid w:val="00A92289"/>
    <w:rsid w:val="00A92455"/>
    <w:rsid w:val="00A9256A"/>
    <w:rsid w:val="00A9269C"/>
    <w:rsid w:val="00A92BD5"/>
    <w:rsid w:val="00A92DBD"/>
    <w:rsid w:val="00A92F43"/>
    <w:rsid w:val="00A930E2"/>
    <w:rsid w:val="00A9313C"/>
    <w:rsid w:val="00A93150"/>
    <w:rsid w:val="00A93396"/>
    <w:rsid w:val="00A93568"/>
    <w:rsid w:val="00A936F9"/>
    <w:rsid w:val="00A93E6A"/>
    <w:rsid w:val="00A94166"/>
    <w:rsid w:val="00A94492"/>
    <w:rsid w:val="00A9457F"/>
    <w:rsid w:val="00A94641"/>
    <w:rsid w:val="00A9470F"/>
    <w:rsid w:val="00A94A4A"/>
    <w:rsid w:val="00A94B25"/>
    <w:rsid w:val="00A94CC1"/>
    <w:rsid w:val="00A94E50"/>
    <w:rsid w:val="00A95173"/>
    <w:rsid w:val="00A952AE"/>
    <w:rsid w:val="00A960A7"/>
    <w:rsid w:val="00A96283"/>
    <w:rsid w:val="00A96792"/>
    <w:rsid w:val="00A96A8E"/>
    <w:rsid w:val="00A96B8E"/>
    <w:rsid w:val="00A96D58"/>
    <w:rsid w:val="00A96DC9"/>
    <w:rsid w:val="00A96E87"/>
    <w:rsid w:val="00A96ED3"/>
    <w:rsid w:val="00A9727C"/>
    <w:rsid w:val="00A973A1"/>
    <w:rsid w:val="00A973BF"/>
    <w:rsid w:val="00A9759C"/>
    <w:rsid w:val="00A9781F"/>
    <w:rsid w:val="00A97CEB"/>
    <w:rsid w:val="00A97CFE"/>
    <w:rsid w:val="00A97EDE"/>
    <w:rsid w:val="00A97F54"/>
    <w:rsid w:val="00AA0334"/>
    <w:rsid w:val="00AA0969"/>
    <w:rsid w:val="00AA0985"/>
    <w:rsid w:val="00AA0B33"/>
    <w:rsid w:val="00AA0CE7"/>
    <w:rsid w:val="00AA10BC"/>
    <w:rsid w:val="00AA13D9"/>
    <w:rsid w:val="00AA14D7"/>
    <w:rsid w:val="00AA1555"/>
    <w:rsid w:val="00AA198D"/>
    <w:rsid w:val="00AA1B73"/>
    <w:rsid w:val="00AA1CDE"/>
    <w:rsid w:val="00AA1EEF"/>
    <w:rsid w:val="00AA1F5A"/>
    <w:rsid w:val="00AA220D"/>
    <w:rsid w:val="00AA2C9B"/>
    <w:rsid w:val="00AA2D9A"/>
    <w:rsid w:val="00AA2E6E"/>
    <w:rsid w:val="00AA31FF"/>
    <w:rsid w:val="00AA3340"/>
    <w:rsid w:val="00AA342E"/>
    <w:rsid w:val="00AA3485"/>
    <w:rsid w:val="00AA369C"/>
    <w:rsid w:val="00AA39AB"/>
    <w:rsid w:val="00AA39B2"/>
    <w:rsid w:val="00AA3A29"/>
    <w:rsid w:val="00AA3CAA"/>
    <w:rsid w:val="00AA3DB7"/>
    <w:rsid w:val="00AA447F"/>
    <w:rsid w:val="00AA47F2"/>
    <w:rsid w:val="00AA4887"/>
    <w:rsid w:val="00AA4985"/>
    <w:rsid w:val="00AA4CCC"/>
    <w:rsid w:val="00AA5107"/>
    <w:rsid w:val="00AA53E4"/>
    <w:rsid w:val="00AA54B9"/>
    <w:rsid w:val="00AA5557"/>
    <w:rsid w:val="00AA605E"/>
    <w:rsid w:val="00AA60F3"/>
    <w:rsid w:val="00AA632D"/>
    <w:rsid w:val="00AA644C"/>
    <w:rsid w:val="00AA68B6"/>
    <w:rsid w:val="00AA6A5B"/>
    <w:rsid w:val="00AA6E0A"/>
    <w:rsid w:val="00AA72CF"/>
    <w:rsid w:val="00AA7327"/>
    <w:rsid w:val="00AA7370"/>
    <w:rsid w:val="00AA797C"/>
    <w:rsid w:val="00AA79E2"/>
    <w:rsid w:val="00AA7CFA"/>
    <w:rsid w:val="00AA7E2E"/>
    <w:rsid w:val="00AA7E45"/>
    <w:rsid w:val="00AB0193"/>
    <w:rsid w:val="00AB0557"/>
    <w:rsid w:val="00AB060A"/>
    <w:rsid w:val="00AB0695"/>
    <w:rsid w:val="00AB06CB"/>
    <w:rsid w:val="00AB0884"/>
    <w:rsid w:val="00AB08C4"/>
    <w:rsid w:val="00AB0B5D"/>
    <w:rsid w:val="00AB0C8A"/>
    <w:rsid w:val="00AB0CBA"/>
    <w:rsid w:val="00AB12B9"/>
    <w:rsid w:val="00AB1342"/>
    <w:rsid w:val="00AB18FA"/>
    <w:rsid w:val="00AB1B8C"/>
    <w:rsid w:val="00AB1D3D"/>
    <w:rsid w:val="00AB227A"/>
    <w:rsid w:val="00AB2890"/>
    <w:rsid w:val="00AB2B7C"/>
    <w:rsid w:val="00AB2E65"/>
    <w:rsid w:val="00AB2F12"/>
    <w:rsid w:val="00AB2FE5"/>
    <w:rsid w:val="00AB3830"/>
    <w:rsid w:val="00AB3904"/>
    <w:rsid w:val="00AB39CE"/>
    <w:rsid w:val="00AB3A46"/>
    <w:rsid w:val="00AB3F29"/>
    <w:rsid w:val="00AB4229"/>
    <w:rsid w:val="00AB45E8"/>
    <w:rsid w:val="00AB48FD"/>
    <w:rsid w:val="00AB4F62"/>
    <w:rsid w:val="00AB5595"/>
    <w:rsid w:val="00AB59D7"/>
    <w:rsid w:val="00AB5A86"/>
    <w:rsid w:val="00AB5BA8"/>
    <w:rsid w:val="00AB5C0F"/>
    <w:rsid w:val="00AB5CDB"/>
    <w:rsid w:val="00AB5CEA"/>
    <w:rsid w:val="00AB5FD2"/>
    <w:rsid w:val="00AB6196"/>
    <w:rsid w:val="00AB63FE"/>
    <w:rsid w:val="00AB6479"/>
    <w:rsid w:val="00AB658F"/>
    <w:rsid w:val="00AB68BA"/>
    <w:rsid w:val="00AB6A10"/>
    <w:rsid w:val="00AB6B80"/>
    <w:rsid w:val="00AB6B96"/>
    <w:rsid w:val="00AB71E1"/>
    <w:rsid w:val="00AB739D"/>
    <w:rsid w:val="00AB7436"/>
    <w:rsid w:val="00AB7528"/>
    <w:rsid w:val="00AB7691"/>
    <w:rsid w:val="00AB7707"/>
    <w:rsid w:val="00AB79B6"/>
    <w:rsid w:val="00AB7ECB"/>
    <w:rsid w:val="00AB7EE1"/>
    <w:rsid w:val="00AC0309"/>
    <w:rsid w:val="00AC0657"/>
    <w:rsid w:val="00AC083B"/>
    <w:rsid w:val="00AC093A"/>
    <w:rsid w:val="00AC0B79"/>
    <w:rsid w:val="00AC0E72"/>
    <w:rsid w:val="00AC1299"/>
    <w:rsid w:val="00AC1ABF"/>
    <w:rsid w:val="00AC1ADF"/>
    <w:rsid w:val="00AC201B"/>
    <w:rsid w:val="00AC22F2"/>
    <w:rsid w:val="00AC235E"/>
    <w:rsid w:val="00AC253D"/>
    <w:rsid w:val="00AC26B1"/>
    <w:rsid w:val="00AC2B54"/>
    <w:rsid w:val="00AC2CF4"/>
    <w:rsid w:val="00AC2D61"/>
    <w:rsid w:val="00AC2DB4"/>
    <w:rsid w:val="00AC2DD6"/>
    <w:rsid w:val="00AC2E38"/>
    <w:rsid w:val="00AC2EEC"/>
    <w:rsid w:val="00AC2F3D"/>
    <w:rsid w:val="00AC2FE9"/>
    <w:rsid w:val="00AC32C4"/>
    <w:rsid w:val="00AC350E"/>
    <w:rsid w:val="00AC395B"/>
    <w:rsid w:val="00AC3FD3"/>
    <w:rsid w:val="00AC4122"/>
    <w:rsid w:val="00AC47E9"/>
    <w:rsid w:val="00AC47FC"/>
    <w:rsid w:val="00AC490C"/>
    <w:rsid w:val="00AC492F"/>
    <w:rsid w:val="00AC4AAE"/>
    <w:rsid w:val="00AC4E3F"/>
    <w:rsid w:val="00AC4F48"/>
    <w:rsid w:val="00AC55DA"/>
    <w:rsid w:val="00AC5B29"/>
    <w:rsid w:val="00AC5C6E"/>
    <w:rsid w:val="00AC5D5B"/>
    <w:rsid w:val="00AC6211"/>
    <w:rsid w:val="00AC63EF"/>
    <w:rsid w:val="00AC65B1"/>
    <w:rsid w:val="00AC6859"/>
    <w:rsid w:val="00AC6965"/>
    <w:rsid w:val="00AC6B72"/>
    <w:rsid w:val="00AC6BA6"/>
    <w:rsid w:val="00AC6BB4"/>
    <w:rsid w:val="00AC6C51"/>
    <w:rsid w:val="00AC6FD7"/>
    <w:rsid w:val="00AC7028"/>
    <w:rsid w:val="00AC7165"/>
    <w:rsid w:val="00AC71A5"/>
    <w:rsid w:val="00AC7241"/>
    <w:rsid w:val="00AC72DC"/>
    <w:rsid w:val="00AC7572"/>
    <w:rsid w:val="00AC75B7"/>
    <w:rsid w:val="00AC7609"/>
    <w:rsid w:val="00AC76A4"/>
    <w:rsid w:val="00AC7791"/>
    <w:rsid w:val="00AC78E4"/>
    <w:rsid w:val="00AC7B5A"/>
    <w:rsid w:val="00AC7C12"/>
    <w:rsid w:val="00AC7CDD"/>
    <w:rsid w:val="00AC7D8A"/>
    <w:rsid w:val="00AD0335"/>
    <w:rsid w:val="00AD049D"/>
    <w:rsid w:val="00AD0545"/>
    <w:rsid w:val="00AD08C4"/>
    <w:rsid w:val="00AD08C8"/>
    <w:rsid w:val="00AD1391"/>
    <w:rsid w:val="00AD13BF"/>
    <w:rsid w:val="00AD192A"/>
    <w:rsid w:val="00AD1A16"/>
    <w:rsid w:val="00AD1C85"/>
    <w:rsid w:val="00AD218A"/>
    <w:rsid w:val="00AD2381"/>
    <w:rsid w:val="00AD2631"/>
    <w:rsid w:val="00AD2647"/>
    <w:rsid w:val="00AD2905"/>
    <w:rsid w:val="00AD2954"/>
    <w:rsid w:val="00AD297A"/>
    <w:rsid w:val="00AD2BF7"/>
    <w:rsid w:val="00AD2FBB"/>
    <w:rsid w:val="00AD3358"/>
    <w:rsid w:val="00AD3405"/>
    <w:rsid w:val="00AD3869"/>
    <w:rsid w:val="00AD3B10"/>
    <w:rsid w:val="00AD3C5A"/>
    <w:rsid w:val="00AD3C73"/>
    <w:rsid w:val="00AD3D83"/>
    <w:rsid w:val="00AD3DD4"/>
    <w:rsid w:val="00AD4179"/>
    <w:rsid w:val="00AD41B4"/>
    <w:rsid w:val="00AD420E"/>
    <w:rsid w:val="00AD4ABA"/>
    <w:rsid w:val="00AD4B59"/>
    <w:rsid w:val="00AD4E82"/>
    <w:rsid w:val="00AD4EAF"/>
    <w:rsid w:val="00AD4ED0"/>
    <w:rsid w:val="00AD5198"/>
    <w:rsid w:val="00AD5315"/>
    <w:rsid w:val="00AD541D"/>
    <w:rsid w:val="00AD555C"/>
    <w:rsid w:val="00AD5A66"/>
    <w:rsid w:val="00AD5B47"/>
    <w:rsid w:val="00AD6265"/>
    <w:rsid w:val="00AD70BF"/>
    <w:rsid w:val="00AD7116"/>
    <w:rsid w:val="00AD72A4"/>
    <w:rsid w:val="00AD72F0"/>
    <w:rsid w:val="00AD7A68"/>
    <w:rsid w:val="00AD7C91"/>
    <w:rsid w:val="00AD7EB5"/>
    <w:rsid w:val="00AD7EF6"/>
    <w:rsid w:val="00AE0085"/>
    <w:rsid w:val="00AE05AF"/>
    <w:rsid w:val="00AE087D"/>
    <w:rsid w:val="00AE0A13"/>
    <w:rsid w:val="00AE0D5E"/>
    <w:rsid w:val="00AE0E5C"/>
    <w:rsid w:val="00AE106D"/>
    <w:rsid w:val="00AE1B59"/>
    <w:rsid w:val="00AE1D6E"/>
    <w:rsid w:val="00AE1E13"/>
    <w:rsid w:val="00AE1F6A"/>
    <w:rsid w:val="00AE2037"/>
    <w:rsid w:val="00AE255E"/>
    <w:rsid w:val="00AE27DE"/>
    <w:rsid w:val="00AE2894"/>
    <w:rsid w:val="00AE2943"/>
    <w:rsid w:val="00AE2D38"/>
    <w:rsid w:val="00AE2DA2"/>
    <w:rsid w:val="00AE2FBB"/>
    <w:rsid w:val="00AE36CE"/>
    <w:rsid w:val="00AE37C2"/>
    <w:rsid w:val="00AE3C83"/>
    <w:rsid w:val="00AE3D9C"/>
    <w:rsid w:val="00AE3F47"/>
    <w:rsid w:val="00AE3F7C"/>
    <w:rsid w:val="00AE4097"/>
    <w:rsid w:val="00AE41FE"/>
    <w:rsid w:val="00AE4646"/>
    <w:rsid w:val="00AE4F15"/>
    <w:rsid w:val="00AE5218"/>
    <w:rsid w:val="00AE5309"/>
    <w:rsid w:val="00AE6117"/>
    <w:rsid w:val="00AE62E3"/>
    <w:rsid w:val="00AE6460"/>
    <w:rsid w:val="00AE660B"/>
    <w:rsid w:val="00AE6AFB"/>
    <w:rsid w:val="00AE6BF3"/>
    <w:rsid w:val="00AE713B"/>
    <w:rsid w:val="00AE71AF"/>
    <w:rsid w:val="00AE73CD"/>
    <w:rsid w:val="00AE7509"/>
    <w:rsid w:val="00AE7793"/>
    <w:rsid w:val="00AE7894"/>
    <w:rsid w:val="00AE7A45"/>
    <w:rsid w:val="00AE7AAD"/>
    <w:rsid w:val="00AF0307"/>
    <w:rsid w:val="00AF03DB"/>
    <w:rsid w:val="00AF085A"/>
    <w:rsid w:val="00AF0904"/>
    <w:rsid w:val="00AF0972"/>
    <w:rsid w:val="00AF0AE6"/>
    <w:rsid w:val="00AF0BD9"/>
    <w:rsid w:val="00AF0D3A"/>
    <w:rsid w:val="00AF12BF"/>
    <w:rsid w:val="00AF134A"/>
    <w:rsid w:val="00AF1451"/>
    <w:rsid w:val="00AF1890"/>
    <w:rsid w:val="00AF1FBE"/>
    <w:rsid w:val="00AF2020"/>
    <w:rsid w:val="00AF20C5"/>
    <w:rsid w:val="00AF2114"/>
    <w:rsid w:val="00AF2272"/>
    <w:rsid w:val="00AF230B"/>
    <w:rsid w:val="00AF2697"/>
    <w:rsid w:val="00AF2706"/>
    <w:rsid w:val="00AF2AA2"/>
    <w:rsid w:val="00AF3247"/>
    <w:rsid w:val="00AF344C"/>
    <w:rsid w:val="00AF34A6"/>
    <w:rsid w:val="00AF3624"/>
    <w:rsid w:val="00AF36AB"/>
    <w:rsid w:val="00AF37BB"/>
    <w:rsid w:val="00AF3982"/>
    <w:rsid w:val="00AF3CB0"/>
    <w:rsid w:val="00AF440E"/>
    <w:rsid w:val="00AF492C"/>
    <w:rsid w:val="00AF5006"/>
    <w:rsid w:val="00AF5035"/>
    <w:rsid w:val="00AF5381"/>
    <w:rsid w:val="00AF5834"/>
    <w:rsid w:val="00AF5857"/>
    <w:rsid w:val="00AF5FEF"/>
    <w:rsid w:val="00AF6176"/>
    <w:rsid w:val="00AF62C6"/>
    <w:rsid w:val="00AF6470"/>
    <w:rsid w:val="00AF647A"/>
    <w:rsid w:val="00AF6746"/>
    <w:rsid w:val="00AF6859"/>
    <w:rsid w:val="00AF6913"/>
    <w:rsid w:val="00AF69F1"/>
    <w:rsid w:val="00AF6A2A"/>
    <w:rsid w:val="00AF6D1B"/>
    <w:rsid w:val="00AF6FAC"/>
    <w:rsid w:val="00AF7162"/>
    <w:rsid w:val="00AF7371"/>
    <w:rsid w:val="00AF7767"/>
    <w:rsid w:val="00AF7993"/>
    <w:rsid w:val="00AF7CA6"/>
    <w:rsid w:val="00B00198"/>
    <w:rsid w:val="00B002E6"/>
    <w:rsid w:val="00B00349"/>
    <w:rsid w:val="00B00574"/>
    <w:rsid w:val="00B00689"/>
    <w:rsid w:val="00B006FC"/>
    <w:rsid w:val="00B00787"/>
    <w:rsid w:val="00B00C75"/>
    <w:rsid w:val="00B0111F"/>
    <w:rsid w:val="00B01194"/>
    <w:rsid w:val="00B012C0"/>
    <w:rsid w:val="00B0190C"/>
    <w:rsid w:val="00B01BC3"/>
    <w:rsid w:val="00B01CD8"/>
    <w:rsid w:val="00B02191"/>
    <w:rsid w:val="00B02295"/>
    <w:rsid w:val="00B02622"/>
    <w:rsid w:val="00B026BD"/>
    <w:rsid w:val="00B02CAF"/>
    <w:rsid w:val="00B02E6A"/>
    <w:rsid w:val="00B02F81"/>
    <w:rsid w:val="00B02FE9"/>
    <w:rsid w:val="00B036D9"/>
    <w:rsid w:val="00B0411A"/>
    <w:rsid w:val="00B0420B"/>
    <w:rsid w:val="00B046B8"/>
    <w:rsid w:val="00B049D0"/>
    <w:rsid w:val="00B04A3F"/>
    <w:rsid w:val="00B04A7B"/>
    <w:rsid w:val="00B04BD6"/>
    <w:rsid w:val="00B04E7E"/>
    <w:rsid w:val="00B05669"/>
    <w:rsid w:val="00B05679"/>
    <w:rsid w:val="00B05DA0"/>
    <w:rsid w:val="00B06388"/>
    <w:rsid w:val="00B064A2"/>
    <w:rsid w:val="00B0660F"/>
    <w:rsid w:val="00B0672C"/>
    <w:rsid w:val="00B06C7D"/>
    <w:rsid w:val="00B07309"/>
    <w:rsid w:val="00B07427"/>
    <w:rsid w:val="00B075DA"/>
    <w:rsid w:val="00B0787F"/>
    <w:rsid w:val="00B07A33"/>
    <w:rsid w:val="00B07DDE"/>
    <w:rsid w:val="00B07E8C"/>
    <w:rsid w:val="00B100B9"/>
    <w:rsid w:val="00B10700"/>
    <w:rsid w:val="00B109F4"/>
    <w:rsid w:val="00B10C40"/>
    <w:rsid w:val="00B10D3E"/>
    <w:rsid w:val="00B11311"/>
    <w:rsid w:val="00B11620"/>
    <w:rsid w:val="00B11676"/>
    <w:rsid w:val="00B11714"/>
    <w:rsid w:val="00B11C67"/>
    <w:rsid w:val="00B11C87"/>
    <w:rsid w:val="00B11D21"/>
    <w:rsid w:val="00B11DC1"/>
    <w:rsid w:val="00B11DC2"/>
    <w:rsid w:val="00B11EC6"/>
    <w:rsid w:val="00B124DF"/>
    <w:rsid w:val="00B12DBB"/>
    <w:rsid w:val="00B1314B"/>
    <w:rsid w:val="00B13403"/>
    <w:rsid w:val="00B13409"/>
    <w:rsid w:val="00B137D4"/>
    <w:rsid w:val="00B139BF"/>
    <w:rsid w:val="00B13CD4"/>
    <w:rsid w:val="00B13DC0"/>
    <w:rsid w:val="00B13FE7"/>
    <w:rsid w:val="00B14254"/>
    <w:rsid w:val="00B14880"/>
    <w:rsid w:val="00B14925"/>
    <w:rsid w:val="00B14963"/>
    <w:rsid w:val="00B149A5"/>
    <w:rsid w:val="00B149EB"/>
    <w:rsid w:val="00B14AB4"/>
    <w:rsid w:val="00B14EC2"/>
    <w:rsid w:val="00B15046"/>
    <w:rsid w:val="00B15103"/>
    <w:rsid w:val="00B1536E"/>
    <w:rsid w:val="00B15864"/>
    <w:rsid w:val="00B15978"/>
    <w:rsid w:val="00B15C3F"/>
    <w:rsid w:val="00B16384"/>
    <w:rsid w:val="00B163CF"/>
    <w:rsid w:val="00B16443"/>
    <w:rsid w:val="00B1661D"/>
    <w:rsid w:val="00B16660"/>
    <w:rsid w:val="00B16741"/>
    <w:rsid w:val="00B16895"/>
    <w:rsid w:val="00B169CB"/>
    <w:rsid w:val="00B169D6"/>
    <w:rsid w:val="00B16A58"/>
    <w:rsid w:val="00B16B64"/>
    <w:rsid w:val="00B16C78"/>
    <w:rsid w:val="00B16F4A"/>
    <w:rsid w:val="00B171B1"/>
    <w:rsid w:val="00B17310"/>
    <w:rsid w:val="00B1757B"/>
    <w:rsid w:val="00B201F4"/>
    <w:rsid w:val="00B20249"/>
    <w:rsid w:val="00B202E0"/>
    <w:rsid w:val="00B203F4"/>
    <w:rsid w:val="00B2046F"/>
    <w:rsid w:val="00B2062C"/>
    <w:rsid w:val="00B2066C"/>
    <w:rsid w:val="00B209F0"/>
    <w:rsid w:val="00B20A0C"/>
    <w:rsid w:val="00B20CEB"/>
    <w:rsid w:val="00B20DDD"/>
    <w:rsid w:val="00B210BE"/>
    <w:rsid w:val="00B210DF"/>
    <w:rsid w:val="00B2110E"/>
    <w:rsid w:val="00B212C4"/>
    <w:rsid w:val="00B21A20"/>
    <w:rsid w:val="00B21B25"/>
    <w:rsid w:val="00B21C48"/>
    <w:rsid w:val="00B21F39"/>
    <w:rsid w:val="00B220D8"/>
    <w:rsid w:val="00B2223C"/>
    <w:rsid w:val="00B229F9"/>
    <w:rsid w:val="00B22AB4"/>
    <w:rsid w:val="00B22BD4"/>
    <w:rsid w:val="00B22F63"/>
    <w:rsid w:val="00B231A7"/>
    <w:rsid w:val="00B23217"/>
    <w:rsid w:val="00B23267"/>
    <w:rsid w:val="00B2360A"/>
    <w:rsid w:val="00B237E4"/>
    <w:rsid w:val="00B2386E"/>
    <w:rsid w:val="00B244CE"/>
    <w:rsid w:val="00B2475B"/>
    <w:rsid w:val="00B2498D"/>
    <w:rsid w:val="00B249E3"/>
    <w:rsid w:val="00B24A9E"/>
    <w:rsid w:val="00B24C74"/>
    <w:rsid w:val="00B24DD4"/>
    <w:rsid w:val="00B24E25"/>
    <w:rsid w:val="00B251D2"/>
    <w:rsid w:val="00B25544"/>
    <w:rsid w:val="00B255C3"/>
    <w:rsid w:val="00B25DC9"/>
    <w:rsid w:val="00B25EDF"/>
    <w:rsid w:val="00B25F09"/>
    <w:rsid w:val="00B2663C"/>
    <w:rsid w:val="00B2673C"/>
    <w:rsid w:val="00B27005"/>
    <w:rsid w:val="00B270B4"/>
    <w:rsid w:val="00B271F3"/>
    <w:rsid w:val="00B27203"/>
    <w:rsid w:val="00B27507"/>
    <w:rsid w:val="00B27D1B"/>
    <w:rsid w:val="00B27DCF"/>
    <w:rsid w:val="00B27F45"/>
    <w:rsid w:val="00B3027A"/>
    <w:rsid w:val="00B302DA"/>
    <w:rsid w:val="00B30469"/>
    <w:rsid w:val="00B30537"/>
    <w:rsid w:val="00B30619"/>
    <w:rsid w:val="00B306B9"/>
    <w:rsid w:val="00B306EA"/>
    <w:rsid w:val="00B30933"/>
    <w:rsid w:val="00B30B2A"/>
    <w:rsid w:val="00B30E2B"/>
    <w:rsid w:val="00B30FBC"/>
    <w:rsid w:val="00B311AA"/>
    <w:rsid w:val="00B31D3D"/>
    <w:rsid w:val="00B31E08"/>
    <w:rsid w:val="00B31E19"/>
    <w:rsid w:val="00B31FCE"/>
    <w:rsid w:val="00B3219B"/>
    <w:rsid w:val="00B321CE"/>
    <w:rsid w:val="00B323A9"/>
    <w:rsid w:val="00B324A4"/>
    <w:rsid w:val="00B325BE"/>
    <w:rsid w:val="00B325F1"/>
    <w:rsid w:val="00B32956"/>
    <w:rsid w:val="00B32BF3"/>
    <w:rsid w:val="00B330B8"/>
    <w:rsid w:val="00B33100"/>
    <w:rsid w:val="00B338B9"/>
    <w:rsid w:val="00B339B9"/>
    <w:rsid w:val="00B34340"/>
    <w:rsid w:val="00B34DCF"/>
    <w:rsid w:val="00B34E56"/>
    <w:rsid w:val="00B34EDC"/>
    <w:rsid w:val="00B358F6"/>
    <w:rsid w:val="00B35E7C"/>
    <w:rsid w:val="00B35F98"/>
    <w:rsid w:val="00B360E2"/>
    <w:rsid w:val="00B36108"/>
    <w:rsid w:val="00B362AD"/>
    <w:rsid w:val="00B362F5"/>
    <w:rsid w:val="00B3643D"/>
    <w:rsid w:val="00B36459"/>
    <w:rsid w:val="00B3691C"/>
    <w:rsid w:val="00B369F1"/>
    <w:rsid w:val="00B36E9F"/>
    <w:rsid w:val="00B36F59"/>
    <w:rsid w:val="00B36F9C"/>
    <w:rsid w:val="00B3746E"/>
    <w:rsid w:val="00B374A6"/>
    <w:rsid w:val="00B37868"/>
    <w:rsid w:val="00B37B6E"/>
    <w:rsid w:val="00B37B71"/>
    <w:rsid w:val="00B37D5E"/>
    <w:rsid w:val="00B40087"/>
    <w:rsid w:val="00B40088"/>
    <w:rsid w:val="00B40542"/>
    <w:rsid w:val="00B406EA"/>
    <w:rsid w:val="00B40F04"/>
    <w:rsid w:val="00B41519"/>
    <w:rsid w:val="00B41585"/>
    <w:rsid w:val="00B41747"/>
    <w:rsid w:val="00B41B85"/>
    <w:rsid w:val="00B41E2B"/>
    <w:rsid w:val="00B42238"/>
    <w:rsid w:val="00B42333"/>
    <w:rsid w:val="00B42366"/>
    <w:rsid w:val="00B42425"/>
    <w:rsid w:val="00B42AC9"/>
    <w:rsid w:val="00B42F4F"/>
    <w:rsid w:val="00B4307E"/>
    <w:rsid w:val="00B4308D"/>
    <w:rsid w:val="00B4331F"/>
    <w:rsid w:val="00B43E67"/>
    <w:rsid w:val="00B43EB8"/>
    <w:rsid w:val="00B44474"/>
    <w:rsid w:val="00B44558"/>
    <w:rsid w:val="00B44809"/>
    <w:rsid w:val="00B44C38"/>
    <w:rsid w:val="00B44E85"/>
    <w:rsid w:val="00B44FCE"/>
    <w:rsid w:val="00B45687"/>
    <w:rsid w:val="00B457CB"/>
    <w:rsid w:val="00B45AB8"/>
    <w:rsid w:val="00B45BA3"/>
    <w:rsid w:val="00B45CE8"/>
    <w:rsid w:val="00B45CFF"/>
    <w:rsid w:val="00B45E02"/>
    <w:rsid w:val="00B45FB9"/>
    <w:rsid w:val="00B461E7"/>
    <w:rsid w:val="00B462DF"/>
    <w:rsid w:val="00B463E9"/>
    <w:rsid w:val="00B464B8"/>
    <w:rsid w:val="00B46578"/>
    <w:rsid w:val="00B467F7"/>
    <w:rsid w:val="00B46F13"/>
    <w:rsid w:val="00B46F37"/>
    <w:rsid w:val="00B474D1"/>
    <w:rsid w:val="00B478E2"/>
    <w:rsid w:val="00B47C61"/>
    <w:rsid w:val="00B47C99"/>
    <w:rsid w:val="00B47DA9"/>
    <w:rsid w:val="00B47EC8"/>
    <w:rsid w:val="00B5009C"/>
    <w:rsid w:val="00B5022E"/>
    <w:rsid w:val="00B50E71"/>
    <w:rsid w:val="00B50ECD"/>
    <w:rsid w:val="00B5138E"/>
    <w:rsid w:val="00B5144C"/>
    <w:rsid w:val="00B517FB"/>
    <w:rsid w:val="00B518D6"/>
    <w:rsid w:val="00B518E9"/>
    <w:rsid w:val="00B522AD"/>
    <w:rsid w:val="00B522D3"/>
    <w:rsid w:val="00B52421"/>
    <w:rsid w:val="00B52489"/>
    <w:rsid w:val="00B524B5"/>
    <w:rsid w:val="00B52589"/>
    <w:rsid w:val="00B5282D"/>
    <w:rsid w:val="00B52906"/>
    <w:rsid w:val="00B534DB"/>
    <w:rsid w:val="00B53688"/>
    <w:rsid w:val="00B536F9"/>
    <w:rsid w:val="00B53753"/>
    <w:rsid w:val="00B538AD"/>
    <w:rsid w:val="00B53BDD"/>
    <w:rsid w:val="00B540EA"/>
    <w:rsid w:val="00B542AC"/>
    <w:rsid w:val="00B544F6"/>
    <w:rsid w:val="00B5457E"/>
    <w:rsid w:val="00B54714"/>
    <w:rsid w:val="00B54B0B"/>
    <w:rsid w:val="00B54FA2"/>
    <w:rsid w:val="00B551BD"/>
    <w:rsid w:val="00B5546B"/>
    <w:rsid w:val="00B55AD6"/>
    <w:rsid w:val="00B55B1E"/>
    <w:rsid w:val="00B55B8C"/>
    <w:rsid w:val="00B560BB"/>
    <w:rsid w:val="00B56235"/>
    <w:rsid w:val="00B563D1"/>
    <w:rsid w:val="00B56426"/>
    <w:rsid w:val="00B5675D"/>
    <w:rsid w:val="00B567A2"/>
    <w:rsid w:val="00B5691E"/>
    <w:rsid w:val="00B569BE"/>
    <w:rsid w:val="00B56CB9"/>
    <w:rsid w:val="00B56E09"/>
    <w:rsid w:val="00B570E3"/>
    <w:rsid w:val="00B57417"/>
    <w:rsid w:val="00B57483"/>
    <w:rsid w:val="00B578C5"/>
    <w:rsid w:val="00B578D1"/>
    <w:rsid w:val="00B579AB"/>
    <w:rsid w:val="00B57C52"/>
    <w:rsid w:val="00B57DB3"/>
    <w:rsid w:val="00B57DE9"/>
    <w:rsid w:val="00B600DC"/>
    <w:rsid w:val="00B60238"/>
    <w:rsid w:val="00B60258"/>
    <w:rsid w:val="00B60367"/>
    <w:rsid w:val="00B606DC"/>
    <w:rsid w:val="00B60A24"/>
    <w:rsid w:val="00B60A25"/>
    <w:rsid w:val="00B60C27"/>
    <w:rsid w:val="00B6118F"/>
    <w:rsid w:val="00B614C0"/>
    <w:rsid w:val="00B615EC"/>
    <w:rsid w:val="00B617A8"/>
    <w:rsid w:val="00B61856"/>
    <w:rsid w:val="00B618A2"/>
    <w:rsid w:val="00B61BB5"/>
    <w:rsid w:val="00B61DF7"/>
    <w:rsid w:val="00B6219D"/>
    <w:rsid w:val="00B62224"/>
    <w:rsid w:val="00B62577"/>
    <w:rsid w:val="00B62A76"/>
    <w:rsid w:val="00B62BA8"/>
    <w:rsid w:val="00B62C6E"/>
    <w:rsid w:val="00B6323D"/>
    <w:rsid w:val="00B6335E"/>
    <w:rsid w:val="00B6340F"/>
    <w:rsid w:val="00B6345B"/>
    <w:rsid w:val="00B63A36"/>
    <w:rsid w:val="00B63D3B"/>
    <w:rsid w:val="00B643E3"/>
    <w:rsid w:val="00B646D0"/>
    <w:rsid w:val="00B64BE6"/>
    <w:rsid w:val="00B64E32"/>
    <w:rsid w:val="00B64FE2"/>
    <w:rsid w:val="00B65325"/>
    <w:rsid w:val="00B65346"/>
    <w:rsid w:val="00B656E5"/>
    <w:rsid w:val="00B65934"/>
    <w:rsid w:val="00B663A4"/>
    <w:rsid w:val="00B66533"/>
    <w:rsid w:val="00B66590"/>
    <w:rsid w:val="00B667DA"/>
    <w:rsid w:val="00B66D59"/>
    <w:rsid w:val="00B671B7"/>
    <w:rsid w:val="00B672A4"/>
    <w:rsid w:val="00B67340"/>
    <w:rsid w:val="00B675A2"/>
    <w:rsid w:val="00B67A7E"/>
    <w:rsid w:val="00B67C23"/>
    <w:rsid w:val="00B67FA0"/>
    <w:rsid w:val="00B70009"/>
    <w:rsid w:val="00B70153"/>
    <w:rsid w:val="00B701E0"/>
    <w:rsid w:val="00B703A0"/>
    <w:rsid w:val="00B703F8"/>
    <w:rsid w:val="00B70498"/>
    <w:rsid w:val="00B70608"/>
    <w:rsid w:val="00B7065D"/>
    <w:rsid w:val="00B70A63"/>
    <w:rsid w:val="00B70BEB"/>
    <w:rsid w:val="00B70D55"/>
    <w:rsid w:val="00B710C6"/>
    <w:rsid w:val="00B711A8"/>
    <w:rsid w:val="00B713A9"/>
    <w:rsid w:val="00B714FD"/>
    <w:rsid w:val="00B71625"/>
    <w:rsid w:val="00B7166D"/>
    <w:rsid w:val="00B716A4"/>
    <w:rsid w:val="00B7195D"/>
    <w:rsid w:val="00B71BD1"/>
    <w:rsid w:val="00B71EE6"/>
    <w:rsid w:val="00B722DA"/>
    <w:rsid w:val="00B72306"/>
    <w:rsid w:val="00B72465"/>
    <w:rsid w:val="00B7270A"/>
    <w:rsid w:val="00B72A65"/>
    <w:rsid w:val="00B72AFD"/>
    <w:rsid w:val="00B72B9A"/>
    <w:rsid w:val="00B730A3"/>
    <w:rsid w:val="00B7332A"/>
    <w:rsid w:val="00B73344"/>
    <w:rsid w:val="00B7359F"/>
    <w:rsid w:val="00B7372C"/>
    <w:rsid w:val="00B73D40"/>
    <w:rsid w:val="00B73DBA"/>
    <w:rsid w:val="00B73F93"/>
    <w:rsid w:val="00B742B8"/>
    <w:rsid w:val="00B748D6"/>
    <w:rsid w:val="00B74A25"/>
    <w:rsid w:val="00B74A60"/>
    <w:rsid w:val="00B74BD4"/>
    <w:rsid w:val="00B74BE0"/>
    <w:rsid w:val="00B75034"/>
    <w:rsid w:val="00B7504A"/>
    <w:rsid w:val="00B7512B"/>
    <w:rsid w:val="00B75289"/>
    <w:rsid w:val="00B75766"/>
    <w:rsid w:val="00B75785"/>
    <w:rsid w:val="00B75A79"/>
    <w:rsid w:val="00B7645D"/>
    <w:rsid w:val="00B76497"/>
    <w:rsid w:val="00B766B4"/>
    <w:rsid w:val="00B76809"/>
    <w:rsid w:val="00B76B98"/>
    <w:rsid w:val="00B76DEF"/>
    <w:rsid w:val="00B77211"/>
    <w:rsid w:val="00B7746B"/>
    <w:rsid w:val="00B801B4"/>
    <w:rsid w:val="00B805FC"/>
    <w:rsid w:val="00B806BF"/>
    <w:rsid w:val="00B80BD6"/>
    <w:rsid w:val="00B810CE"/>
    <w:rsid w:val="00B810FD"/>
    <w:rsid w:val="00B813AB"/>
    <w:rsid w:val="00B81813"/>
    <w:rsid w:val="00B81817"/>
    <w:rsid w:val="00B818F4"/>
    <w:rsid w:val="00B81B4B"/>
    <w:rsid w:val="00B820BD"/>
    <w:rsid w:val="00B82101"/>
    <w:rsid w:val="00B82558"/>
    <w:rsid w:val="00B825B5"/>
    <w:rsid w:val="00B827D1"/>
    <w:rsid w:val="00B82BF1"/>
    <w:rsid w:val="00B82D31"/>
    <w:rsid w:val="00B82E78"/>
    <w:rsid w:val="00B83007"/>
    <w:rsid w:val="00B830F9"/>
    <w:rsid w:val="00B83281"/>
    <w:rsid w:val="00B833FE"/>
    <w:rsid w:val="00B8341A"/>
    <w:rsid w:val="00B8342C"/>
    <w:rsid w:val="00B835B4"/>
    <w:rsid w:val="00B837F2"/>
    <w:rsid w:val="00B83942"/>
    <w:rsid w:val="00B83AA3"/>
    <w:rsid w:val="00B83AFE"/>
    <w:rsid w:val="00B83B56"/>
    <w:rsid w:val="00B83E47"/>
    <w:rsid w:val="00B840B3"/>
    <w:rsid w:val="00B8410A"/>
    <w:rsid w:val="00B8417C"/>
    <w:rsid w:val="00B842BB"/>
    <w:rsid w:val="00B847AE"/>
    <w:rsid w:val="00B84894"/>
    <w:rsid w:val="00B84948"/>
    <w:rsid w:val="00B849A0"/>
    <w:rsid w:val="00B84CD7"/>
    <w:rsid w:val="00B84E15"/>
    <w:rsid w:val="00B85259"/>
    <w:rsid w:val="00B85861"/>
    <w:rsid w:val="00B85959"/>
    <w:rsid w:val="00B85A18"/>
    <w:rsid w:val="00B85DE3"/>
    <w:rsid w:val="00B86020"/>
    <w:rsid w:val="00B860E6"/>
    <w:rsid w:val="00B861AF"/>
    <w:rsid w:val="00B86303"/>
    <w:rsid w:val="00B86497"/>
    <w:rsid w:val="00B868BF"/>
    <w:rsid w:val="00B86A95"/>
    <w:rsid w:val="00B86AFE"/>
    <w:rsid w:val="00B86FE8"/>
    <w:rsid w:val="00B87077"/>
    <w:rsid w:val="00B87240"/>
    <w:rsid w:val="00B8765B"/>
    <w:rsid w:val="00B87986"/>
    <w:rsid w:val="00B87D06"/>
    <w:rsid w:val="00B87FF2"/>
    <w:rsid w:val="00B90024"/>
    <w:rsid w:val="00B907C3"/>
    <w:rsid w:val="00B908B0"/>
    <w:rsid w:val="00B90910"/>
    <w:rsid w:val="00B909C5"/>
    <w:rsid w:val="00B90EDF"/>
    <w:rsid w:val="00B9110C"/>
    <w:rsid w:val="00B911BC"/>
    <w:rsid w:val="00B913A8"/>
    <w:rsid w:val="00B9149E"/>
    <w:rsid w:val="00B91C6D"/>
    <w:rsid w:val="00B9207A"/>
    <w:rsid w:val="00B9213B"/>
    <w:rsid w:val="00B9223A"/>
    <w:rsid w:val="00B92429"/>
    <w:rsid w:val="00B9274E"/>
    <w:rsid w:val="00B9275B"/>
    <w:rsid w:val="00B928C0"/>
    <w:rsid w:val="00B92B3A"/>
    <w:rsid w:val="00B92BC7"/>
    <w:rsid w:val="00B92E6C"/>
    <w:rsid w:val="00B931CF"/>
    <w:rsid w:val="00B9324A"/>
    <w:rsid w:val="00B934D7"/>
    <w:rsid w:val="00B934EC"/>
    <w:rsid w:val="00B93A7F"/>
    <w:rsid w:val="00B93C78"/>
    <w:rsid w:val="00B93E08"/>
    <w:rsid w:val="00B93EBE"/>
    <w:rsid w:val="00B9435B"/>
    <w:rsid w:val="00B943FF"/>
    <w:rsid w:val="00B94401"/>
    <w:rsid w:val="00B94535"/>
    <w:rsid w:val="00B94577"/>
    <w:rsid w:val="00B9468E"/>
    <w:rsid w:val="00B946C9"/>
    <w:rsid w:val="00B949D7"/>
    <w:rsid w:val="00B94AAA"/>
    <w:rsid w:val="00B94CF6"/>
    <w:rsid w:val="00B94EB1"/>
    <w:rsid w:val="00B95200"/>
    <w:rsid w:val="00B95753"/>
    <w:rsid w:val="00B96108"/>
    <w:rsid w:val="00B9611D"/>
    <w:rsid w:val="00B961A3"/>
    <w:rsid w:val="00B9625C"/>
    <w:rsid w:val="00B9674F"/>
    <w:rsid w:val="00B967DD"/>
    <w:rsid w:val="00B96833"/>
    <w:rsid w:val="00B968EE"/>
    <w:rsid w:val="00B968FE"/>
    <w:rsid w:val="00B969CB"/>
    <w:rsid w:val="00B96B10"/>
    <w:rsid w:val="00B9736A"/>
    <w:rsid w:val="00B97436"/>
    <w:rsid w:val="00B975DE"/>
    <w:rsid w:val="00B97903"/>
    <w:rsid w:val="00B97B18"/>
    <w:rsid w:val="00B97C85"/>
    <w:rsid w:val="00B97CDF"/>
    <w:rsid w:val="00BA0075"/>
    <w:rsid w:val="00BA01D4"/>
    <w:rsid w:val="00BA025E"/>
    <w:rsid w:val="00BA087E"/>
    <w:rsid w:val="00BA0E23"/>
    <w:rsid w:val="00BA0E34"/>
    <w:rsid w:val="00BA1461"/>
    <w:rsid w:val="00BA157C"/>
    <w:rsid w:val="00BA1FB9"/>
    <w:rsid w:val="00BA238A"/>
    <w:rsid w:val="00BA2CD4"/>
    <w:rsid w:val="00BA35B6"/>
    <w:rsid w:val="00BA3912"/>
    <w:rsid w:val="00BA3935"/>
    <w:rsid w:val="00BA3A71"/>
    <w:rsid w:val="00BA3B2A"/>
    <w:rsid w:val="00BA3EFC"/>
    <w:rsid w:val="00BA413B"/>
    <w:rsid w:val="00BA45DE"/>
    <w:rsid w:val="00BA4682"/>
    <w:rsid w:val="00BA4775"/>
    <w:rsid w:val="00BA4EC1"/>
    <w:rsid w:val="00BA5253"/>
    <w:rsid w:val="00BA5B34"/>
    <w:rsid w:val="00BA5CDF"/>
    <w:rsid w:val="00BA5FB2"/>
    <w:rsid w:val="00BA60A0"/>
    <w:rsid w:val="00BA6156"/>
    <w:rsid w:val="00BA623A"/>
    <w:rsid w:val="00BA663E"/>
    <w:rsid w:val="00BA6794"/>
    <w:rsid w:val="00BA67AA"/>
    <w:rsid w:val="00BA67BB"/>
    <w:rsid w:val="00BA687A"/>
    <w:rsid w:val="00BA68D5"/>
    <w:rsid w:val="00BA6A89"/>
    <w:rsid w:val="00BA6B39"/>
    <w:rsid w:val="00BA6D4B"/>
    <w:rsid w:val="00BA6FB0"/>
    <w:rsid w:val="00BA707A"/>
    <w:rsid w:val="00BA72F0"/>
    <w:rsid w:val="00BA7422"/>
    <w:rsid w:val="00BA79B2"/>
    <w:rsid w:val="00BA7BEA"/>
    <w:rsid w:val="00BA7D32"/>
    <w:rsid w:val="00BA7D48"/>
    <w:rsid w:val="00BA7EB7"/>
    <w:rsid w:val="00BA7EF8"/>
    <w:rsid w:val="00BB00F6"/>
    <w:rsid w:val="00BB04EE"/>
    <w:rsid w:val="00BB05E4"/>
    <w:rsid w:val="00BB0747"/>
    <w:rsid w:val="00BB0765"/>
    <w:rsid w:val="00BB07AD"/>
    <w:rsid w:val="00BB0AE0"/>
    <w:rsid w:val="00BB0D1A"/>
    <w:rsid w:val="00BB101B"/>
    <w:rsid w:val="00BB12D7"/>
    <w:rsid w:val="00BB1597"/>
    <w:rsid w:val="00BB19BB"/>
    <w:rsid w:val="00BB1C3D"/>
    <w:rsid w:val="00BB1DA2"/>
    <w:rsid w:val="00BB20B2"/>
    <w:rsid w:val="00BB20D3"/>
    <w:rsid w:val="00BB24B0"/>
    <w:rsid w:val="00BB27E7"/>
    <w:rsid w:val="00BB2832"/>
    <w:rsid w:val="00BB288C"/>
    <w:rsid w:val="00BB2995"/>
    <w:rsid w:val="00BB29CD"/>
    <w:rsid w:val="00BB2A35"/>
    <w:rsid w:val="00BB3089"/>
    <w:rsid w:val="00BB337A"/>
    <w:rsid w:val="00BB365B"/>
    <w:rsid w:val="00BB3725"/>
    <w:rsid w:val="00BB39C5"/>
    <w:rsid w:val="00BB3A27"/>
    <w:rsid w:val="00BB3FE2"/>
    <w:rsid w:val="00BB411C"/>
    <w:rsid w:val="00BB4493"/>
    <w:rsid w:val="00BB44BA"/>
    <w:rsid w:val="00BB4692"/>
    <w:rsid w:val="00BB46FD"/>
    <w:rsid w:val="00BB4984"/>
    <w:rsid w:val="00BB5071"/>
    <w:rsid w:val="00BB527C"/>
    <w:rsid w:val="00BB52D7"/>
    <w:rsid w:val="00BB539A"/>
    <w:rsid w:val="00BB5416"/>
    <w:rsid w:val="00BB5619"/>
    <w:rsid w:val="00BB5B47"/>
    <w:rsid w:val="00BB5FA6"/>
    <w:rsid w:val="00BB5FBC"/>
    <w:rsid w:val="00BB6240"/>
    <w:rsid w:val="00BB6252"/>
    <w:rsid w:val="00BB65A8"/>
    <w:rsid w:val="00BB6863"/>
    <w:rsid w:val="00BB6A82"/>
    <w:rsid w:val="00BB6AF4"/>
    <w:rsid w:val="00BB6CD4"/>
    <w:rsid w:val="00BB710A"/>
    <w:rsid w:val="00BB7141"/>
    <w:rsid w:val="00BB7194"/>
    <w:rsid w:val="00BB72A8"/>
    <w:rsid w:val="00BB73DB"/>
    <w:rsid w:val="00BB7496"/>
    <w:rsid w:val="00BB74F6"/>
    <w:rsid w:val="00BB75BC"/>
    <w:rsid w:val="00BB79BA"/>
    <w:rsid w:val="00BB7A86"/>
    <w:rsid w:val="00BB7C07"/>
    <w:rsid w:val="00BB7FEF"/>
    <w:rsid w:val="00BC05AF"/>
    <w:rsid w:val="00BC0778"/>
    <w:rsid w:val="00BC09A3"/>
    <w:rsid w:val="00BC13DC"/>
    <w:rsid w:val="00BC166C"/>
    <w:rsid w:val="00BC1BF9"/>
    <w:rsid w:val="00BC2040"/>
    <w:rsid w:val="00BC2076"/>
    <w:rsid w:val="00BC25D7"/>
    <w:rsid w:val="00BC263B"/>
    <w:rsid w:val="00BC2E7B"/>
    <w:rsid w:val="00BC2ED4"/>
    <w:rsid w:val="00BC320B"/>
    <w:rsid w:val="00BC33E1"/>
    <w:rsid w:val="00BC37CA"/>
    <w:rsid w:val="00BC3A25"/>
    <w:rsid w:val="00BC3A60"/>
    <w:rsid w:val="00BC3A87"/>
    <w:rsid w:val="00BC3C7E"/>
    <w:rsid w:val="00BC43CE"/>
    <w:rsid w:val="00BC4749"/>
    <w:rsid w:val="00BC4783"/>
    <w:rsid w:val="00BC48A7"/>
    <w:rsid w:val="00BC4A21"/>
    <w:rsid w:val="00BC4BDC"/>
    <w:rsid w:val="00BC4D0B"/>
    <w:rsid w:val="00BC4EDD"/>
    <w:rsid w:val="00BC5203"/>
    <w:rsid w:val="00BC5249"/>
    <w:rsid w:val="00BC547B"/>
    <w:rsid w:val="00BC567E"/>
    <w:rsid w:val="00BC5777"/>
    <w:rsid w:val="00BC5B88"/>
    <w:rsid w:val="00BC5CAE"/>
    <w:rsid w:val="00BC625D"/>
    <w:rsid w:val="00BC62C1"/>
    <w:rsid w:val="00BC648E"/>
    <w:rsid w:val="00BC64C3"/>
    <w:rsid w:val="00BC64F7"/>
    <w:rsid w:val="00BC66C1"/>
    <w:rsid w:val="00BC6715"/>
    <w:rsid w:val="00BC6828"/>
    <w:rsid w:val="00BC6899"/>
    <w:rsid w:val="00BC6B53"/>
    <w:rsid w:val="00BC738C"/>
    <w:rsid w:val="00BC73A3"/>
    <w:rsid w:val="00BC784E"/>
    <w:rsid w:val="00BC79C0"/>
    <w:rsid w:val="00BC7B98"/>
    <w:rsid w:val="00BD0149"/>
    <w:rsid w:val="00BD0CC8"/>
    <w:rsid w:val="00BD0D51"/>
    <w:rsid w:val="00BD0F33"/>
    <w:rsid w:val="00BD0FF5"/>
    <w:rsid w:val="00BD12A7"/>
    <w:rsid w:val="00BD14BC"/>
    <w:rsid w:val="00BD14D8"/>
    <w:rsid w:val="00BD1532"/>
    <w:rsid w:val="00BD1B56"/>
    <w:rsid w:val="00BD1DFD"/>
    <w:rsid w:val="00BD2049"/>
    <w:rsid w:val="00BD2059"/>
    <w:rsid w:val="00BD2174"/>
    <w:rsid w:val="00BD26EE"/>
    <w:rsid w:val="00BD2920"/>
    <w:rsid w:val="00BD29DC"/>
    <w:rsid w:val="00BD2FD2"/>
    <w:rsid w:val="00BD30F0"/>
    <w:rsid w:val="00BD3430"/>
    <w:rsid w:val="00BD3A2E"/>
    <w:rsid w:val="00BD3CBA"/>
    <w:rsid w:val="00BD3E1C"/>
    <w:rsid w:val="00BD3E5C"/>
    <w:rsid w:val="00BD3F19"/>
    <w:rsid w:val="00BD4502"/>
    <w:rsid w:val="00BD4A65"/>
    <w:rsid w:val="00BD4AC4"/>
    <w:rsid w:val="00BD4B66"/>
    <w:rsid w:val="00BD4CB0"/>
    <w:rsid w:val="00BD4CD5"/>
    <w:rsid w:val="00BD4D40"/>
    <w:rsid w:val="00BD52DE"/>
    <w:rsid w:val="00BD54FB"/>
    <w:rsid w:val="00BD5512"/>
    <w:rsid w:val="00BD5660"/>
    <w:rsid w:val="00BD57A7"/>
    <w:rsid w:val="00BD5840"/>
    <w:rsid w:val="00BD5AE9"/>
    <w:rsid w:val="00BD5B65"/>
    <w:rsid w:val="00BD5C28"/>
    <w:rsid w:val="00BD5C51"/>
    <w:rsid w:val="00BD5C88"/>
    <w:rsid w:val="00BD5D6F"/>
    <w:rsid w:val="00BD6763"/>
    <w:rsid w:val="00BD7311"/>
    <w:rsid w:val="00BD737C"/>
    <w:rsid w:val="00BD7381"/>
    <w:rsid w:val="00BD75DB"/>
    <w:rsid w:val="00BD771F"/>
    <w:rsid w:val="00BE009D"/>
    <w:rsid w:val="00BE04B6"/>
    <w:rsid w:val="00BE0765"/>
    <w:rsid w:val="00BE0819"/>
    <w:rsid w:val="00BE0852"/>
    <w:rsid w:val="00BE0901"/>
    <w:rsid w:val="00BE0B95"/>
    <w:rsid w:val="00BE0DA8"/>
    <w:rsid w:val="00BE0DE5"/>
    <w:rsid w:val="00BE0EF7"/>
    <w:rsid w:val="00BE0F77"/>
    <w:rsid w:val="00BE157D"/>
    <w:rsid w:val="00BE18CD"/>
    <w:rsid w:val="00BE1E4B"/>
    <w:rsid w:val="00BE20C6"/>
    <w:rsid w:val="00BE2323"/>
    <w:rsid w:val="00BE23F7"/>
    <w:rsid w:val="00BE253A"/>
    <w:rsid w:val="00BE298C"/>
    <w:rsid w:val="00BE2B9F"/>
    <w:rsid w:val="00BE2E73"/>
    <w:rsid w:val="00BE38D2"/>
    <w:rsid w:val="00BE3992"/>
    <w:rsid w:val="00BE3BD1"/>
    <w:rsid w:val="00BE4334"/>
    <w:rsid w:val="00BE4494"/>
    <w:rsid w:val="00BE449F"/>
    <w:rsid w:val="00BE44D2"/>
    <w:rsid w:val="00BE4636"/>
    <w:rsid w:val="00BE4755"/>
    <w:rsid w:val="00BE4B27"/>
    <w:rsid w:val="00BE4B8F"/>
    <w:rsid w:val="00BE4C05"/>
    <w:rsid w:val="00BE4E8B"/>
    <w:rsid w:val="00BE538A"/>
    <w:rsid w:val="00BE53C6"/>
    <w:rsid w:val="00BE5705"/>
    <w:rsid w:val="00BE5723"/>
    <w:rsid w:val="00BE5B82"/>
    <w:rsid w:val="00BE5B84"/>
    <w:rsid w:val="00BE5C6E"/>
    <w:rsid w:val="00BE5CAF"/>
    <w:rsid w:val="00BE5D02"/>
    <w:rsid w:val="00BE6048"/>
    <w:rsid w:val="00BE60E2"/>
    <w:rsid w:val="00BE6148"/>
    <w:rsid w:val="00BE6256"/>
    <w:rsid w:val="00BE64E7"/>
    <w:rsid w:val="00BE6A38"/>
    <w:rsid w:val="00BE6AAF"/>
    <w:rsid w:val="00BE6D13"/>
    <w:rsid w:val="00BE6EA4"/>
    <w:rsid w:val="00BE7999"/>
    <w:rsid w:val="00BE7A69"/>
    <w:rsid w:val="00BE7B12"/>
    <w:rsid w:val="00BE7CF5"/>
    <w:rsid w:val="00BE7D34"/>
    <w:rsid w:val="00BF0279"/>
    <w:rsid w:val="00BF04DF"/>
    <w:rsid w:val="00BF05F0"/>
    <w:rsid w:val="00BF0A09"/>
    <w:rsid w:val="00BF0F6D"/>
    <w:rsid w:val="00BF1225"/>
    <w:rsid w:val="00BF1698"/>
    <w:rsid w:val="00BF1771"/>
    <w:rsid w:val="00BF1843"/>
    <w:rsid w:val="00BF1A52"/>
    <w:rsid w:val="00BF1BA0"/>
    <w:rsid w:val="00BF1C0B"/>
    <w:rsid w:val="00BF1C94"/>
    <w:rsid w:val="00BF1FEA"/>
    <w:rsid w:val="00BF2040"/>
    <w:rsid w:val="00BF213A"/>
    <w:rsid w:val="00BF229C"/>
    <w:rsid w:val="00BF22EA"/>
    <w:rsid w:val="00BF24E6"/>
    <w:rsid w:val="00BF2628"/>
    <w:rsid w:val="00BF2983"/>
    <w:rsid w:val="00BF29DB"/>
    <w:rsid w:val="00BF2B7B"/>
    <w:rsid w:val="00BF35E2"/>
    <w:rsid w:val="00BF3CA3"/>
    <w:rsid w:val="00BF4127"/>
    <w:rsid w:val="00BF4461"/>
    <w:rsid w:val="00BF478E"/>
    <w:rsid w:val="00BF4858"/>
    <w:rsid w:val="00BF48AE"/>
    <w:rsid w:val="00BF4A84"/>
    <w:rsid w:val="00BF4BF2"/>
    <w:rsid w:val="00BF4E71"/>
    <w:rsid w:val="00BF50C1"/>
    <w:rsid w:val="00BF50D6"/>
    <w:rsid w:val="00BF5374"/>
    <w:rsid w:val="00BF5669"/>
    <w:rsid w:val="00BF5839"/>
    <w:rsid w:val="00BF5857"/>
    <w:rsid w:val="00BF59D4"/>
    <w:rsid w:val="00BF5C68"/>
    <w:rsid w:val="00BF5EC8"/>
    <w:rsid w:val="00BF5F43"/>
    <w:rsid w:val="00BF61D7"/>
    <w:rsid w:val="00BF63A9"/>
    <w:rsid w:val="00BF63EE"/>
    <w:rsid w:val="00BF6407"/>
    <w:rsid w:val="00BF6A9F"/>
    <w:rsid w:val="00BF6AE5"/>
    <w:rsid w:val="00BF6D0B"/>
    <w:rsid w:val="00BF6E33"/>
    <w:rsid w:val="00BF6E4A"/>
    <w:rsid w:val="00BF71F3"/>
    <w:rsid w:val="00BF7370"/>
    <w:rsid w:val="00BF753F"/>
    <w:rsid w:val="00BF75D7"/>
    <w:rsid w:val="00BF7618"/>
    <w:rsid w:val="00BF7B5C"/>
    <w:rsid w:val="00BF7CEE"/>
    <w:rsid w:val="00BF7DD7"/>
    <w:rsid w:val="00BF7DFF"/>
    <w:rsid w:val="00C000BB"/>
    <w:rsid w:val="00C00247"/>
    <w:rsid w:val="00C0048E"/>
    <w:rsid w:val="00C0077D"/>
    <w:rsid w:val="00C00B3E"/>
    <w:rsid w:val="00C00B3F"/>
    <w:rsid w:val="00C00D7B"/>
    <w:rsid w:val="00C00DB9"/>
    <w:rsid w:val="00C00F33"/>
    <w:rsid w:val="00C0110F"/>
    <w:rsid w:val="00C01188"/>
    <w:rsid w:val="00C011E5"/>
    <w:rsid w:val="00C012D1"/>
    <w:rsid w:val="00C01563"/>
    <w:rsid w:val="00C01760"/>
    <w:rsid w:val="00C01E68"/>
    <w:rsid w:val="00C022FF"/>
    <w:rsid w:val="00C025E7"/>
    <w:rsid w:val="00C026C7"/>
    <w:rsid w:val="00C026CC"/>
    <w:rsid w:val="00C028C5"/>
    <w:rsid w:val="00C029C8"/>
    <w:rsid w:val="00C02BE3"/>
    <w:rsid w:val="00C02C3B"/>
    <w:rsid w:val="00C02E67"/>
    <w:rsid w:val="00C031AE"/>
    <w:rsid w:val="00C03307"/>
    <w:rsid w:val="00C0330B"/>
    <w:rsid w:val="00C033E6"/>
    <w:rsid w:val="00C0357A"/>
    <w:rsid w:val="00C0365C"/>
    <w:rsid w:val="00C03825"/>
    <w:rsid w:val="00C0395D"/>
    <w:rsid w:val="00C03C1D"/>
    <w:rsid w:val="00C03C56"/>
    <w:rsid w:val="00C03D2B"/>
    <w:rsid w:val="00C03E3B"/>
    <w:rsid w:val="00C03ECF"/>
    <w:rsid w:val="00C03F68"/>
    <w:rsid w:val="00C0405B"/>
    <w:rsid w:val="00C040FD"/>
    <w:rsid w:val="00C04401"/>
    <w:rsid w:val="00C04546"/>
    <w:rsid w:val="00C049EC"/>
    <w:rsid w:val="00C04A6E"/>
    <w:rsid w:val="00C04B88"/>
    <w:rsid w:val="00C04BAB"/>
    <w:rsid w:val="00C04C34"/>
    <w:rsid w:val="00C050D9"/>
    <w:rsid w:val="00C057AE"/>
    <w:rsid w:val="00C058E8"/>
    <w:rsid w:val="00C05FB3"/>
    <w:rsid w:val="00C06609"/>
    <w:rsid w:val="00C06706"/>
    <w:rsid w:val="00C06720"/>
    <w:rsid w:val="00C068FB"/>
    <w:rsid w:val="00C06E72"/>
    <w:rsid w:val="00C072EE"/>
    <w:rsid w:val="00C073DD"/>
    <w:rsid w:val="00C075B7"/>
    <w:rsid w:val="00C07615"/>
    <w:rsid w:val="00C07618"/>
    <w:rsid w:val="00C07896"/>
    <w:rsid w:val="00C10167"/>
    <w:rsid w:val="00C10533"/>
    <w:rsid w:val="00C1088B"/>
    <w:rsid w:val="00C10F37"/>
    <w:rsid w:val="00C11015"/>
    <w:rsid w:val="00C11318"/>
    <w:rsid w:val="00C11733"/>
    <w:rsid w:val="00C117D2"/>
    <w:rsid w:val="00C119D2"/>
    <w:rsid w:val="00C11A54"/>
    <w:rsid w:val="00C120A2"/>
    <w:rsid w:val="00C124C0"/>
    <w:rsid w:val="00C1271D"/>
    <w:rsid w:val="00C127D8"/>
    <w:rsid w:val="00C13142"/>
    <w:rsid w:val="00C134A7"/>
    <w:rsid w:val="00C136AA"/>
    <w:rsid w:val="00C13792"/>
    <w:rsid w:val="00C14625"/>
    <w:rsid w:val="00C14656"/>
    <w:rsid w:val="00C146BF"/>
    <w:rsid w:val="00C149D7"/>
    <w:rsid w:val="00C14A77"/>
    <w:rsid w:val="00C15192"/>
    <w:rsid w:val="00C154E7"/>
    <w:rsid w:val="00C15AB9"/>
    <w:rsid w:val="00C15D1A"/>
    <w:rsid w:val="00C15FEC"/>
    <w:rsid w:val="00C16199"/>
    <w:rsid w:val="00C16598"/>
    <w:rsid w:val="00C165F2"/>
    <w:rsid w:val="00C16680"/>
    <w:rsid w:val="00C16B1C"/>
    <w:rsid w:val="00C16DCC"/>
    <w:rsid w:val="00C172E8"/>
    <w:rsid w:val="00C176E8"/>
    <w:rsid w:val="00C177D7"/>
    <w:rsid w:val="00C178C4"/>
    <w:rsid w:val="00C17E4D"/>
    <w:rsid w:val="00C206A0"/>
    <w:rsid w:val="00C20B0C"/>
    <w:rsid w:val="00C20C73"/>
    <w:rsid w:val="00C20CDD"/>
    <w:rsid w:val="00C20CE1"/>
    <w:rsid w:val="00C20D1F"/>
    <w:rsid w:val="00C211EB"/>
    <w:rsid w:val="00C2124F"/>
    <w:rsid w:val="00C212FD"/>
    <w:rsid w:val="00C21359"/>
    <w:rsid w:val="00C21369"/>
    <w:rsid w:val="00C21AEC"/>
    <w:rsid w:val="00C21BA9"/>
    <w:rsid w:val="00C21C70"/>
    <w:rsid w:val="00C22161"/>
    <w:rsid w:val="00C221BE"/>
    <w:rsid w:val="00C223A0"/>
    <w:rsid w:val="00C22485"/>
    <w:rsid w:val="00C226B3"/>
    <w:rsid w:val="00C2272F"/>
    <w:rsid w:val="00C228A8"/>
    <w:rsid w:val="00C22C1E"/>
    <w:rsid w:val="00C22C28"/>
    <w:rsid w:val="00C22CFB"/>
    <w:rsid w:val="00C23022"/>
    <w:rsid w:val="00C231C3"/>
    <w:rsid w:val="00C2322F"/>
    <w:rsid w:val="00C234F0"/>
    <w:rsid w:val="00C235C1"/>
    <w:rsid w:val="00C236B2"/>
    <w:rsid w:val="00C2379F"/>
    <w:rsid w:val="00C2385F"/>
    <w:rsid w:val="00C2391A"/>
    <w:rsid w:val="00C23981"/>
    <w:rsid w:val="00C239E6"/>
    <w:rsid w:val="00C23BE4"/>
    <w:rsid w:val="00C23C0F"/>
    <w:rsid w:val="00C24178"/>
    <w:rsid w:val="00C241DC"/>
    <w:rsid w:val="00C2431A"/>
    <w:rsid w:val="00C24B11"/>
    <w:rsid w:val="00C24D0F"/>
    <w:rsid w:val="00C2514F"/>
    <w:rsid w:val="00C25456"/>
    <w:rsid w:val="00C2557C"/>
    <w:rsid w:val="00C25628"/>
    <w:rsid w:val="00C258BE"/>
    <w:rsid w:val="00C258DF"/>
    <w:rsid w:val="00C262C8"/>
    <w:rsid w:val="00C2660C"/>
    <w:rsid w:val="00C267AE"/>
    <w:rsid w:val="00C26CBF"/>
    <w:rsid w:val="00C27283"/>
    <w:rsid w:val="00C2764A"/>
    <w:rsid w:val="00C27AF2"/>
    <w:rsid w:val="00C27B4F"/>
    <w:rsid w:val="00C27FC6"/>
    <w:rsid w:val="00C302FB"/>
    <w:rsid w:val="00C3038C"/>
    <w:rsid w:val="00C3038D"/>
    <w:rsid w:val="00C3097F"/>
    <w:rsid w:val="00C30FEB"/>
    <w:rsid w:val="00C314C4"/>
    <w:rsid w:val="00C31739"/>
    <w:rsid w:val="00C319B1"/>
    <w:rsid w:val="00C31A0E"/>
    <w:rsid w:val="00C31BF4"/>
    <w:rsid w:val="00C323CB"/>
    <w:rsid w:val="00C329B2"/>
    <w:rsid w:val="00C32B34"/>
    <w:rsid w:val="00C33140"/>
    <w:rsid w:val="00C332CD"/>
    <w:rsid w:val="00C33319"/>
    <w:rsid w:val="00C338D4"/>
    <w:rsid w:val="00C33912"/>
    <w:rsid w:val="00C33967"/>
    <w:rsid w:val="00C33A58"/>
    <w:rsid w:val="00C33B6D"/>
    <w:rsid w:val="00C33D6C"/>
    <w:rsid w:val="00C33DE1"/>
    <w:rsid w:val="00C33EDF"/>
    <w:rsid w:val="00C342D4"/>
    <w:rsid w:val="00C34711"/>
    <w:rsid w:val="00C347F1"/>
    <w:rsid w:val="00C3498D"/>
    <w:rsid w:val="00C34B60"/>
    <w:rsid w:val="00C34F1A"/>
    <w:rsid w:val="00C350CC"/>
    <w:rsid w:val="00C3560A"/>
    <w:rsid w:val="00C3577E"/>
    <w:rsid w:val="00C35E58"/>
    <w:rsid w:val="00C35E8E"/>
    <w:rsid w:val="00C35F44"/>
    <w:rsid w:val="00C361CA"/>
    <w:rsid w:val="00C3677C"/>
    <w:rsid w:val="00C367D0"/>
    <w:rsid w:val="00C36BE8"/>
    <w:rsid w:val="00C36D8E"/>
    <w:rsid w:val="00C36ECE"/>
    <w:rsid w:val="00C36F53"/>
    <w:rsid w:val="00C36F7D"/>
    <w:rsid w:val="00C3714A"/>
    <w:rsid w:val="00C3766C"/>
    <w:rsid w:val="00C37E1B"/>
    <w:rsid w:val="00C37E29"/>
    <w:rsid w:val="00C40027"/>
    <w:rsid w:val="00C4019E"/>
    <w:rsid w:val="00C401C9"/>
    <w:rsid w:val="00C408B3"/>
    <w:rsid w:val="00C40C25"/>
    <w:rsid w:val="00C40F2B"/>
    <w:rsid w:val="00C417B0"/>
    <w:rsid w:val="00C41884"/>
    <w:rsid w:val="00C41C32"/>
    <w:rsid w:val="00C41F17"/>
    <w:rsid w:val="00C41F4E"/>
    <w:rsid w:val="00C42331"/>
    <w:rsid w:val="00C424C2"/>
    <w:rsid w:val="00C42506"/>
    <w:rsid w:val="00C42519"/>
    <w:rsid w:val="00C42621"/>
    <w:rsid w:val="00C42A46"/>
    <w:rsid w:val="00C42F91"/>
    <w:rsid w:val="00C42FE4"/>
    <w:rsid w:val="00C430FF"/>
    <w:rsid w:val="00C43EEC"/>
    <w:rsid w:val="00C43F88"/>
    <w:rsid w:val="00C44173"/>
    <w:rsid w:val="00C4428B"/>
    <w:rsid w:val="00C4475F"/>
    <w:rsid w:val="00C448DF"/>
    <w:rsid w:val="00C448F8"/>
    <w:rsid w:val="00C44905"/>
    <w:rsid w:val="00C4498C"/>
    <w:rsid w:val="00C44A3F"/>
    <w:rsid w:val="00C44B98"/>
    <w:rsid w:val="00C44F75"/>
    <w:rsid w:val="00C45199"/>
    <w:rsid w:val="00C4532C"/>
    <w:rsid w:val="00C45340"/>
    <w:rsid w:val="00C45378"/>
    <w:rsid w:val="00C4580A"/>
    <w:rsid w:val="00C45888"/>
    <w:rsid w:val="00C45A8D"/>
    <w:rsid w:val="00C45AA8"/>
    <w:rsid w:val="00C45BFF"/>
    <w:rsid w:val="00C45C8E"/>
    <w:rsid w:val="00C463AC"/>
    <w:rsid w:val="00C46799"/>
    <w:rsid w:val="00C46B65"/>
    <w:rsid w:val="00C46E01"/>
    <w:rsid w:val="00C47A73"/>
    <w:rsid w:val="00C47B8A"/>
    <w:rsid w:val="00C47EF1"/>
    <w:rsid w:val="00C47F30"/>
    <w:rsid w:val="00C50126"/>
    <w:rsid w:val="00C5017C"/>
    <w:rsid w:val="00C50198"/>
    <w:rsid w:val="00C50798"/>
    <w:rsid w:val="00C50CB7"/>
    <w:rsid w:val="00C50FBC"/>
    <w:rsid w:val="00C51036"/>
    <w:rsid w:val="00C51183"/>
    <w:rsid w:val="00C514A0"/>
    <w:rsid w:val="00C5169C"/>
    <w:rsid w:val="00C51E5E"/>
    <w:rsid w:val="00C52271"/>
    <w:rsid w:val="00C52372"/>
    <w:rsid w:val="00C5237A"/>
    <w:rsid w:val="00C52562"/>
    <w:rsid w:val="00C5256A"/>
    <w:rsid w:val="00C526A3"/>
    <w:rsid w:val="00C52AA9"/>
    <w:rsid w:val="00C52DA4"/>
    <w:rsid w:val="00C52EE4"/>
    <w:rsid w:val="00C53008"/>
    <w:rsid w:val="00C53230"/>
    <w:rsid w:val="00C5348A"/>
    <w:rsid w:val="00C5373D"/>
    <w:rsid w:val="00C53741"/>
    <w:rsid w:val="00C5382A"/>
    <w:rsid w:val="00C5399A"/>
    <w:rsid w:val="00C53FD9"/>
    <w:rsid w:val="00C540F8"/>
    <w:rsid w:val="00C541A7"/>
    <w:rsid w:val="00C542F9"/>
    <w:rsid w:val="00C5437F"/>
    <w:rsid w:val="00C54386"/>
    <w:rsid w:val="00C54619"/>
    <w:rsid w:val="00C546AF"/>
    <w:rsid w:val="00C5483C"/>
    <w:rsid w:val="00C54C04"/>
    <w:rsid w:val="00C54C31"/>
    <w:rsid w:val="00C54C7D"/>
    <w:rsid w:val="00C54CF4"/>
    <w:rsid w:val="00C54DC4"/>
    <w:rsid w:val="00C54E8A"/>
    <w:rsid w:val="00C54F43"/>
    <w:rsid w:val="00C55535"/>
    <w:rsid w:val="00C555EB"/>
    <w:rsid w:val="00C55761"/>
    <w:rsid w:val="00C55B81"/>
    <w:rsid w:val="00C55D09"/>
    <w:rsid w:val="00C55D66"/>
    <w:rsid w:val="00C55EFA"/>
    <w:rsid w:val="00C563D4"/>
    <w:rsid w:val="00C56489"/>
    <w:rsid w:val="00C57146"/>
    <w:rsid w:val="00C5750E"/>
    <w:rsid w:val="00C57577"/>
    <w:rsid w:val="00C57A89"/>
    <w:rsid w:val="00C57AEC"/>
    <w:rsid w:val="00C57D02"/>
    <w:rsid w:val="00C57E16"/>
    <w:rsid w:val="00C57E56"/>
    <w:rsid w:val="00C57FF2"/>
    <w:rsid w:val="00C60045"/>
    <w:rsid w:val="00C6045C"/>
    <w:rsid w:val="00C60C46"/>
    <w:rsid w:val="00C60CC1"/>
    <w:rsid w:val="00C60F1F"/>
    <w:rsid w:val="00C610B4"/>
    <w:rsid w:val="00C61480"/>
    <w:rsid w:val="00C61553"/>
    <w:rsid w:val="00C61CAE"/>
    <w:rsid w:val="00C61CC3"/>
    <w:rsid w:val="00C6224D"/>
    <w:rsid w:val="00C622D5"/>
    <w:rsid w:val="00C62345"/>
    <w:rsid w:val="00C62354"/>
    <w:rsid w:val="00C626A7"/>
    <w:rsid w:val="00C62730"/>
    <w:rsid w:val="00C627FE"/>
    <w:rsid w:val="00C62885"/>
    <w:rsid w:val="00C62AC9"/>
    <w:rsid w:val="00C62BD8"/>
    <w:rsid w:val="00C62E3E"/>
    <w:rsid w:val="00C63063"/>
    <w:rsid w:val="00C63212"/>
    <w:rsid w:val="00C634BD"/>
    <w:rsid w:val="00C63661"/>
    <w:rsid w:val="00C6385C"/>
    <w:rsid w:val="00C64293"/>
    <w:rsid w:val="00C646A5"/>
    <w:rsid w:val="00C648E1"/>
    <w:rsid w:val="00C64A16"/>
    <w:rsid w:val="00C64AF8"/>
    <w:rsid w:val="00C64B0E"/>
    <w:rsid w:val="00C64BB9"/>
    <w:rsid w:val="00C64C5D"/>
    <w:rsid w:val="00C65D5F"/>
    <w:rsid w:val="00C660DF"/>
    <w:rsid w:val="00C66234"/>
    <w:rsid w:val="00C665E6"/>
    <w:rsid w:val="00C6668D"/>
    <w:rsid w:val="00C66D1E"/>
    <w:rsid w:val="00C66DD0"/>
    <w:rsid w:val="00C66FBF"/>
    <w:rsid w:val="00C6723E"/>
    <w:rsid w:val="00C675D2"/>
    <w:rsid w:val="00C67B6C"/>
    <w:rsid w:val="00C67DCA"/>
    <w:rsid w:val="00C701D8"/>
    <w:rsid w:val="00C70211"/>
    <w:rsid w:val="00C7038F"/>
    <w:rsid w:val="00C70450"/>
    <w:rsid w:val="00C704A5"/>
    <w:rsid w:val="00C7070D"/>
    <w:rsid w:val="00C70D38"/>
    <w:rsid w:val="00C7102B"/>
    <w:rsid w:val="00C7183E"/>
    <w:rsid w:val="00C71926"/>
    <w:rsid w:val="00C7192A"/>
    <w:rsid w:val="00C71A4C"/>
    <w:rsid w:val="00C71C06"/>
    <w:rsid w:val="00C71E55"/>
    <w:rsid w:val="00C72140"/>
    <w:rsid w:val="00C72FE7"/>
    <w:rsid w:val="00C7350B"/>
    <w:rsid w:val="00C73836"/>
    <w:rsid w:val="00C738A4"/>
    <w:rsid w:val="00C73D6A"/>
    <w:rsid w:val="00C73DDD"/>
    <w:rsid w:val="00C73E3D"/>
    <w:rsid w:val="00C73F1F"/>
    <w:rsid w:val="00C74168"/>
    <w:rsid w:val="00C743F5"/>
    <w:rsid w:val="00C74714"/>
    <w:rsid w:val="00C747FA"/>
    <w:rsid w:val="00C749CA"/>
    <w:rsid w:val="00C749EE"/>
    <w:rsid w:val="00C751E3"/>
    <w:rsid w:val="00C755F8"/>
    <w:rsid w:val="00C75882"/>
    <w:rsid w:val="00C758F7"/>
    <w:rsid w:val="00C7591A"/>
    <w:rsid w:val="00C75C06"/>
    <w:rsid w:val="00C75DB6"/>
    <w:rsid w:val="00C75E56"/>
    <w:rsid w:val="00C7615B"/>
    <w:rsid w:val="00C762C4"/>
    <w:rsid w:val="00C76A6E"/>
    <w:rsid w:val="00C770ED"/>
    <w:rsid w:val="00C77562"/>
    <w:rsid w:val="00C77732"/>
    <w:rsid w:val="00C777C8"/>
    <w:rsid w:val="00C7782B"/>
    <w:rsid w:val="00C778A8"/>
    <w:rsid w:val="00C77D6D"/>
    <w:rsid w:val="00C8051D"/>
    <w:rsid w:val="00C807ED"/>
    <w:rsid w:val="00C8083A"/>
    <w:rsid w:val="00C80859"/>
    <w:rsid w:val="00C80E5C"/>
    <w:rsid w:val="00C80FEC"/>
    <w:rsid w:val="00C8152A"/>
    <w:rsid w:val="00C817B8"/>
    <w:rsid w:val="00C81870"/>
    <w:rsid w:val="00C818A8"/>
    <w:rsid w:val="00C81DB5"/>
    <w:rsid w:val="00C81DE3"/>
    <w:rsid w:val="00C82040"/>
    <w:rsid w:val="00C820D8"/>
    <w:rsid w:val="00C82872"/>
    <w:rsid w:val="00C82986"/>
    <w:rsid w:val="00C82D83"/>
    <w:rsid w:val="00C82E3B"/>
    <w:rsid w:val="00C82EE4"/>
    <w:rsid w:val="00C82EED"/>
    <w:rsid w:val="00C83415"/>
    <w:rsid w:val="00C83553"/>
    <w:rsid w:val="00C83827"/>
    <w:rsid w:val="00C83A2B"/>
    <w:rsid w:val="00C83A86"/>
    <w:rsid w:val="00C83E17"/>
    <w:rsid w:val="00C83E63"/>
    <w:rsid w:val="00C83F76"/>
    <w:rsid w:val="00C84255"/>
    <w:rsid w:val="00C84486"/>
    <w:rsid w:val="00C8448C"/>
    <w:rsid w:val="00C84508"/>
    <w:rsid w:val="00C847A2"/>
    <w:rsid w:val="00C8499C"/>
    <w:rsid w:val="00C84B1B"/>
    <w:rsid w:val="00C84BE9"/>
    <w:rsid w:val="00C84D69"/>
    <w:rsid w:val="00C84E2A"/>
    <w:rsid w:val="00C85054"/>
    <w:rsid w:val="00C850CE"/>
    <w:rsid w:val="00C85162"/>
    <w:rsid w:val="00C853F2"/>
    <w:rsid w:val="00C855AD"/>
    <w:rsid w:val="00C8564C"/>
    <w:rsid w:val="00C8590A"/>
    <w:rsid w:val="00C859C7"/>
    <w:rsid w:val="00C85FEF"/>
    <w:rsid w:val="00C86032"/>
    <w:rsid w:val="00C86FE5"/>
    <w:rsid w:val="00C871FD"/>
    <w:rsid w:val="00C8726B"/>
    <w:rsid w:val="00C8752E"/>
    <w:rsid w:val="00C875F3"/>
    <w:rsid w:val="00C87B84"/>
    <w:rsid w:val="00C87D66"/>
    <w:rsid w:val="00C87DF1"/>
    <w:rsid w:val="00C901C8"/>
    <w:rsid w:val="00C904C4"/>
    <w:rsid w:val="00C9080E"/>
    <w:rsid w:val="00C9086F"/>
    <w:rsid w:val="00C9098A"/>
    <w:rsid w:val="00C90BCE"/>
    <w:rsid w:val="00C90CC0"/>
    <w:rsid w:val="00C90DFB"/>
    <w:rsid w:val="00C90EBC"/>
    <w:rsid w:val="00C91076"/>
    <w:rsid w:val="00C91155"/>
    <w:rsid w:val="00C911DB"/>
    <w:rsid w:val="00C91225"/>
    <w:rsid w:val="00C91297"/>
    <w:rsid w:val="00C9142A"/>
    <w:rsid w:val="00C917B4"/>
    <w:rsid w:val="00C91AA7"/>
    <w:rsid w:val="00C91BA8"/>
    <w:rsid w:val="00C91EEF"/>
    <w:rsid w:val="00C91FF7"/>
    <w:rsid w:val="00C92047"/>
    <w:rsid w:val="00C92136"/>
    <w:rsid w:val="00C92410"/>
    <w:rsid w:val="00C9250A"/>
    <w:rsid w:val="00C926BE"/>
    <w:rsid w:val="00C92CD7"/>
    <w:rsid w:val="00C93401"/>
    <w:rsid w:val="00C9369E"/>
    <w:rsid w:val="00C93DFE"/>
    <w:rsid w:val="00C93F7D"/>
    <w:rsid w:val="00C9417B"/>
    <w:rsid w:val="00C94497"/>
    <w:rsid w:val="00C944A8"/>
    <w:rsid w:val="00C9479F"/>
    <w:rsid w:val="00C947E8"/>
    <w:rsid w:val="00C948F6"/>
    <w:rsid w:val="00C94995"/>
    <w:rsid w:val="00C949C4"/>
    <w:rsid w:val="00C94B49"/>
    <w:rsid w:val="00C94BA4"/>
    <w:rsid w:val="00C94E7C"/>
    <w:rsid w:val="00C9502A"/>
    <w:rsid w:val="00C95040"/>
    <w:rsid w:val="00C95339"/>
    <w:rsid w:val="00C958C8"/>
    <w:rsid w:val="00C95908"/>
    <w:rsid w:val="00C95BAD"/>
    <w:rsid w:val="00C961D2"/>
    <w:rsid w:val="00C9648B"/>
    <w:rsid w:val="00C96630"/>
    <w:rsid w:val="00C96975"/>
    <w:rsid w:val="00C969F9"/>
    <w:rsid w:val="00C96C2E"/>
    <w:rsid w:val="00C97E0A"/>
    <w:rsid w:val="00CA0148"/>
    <w:rsid w:val="00CA03DA"/>
    <w:rsid w:val="00CA06ED"/>
    <w:rsid w:val="00CA0AA4"/>
    <w:rsid w:val="00CA0C5B"/>
    <w:rsid w:val="00CA15BE"/>
    <w:rsid w:val="00CA1750"/>
    <w:rsid w:val="00CA1802"/>
    <w:rsid w:val="00CA1AE1"/>
    <w:rsid w:val="00CA1CA3"/>
    <w:rsid w:val="00CA1D9E"/>
    <w:rsid w:val="00CA1E2A"/>
    <w:rsid w:val="00CA1F9D"/>
    <w:rsid w:val="00CA200C"/>
    <w:rsid w:val="00CA2454"/>
    <w:rsid w:val="00CA287A"/>
    <w:rsid w:val="00CA2936"/>
    <w:rsid w:val="00CA2A6B"/>
    <w:rsid w:val="00CA2BB1"/>
    <w:rsid w:val="00CA2F85"/>
    <w:rsid w:val="00CA386D"/>
    <w:rsid w:val="00CA387B"/>
    <w:rsid w:val="00CA3AD9"/>
    <w:rsid w:val="00CA3E2A"/>
    <w:rsid w:val="00CA3EB7"/>
    <w:rsid w:val="00CA3FA2"/>
    <w:rsid w:val="00CA42D0"/>
    <w:rsid w:val="00CA49F1"/>
    <w:rsid w:val="00CA5756"/>
    <w:rsid w:val="00CA5B07"/>
    <w:rsid w:val="00CA5ED6"/>
    <w:rsid w:val="00CA6228"/>
    <w:rsid w:val="00CA6454"/>
    <w:rsid w:val="00CA6635"/>
    <w:rsid w:val="00CA6CFD"/>
    <w:rsid w:val="00CA6EC6"/>
    <w:rsid w:val="00CA70B5"/>
    <w:rsid w:val="00CA7372"/>
    <w:rsid w:val="00CA73BD"/>
    <w:rsid w:val="00CA75BF"/>
    <w:rsid w:val="00CA75CD"/>
    <w:rsid w:val="00CA791F"/>
    <w:rsid w:val="00CA7AC6"/>
    <w:rsid w:val="00CA7EFB"/>
    <w:rsid w:val="00CA7F38"/>
    <w:rsid w:val="00CB0171"/>
    <w:rsid w:val="00CB040E"/>
    <w:rsid w:val="00CB05B4"/>
    <w:rsid w:val="00CB05DB"/>
    <w:rsid w:val="00CB05FE"/>
    <w:rsid w:val="00CB1178"/>
    <w:rsid w:val="00CB12C4"/>
    <w:rsid w:val="00CB1632"/>
    <w:rsid w:val="00CB185A"/>
    <w:rsid w:val="00CB1E46"/>
    <w:rsid w:val="00CB1FFB"/>
    <w:rsid w:val="00CB277F"/>
    <w:rsid w:val="00CB27BA"/>
    <w:rsid w:val="00CB2BA1"/>
    <w:rsid w:val="00CB2C2F"/>
    <w:rsid w:val="00CB2F8A"/>
    <w:rsid w:val="00CB3361"/>
    <w:rsid w:val="00CB3C88"/>
    <w:rsid w:val="00CB3E2B"/>
    <w:rsid w:val="00CB4097"/>
    <w:rsid w:val="00CB42A9"/>
    <w:rsid w:val="00CB44E7"/>
    <w:rsid w:val="00CB4656"/>
    <w:rsid w:val="00CB46A2"/>
    <w:rsid w:val="00CB4DA6"/>
    <w:rsid w:val="00CB502E"/>
    <w:rsid w:val="00CB506B"/>
    <w:rsid w:val="00CB5413"/>
    <w:rsid w:val="00CB5BD4"/>
    <w:rsid w:val="00CB5CAF"/>
    <w:rsid w:val="00CB5D53"/>
    <w:rsid w:val="00CB62E9"/>
    <w:rsid w:val="00CB630B"/>
    <w:rsid w:val="00CB6374"/>
    <w:rsid w:val="00CB64BA"/>
    <w:rsid w:val="00CB667A"/>
    <w:rsid w:val="00CB66C4"/>
    <w:rsid w:val="00CB6B70"/>
    <w:rsid w:val="00CB6BAA"/>
    <w:rsid w:val="00CB6C90"/>
    <w:rsid w:val="00CB6F6B"/>
    <w:rsid w:val="00CB7201"/>
    <w:rsid w:val="00CB730A"/>
    <w:rsid w:val="00CB74B3"/>
    <w:rsid w:val="00CB7D7D"/>
    <w:rsid w:val="00CB7E6E"/>
    <w:rsid w:val="00CB7EFC"/>
    <w:rsid w:val="00CC0265"/>
    <w:rsid w:val="00CC04C2"/>
    <w:rsid w:val="00CC081B"/>
    <w:rsid w:val="00CC1063"/>
    <w:rsid w:val="00CC10E5"/>
    <w:rsid w:val="00CC1267"/>
    <w:rsid w:val="00CC12E2"/>
    <w:rsid w:val="00CC1448"/>
    <w:rsid w:val="00CC16D5"/>
    <w:rsid w:val="00CC1DFA"/>
    <w:rsid w:val="00CC1EFC"/>
    <w:rsid w:val="00CC2132"/>
    <w:rsid w:val="00CC2294"/>
    <w:rsid w:val="00CC25AF"/>
    <w:rsid w:val="00CC2845"/>
    <w:rsid w:val="00CC2B24"/>
    <w:rsid w:val="00CC2FCA"/>
    <w:rsid w:val="00CC3039"/>
    <w:rsid w:val="00CC3138"/>
    <w:rsid w:val="00CC3455"/>
    <w:rsid w:val="00CC35EC"/>
    <w:rsid w:val="00CC3AA2"/>
    <w:rsid w:val="00CC3BDF"/>
    <w:rsid w:val="00CC411D"/>
    <w:rsid w:val="00CC42AD"/>
    <w:rsid w:val="00CC467F"/>
    <w:rsid w:val="00CC48A8"/>
    <w:rsid w:val="00CC493E"/>
    <w:rsid w:val="00CC4AD7"/>
    <w:rsid w:val="00CC4C51"/>
    <w:rsid w:val="00CC5039"/>
    <w:rsid w:val="00CC505A"/>
    <w:rsid w:val="00CC52CC"/>
    <w:rsid w:val="00CC543D"/>
    <w:rsid w:val="00CC545B"/>
    <w:rsid w:val="00CC5A39"/>
    <w:rsid w:val="00CC610C"/>
    <w:rsid w:val="00CC639A"/>
    <w:rsid w:val="00CC649A"/>
    <w:rsid w:val="00CC64E6"/>
    <w:rsid w:val="00CC6A9F"/>
    <w:rsid w:val="00CC6AC5"/>
    <w:rsid w:val="00CC6E0F"/>
    <w:rsid w:val="00CC6E37"/>
    <w:rsid w:val="00CC6E96"/>
    <w:rsid w:val="00CC78D0"/>
    <w:rsid w:val="00CC7DC2"/>
    <w:rsid w:val="00CC7E5F"/>
    <w:rsid w:val="00CD068A"/>
    <w:rsid w:val="00CD06D0"/>
    <w:rsid w:val="00CD08BD"/>
    <w:rsid w:val="00CD0A44"/>
    <w:rsid w:val="00CD0CC2"/>
    <w:rsid w:val="00CD0D62"/>
    <w:rsid w:val="00CD0DDA"/>
    <w:rsid w:val="00CD0E6A"/>
    <w:rsid w:val="00CD1078"/>
    <w:rsid w:val="00CD109B"/>
    <w:rsid w:val="00CD15CD"/>
    <w:rsid w:val="00CD1710"/>
    <w:rsid w:val="00CD1804"/>
    <w:rsid w:val="00CD25E9"/>
    <w:rsid w:val="00CD28AA"/>
    <w:rsid w:val="00CD2C52"/>
    <w:rsid w:val="00CD309D"/>
    <w:rsid w:val="00CD30CA"/>
    <w:rsid w:val="00CD3FED"/>
    <w:rsid w:val="00CD428F"/>
    <w:rsid w:val="00CD43D1"/>
    <w:rsid w:val="00CD446D"/>
    <w:rsid w:val="00CD44B4"/>
    <w:rsid w:val="00CD4777"/>
    <w:rsid w:val="00CD4802"/>
    <w:rsid w:val="00CD4A7F"/>
    <w:rsid w:val="00CD4AF9"/>
    <w:rsid w:val="00CD4BB3"/>
    <w:rsid w:val="00CD4F64"/>
    <w:rsid w:val="00CD5095"/>
    <w:rsid w:val="00CD5348"/>
    <w:rsid w:val="00CD53E0"/>
    <w:rsid w:val="00CD53E1"/>
    <w:rsid w:val="00CD55BD"/>
    <w:rsid w:val="00CD564F"/>
    <w:rsid w:val="00CD6089"/>
    <w:rsid w:val="00CD6561"/>
    <w:rsid w:val="00CD6599"/>
    <w:rsid w:val="00CD681F"/>
    <w:rsid w:val="00CD6BFA"/>
    <w:rsid w:val="00CD6CB0"/>
    <w:rsid w:val="00CD6E31"/>
    <w:rsid w:val="00CD6FC0"/>
    <w:rsid w:val="00CD7373"/>
    <w:rsid w:val="00CD73A6"/>
    <w:rsid w:val="00CD7465"/>
    <w:rsid w:val="00CD74C6"/>
    <w:rsid w:val="00CD76D1"/>
    <w:rsid w:val="00CD7704"/>
    <w:rsid w:val="00CD7D47"/>
    <w:rsid w:val="00CD7DEF"/>
    <w:rsid w:val="00CD7E88"/>
    <w:rsid w:val="00CD7EA9"/>
    <w:rsid w:val="00CE0B64"/>
    <w:rsid w:val="00CE0CA1"/>
    <w:rsid w:val="00CE0F3F"/>
    <w:rsid w:val="00CE136D"/>
    <w:rsid w:val="00CE1837"/>
    <w:rsid w:val="00CE19A9"/>
    <w:rsid w:val="00CE1A71"/>
    <w:rsid w:val="00CE1B9E"/>
    <w:rsid w:val="00CE2020"/>
    <w:rsid w:val="00CE2087"/>
    <w:rsid w:val="00CE20A7"/>
    <w:rsid w:val="00CE2137"/>
    <w:rsid w:val="00CE2154"/>
    <w:rsid w:val="00CE2371"/>
    <w:rsid w:val="00CE24B1"/>
    <w:rsid w:val="00CE2845"/>
    <w:rsid w:val="00CE2884"/>
    <w:rsid w:val="00CE2B3F"/>
    <w:rsid w:val="00CE311C"/>
    <w:rsid w:val="00CE3127"/>
    <w:rsid w:val="00CE33A2"/>
    <w:rsid w:val="00CE34DA"/>
    <w:rsid w:val="00CE36CE"/>
    <w:rsid w:val="00CE37B0"/>
    <w:rsid w:val="00CE38BC"/>
    <w:rsid w:val="00CE3950"/>
    <w:rsid w:val="00CE397C"/>
    <w:rsid w:val="00CE3F5C"/>
    <w:rsid w:val="00CE4011"/>
    <w:rsid w:val="00CE403D"/>
    <w:rsid w:val="00CE41CC"/>
    <w:rsid w:val="00CE441D"/>
    <w:rsid w:val="00CE49A2"/>
    <w:rsid w:val="00CE4B05"/>
    <w:rsid w:val="00CE4BE5"/>
    <w:rsid w:val="00CE4D78"/>
    <w:rsid w:val="00CE4DA0"/>
    <w:rsid w:val="00CE4DBD"/>
    <w:rsid w:val="00CE4DC8"/>
    <w:rsid w:val="00CE4E95"/>
    <w:rsid w:val="00CE4FDE"/>
    <w:rsid w:val="00CE5130"/>
    <w:rsid w:val="00CE5145"/>
    <w:rsid w:val="00CE556C"/>
    <w:rsid w:val="00CE56FC"/>
    <w:rsid w:val="00CE5A19"/>
    <w:rsid w:val="00CE5BB2"/>
    <w:rsid w:val="00CE5C38"/>
    <w:rsid w:val="00CE5E81"/>
    <w:rsid w:val="00CE65C2"/>
    <w:rsid w:val="00CE67C6"/>
    <w:rsid w:val="00CE6FAB"/>
    <w:rsid w:val="00CE72F3"/>
    <w:rsid w:val="00CE7435"/>
    <w:rsid w:val="00CE754A"/>
    <w:rsid w:val="00CE7598"/>
    <w:rsid w:val="00CE7668"/>
    <w:rsid w:val="00CE7ABF"/>
    <w:rsid w:val="00CE7D54"/>
    <w:rsid w:val="00CE7F6B"/>
    <w:rsid w:val="00CF0131"/>
    <w:rsid w:val="00CF01BD"/>
    <w:rsid w:val="00CF02F9"/>
    <w:rsid w:val="00CF0341"/>
    <w:rsid w:val="00CF0499"/>
    <w:rsid w:val="00CF0581"/>
    <w:rsid w:val="00CF0C0C"/>
    <w:rsid w:val="00CF0E4E"/>
    <w:rsid w:val="00CF0E54"/>
    <w:rsid w:val="00CF111F"/>
    <w:rsid w:val="00CF121D"/>
    <w:rsid w:val="00CF155F"/>
    <w:rsid w:val="00CF15FF"/>
    <w:rsid w:val="00CF1612"/>
    <w:rsid w:val="00CF16DD"/>
    <w:rsid w:val="00CF1736"/>
    <w:rsid w:val="00CF1A9C"/>
    <w:rsid w:val="00CF1B4F"/>
    <w:rsid w:val="00CF1E29"/>
    <w:rsid w:val="00CF20B3"/>
    <w:rsid w:val="00CF22AB"/>
    <w:rsid w:val="00CF265C"/>
    <w:rsid w:val="00CF26CC"/>
    <w:rsid w:val="00CF284F"/>
    <w:rsid w:val="00CF287C"/>
    <w:rsid w:val="00CF29E6"/>
    <w:rsid w:val="00CF2BED"/>
    <w:rsid w:val="00CF2D1A"/>
    <w:rsid w:val="00CF30D0"/>
    <w:rsid w:val="00CF310D"/>
    <w:rsid w:val="00CF31B3"/>
    <w:rsid w:val="00CF3B46"/>
    <w:rsid w:val="00CF3D60"/>
    <w:rsid w:val="00CF3FFC"/>
    <w:rsid w:val="00CF401B"/>
    <w:rsid w:val="00CF412F"/>
    <w:rsid w:val="00CF4316"/>
    <w:rsid w:val="00CF44C7"/>
    <w:rsid w:val="00CF44DF"/>
    <w:rsid w:val="00CF44E4"/>
    <w:rsid w:val="00CF49AB"/>
    <w:rsid w:val="00CF4FFB"/>
    <w:rsid w:val="00CF5265"/>
    <w:rsid w:val="00CF54C7"/>
    <w:rsid w:val="00CF5951"/>
    <w:rsid w:val="00CF5F32"/>
    <w:rsid w:val="00CF60DD"/>
    <w:rsid w:val="00CF6161"/>
    <w:rsid w:val="00CF6448"/>
    <w:rsid w:val="00CF6524"/>
    <w:rsid w:val="00CF695A"/>
    <w:rsid w:val="00CF6BC9"/>
    <w:rsid w:val="00CF6D35"/>
    <w:rsid w:val="00CF6DA4"/>
    <w:rsid w:val="00CF6DF2"/>
    <w:rsid w:val="00CF6E05"/>
    <w:rsid w:val="00CF6F23"/>
    <w:rsid w:val="00CF71B9"/>
    <w:rsid w:val="00CF71DC"/>
    <w:rsid w:val="00CF72E2"/>
    <w:rsid w:val="00CF73AD"/>
    <w:rsid w:val="00CF77FA"/>
    <w:rsid w:val="00CF7A2A"/>
    <w:rsid w:val="00D00206"/>
    <w:rsid w:val="00D0061E"/>
    <w:rsid w:val="00D00748"/>
    <w:rsid w:val="00D007C4"/>
    <w:rsid w:val="00D007DB"/>
    <w:rsid w:val="00D00A1E"/>
    <w:rsid w:val="00D00A56"/>
    <w:rsid w:val="00D00B33"/>
    <w:rsid w:val="00D00CD1"/>
    <w:rsid w:val="00D00CFA"/>
    <w:rsid w:val="00D00F14"/>
    <w:rsid w:val="00D00F96"/>
    <w:rsid w:val="00D01089"/>
    <w:rsid w:val="00D01160"/>
    <w:rsid w:val="00D01348"/>
    <w:rsid w:val="00D014AD"/>
    <w:rsid w:val="00D0166C"/>
    <w:rsid w:val="00D016F4"/>
    <w:rsid w:val="00D02103"/>
    <w:rsid w:val="00D02129"/>
    <w:rsid w:val="00D02406"/>
    <w:rsid w:val="00D02723"/>
    <w:rsid w:val="00D028FD"/>
    <w:rsid w:val="00D0293A"/>
    <w:rsid w:val="00D02A5E"/>
    <w:rsid w:val="00D02BEC"/>
    <w:rsid w:val="00D03285"/>
    <w:rsid w:val="00D032E9"/>
    <w:rsid w:val="00D03419"/>
    <w:rsid w:val="00D0341F"/>
    <w:rsid w:val="00D03C28"/>
    <w:rsid w:val="00D042BD"/>
    <w:rsid w:val="00D04482"/>
    <w:rsid w:val="00D04704"/>
    <w:rsid w:val="00D04821"/>
    <w:rsid w:val="00D04861"/>
    <w:rsid w:val="00D04C9A"/>
    <w:rsid w:val="00D04F49"/>
    <w:rsid w:val="00D052CC"/>
    <w:rsid w:val="00D05387"/>
    <w:rsid w:val="00D059E3"/>
    <w:rsid w:val="00D05A7B"/>
    <w:rsid w:val="00D05D6F"/>
    <w:rsid w:val="00D05E14"/>
    <w:rsid w:val="00D05F2F"/>
    <w:rsid w:val="00D05F39"/>
    <w:rsid w:val="00D060DA"/>
    <w:rsid w:val="00D063B9"/>
    <w:rsid w:val="00D0652D"/>
    <w:rsid w:val="00D06813"/>
    <w:rsid w:val="00D06BDE"/>
    <w:rsid w:val="00D06E92"/>
    <w:rsid w:val="00D06FF9"/>
    <w:rsid w:val="00D07158"/>
    <w:rsid w:val="00D07E52"/>
    <w:rsid w:val="00D1042A"/>
    <w:rsid w:val="00D10C31"/>
    <w:rsid w:val="00D10C5A"/>
    <w:rsid w:val="00D10F1C"/>
    <w:rsid w:val="00D116AE"/>
    <w:rsid w:val="00D117C1"/>
    <w:rsid w:val="00D11C15"/>
    <w:rsid w:val="00D11C45"/>
    <w:rsid w:val="00D11C97"/>
    <w:rsid w:val="00D11CAA"/>
    <w:rsid w:val="00D11E18"/>
    <w:rsid w:val="00D122B4"/>
    <w:rsid w:val="00D1243F"/>
    <w:rsid w:val="00D1251B"/>
    <w:rsid w:val="00D12852"/>
    <w:rsid w:val="00D12E42"/>
    <w:rsid w:val="00D13076"/>
    <w:rsid w:val="00D1323F"/>
    <w:rsid w:val="00D13459"/>
    <w:rsid w:val="00D1372C"/>
    <w:rsid w:val="00D137B8"/>
    <w:rsid w:val="00D13885"/>
    <w:rsid w:val="00D13A88"/>
    <w:rsid w:val="00D13CBC"/>
    <w:rsid w:val="00D14081"/>
    <w:rsid w:val="00D14145"/>
    <w:rsid w:val="00D141C2"/>
    <w:rsid w:val="00D14390"/>
    <w:rsid w:val="00D144EB"/>
    <w:rsid w:val="00D14784"/>
    <w:rsid w:val="00D14B6F"/>
    <w:rsid w:val="00D14C9B"/>
    <w:rsid w:val="00D14D30"/>
    <w:rsid w:val="00D14F51"/>
    <w:rsid w:val="00D15247"/>
    <w:rsid w:val="00D152B8"/>
    <w:rsid w:val="00D15330"/>
    <w:rsid w:val="00D1538F"/>
    <w:rsid w:val="00D154D8"/>
    <w:rsid w:val="00D155CA"/>
    <w:rsid w:val="00D155F8"/>
    <w:rsid w:val="00D1598F"/>
    <w:rsid w:val="00D161E4"/>
    <w:rsid w:val="00D168BD"/>
    <w:rsid w:val="00D16D1A"/>
    <w:rsid w:val="00D17433"/>
    <w:rsid w:val="00D17747"/>
    <w:rsid w:val="00D2064E"/>
    <w:rsid w:val="00D20874"/>
    <w:rsid w:val="00D20E20"/>
    <w:rsid w:val="00D21047"/>
    <w:rsid w:val="00D21718"/>
    <w:rsid w:val="00D2189C"/>
    <w:rsid w:val="00D21B19"/>
    <w:rsid w:val="00D21B49"/>
    <w:rsid w:val="00D21E67"/>
    <w:rsid w:val="00D22012"/>
    <w:rsid w:val="00D222EF"/>
    <w:rsid w:val="00D223FE"/>
    <w:rsid w:val="00D224B3"/>
    <w:rsid w:val="00D22530"/>
    <w:rsid w:val="00D22863"/>
    <w:rsid w:val="00D228C4"/>
    <w:rsid w:val="00D22D5D"/>
    <w:rsid w:val="00D23008"/>
    <w:rsid w:val="00D2317B"/>
    <w:rsid w:val="00D23351"/>
    <w:rsid w:val="00D23460"/>
    <w:rsid w:val="00D2409B"/>
    <w:rsid w:val="00D24357"/>
    <w:rsid w:val="00D244E9"/>
    <w:rsid w:val="00D247AA"/>
    <w:rsid w:val="00D24E3B"/>
    <w:rsid w:val="00D24F36"/>
    <w:rsid w:val="00D25106"/>
    <w:rsid w:val="00D2518E"/>
    <w:rsid w:val="00D253AF"/>
    <w:rsid w:val="00D25A2B"/>
    <w:rsid w:val="00D25BBD"/>
    <w:rsid w:val="00D25EBB"/>
    <w:rsid w:val="00D25FE5"/>
    <w:rsid w:val="00D26A5E"/>
    <w:rsid w:val="00D26B6E"/>
    <w:rsid w:val="00D2709B"/>
    <w:rsid w:val="00D27135"/>
    <w:rsid w:val="00D27408"/>
    <w:rsid w:val="00D2747B"/>
    <w:rsid w:val="00D274A0"/>
    <w:rsid w:val="00D275B6"/>
    <w:rsid w:val="00D27C0C"/>
    <w:rsid w:val="00D27CA0"/>
    <w:rsid w:val="00D27E65"/>
    <w:rsid w:val="00D30202"/>
    <w:rsid w:val="00D302F0"/>
    <w:rsid w:val="00D30450"/>
    <w:rsid w:val="00D3086E"/>
    <w:rsid w:val="00D30A9D"/>
    <w:rsid w:val="00D30B10"/>
    <w:rsid w:val="00D30C35"/>
    <w:rsid w:val="00D30CF3"/>
    <w:rsid w:val="00D30EC4"/>
    <w:rsid w:val="00D31320"/>
    <w:rsid w:val="00D31739"/>
    <w:rsid w:val="00D32134"/>
    <w:rsid w:val="00D324FD"/>
    <w:rsid w:val="00D326AB"/>
    <w:rsid w:val="00D32B3B"/>
    <w:rsid w:val="00D32D86"/>
    <w:rsid w:val="00D32DFE"/>
    <w:rsid w:val="00D32E0E"/>
    <w:rsid w:val="00D32FEE"/>
    <w:rsid w:val="00D33211"/>
    <w:rsid w:val="00D332E6"/>
    <w:rsid w:val="00D33397"/>
    <w:rsid w:val="00D33434"/>
    <w:rsid w:val="00D335C9"/>
    <w:rsid w:val="00D337D7"/>
    <w:rsid w:val="00D3392F"/>
    <w:rsid w:val="00D33AD1"/>
    <w:rsid w:val="00D340D5"/>
    <w:rsid w:val="00D34106"/>
    <w:rsid w:val="00D3411C"/>
    <w:rsid w:val="00D34123"/>
    <w:rsid w:val="00D34135"/>
    <w:rsid w:val="00D341C8"/>
    <w:rsid w:val="00D345FC"/>
    <w:rsid w:val="00D34918"/>
    <w:rsid w:val="00D34E62"/>
    <w:rsid w:val="00D34E98"/>
    <w:rsid w:val="00D35080"/>
    <w:rsid w:val="00D351CB"/>
    <w:rsid w:val="00D35DAF"/>
    <w:rsid w:val="00D3616F"/>
    <w:rsid w:val="00D363DB"/>
    <w:rsid w:val="00D36546"/>
    <w:rsid w:val="00D36A52"/>
    <w:rsid w:val="00D36C15"/>
    <w:rsid w:val="00D36D5A"/>
    <w:rsid w:val="00D37173"/>
    <w:rsid w:val="00D3792D"/>
    <w:rsid w:val="00D37C2E"/>
    <w:rsid w:val="00D37CF4"/>
    <w:rsid w:val="00D37F75"/>
    <w:rsid w:val="00D40261"/>
    <w:rsid w:val="00D4033D"/>
    <w:rsid w:val="00D4062C"/>
    <w:rsid w:val="00D40947"/>
    <w:rsid w:val="00D415E6"/>
    <w:rsid w:val="00D41634"/>
    <w:rsid w:val="00D41814"/>
    <w:rsid w:val="00D41A83"/>
    <w:rsid w:val="00D41C4C"/>
    <w:rsid w:val="00D41D22"/>
    <w:rsid w:val="00D41FE4"/>
    <w:rsid w:val="00D4206A"/>
    <w:rsid w:val="00D4212F"/>
    <w:rsid w:val="00D421EE"/>
    <w:rsid w:val="00D42257"/>
    <w:rsid w:val="00D42494"/>
    <w:rsid w:val="00D429FA"/>
    <w:rsid w:val="00D42C2B"/>
    <w:rsid w:val="00D42CE0"/>
    <w:rsid w:val="00D42D77"/>
    <w:rsid w:val="00D42F18"/>
    <w:rsid w:val="00D42F7E"/>
    <w:rsid w:val="00D42FEB"/>
    <w:rsid w:val="00D43079"/>
    <w:rsid w:val="00D438AA"/>
    <w:rsid w:val="00D43F63"/>
    <w:rsid w:val="00D44096"/>
    <w:rsid w:val="00D440A1"/>
    <w:rsid w:val="00D440C9"/>
    <w:rsid w:val="00D44304"/>
    <w:rsid w:val="00D4437E"/>
    <w:rsid w:val="00D44515"/>
    <w:rsid w:val="00D4461E"/>
    <w:rsid w:val="00D44876"/>
    <w:rsid w:val="00D4499B"/>
    <w:rsid w:val="00D449CD"/>
    <w:rsid w:val="00D44A8C"/>
    <w:rsid w:val="00D44C55"/>
    <w:rsid w:val="00D44C81"/>
    <w:rsid w:val="00D45329"/>
    <w:rsid w:val="00D45587"/>
    <w:rsid w:val="00D4566A"/>
    <w:rsid w:val="00D45683"/>
    <w:rsid w:val="00D457E9"/>
    <w:rsid w:val="00D4583E"/>
    <w:rsid w:val="00D45E7A"/>
    <w:rsid w:val="00D45ECB"/>
    <w:rsid w:val="00D45FFA"/>
    <w:rsid w:val="00D46016"/>
    <w:rsid w:val="00D46BAA"/>
    <w:rsid w:val="00D46D3A"/>
    <w:rsid w:val="00D46EE6"/>
    <w:rsid w:val="00D47349"/>
    <w:rsid w:val="00D47444"/>
    <w:rsid w:val="00D477F0"/>
    <w:rsid w:val="00D47966"/>
    <w:rsid w:val="00D47C22"/>
    <w:rsid w:val="00D47E03"/>
    <w:rsid w:val="00D47EB7"/>
    <w:rsid w:val="00D5017B"/>
    <w:rsid w:val="00D502AE"/>
    <w:rsid w:val="00D50421"/>
    <w:rsid w:val="00D506F3"/>
    <w:rsid w:val="00D50851"/>
    <w:rsid w:val="00D5138C"/>
    <w:rsid w:val="00D5172A"/>
    <w:rsid w:val="00D5188D"/>
    <w:rsid w:val="00D51A16"/>
    <w:rsid w:val="00D51A39"/>
    <w:rsid w:val="00D51AEB"/>
    <w:rsid w:val="00D51BA1"/>
    <w:rsid w:val="00D51D7E"/>
    <w:rsid w:val="00D52633"/>
    <w:rsid w:val="00D52642"/>
    <w:rsid w:val="00D5290E"/>
    <w:rsid w:val="00D52AC1"/>
    <w:rsid w:val="00D52BEA"/>
    <w:rsid w:val="00D52CF5"/>
    <w:rsid w:val="00D52DEA"/>
    <w:rsid w:val="00D5321D"/>
    <w:rsid w:val="00D53481"/>
    <w:rsid w:val="00D53578"/>
    <w:rsid w:val="00D53681"/>
    <w:rsid w:val="00D536E8"/>
    <w:rsid w:val="00D53AD9"/>
    <w:rsid w:val="00D53B13"/>
    <w:rsid w:val="00D53E31"/>
    <w:rsid w:val="00D543D3"/>
    <w:rsid w:val="00D544D9"/>
    <w:rsid w:val="00D5457B"/>
    <w:rsid w:val="00D54627"/>
    <w:rsid w:val="00D5464E"/>
    <w:rsid w:val="00D546B8"/>
    <w:rsid w:val="00D54A4D"/>
    <w:rsid w:val="00D54A7D"/>
    <w:rsid w:val="00D54BE0"/>
    <w:rsid w:val="00D552F0"/>
    <w:rsid w:val="00D55377"/>
    <w:rsid w:val="00D5580B"/>
    <w:rsid w:val="00D559E7"/>
    <w:rsid w:val="00D55A57"/>
    <w:rsid w:val="00D55AB0"/>
    <w:rsid w:val="00D55F51"/>
    <w:rsid w:val="00D5673F"/>
    <w:rsid w:val="00D56B89"/>
    <w:rsid w:val="00D56C9F"/>
    <w:rsid w:val="00D56DFE"/>
    <w:rsid w:val="00D57B84"/>
    <w:rsid w:val="00D57D57"/>
    <w:rsid w:val="00D60BD3"/>
    <w:rsid w:val="00D60C87"/>
    <w:rsid w:val="00D610F9"/>
    <w:rsid w:val="00D612E6"/>
    <w:rsid w:val="00D61680"/>
    <w:rsid w:val="00D616F5"/>
    <w:rsid w:val="00D61704"/>
    <w:rsid w:val="00D61710"/>
    <w:rsid w:val="00D61712"/>
    <w:rsid w:val="00D61911"/>
    <w:rsid w:val="00D61AC6"/>
    <w:rsid w:val="00D61BA3"/>
    <w:rsid w:val="00D61E5B"/>
    <w:rsid w:val="00D62350"/>
    <w:rsid w:val="00D62564"/>
    <w:rsid w:val="00D62619"/>
    <w:rsid w:val="00D6273B"/>
    <w:rsid w:val="00D62A56"/>
    <w:rsid w:val="00D62AC5"/>
    <w:rsid w:val="00D62B36"/>
    <w:rsid w:val="00D62C15"/>
    <w:rsid w:val="00D634E5"/>
    <w:rsid w:val="00D636B3"/>
    <w:rsid w:val="00D6394F"/>
    <w:rsid w:val="00D63978"/>
    <w:rsid w:val="00D63C3D"/>
    <w:rsid w:val="00D63F49"/>
    <w:rsid w:val="00D641F5"/>
    <w:rsid w:val="00D642FC"/>
    <w:rsid w:val="00D6448F"/>
    <w:rsid w:val="00D64727"/>
    <w:rsid w:val="00D64927"/>
    <w:rsid w:val="00D64928"/>
    <w:rsid w:val="00D64D36"/>
    <w:rsid w:val="00D64D46"/>
    <w:rsid w:val="00D64DEF"/>
    <w:rsid w:val="00D6522E"/>
    <w:rsid w:val="00D65804"/>
    <w:rsid w:val="00D65AF4"/>
    <w:rsid w:val="00D65D4B"/>
    <w:rsid w:val="00D65F0F"/>
    <w:rsid w:val="00D660EE"/>
    <w:rsid w:val="00D663FF"/>
    <w:rsid w:val="00D66490"/>
    <w:rsid w:val="00D66496"/>
    <w:rsid w:val="00D665D7"/>
    <w:rsid w:val="00D66808"/>
    <w:rsid w:val="00D66B15"/>
    <w:rsid w:val="00D66D69"/>
    <w:rsid w:val="00D67054"/>
    <w:rsid w:val="00D67091"/>
    <w:rsid w:val="00D670C4"/>
    <w:rsid w:val="00D676C9"/>
    <w:rsid w:val="00D70112"/>
    <w:rsid w:val="00D7021D"/>
    <w:rsid w:val="00D70591"/>
    <w:rsid w:val="00D70A68"/>
    <w:rsid w:val="00D70AF1"/>
    <w:rsid w:val="00D711F8"/>
    <w:rsid w:val="00D713F5"/>
    <w:rsid w:val="00D71499"/>
    <w:rsid w:val="00D71BE5"/>
    <w:rsid w:val="00D71CE5"/>
    <w:rsid w:val="00D71E98"/>
    <w:rsid w:val="00D7211D"/>
    <w:rsid w:val="00D7218E"/>
    <w:rsid w:val="00D721EE"/>
    <w:rsid w:val="00D722FF"/>
    <w:rsid w:val="00D723C7"/>
    <w:rsid w:val="00D724AF"/>
    <w:rsid w:val="00D7252F"/>
    <w:rsid w:val="00D7290B"/>
    <w:rsid w:val="00D72FA6"/>
    <w:rsid w:val="00D7354B"/>
    <w:rsid w:val="00D737E3"/>
    <w:rsid w:val="00D73E0B"/>
    <w:rsid w:val="00D73F27"/>
    <w:rsid w:val="00D742E9"/>
    <w:rsid w:val="00D743AC"/>
    <w:rsid w:val="00D74622"/>
    <w:rsid w:val="00D74AB9"/>
    <w:rsid w:val="00D74B52"/>
    <w:rsid w:val="00D74BE1"/>
    <w:rsid w:val="00D74C42"/>
    <w:rsid w:val="00D74C49"/>
    <w:rsid w:val="00D755E1"/>
    <w:rsid w:val="00D75F40"/>
    <w:rsid w:val="00D764CD"/>
    <w:rsid w:val="00D76642"/>
    <w:rsid w:val="00D766E2"/>
    <w:rsid w:val="00D76935"/>
    <w:rsid w:val="00D76AC4"/>
    <w:rsid w:val="00D76BC7"/>
    <w:rsid w:val="00D76EA9"/>
    <w:rsid w:val="00D774EC"/>
    <w:rsid w:val="00D77BFE"/>
    <w:rsid w:val="00D77C8D"/>
    <w:rsid w:val="00D77CEA"/>
    <w:rsid w:val="00D8019D"/>
    <w:rsid w:val="00D80455"/>
    <w:rsid w:val="00D804CE"/>
    <w:rsid w:val="00D80704"/>
    <w:rsid w:val="00D8079D"/>
    <w:rsid w:val="00D8087D"/>
    <w:rsid w:val="00D809F8"/>
    <w:rsid w:val="00D80A09"/>
    <w:rsid w:val="00D810CE"/>
    <w:rsid w:val="00D811A1"/>
    <w:rsid w:val="00D819E9"/>
    <w:rsid w:val="00D81D48"/>
    <w:rsid w:val="00D82076"/>
    <w:rsid w:val="00D822D5"/>
    <w:rsid w:val="00D8233A"/>
    <w:rsid w:val="00D828E3"/>
    <w:rsid w:val="00D82A38"/>
    <w:rsid w:val="00D82BFF"/>
    <w:rsid w:val="00D82C38"/>
    <w:rsid w:val="00D82C55"/>
    <w:rsid w:val="00D82C81"/>
    <w:rsid w:val="00D83665"/>
    <w:rsid w:val="00D8383B"/>
    <w:rsid w:val="00D83863"/>
    <w:rsid w:val="00D83EC2"/>
    <w:rsid w:val="00D8401D"/>
    <w:rsid w:val="00D84684"/>
    <w:rsid w:val="00D849B2"/>
    <w:rsid w:val="00D84CED"/>
    <w:rsid w:val="00D85202"/>
    <w:rsid w:val="00D853A9"/>
    <w:rsid w:val="00D855AB"/>
    <w:rsid w:val="00D85749"/>
    <w:rsid w:val="00D857D2"/>
    <w:rsid w:val="00D85950"/>
    <w:rsid w:val="00D85958"/>
    <w:rsid w:val="00D85A7F"/>
    <w:rsid w:val="00D85ACA"/>
    <w:rsid w:val="00D85B7B"/>
    <w:rsid w:val="00D86043"/>
    <w:rsid w:val="00D863C7"/>
    <w:rsid w:val="00D8696C"/>
    <w:rsid w:val="00D86974"/>
    <w:rsid w:val="00D86A18"/>
    <w:rsid w:val="00D86C1A"/>
    <w:rsid w:val="00D871E3"/>
    <w:rsid w:val="00D87311"/>
    <w:rsid w:val="00D87571"/>
    <w:rsid w:val="00D875CD"/>
    <w:rsid w:val="00D87F36"/>
    <w:rsid w:val="00D90187"/>
    <w:rsid w:val="00D90671"/>
    <w:rsid w:val="00D90690"/>
    <w:rsid w:val="00D90721"/>
    <w:rsid w:val="00D90770"/>
    <w:rsid w:val="00D90A33"/>
    <w:rsid w:val="00D91052"/>
    <w:rsid w:val="00D9132B"/>
    <w:rsid w:val="00D916DB"/>
    <w:rsid w:val="00D9173B"/>
    <w:rsid w:val="00D9189B"/>
    <w:rsid w:val="00D92369"/>
    <w:rsid w:val="00D92872"/>
    <w:rsid w:val="00D92A6B"/>
    <w:rsid w:val="00D92D27"/>
    <w:rsid w:val="00D92DC9"/>
    <w:rsid w:val="00D93533"/>
    <w:rsid w:val="00D93570"/>
    <w:rsid w:val="00D9364F"/>
    <w:rsid w:val="00D936B4"/>
    <w:rsid w:val="00D9379C"/>
    <w:rsid w:val="00D937FF"/>
    <w:rsid w:val="00D93C0D"/>
    <w:rsid w:val="00D93D99"/>
    <w:rsid w:val="00D941B0"/>
    <w:rsid w:val="00D94A26"/>
    <w:rsid w:val="00D94BB6"/>
    <w:rsid w:val="00D94ED1"/>
    <w:rsid w:val="00D950B3"/>
    <w:rsid w:val="00D951F6"/>
    <w:rsid w:val="00D95247"/>
    <w:rsid w:val="00D95274"/>
    <w:rsid w:val="00D952F4"/>
    <w:rsid w:val="00D95D61"/>
    <w:rsid w:val="00D95E35"/>
    <w:rsid w:val="00D95FB2"/>
    <w:rsid w:val="00D9609B"/>
    <w:rsid w:val="00D960F6"/>
    <w:rsid w:val="00D960F8"/>
    <w:rsid w:val="00D9622F"/>
    <w:rsid w:val="00D9681C"/>
    <w:rsid w:val="00D9684F"/>
    <w:rsid w:val="00D969B9"/>
    <w:rsid w:val="00D9726C"/>
    <w:rsid w:val="00D972E4"/>
    <w:rsid w:val="00D972F0"/>
    <w:rsid w:val="00D97475"/>
    <w:rsid w:val="00D9747A"/>
    <w:rsid w:val="00D97B84"/>
    <w:rsid w:val="00D97D85"/>
    <w:rsid w:val="00DA0372"/>
    <w:rsid w:val="00DA0764"/>
    <w:rsid w:val="00DA086F"/>
    <w:rsid w:val="00DA0950"/>
    <w:rsid w:val="00DA10AC"/>
    <w:rsid w:val="00DA12C7"/>
    <w:rsid w:val="00DA1408"/>
    <w:rsid w:val="00DA1711"/>
    <w:rsid w:val="00DA1AEB"/>
    <w:rsid w:val="00DA1DCB"/>
    <w:rsid w:val="00DA1EBB"/>
    <w:rsid w:val="00DA213D"/>
    <w:rsid w:val="00DA22FA"/>
    <w:rsid w:val="00DA25C2"/>
    <w:rsid w:val="00DA2649"/>
    <w:rsid w:val="00DA275A"/>
    <w:rsid w:val="00DA2888"/>
    <w:rsid w:val="00DA2918"/>
    <w:rsid w:val="00DA2A16"/>
    <w:rsid w:val="00DA2B6E"/>
    <w:rsid w:val="00DA324E"/>
    <w:rsid w:val="00DA33C4"/>
    <w:rsid w:val="00DA40D6"/>
    <w:rsid w:val="00DA4286"/>
    <w:rsid w:val="00DA459C"/>
    <w:rsid w:val="00DA489F"/>
    <w:rsid w:val="00DA5425"/>
    <w:rsid w:val="00DA5482"/>
    <w:rsid w:val="00DA55BB"/>
    <w:rsid w:val="00DA55E5"/>
    <w:rsid w:val="00DA5827"/>
    <w:rsid w:val="00DA5B8C"/>
    <w:rsid w:val="00DA5F7C"/>
    <w:rsid w:val="00DA65A9"/>
    <w:rsid w:val="00DA6A10"/>
    <w:rsid w:val="00DA6A96"/>
    <w:rsid w:val="00DA6C78"/>
    <w:rsid w:val="00DA6DDA"/>
    <w:rsid w:val="00DA6EC7"/>
    <w:rsid w:val="00DA7287"/>
    <w:rsid w:val="00DA7354"/>
    <w:rsid w:val="00DA7BB4"/>
    <w:rsid w:val="00DB01C8"/>
    <w:rsid w:val="00DB0317"/>
    <w:rsid w:val="00DB074A"/>
    <w:rsid w:val="00DB09F7"/>
    <w:rsid w:val="00DB0ACE"/>
    <w:rsid w:val="00DB0BCC"/>
    <w:rsid w:val="00DB0E8D"/>
    <w:rsid w:val="00DB0ED7"/>
    <w:rsid w:val="00DB0F36"/>
    <w:rsid w:val="00DB0FF1"/>
    <w:rsid w:val="00DB1134"/>
    <w:rsid w:val="00DB11FB"/>
    <w:rsid w:val="00DB1456"/>
    <w:rsid w:val="00DB150A"/>
    <w:rsid w:val="00DB1729"/>
    <w:rsid w:val="00DB1A8F"/>
    <w:rsid w:val="00DB1D7C"/>
    <w:rsid w:val="00DB1EFA"/>
    <w:rsid w:val="00DB20FA"/>
    <w:rsid w:val="00DB2127"/>
    <w:rsid w:val="00DB2200"/>
    <w:rsid w:val="00DB24F6"/>
    <w:rsid w:val="00DB265A"/>
    <w:rsid w:val="00DB26C8"/>
    <w:rsid w:val="00DB2AAF"/>
    <w:rsid w:val="00DB2B78"/>
    <w:rsid w:val="00DB2C08"/>
    <w:rsid w:val="00DB2C58"/>
    <w:rsid w:val="00DB3009"/>
    <w:rsid w:val="00DB3080"/>
    <w:rsid w:val="00DB30C0"/>
    <w:rsid w:val="00DB32F7"/>
    <w:rsid w:val="00DB3565"/>
    <w:rsid w:val="00DB3579"/>
    <w:rsid w:val="00DB360A"/>
    <w:rsid w:val="00DB3637"/>
    <w:rsid w:val="00DB3804"/>
    <w:rsid w:val="00DB3A7E"/>
    <w:rsid w:val="00DB3B47"/>
    <w:rsid w:val="00DB3DB0"/>
    <w:rsid w:val="00DB406C"/>
    <w:rsid w:val="00DB413A"/>
    <w:rsid w:val="00DB4540"/>
    <w:rsid w:val="00DB4641"/>
    <w:rsid w:val="00DB47C7"/>
    <w:rsid w:val="00DB47E2"/>
    <w:rsid w:val="00DB4A56"/>
    <w:rsid w:val="00DB4ACE"/>
    <w:rsid w:val="00DB4D1F"/>
    <w:rsid w:val="00DB57BD"/>
    <w:rsid w:val="00DB58A1"/>
    <w:rsid w:val="00DB5DBF"/>
    <w:rsid w:val="00DB5DEE"/>
    <w:rsid w:val="00DB5FC2"/>
    <w:rsid w:val="00DB6047"/>
    <w:rsid w:val="00DB6313"/>
    <w:rsid w:val="00DB653B"/>
    <w:rsid w:val="00DB678F"/>
    <w:rsid w:val="00DB693C"/>
    <w:rsid w:val="00DB6950"/>
    <w:rsid w:val="00DB6AE4"/>
    <w:rsid w:val="00DB6BE7"/>
    <w:rsid w:val="00DB6E22"/>
    <w:rsid w:val="00DB7164"/>
    <w:rsid w:val="00DB73E5"/>
    <w:rsid w:val="00DB7444"/>
    <w:rsid w:val="00DB7811"/>
    <w:rsid w:val="00DB7AC9"/>
    <w:rsid w:val="00DB7C08"/>
    <w:rsid w:val="00DB7EE8"/>
    <w:rsid w:val="00DC00DC"/>
    <w:rsid w:val="00DC01FE"/>
    <w:rsid w:val="00DC0292"/>
    <w:rsid w:val="00DC0532"/>
    <w:rsid w:val="00DC0AE5"/>
    <w:rsid w:val="00DC0B60"/>
    <w:rsid w:val="00DC0D8A"/>
    <w:rsid w:val="00DC0FCB"/>
    <w:rsid w:val="00DC12D9"/>
    <w:rsid w:val="00DC140B"/>
    <w:rsid w:val="00DC146B"/>
    <w:rsid w:val="00DC1574"/>
    <w:rsid w:val="00DC1B31"/>
    <w:rsid w:val="00DC1DA9"/>
    <w:rsid w:val="00DC1F48"/>
    <w:rsid w:val="00DC215B"/>
    <w:rsid w:val="00DC2223"/>
    <w:rsid w:val="00DC225D"/>
    <w:rsid w:val="00DC22BA"/>
    <w:rsid w:val="00DC2543"/>
    <w:rsid w:val="00DC2954"/>
    <w:rsid w:val="00DC314F"/>
    <w:rsid w:val="00DC31C2"/>
    <w:rsid w:val="00DC3215"/>
    <w:rsid w:val="00DC3A21"/>
    <w:rsid w:val="00DC3DC3"/>
    <w:rsid w:val="00DC3DC9"/>
    <w:rsid w:val="00DC3FD6"/>
    <w:rsid w:val="00DC41A4"/>
    <w:rsid w:val="00DC431C"/>
    <w:rsid w:val="00DC4330"/>
    <w:rsid w:val="00DC4335"/>
    <w:rsid w:val="00DC435B"/>
    <w:rsid w:val="00DC4381"/>
    <w:rsid w:val="00DC48A7"/>
    <w:rsid w:val="00DC4CEE"/>
    <w:rsid w:val="00DC4F2E"/>
    <w:rsid w:val="00DC4FAB"/>
    <w:rsid w:val="00DC538A"/>
    <w:rsid w:val="00DC55D7"/>
    <w:rsid w:val="00DC584A"/>
    <w:rsid w:val="00DC5D73"/>
    <w:rsid w:val="00DC639B"/>
    <w:rsid w:val="00DC6712"/>
    <w:rsid w:val="00DC6F92"/>
    <w:rsid w:val="00DC71E8"/>
    <w:rsid w:val="00DC73D8"/>
    <w:rsid w:val="00DC7595"/>
    <w:rsid w:val="00DD0056"/>
    <w:rsid w:val="00DD01CF"/>
    <w:rsid w:val="00DD03ED"/>
    <w:rsid w:val="00DD0426"/>
    <w:rsid w:val="00DD04FA"/>
    <w:rsid w:val="00DD07D9"/>
    <w:rsid w:val="00DD0865"/>
    <w:rsid w:val="00DD09F6"/>
    <w:rsid w:val="00DD0C12"/>
    <w:rsid w:val="00DD0C66"/>
    <w:rsid w:val="00DD0D0F"/>
    <w:rsid w:val="00DD0F5B"/>
    <w:rsid w:val="00DD1071"/>
    <w:rsid w:val="00DD16B3"/>
    <w:rsid w:val="00DD179D"/>
    <w:rsid w:val="00DD1A48"/>
    <w:rsid w:val="00DD1C24"/>
    <w:rsid w:val="00DD1D23"/>
    <w:rsid w:val="00DD1E76"/>
    <w:rsid w:val="00DD1FDE"/>
    <w:rsid w:val="00DD2634"/>
    <w:rsid w:val="00DD2928"/>
    <w:rsid w:val="00DD2A7E"/>
    <w:rsid w:val="00DD2AB6"/>
    <w:rsid w:val="00DD2D0F"/>
    <w:rsid w:val="00DD3021"/>
    <w:rsid w:val="00DD3081"/>
    <w:rsid w:val="00DD32F3"/>
    <w:rsid w:val="00DD3340"/>
    <w:rsid w:val="00DD3452"/>
    <w:rsid w:val="00DD391D"/>
    <w:rsid w:val="00DD3951"/>
    <w:rsid w:val="00DD3A25"/>
    <w:rsid w:val="00DD3D41"/>
    <w:rsid w:val="00DD3D6E"/>
    <w:rsid w:val="00DD46C2"/>
    <w:rsid w:val="00DD48E0"/>
    <w:rsid w:val="00DD48F5"/>
    <w:rsid w:val="00DD4979"/>
    <w:rsid w:val="00DD4B82"/>
    <w:rsid w:val="00DD4D59"/>
    <w:rsid w:val="00DD4DBA"/>
    <w:rsid w:val="00DD5229"/>
    <w:rsid w:val="00DD52AC"/>
    <w:rsid w:val="00DD52B4"/>
    <w:rsid w:val="00DD5393"/>
    <w:rsid w:val="00DD544E"/>
    <w:rsid w:val="00DD5474"/>
    <w:rsid w:val="00DD549F"/>
    <w:rsid w:val="00DD54FA"/>
    <w:rsid w:val="00DD5733"/>
    <w:rsid w:val="00DD58FE"/>
    <w:rsid w:val="00DD599A"/>
    <w:rsid w:val="00DD612B"/>
    <w:rsid w:val="00DD6782"/>
    <w:rsid w:val="00DD688C"/>
    <w:rsid w:val="00DD6ABC"/>
    <w:rsid w:val="00DD6CAC"/>
    <w:rsid w:val="00DD6DFD"/>
    <w:rsid w:val="00DD713A"/>
    <w:rsid w:val="00DD7642"/>
    <w:rsid w:val="00DD7694"/>
    <w:rsid w:val="00DD7C81"/>
    <w:rsid w:val="00DD7F78"/>
    <w:rsid w:val="00DE069E"/>
    <w:rsid w:val="00DE0784"/>
    <w:rsid w:val="00DE0848"/>
    <w:rsid w:val="00DE0933"/>
    <w:rsid w:val="00DE0B31"/>
    <w:rsid w:val="00DE0E11"/>
    <w:rsid w:val="00DE124B"/>
    <w:rsid w:val="00DE1535"/>
    <w:rsid w:val="00DE17CD"/>
    <w:rsid w:val="00DE1AB5"/>
    <w:rsid w:val="00DE1AEA"/>
    <w:rsid w:val="00DE1C35"/>
    <w:rsid w:val="00DE1DA6"/>
    <w:rsid w:val="00DE210F"/>
    <w:rsid w:val="00DE216D"/>
    <w:rsid w:val="00DE217B"/>
    <w:rsid w:val="00DE2412"/>
    <w:rsid w:val="00DE25E7"/>
    <w:rsid w:val="00DE2A93"/>
    <w:rsid w:val="00DE2FE8"/>
    <w:rsid w:val="00DE30E7"/>
    <w:rsid w:val="00DE33A8"/>
    <w:rsid w:val="00DE34D7"/>
    <w:rsid w:val="00DE3684"/>
    <w:rsid w:val="00DE368A"/>
    <w:rsid w:val="00DE3D80"/>
    <w:rsid w:val="00DE3F85"/>
    <w:rsid w:val="00DE46D7"/>
    <w:rsid w:val="00DE49E9"/>
    <w:rsid w:val="00DE4CB8"/>
    <w:rsid w:val="00DE4D4B"/>
    <w:rsid w:val="00DE4DC1"/>
    <w:rsid w:val="00DE4E68"/>
    <w:rsid w:val="00DE4F0F"/>
    <w:rsid w:val="00DE502D"/>
    <w:rsid w:val="00DE539C"/>
    <w:rsid w:val="00DE53ED"/>
    <w:rsid w:val="00DE5589"/>
    <w:rsid w:val="00DE5821"/>
    <w:rsid w:val="00DE5895"/>
    <w:rsid w:val="00DE5CE3"/>
    <w:rsid w:val="00DE5D4B"/>
    <w:rsid w:val="00DE609A"/>
    <w:rsid w:val="00DE6202"/>
    <w:rsid w:val="00DE6214"/>
    <w:rsid w:val="00DE6348"/>
    <w:rsid w:val="00DE68FB"/>
    <w:rsid w:val="00DE6C1E"/>
    <w:rsid w:val="00DE6C7A"/>
    <w:rsid w:val="00DE7124"/>
    <w:rsid w:val="00DE72D6"/>
    <w:rsid w:val="00DE757F"/>
    <w:rsid w:val="00DE7745"/>
    <w:rsid w:val="00DE7D70"/>
    <w:rsid w:val="00DE7D9E"/>
    <w:rsid w:val="00DE7E22"/>
    <w:rsid w:val="00DE7F0C"/>
    <w:rsid w:val="00DE7FCA"/>
    <w:rsid w:val="00DF0147"/>
    <w:rsid w:val="00DF06CE"/>
    <w:rsid w:val="00DF0966"/>
    <w:rsid w:val="00DF0B69"/>
    <w:rsid w:val="00DF0FD9"/>
    <w:rsid w:val="00DF1094"/>
    <w:rsid w:val="00DF1111"/>
    <w:rsid w:val="00DF135A"/>
    <w:rsid w:val="00DF13EA"/>
    <w:rsid w:val="00DF15E3"/>
    <w:rsid w:val="00DF16F5"/>
    <w:rsid w:val="00DF1C31"/>
    <w:rsid w:val="00DF1C6C"/>
    <w:rsid w:val="00DF1D60"/>
    <w:rsid w:val="00DF1E3D"/>
    <w:rsid w:val="00DF286D"/>
    <w:rsid w:val="00DF2A92"/>
    <w:rsid w:val="00DF2CBE"/>
    <w:rsid w:val="00DF2D89"/>
    <w:rsid w:val="00DF2E0D"/>
    <w:rsid w:val="00DF2E7B"/>
    <w:rsid w:val="00DF2FB4"/>
    <w:rsid w:val="00DF33C6"/>
    <w:rsid w:val="00DF3AF6"/>
    <w:rsid w:val="00DF3B6E"/>
    <w:rsid w:val="00DF3D1D"/>
    <w:rsid w:val="00DF4012"/>
    <w:rsid w:val="00DF4195"/>
    <w:rsid w:val="00DF45D6"/>
    <w:rsid w:val="00DF46F0"/>
    <w:rsid w:val="00DF485D"/>
    <w:rsid w:val="00DF4AEB"/>
    <w:rsid w:val="00DF4DB0"/>
    <w:rsid w:val="00DF581F"/>
    <w:rsid w:val="00DF58F5"/>
    <w:rsid w:val="00DF5A54"/>
    <w:rsid w:val="00DF5BA0"/>
    <w:rsid w:val="00DF5BE9"/>
    <w:rsid w:val="00DF6858"/>
    <w:rsid w:val="00DF68AE"/>
    <w:rsid w:val="00DF6C23"/>
    <w:rsid w:val="00DF6D20"/>
    <w:rsid w:val="00DF6EDE"/>
    <w:rsid w:val="00DF6F33"/>
    <w:rsid w:val="00DF71E5"/>
    <w:rsid w:val="00DF76FC"/>
    <w:rsid w:val="00DF7AA6"/>
    <w:rsid w:val="00DF7C6C"/>
    <w:rsid w:val="00DF7D8B"/>
    <w:rsid w:val="00E00052"/>
    <w:rsid w:val="00E00207"/>
    <w:rsid w:val="00E00217"/>
    <w:rsid w:val="00E004DD"/>
    <w:rsid w:val="00E0085F"/>
    <w:rsid w:val="00E0091A"/>
    <w:rsid w:val="00E010FD"/>
    <w:rsid w:val="00E014FE"/>
    <w:rsid w:val="00E01862"/>
    <w:rsid w:val="00E018C6"/>
    <w:rsid w:val="00E01DAF"/>
    <w:rsid w:val="00E01E8D"/>
    <w:rsid w:val="00E01F53"/>
    <w:rsid w:val="00E01FD2"/>
    <w:rsid w:val="00E0205A"/>
    <w:rsid w:val="00E020F0"/>
    <w:rsid w:val="00E02316"/>
    <w:rsid w:val="00E0234F"/>
    <w:rsid w:val="00E0240C"/>
    <w:rsid w:val="00E026F2"/>
    <w:rsid w:val="00E02C01"/>
    <w:rsid w:val="00E02E1C"/>
    <w:rsid w:val="00E03573"/>
    <w:rsid w:val="00E03636"/>
    <w:rsid w:val="00E036B8"/>
    <w:rsid w:val="00E03E11"/>
    <w:rsid w:val="00E03FF0"/>
    <w:rsid w:val="00E0421A"/>
    <w:rsid w:val="00E04423"/>
    <w:rsid w:val="00E0445C"/>
    <w:rsid w:val="00E04873"/>
    <w:rsid w:val="00E04905"/>
    <w:rsid w:val="00E04C3C"/>
    <w:rsid w:val="00E04D4B"/>
    <w:rsid w:val="00E04D69"/>
    <w:rsid w:val="00E04E90"/>
    <w:rsid w:val="00E05143"/>
    <w:rsid w:val="00E05230"/>
    <w:rsid w:val="00E0553C"/>
    <w:rsid w:val="00E05B27"/>
    <w:rsid w:val="00E05D40"/>
    <w:rsid w:val="00E05EF7"/>
    <w:rsid w:val="00E06947"/>
    <w:rsid w:val="00E06B6C"/>
    <w:rsid w:val="00E06C34"/>
    <w:rsid w:val="00E06FA1"/>
    <w:rsid w:val="00E07258"/>
    <w:rsid w:val="00E07944"/>
    <w:rsid w:val="00E07A20"/>
    <w:rsid w:val="00E07ABE"/>
    <w:rsid w:val="00E07E43"/>
    <w:rsid w:val="00E10217"/>
    <w:rsid w:val="00E102DB"/>
    <w:rsid w:val="00E104E2"/>
    <w:rsid w:val="00E10513"/>
    <w:rsid w:val="00E1061E"/>
    <w:rsid w:val="00E106E3"/>
    <w:rsid w:val="00E108B8"/>
    <w:rsid w:val="00E10960"/>
    <w:rsid w:val="00E11784"/>
    <w:rsid w:val="00E11D77"/>
    <w:rsid w:val="00E11E30"/>
    <w:rsid w:val="00E12191"/>
    <w:rsid w:val="00E1226C"/>
    <w:rsid w:val="00E12714"/>
    <w:rsid w:val="00E12965"/>
    <w:rsid w:val="00E12A9F"/>
    <w:rsid w:val="00E12E77"/>
    <w:rsid w:val="00E12F40"/>
    <w:rsid w:val="00E1318B"/>
    <w:rsid w:val="00E135F9"/>
    <w:rsid w:val="00E13719"/>
    <w:rsid w:val="00E13CD6"/>
    <w:rsid w:val="00E14048"/>
    <w:rsid w:val="00E14555"/>
    <w:rsid w:val="00E14BC5"/>
    <w:rsid w:val="00E14C1F"/>
    <w:rsid w:val="00E14C3A"/>
    <w:rsid w:val="00E14DB7"/>
    <w:rsid w:val="00E15077"/>
    <w:rsid w:val="00E15151"/>
    <w:rsid w:val="00E151BF"/>
    <w:rsid w:val="00E15369"/>
    <w:rsid w:val="00E15510"/>
    <w:rsid w:val="00E156DB"/>
    <w:rsid w:val="00E15745"/>
    <w:rsid w:val="00E15752"/>
    <w:rsid w:val="00E159E1"/>
    <w:rsid w:val="00E15A0D"/>
    <w:rsid w:val="00E15BBA"/>
    <w:rsid w:val="00E15BF8"/>
    <w:rsid w:val="00E15E09"/>
    <w:rsid w:val="00E15E21"/>
    <w:rsid w:val="00E15FA8"/>
    <w:rsid w:val="00E162C9"/>
    <w:rsid w:val="00E163A1"/>
    <w:rsid w:val="00E16DCA"/>
    <w:rsid w:val="00E16FBB"/>
    <w:rsid w:val="00E171C4"/>
    <w:rsid w:val="00E17279"/>
    <w:rsid w:val="00E17598"/>
    <w:rsid w:val="00E1779C"/>
    <w:rsid w:val="00E1797C"/>
    <w:rsid w:val="00E179E7"/>
    <w:rsid w:val="00E17A49"/>
    <w:rsid w:val="00E17BAB"/>
    <w:rsid w:val="00E17C50"/>
    <w:rsid w:val="00E17D2D"/>
    <w:rsid w:val="00E17E4E"/>
    <w:rsid w:val="00E2026D"/>
    <w:rsid w:val="00E20295"/>
    <w:rsid w:val="00E20544"/>
    <w:rsid w:val="00E2083C"/>
    <w:rsid w:val="00E20905"/>
    <w:rsid w:val="00E20C78"/>
    <w:rsid w:val="00E21AA4"/>
    <w:rsid w:val="00E22191"/>
    <w:rsid w:val="00E221B8"/>
    <w:rsid w:val="00E22413"/>
    <w:rsid w:val="00E2263F"/>
    <w:rsid w:val="00E22908"/>
    <w:rsid w:val="00E22AAC"/>
    <w:rsid w:val="00E22C51"/>
    <w:rsid w:val="00E22F18"/>
    <w:rsid w:val="00E23481"/>
    <w:rsid w:val="00E23837"/>
    <w:rsid w:val="00E238A4"/>
    <w:rsid w:val="00E23B1F"/>
    <w:rsid w:val="00E23E95"/>
    <w:rsid w:val="00E24094"/>
    <w:rsid w:val="00E246B2"/>
    <w:rsid w:val="00E247D7"/>
    <w:rsid w:val="00E248CF"/>
    <w:rsid w:val="00E24904"/>
    <w:rsid w:val="00E24BA8"/>
    <w:rsid w:val="00E24DB4"/>
    <w:rsid w:val="00E24F83"/>
    <w:rsid w:val="00E25270"/>
    <w:rsid w:val="00E25347"/>
    <w:rsid w:val="00E25A55"/>
    <w:rsid w:val="00E25B1F"/>
    <w:rsid w:val="00E25C52"/>
    <w:rsid w:val="00E25D66"/>
    <w:rsid w:val="00E25DD6"/>
    <w:rsid w:val="00E25F06"/>
    <w:rsid w:val="00E261B7"/>
    <w:rsid w:val="00E26439"/>
    <w:rsid w:val="00E26499"/>
    <w:rsid w:val="00E26A3E"/>
    <w:rsid w:val="00E26B19"/>
    <w:rsid w:val="00E271F5"/>
    <w:rsid w:val="00E27CFC"/>
    <w:rsid w:val="00E30119"/>
    <w:rsid w:val="00E305AD"/>
    <w:rsid w:val="00E307B9"/>
    <w:rsid w:val="00E308BB"/>
    <w:rsid w:val="00E30A5C"/>
    <w:rsid w:val="00E30AAE"/>
    <w:rsid w:val="00E30E2D"/>
    <w:rsid w:val="00E3167B"/>
    <w:rsid w:val="00E317DC"/>
    <w:rsid w:val="00E31B9F"/>
    <w:rsid w:val="00E31F2F"/>
    <w:rsid w:val="00E3211A"/>
    <w:rsid w:val="00E3232D"/>
    <w:rsid w:val="00E32337"/>
    <w:rsid w:val="00E323D4"/>
    <w:rsid w:val="00E32665"/>
    <w:rsid w:val="00E32916"/>
    <w:rsid w:val="00E32A12"/>
    <w:rsid w:val="00E32B95"/>
    <w:rsid w:val="00E32C31"/>
    <w:rsid w:val="00E3350E"/>
    <w:rsid w:val="00E3363B"/>
    <w:rsid w:val="00E3419A"/>
    <w:rsid w:val="00E34417"/>
    <w:rsid w:val="00E3458A"/>
    <w:rsid w:val="00E3468D"/>
    <w:rsid w:val="00E348F9"/>
    <w:rsid w:val="00E349C8"/>
    <w:rsid w:val="00E34D51"/>
    <w:rsid w:val="00E34DAD"/>
    <w:rsid w:val="00E35005"/>
    <w:rsid w:val="00E355F4"/>
    <w:rsid w:val="00E356A8"/>
    <w:rsid w:val="00E35922"/>
    <w:rsid w:val="00E35965"/>
    <w:rsid w:val="00E35991"/>
    <w:rsid w:val="00E359E0"/>
    <w:rsid w:val="00E35C6C"/>
    <w:rsid w:val="00E35DA0"/>
    <w:rsid w:val="00E36071"/>
    <w:rsid w:val="00E3615C"/>
    <w:rsid w:val="00E3615F"/>
    <w:rsid w:val="00E362FA"/>
    <w:rsid w:val="00E366A3"/>
    <w:rsid w:val="00E3679B"/>
    <w:rsid w:val="00E36A6D"/>
    <w:rsid w:val="00E36E6E"/>
    <w:rsid w:val="00E36EE5"/>
    <w:rsid w:val="00E36F88"/>
    <w:rsid w:val="00E370FC"/>
    <w:rsid w:val="00E37290"/>
    <w:rsid w:val="00E3736A"/>
    <w:rsid w:val="00E3779F"/>
    <w:rsid w:val="00E378A3"/>
    <w:rsid w:val="00E37925"/>
    <w:rsid w:val="00E37DB5"/>
    <w:rsid w:val="00E37EEF"/>
    <w:rsid w:val="00E40060"/>
    <w:rsid w:val="00E401DB"/>
    <w:rsid w:val="00E4035A"/>
    <w:rsid w:val="00E4056E"/>
    <w:rsid w:val="00E4068A"/>
    <w:rsid w:val="00E40732"/>
    <w:rsid w:val="00E40A8A"/>
    <w:rsid w:val="00E4172A"/>
    <w:rsid w:val="00E417C0"/>
    <w:rsid w:val="00E4184B"/>
    <w:rsid w:val="00E41AC2"/>
    <w:rsid w:val="00E41B98"/>
    <w:rsid w:val="00E41C15"/>
    <w:rsid w:val="00E41CC7"/>
    <w:rsid w:val="00E426B2"/>
    <w:rsid w:val="00E42E2B"/>
    <w:rsid w:val="00E42FCF"/>
    <w:rsid w:val="00E43055"/>
    <w:rsid w:val="00E43768"/>
    <w:rsid w:val="00E43785"/>
    <w:rsid w:val="00E439B7"/>
    <w:rsid w:val="00E43B81"/>
    <w:rsid w:val="00E43B87"/>
    <w:rsid w:val="00E43D4C"/>
    <w:rsid w:val="00E4437C"/>
    <w:rsid w:val="00E44386"/>
    <w:rsid w:val="00E444F2"/>
    <w:rsid w:val="00E44885"/>
    <w:rsid w:val="00E4488D"/>
    <w:rsid w:val="00E44EB5"/>
    <w:rsid w:val="00E44F19"/>
    <w:rsid w:val="00E4539D"/>
    <w:rsid w:val="00E455BC"/>
    <w:rsid w:val="00E45994"/>
    <w:rsid w:val="00E45A12"/>
    <w:rsid w:val="00E46115"/>
    <w:rsid w:val="00E462D7"/>
    <w:rsid w:val="00E469C5"/>
    <w:rsid w:val="00E46C5C"/>
    <w:rsid w:val="00E46D4F"/>
    <w:rsid w:val="00E475D7"/>
    <w:rsid w:val="00E477A8"/>
    <w:rsid w:val="00E47854"/>
    <w:rsid w:val="00E47978"/>
    <w:rsid w:val="00E47B2A"/>
    <w:rsid w:val="00E47B30"/>
    <w:rsid w:val="00E503C8"/>
    <w:rsid w:val="00E5044E"/>
    <w:rsid w:val="00E511A2"/>
    <w:rsid w:val="00E51880"/>
    <w:rsid w:val="00E51976"/>
    <w:rsid w:val="00E51BAB"/>
    <w:rsid w:val="00E51DCE"/>
    <w:rsid w:val="00E51ECC"/>
    <w:rsid w:val="00E51F8F"/>
    <w:rsid w:val="00E5206F"/>
    <w:rsid w:val="00E522A0"/>
    <w:rsid w:val="00E523ED"/>
    <w:rsid w:val="00E52409"/>
    <w:rsid w:val="00E52586"/>
    <w:rsid w:val="00E5280C"/>
    <w:rsid w:val="00E5296C"/>
    <w:rsid w:val="00E52E5E"/>
    <w:rsid w:val="00E5302A"/>
    <w:rsid w:val="00E53207"/>
    <w:rsid w:val="00E538A9"/>
    <w:rsid w:val="00E53968"/>
    <w:rsid w:val="00E5396F"/>
    <w:rsid w:val="00E53C2B"/>
    <w:rsid w:val="00E54285"/>
    <w:rsid w:val="00E543E0"/>
    <w:rsid w:val="00E545B2"/>
    <w:rsid w:val="00E545DC"/>
    <w:rsid w:val="00E546E7"/>
    <w:rsid w:val="00E548AD"/>
    <w:rsid w:val="00E54985"/>
    <w:rsid w:val="00E54C52"/>
    <w:rsid w:val="00E54C6F"/>
    <w:rsid w:val="00E54CA5"/>
    <w:rsid w:val="00E54D06"/>
    <w:rsid w:val="00E54EF6"/>
    <w:rsid w:val="00E54F3F"/>
    <w:rsid w:val="00E550C2"/>
    <w:rsid w:val="00E55140"/>
    <w:rsid w:val="00E5516C"/>
    <w:rsid w:val="00E556D1"/>
    <w:rsid w:val="00E55737"/>
    <w:rsid w:val="00E559A8"/>
    <w:rsid w:val="00E55B2F"/>
    <w:rsid w:val="00E55B55"/>
    <w:rsid w:val="00E55F9D"/>
    <w:rsid w:val="00E56044"/>
    <w:rsid w:val="00E560BA"/>
    <w:rsid w:val="00E5625B"/>
    <w:rsid w:val="00E5663D"/>
    <w:rsid w:val="00E566C2"/>
    <w:rsid w:val="00E56BFC"/>
    <w:rsid w:val="00E56EF3"/>
    <w:rsid w:val="00E5707A"/>
    <w:rsid w:val="00E5707C"/>
    <w:rsid w:val="00E57298"/>
    <w:rsid w:val="00E57765"/>
    <w:rsid w:val="00E57D5B"/>
    <w:rsid w:val="00E57D6A"/>
    <w:rsid w:val="00E602E6"/>
    <w:rsid w:val="00E6036B"/>
    <w:rsid w:val="00E604FE"/>
    <w:rsid w:val="00E60D39"/>
    <w:rsid w:val="00E611F7"/>
    <w:rsid w:val="00E615B1"/>
    <w:rsid w:val="00E61A01"/>
    <w:rsid w:val="00E61B27"/>
    <w:rsid w:val="00E61B73"/>
    <w:rsid w:val="00E61D8F"/>
    <w:rsid w:val="00E6236A"/>
    <w:rsid w:val="00E62853"/>
    <w:rsid w:val="00E62E2F"/>
    <w:rsid w:val="00E63228"/>
    <w:rsid w:val="00E632EB"/>
    <w:rsid w:val="00E63349"/>
    <w:rsid w:val="00E63822"/>
    <w:rsid w:val="00E63833"/>
    <w:rsid w:val="00E642B3"/>
    <w:rsid w:val="00E642EC"/>
    <w:rsid w:val="00E64362"/>
    <w:rsid w:val="00E643AC"/>
    <w:rsid w:val="00E644AA"/>
    <w:rsid w:val="00E648A8"/>
    <w:rsid w:val="00E64FD0"/>
    <w:rsid w:val="00E65287"/>
    <w:rsid w:val="00E65387"/>
    <w:rsid w:val="00E6555A"/>
    <w:rsid w:val="00E65B6D"/>
    <w:rsid w:val="00E66060"/>
    <w:rsid w:val="00E660BD"/>
    <w:rsid w:val="00E662E3"/>
    <w:rsid w:val="00E66340"/>
    <w:rsid w:val="00E6664C"/>
    <w:rsid w:val="00E66AAD"/>
    <w:rsid w:val="00E6700C"/>
    <w:rsid w:val="00E671C4"/>
    <w:rsid w:val="00E67700"/>
    <w:rsid w:val="00E677A5"/>
    <w:rsid w:val="00E678AF"/>
    <w:rsid w:val="00E67A59"/>
    <w:rsid w:val="00E67FCF"/>
    <w:rsid w:val="00E67FFC"/>
    <w:rsid w:val="00E7015D"/>
    <w:rsid w:val="00E70351"/>
    <w:rsid w:val="00E705D2"/>
    <w:rsid w:val="00E70664"/>
    <w:rsid w:val="00E70925"/>
    <w:rsid w:val="00E7092F"/>
    <w:rsid w:val="00E70D8D"/>
    <w:rsid w:val="00E7106C"/>
    <w:rsid w:val="00E718B1"/>
    <w:rsid w:val="00E718FE"/>
    <w:rsid w:val="00E722B1"/>
    <w:rsid w:val="00E72307"/>
    <w:rsid w:val="00E726BA"/>
    <w:rsid w:val="00E72802"/>
    <w:rsid w:val="00E72A28"/>
    <w:rsid w:val="00E72B29"/>
    <w:rsid w:val="00E7314D"/>
    <w:rsid w:val="00E734C9"/>
    <w:rsid w:val="00E73991"/>
    <w:rsid w:val="00E73CD1"/>
    <w:rsid w:val="00E7434E"/>
    <w:rsid w:val="00E747E6"/>
    <w:rsid w:val="00E74894"/>
    <w:rsid w:val="00E7536B"/>
    <w:rsid w:val="00E75553"/>
    <w:rsid w:val="00E7556A"/>
    <w:rsid w:val="00E7578D"/>
    <w:rsid w:val="00E75D47"/>
    <w:rsid w:val="00E760B8"/>
    <w:rsid w:val="00E7612D"/>
    <w:rsid w:val="00E76720"/>
    <w:rsid w:val="00E76C44"/>
    <w:rsid w:val="00E76D1A"/>
    <w:rsid w:val="00E76F0D"/>
    <w:rsid w:val="00E772AD"/>
    <w:rsid w:val="00E77A34"/>
    <w:rsid w:val="00E77A69"/>
    <w:rsid w:val="00E77F20"/>
    <w:rsid w:val="00E8013B"/>
    <w:rsid w:val="00E80372"/>
    <w:rsid w:val="00E803A5"/>
    <w:rsid w:val="00E80572"/>
    <w:rsid w:val="00E809ED"/>
    <w:rsid w:val="00E80A4F"/>
    <w:rsid w:val="00E80BA1"/>
    <w:rsid w:val="00E80CB8"/>
    <w:rsid w:val="00E8103F"/>
    <w:rsid w:val="00E81481"/>
    <w:rsid w:val="00E814C9"/>
    <w:rsid w:val="00E815BD"/>
    <w:rsid w:val="00E81A80"/>
    <w:rsid w:val="00E81C16"/>
    <w:rsid w:val="00E81E6E"/>
    <w:rsid w:val="00E81F51"/>
    <w:rsid w:val="00E82237"/>
    <w:rsid w:val="00E8225F"/>
    <w:rsid w:val="00E822AB"/>
    <w:rsid w:val="00E82395"/>
    <w:rsid w:val="00E823FE"/>
    <w:rsid w:val="00E82811"/>
    <w:rsid w:val="00E82C1E"/>
    <w:rsid w:val="00E82D07"/>
    <w:rsid w:val="00E82D1F"/>
    <w:rsid w:val="00E83155"/>
    <w:rsid w:val="00E8322D"/>
    <w:rsid w:val="00E833B6"/>
    <w:rsid w:val="00E83433"/>
    <w:rsid w:val="00E83516"/>
    <w:rsid w:val="00E836E9"/>
    <w:rsid w:val="00E83E59"/>
    <w:rsid w:val="00E8403F"/>
    <w:rsid w:val="00E842B5"/>
    <w:rsid w:val="00E8475D"/>
    <w:rsid w:val="00E84B74"/>
    <w:rsid w:val="00E84E39"/>
    <w:rsid w:val="00E84FF9"/>
    <w:rsid w:val="00E8524B"/>
    <w:rsid w:val="00E855D5"/>
    <w:rsid w:val="00E8592C"/>
    <w:rsid w:val="00E859CD"/>
    <w:rsid w:val="00E85CA7"/>
    <w:rsid w:val="00E85D6E"/>
    <w:rsid w:val="00E864A0"/>
    <w:rsid w:val="00E864E6"/>
    <w:rsid w:val="00E86911"/>
    <w:rsid w:val="00E86A44"/>
    <w:rsid w:val="00E86D4C"/>
    <w:rsid w:val="00E872F4"/>
    <w:rsid w:val="00E874E4"/>
    <w:rsid w:val="00E879D7"/>
    <w:rsid w:val="00E87B28"/>
    <w:rsid w:val="00E87C27"/>
    <w:rsid w:val="00E87CEC"/>
    <w:rsid w:val="00E87E3F"/>
    <w:rsid w:val="00E87EEA"/>
    <w:rsid w:val="00E87F40"/>
    <w:rsid w:val="00E900C5"/>
    <w:rsid w:val="00E90296"/>
    <w:rsid w:val="00E90339"/>
    <w:rsid w:val="00E9036A"/>
    <w:rsid w:val="00E905FD"/>
    <w:rsid w:val="00E9096A"/>
    <w:rsid w:val="00E9096B"/>
    <w:rsid w:val="00E90FC1"/>
    <w:rsid w:val="00E91256"/>
    <w:rsid w:val="00E915B6"/>
    <w:rsid w:val="00E917CB"/>
    <w:rsid w:val="00E91AA4"/>
    <w:rsid w:val="00E91B60"/>
    <w:rsid w:val="00E91C4D"/>
    <w:rsid w:val="00E91DEE"/>
    <w:rsid w:val="00E9208B"/>
    <w:rsid w:val="00E923C3"/>
    <w:rsid w:val="00E9251B"/>
    <w:rsid w:val="00E926CE"/>
    <w:rsid w:val="00E92796"/>
    <w:rsid w:val="00E92A12"/>
    <w:rsid w:val="00E92D42"/>
    <w:rsid w:val="00E92FF1"/>
    <w:rsid w:val="00E932CC"/>
    <w:rsid w:val="00E932DA"/>
    <w:rsid w:val="00E9365D"/>
    <w:rsid w:val="00E937D8"/>
    <w:rsid w:val="00E93987"/>
    <w:rsid w:val="00E93D30"/>
    <w:rsid w:val="00E9405E"/>
    <w:rsid w:val="00E941F7"/>
    <w:rsid w:val="00E94277"/>
    <w:rsid w:val="00E94462"/>
    <w:rsid w:val="00E9463E"/>
    <w:rsid w:val="00E948EC"/>
    <w:rsid w:val="00E94AC7"/>
    <w:rsid w:val="00E94B1D"/>
    <w:rsid w:val="00E94B2C"/>
    <w:rsid w:val="00E94FB0"/>
    <w:rsid w:val="00E94FF4"/>
    <w:rsid w:val="00E9509D"/>
    <w:rsid w:val="00E950DE"/>
    <w:rsid w:val="00E952D8"/>
    <w:rsid w:val="00E95650"/>
    <w:rsid w:val="00E95698"/>
    <w:rsid w:val="00E95883"/>
    <w:rsid w:val="00E95945"/>
    <w:rsid w:val="00E95A97"/>
    <w:rsid w:val="00E95EBC"/>
    <w:rsid w:val="00E965B8"/>
    <w:rsid w:val="00E965EE"/>
    <w:rsid w:val="00E967EA"/>
    <w:rsid w:val="00E9684D"/>
    <w:rsid w:val="00E96E38"/>
    <w:rsid w:val="00E97065"/>
    <w:rsid w:val="00E970D2"/>
    <w:rsid w:val="00E97114"/>
    <w:rsid w:val="00E97A28"/>
    <w:rsid w:val="00EA0500"/>
    <w:rsid w:val="00EA0884"/>
    <w:rsid w:val="00EA0951"/>
    <w:rsid w:val="00EA096D"/>
    <w:rsid w:val="00EA0E9B"/>
    <w:rsid w:val="00EA1502"/>
    <w:rsid w:val="00EA1575"/>
    <w:rsid w:val="00EA15DE"/>
    <w:rsid w:val="00EA1969"/>
    <w:rsid w:val="00EA196F"/>
    <w:rsid w:val="00EA19FF"/>
    <w:rsid w:val="00EA1B09"/>
    <w:rsid w:val="00EA1DD2"/>
    <w:rsid w:val="00EA1F0D"/>
    <w:rsid w:val="00EA2132"/>
    <w:rsid w:val="00EA217D"/>
    <w:rsid w:val="00EA21A0"/>
    <w:rsid w:val="00EA24D1"/>
    <w:rsid w:val="00EA28A3"/>
    <w:rsid w:val="00EA291F"/>
    <w:rsid w:val="00EA2A77"/>
    <w:rsid w:val="00EA2CF1"/>
    <w:rsid w:val="00EA2D50"/>
    <w:rsid w:val="00EA2D60"/>
    <w:rsid w:val="00EA312F"/>
    <w:rsid w:val="00EA31F3"/>
    <w:rsid w:val="00EA37A5"/>
    <w:rsid w:val="00EA393A"/>
    <w:rsid w:val="00EA3DF9"/>
    <w:rsid w:val="00EA3FA8"/>
    <w:rsid w:val="00EA4309"/>
    <w:rsid w:val="00EA45BC"/>
    <w:rsid w:val="00EA5022"/>
    <w:rsid w:val="00EA5445"/>
    <w:rsid w:val="00EA5505"/>
    <w:rsid w:val="00EA564A"/>
    <w:rsid w:val="00EA5749"/>
    <w:rsid w:val="00EA5933"/>
    <w:rsid w:val="00EA5997"/>
    <w:rsid w:val="00EA59A0"/>
    <w:rsid w:val="00EA59B5"/>
    <w:rsid w:val="00EA5BA2"/>
    <w:rsid w:val="00EA5C96"/>
    <w:rsid w:val="00EA5CEE"/>
    <w:rsid w:val="00EA6050"/>
    <w:rsid w:val="00EA6113"/>
    <w:rsid w:val="00EA6311"/>
    <w:rsid w:val="00EA68DA"/>
    <w:rsid w:val="00EA6A09"/>
    <w:rsid w:val="00EA6ACE"/>
    <w:rsid w:val="00EA6BFD"/>
    <w:rsid w:val="00EA6C63"/>
    <w:rsid w:val="00EA7291"/>
    <w:rsid w:val="00EA77F3"/>
    <w:rsid w:val="00EA7CFA"/>
    <w:rsid w:val="00EA7F74"/>
    <w:rsid w:val="00EB0A6D"/>
    <w:rsid w:val="00EB0A85"/>
    <w:rsid w:val="00EB10B3"/>
    <w:rsid w:val="00EB138C"/>
    <w:rsid w:val="00EB1531"/>
    <w:rsid w:val="00EB1533"/>
    <w:rsid w:val="00EB1949"/>
    <w:rsid w:val="00EB21E2"/>
    <w:rsid w:val="00EB2547"/>
    <w:rsid w:val="00EB2841"/>
    <w:rsid w:val="00EB2C0B"/>
    <w:rsid w:val="00EB2D1A"/>
    <w:rsid w:val="00EB3243"/>
    <w:rsid w:val="00EB3267"/>
    <w:rsid w:val="00EB352B"/>
    <w:rsid w:val="00EB4385"/>
    <w:rsid w:val="00EB4442"/>
    <w:rsid w:val="00EB45B4"/>
    <w:rsid w:val="00EB49C4"/>
    <w:rsid w:val="00EB4A6B"/>
    <w:rsid w:val="00EB4AC6"/>
    <w:rsid w:val="00EB4BAD"/>
    <w:rsid w:val="00EB4F9B"/>
    <w:rsid w:val="00EB4FDE"/>
    <w:rsid w:val="00EB5046"/>
    <w:rsid w:val="00EB50DA"/>
    <w:rsid w:val="00EB50F9"/>
    <w:rsid w:val="00EB5381"/>
    <w:rsid w:val="00EB54DB"/>
    <w:rsid w:val="00EB56FF"/>
    <w:rsid w:val="00EB58A2"/>
    <w:rsid w:val="00EB5948"/>
    <w:rsid w:val="00EB5A2D"/>
    <w:rsid w:val="00EB5DAE"/>
    <w:rsid w:val="00EB6482"/>
    <w:rsid w:val="00EB64B8"/>
    <w:rsid w:val="00EB6891"/>
    <w:rsid w:val="00EB6AAA"/>
    <w:rsid w:val="00EB6AFA"/>
    <w:rsid w:val="00EB6C67"/>
    <w:rsid w:val="00EB6C98"/>
    <w:rsid w:val="00EB7026"/>
    <w:rsid w:val="00EB7081"/>
    <w:rsid w:val="00EB7155"/>
    <w:rsid w:val="00EB7AD0"/>
    <w:rsid w:val="00EB7B0E"/>
    <w:rsid w:val="00EB7EC7"/>
    <w:rsid w:val="00EC059A"/>
    <w:rsid w:val="00EC073F"/>
    <w:rsid w:val="00EC0746"/>
    <w:rsid w:val="00EC07AE"/>
    <w:rsid w:val="00EC0C30"/>
    <w:rsid w:val="00EC0F86"/>
    <w:rsid w:val="00EC1149"/>
    <w:rsid w:val="00EC130F"/>
    <w:rsid w:val="00EC1397"/>
    <w:rsid w:val="00EC13EC"/>
    <w:rsid w:val="00EC14E7"/>
    <w:rsid w:val="00EC1558"/>
    <w:rsid w:val="00EC16CB"/>
    <w:rsid w:val="00EC18AD"/>
    <w:rsid w:val="00EC1B60"/>
    <w:rsid w:val="00EC1CB2"/>
    <w:rsid w:val="00EC1E31"/>
    <w:rsid w:val="00EC20C2"/>
    <w:rsid w:val="00EC2103"/>
    <w:rsid w:val="00EC24C8"/>
    <w:rsid w:val="00EC288E"/>
    <w:rsid w:val="00EC28E3"/>
    <w:rsid w:val="00EC2C27"/>
    <w:rsid w:val="00EC2D84"/>
    <w:rsid w:val="00EC313D"/>
    <w:rsid w:val="00EC38CC"/>
    <w:rsid w:val="00EC3A92"/>
    <w:rsid w:val="00EC3AF2"/>
    <w:rsid w:val="00EC3D56"/>
    <w:rsid w:val="00EC3E2A"/>
    <w:rsid w:val="00EC419E"/>
    <w:rsid w:val="00EC433E"/>
    <w:rsid w:val="00EC4368"/>
    <w:rsid w:val="00EC43A1"/>
    <w:rsid w:val="00EC45ED"/>
    <w:rsid w:val="00EC49D8"/>
    <w:rsid w:val="00EC4AB8"/>
    <w:rsid w:val="00EC4CDF"/>
    <w:rsid w:val="00EC53A5"/>
    <w:rsid w:val="00EC53D3"/>
    <w:rsid w:val="00EC5C2B"/>
    <w:rsid w:val="00EC5C65"/>
    <w:rsid w:val="00EC602B"/>
    <w:rsid w:val="00EC641E"/>
    <w:rsid w:val="00EC64EE"/>
    <w:rsid w:val="00EC6547"/>
    <w:rsid w:val="00EC6629"/>
    <w:rsid w:val="00EC6778"/>
    <w:rsid w:val="00EC68C7"/>
    <w:rsid w:val="00EC6A31"/>
    <w:rsid w:val="00EC6D15"/>
    <w:rsid w:val="00EC6D56"/>
    <w:rsid w:val="00EC6F5B"/>
    <w:rsid w:val="00EC73FD"/>
    <w:rsid w:val="00EC7876"/>
    <w:rsid w:val="00EC7930"/>
    <w:rsid w:val="00EC7A3E"/>
    <w:rsid w:val="00ED0306"/>
    <w:rsid w:val="00ED03C7"/>
    <w:rsid w:val="00ED05F1"/>
    <w:rsid w:val="00ED0607"/>
    <w:rsid w:val="00ED0D52"/>
    <w:rsid w:val="00ED0D6F"/>
    <w:rsid w:val="00ED0D7D"/>
    <w:rsid w:val="00ED0F81"/>
    <w:rsid w:val="00ED0FCA"/>
    <w:rsid w:val="00ED1025"/>
    <w:rsid w:val="00ED107C"/>
    <w:rsid w:val="00ED1545"/>
    <w:rsid w:val="00ED16F7"/>
    <w:rsid w:val="00ED1728"/>
    <w:rsid w:val="00ED1A8B"/>
    <w:rsid w:val="00ED1C72"/>
    <w:rsid w:val="00ED1CA1"/>
    <w:rsid w:val="00ED1CDE"/>
    <w:rsid w:val="00ED1DD0"/>
    <w:rsid w:val="00ED1F30"/>
    <w:rsid w:val="00ED2018"/>
    <w:rsid w:val="00ED2023"/>
    <w:rsid w:val="00ED230C"/>
    <w:rsid w:val="00ED2444"/>
    <w:rsid w:val="00ED2496"/>
    <w:rsid w:val="00ED24FB"/>
    <w:rsid w:val="00ED2647"/>
    <w:rsid w:val="00ED2C39"/>
    <w:rsid w:val="00ED2F82"/>
    <w:rsid w:val="00ED2FD6"/>
    <w:rsid w:val="00ED3080"/>
    <w:rsid w:val="00ED34C7"/>
    <w:rsid w:val="00ED352F"/>
    <w:rsid w:val="00ED3728"/>
    <w:rsid w:val="00ED372D"/>
    <w:rsid w:val="00ED3EAC"/>
    <w:rsid w:val="00ED3F36"/>
    <w:rsid w:val="00ED4479"/>
    <w:rsid w:val="00ED48BF"/>
    <w:rsid w:val="00ED4B3A"/>
    <w:rsid w:val="00ED4BEA"/>
    <w:rsid w:val="00ED503C"/>
    <w:rsid w:val="00ED5882"/>
    <w:rsid w:val="00ED5A05"/>
    <w:rsid w:val="00ED5A87"/>
    <w:rsid w:val="00ED5E58"/>
    <w:rsid w:val="00ED5F48"/>
    <w:rsid w:val="00ED6156"/>
    <w:rsid w:val="00ED61DE"/>
    <w:rsid w:val="00ED68E7"/>
    <w:rsid w:val="00ED6A80"/>
    <w:rsid w:val="00ED6A9E"/>
    <w:rsid w:val="00ED6B36"/>
    <w:rsid w:val="00ED6BDE"/>
    <w:rsid w:val="00ED6BF2"/>
    <w:rsid w:val="00ED6DCB"/>
    <w:rsid w:val="00ED6E48"/>
    <w:rsid w:val="00ED70E5"/>
    <w:rsid w:val="00ED710B"/>
    <w:rsid w:val="00ED7A74"/>
    <w:rsid w:val="00ED7C66"/>
    <w:rsid w:val="00ED7EBD"/>
    <w:rsid w:val="00EE00C5"/>
    <w:rsid w:val="00EE0357"/>
    <w:rsid w:val="00EE03E9"/>
    <w:rsid w:val="00EE0CEB"/>
    <w:rsid w:val="00EE0D8F"/>
    <w:rsid w:val="00EE0D9A"/>
    <w:rsid w:val="00EE0E89"/>
    <w:rsid w:val="00EE0FD6"/>
    <w:rsid w:val="00EE11A0"/>
    <w:rsid w:val="00EE121B"/>
    <w:rsid w:val="00EE15EB"/>
    <w:rsid w:val="00EE1761"/>
    <w:rsid w:val="00EE17C7"/>
    <w:rsid w:val="00EE23D4"/>
    <w:rsid w:val="00EE2500"/>
    <w:rsid w:val="00EE25C8"/>
    <w:rsid w:val="00EE298E"/>
    <w:rsid w:val="00EE2C21"/>
    <w:rsid w:val="00EE2F10"/>
    <w:rsid w:val="00EE321B"/>
    <w:rsid w:val="00EE3305"/>
    <w:rsid w:val="00EE382A"/>
    <w:rsid w:val="00EE3866"/>
    <w:rsid w:val="00EE3BFE"/>
    <w:rsid w:val="00EE3D10"/>
    <w:rsid w:val="00EE3F35"/>
    <w:rsid w:val="00EE4279"/>
    <w:rsid w:val="00EE4441"/>
    <w:rsid w:val="00EE4750"/>
    <w:rsid w:val="00EE49A9"/>
    <w:rsid w:val="00EE4A00"/>
    <w:rsid w:val="00EE4F7C"/>
    <w:rsid w:val="00EE4F7F"/>
    <w:rsid w:val="00EE4FC6"/>
    <w:rsid w:val="00EE5099"/>
    <w:rsid w:val="00EE50DB"/>
    <w:rsid w:val="00EE5196"/>
    <w:rsid w:val="00EE5353"/>
    <w:rsid w:val="00EE535C"/>
    <w:rsid w:val="00EE54B7"/>
    <w:rsid w:val="00EE554A"/>
    <w:rsid w:val="00EE5625"/>
    <w:rsid w:val="00EE58C6"/>
    <w:rsid w:val="00EE5ABE"/>
    <w:rsid w:val="00EE5FF8"/>
    <w:rsid w:val="00EE61B2"/>
    <w:rsid w:val="00EE64EA"/>
    <w:rsid w:val="00EE6E17"/>
    <w:rsid w:val="00EE7582"/>
    <w:rsid w:val="00EE7C07"/>
    <w:rsid w:val="00EE7E77"/>
    <w:rsid w:val="00EF02B7"/>
    <w:rsid w:val="00EF02C6"/>
    <w:rsid w:val="00EF0349"/>
    <w:rsid w:val="00EF087C"/>
    <w:rsid w:val="00EF157E"/>
    <w:rsid w:val="00EF194F"/>
    <w:rsid w:val="00EF1F25"/>
    <w:rsid w:val="00EF1F6E"/>
    <w:rsid w:val="00EF22E0"/>
    <w:rsid w:val="00EF248B"/>
    <w:rsid w:val="00EF2512"/>
    <w:rsid w:val="00EF27A4"/>
    <w:rsid w:val="00EF2B44"/>
    <w:rsid w:val="00EF30DF"/>
    <w:rsid w:val="00EF329D"/>
    <w:rsid w:val="00EF334B"/>
    <w:rsid w:val="00EF335B"/>
    <w:rsid w:val="00EF3509"/>
    <w:rsid w:val="00EF3982"/>
    <w:rsid w:val="00EF3ADF"/>
    <w:rsid w:val="00EF4196"/>
    <w:rsid w:val="00EF4205"/>
    <w:rsid w:val="00EF42AF"/>
    <w:rsid w:val="00EF486A"/>
    <w:rsid w:val="00EF4889"/>
    <w:rsid w:val="00EF4C04"/>
    <w:rsid w:val="00EF4C3F"/>
    <w:rsid w:val="00EF4F6D"/>
    <w:rsid w:val="00EF5773"/>
    <w:rsid w:val="00EF5842"/>
    <w:rsid w:val="00EF5927"/>
    <w:rsid w:val="00EF5A35"/>
    <w:rsid w:val="00EF5B03"/>
    <w:rsid w:val="00EF5E36"/>
    <w:rsid w:val="00EF5FBB"/>
    <w:rsid w:val="00EF6024"/>
    <w:rsid w:val="00EF6074"/>
    <w:rsid w:val="00EF67ED"/>
    <w:rsid w:val="00EF6993"/>
    <w:rsid w:val="00EF6AE1"/>
    <w:rsid w:val="00EF6FBE"/>
    <w:rsid w:val="00EF7282"/>
    <w:rsid w:val="00EF74AB"/>
    <w:rsid w:val="00EF75A0"/>
    <w:rsid w:val="00EF75CD"/>
    <w:rsid w:val="00EF7C71"/>
    <w:rsid w:val="00EF7D26"/>
    <w:rsid w:val="00EF7DB0"/>
    <w:rsid w:val="00EF7DE0"/>
    <w:rsid w:val="00EF7FBD"/>
    <w:rsid w:val="00F0005B"/>
    <w:rsid w:val="00F00352"/>
    <w:rsid w:val="00F00499"/>
    <w:rsid w:val="00F0063D"/>
    <w:rsid w:val="00F0097A"/>
    <w:rsid w:val="00F0098D"/>
    <w:rsid w:val="00F00B07"/>
    <w:rsid w:val="00F00E69"/>
    <w:rsid w:val="00F01100"/>
    <w:rsid w:val="00F012E4"/>
    <w:rsid w:val="00F01512"/>
    <w:rsid w:val="00F01A3D"/>
    <w:rsid w:val="00F01E80"/>
    <w:rsid w:val="00F024DD"/>
    <w:rsid w:val="00F028A1"/>
    <w:rsid w:val="00F0297E"/>
    <w:rsid w:val="00F02992"/>
    <w:rsid w:val="00F02A18"/>
    <w:rsid w:val="00F02A1F"/>
    <w:rsid w:val="00F02A39"/>
    <w:rsid w:val="00F02A9F"/>
    <w:rsid w:val="00F02C5C"/>
    <w:rsid w:val="00F03031"/>
    <w:rsid w:val="00F03253"/>
    <w:rsid w:val="00F036D7"/>
    <w:rsid w:val="00F038F0"/>
    <w:rsid w:val="00F03ADD"/>
    <w:rsid w:val="00F03C04"/>
    <w:rsid w:val="00F03F3A"/>
    <w:rsid w:val="00F04082"/>
    <w:rsid w:val="00F040B0"/>
    <w:rsid w:val="00F040F0"/>
    <w:rsid w:val="00F0415A"/>
    <w:rsid w:val="00F04406"/>
    <w:rsid w:val="00F047E5"/>
    <w:rsid w:val="00F048E6"/>
    <w:rsid w:val="00F04CE4"/>
    <w:rsid w:val="00F04DC6"/>
    <w:rsid w:val="00F05158"/>
    <w:rsid w:val="00F0550A"/>
    <w:rsid w:val="00F05548"/>
    <w:rsid w:val="00F05A23"/>
    <w:rsid w:val="00F061A8"/>
    <w:rsid w:val="00F061C7"/>
    <w:rsid w:val="00F06248"/>
    <w:rsid w:val="00F06556"/>
    <w:rsid w:val="00F06885"/>
    <w:rsid w:val="00F0688A"/>
    <w:rsid w:val="00F0691B"/>
    <w:rsid w:val="00F06930"/>
    <w:rsid w:val="00F06976"/>
    <w:rsid w:val="00F06B5F"/>
    <w:rsid w:val="00F06D33"/>
    <w:rsid w:val="00F0760C"/>
    <w:rsid w:val="00F07D32"/>
    <w:rsid w:val="00F07F6B"/>
    <w:rsid w:val="00F100FF"/>
    <w:rsid w:val="00F1021C"/>
    <w:rsid w:val="00F10249"/>
    <w:rsid w:val="00F1035C"/>
    <w:rsid w:val="00F105F1"/>
    <w:rsid w:val="00F10890"/>
    <w:rsid w:val="00F10AD0"/>
    <w:rsid w:val="00F10C42"/>
    <w:rsid w:val="00F10C85"/>
    <w:rsid w:val="00F10C99"/>
    <w:rsid w:val="00F10D1F"/>
    <w:rsid w:val="00F1111B"/>
    <w:rsid w:val="00F1166A"/>
    <w:rsid w:val="00F11CAE"/>
    <w:rsid w:val="00F11FBB"/>
    <w:rsid w:val="00F124D5"/>
    <w:rsid w:val="00F12524"/>
    <w:rsid w:val="00F126EE"/>
    <w:rsid w:val="00F127CE"/>
    <w:rsid w:val="00F12A5E"/>
    <w:rsid w:val="00F12E29"/>
    <w:rsid w:val="00F12E59"/>
    <w:rsid w:val="00F13676"/>
    <w:rsid w:val="00F13977"/>
    <w:rsid w:val="00F13DBB"/>
    <w:rsid w:val="00F13E03"/>
    <w:rsid w:val="00F13EEF"/>
    <w:rsid w:val="00F1437D"/>
    <w:rsid w:val="00F1442D"/>
    <w:rsid w:val="00F14644"/>
    <w:rsid w:val="00F146F9"/>
    <w:rsid w:val="00F14871"/>
    <w:rsid w:val="00F1488F"/>
    <w:rsid w:val="00F1497D"/>
    <w:rsid w:val="00F14D4E"/>
    <w:rsid w:val="00F14DDD"/>
    <w:rsid w:val="00F14F1D"/>
    <w:rsid w:val="00F150ED"/>
    <w:rsid w:val="00F1519A"/>
    <w:rsid w:val="00F15437"/>
    <w:rsid w:val="00F15572"/>
    <w:rsid w:val="00F15B92"/>
    <w:rsid w:val="00F15CAC"/>
    <w:rsid w:val="00F160B5"/>
    <w:rsid w:val="00F1665E"/>
    <w:rsid w:val="00F167CD"/>
    <w:rsid w:val="00F168F4"/>
    <w:rsid w:val="00F169D4"/>
    <w:rsid w:val="00F170DA"/>
    <w:rsid w:val="00F17421"/>
    <w:rsid w:val="00F17720"/>
    <w:rsid w:val="00F17961"/>
    <w:rsid w:val="00F17B26"/>
    <w:rsid w:val="00F200CE"/>
    <w:rsid w:val="00F20286"/>
    <w:rsid w:val="00F208FA"/>
    <w:rsid w:val="00F2114C"/>
    <w:rsid w:val="00F212DB"/>
    <w:rsid w:val="00F214FD"/>
    <w:rsid w:val="00F217DB"/>
    <w:rsid w:val="00F21831"/>
    <w:rsid w:val="00F21A81"/>
    <w:rsid w:val="00F21C0F"/>
    <w:rsid w:val="00F21C1A"/>
    <w:rsid w:val="00F21E02"/>
    <w:rsid w:val="00F21EAC"/>
    <w:rsid w:val="00F21FC9"/>
    <w:rsid w:val="00F2201C"/>
    <w:rsid w:val="00F220CA"/>
    <w:rsid w:val="00F2221F"/>
    <w:rsid w:val="00F22234"/>
    <w:rsid w:val="00F2238A"/>
    <w:rsid w:val="00F2239F"/>
    <w:rsid w:val="00F22400"/>
    <w:rsid w:val="00F22805"/>
    <w:rsid w:val="00F229CA"/>
    <w:rsid w:val="00F22B72"/>
    <w:rsid w:val="00F22ED5"/>
    <w:rsid w:val="00F23289"/>
    <w:rsid w:val="00F236E0"/>
    <w:rsid w:val="00F23821"/>
    <w:rsid w:val="00F23A56"/>
    <w:rsid w:val="00F23ACA"/>
    <w:rsid w:val="00F23B3A"/>
    <w:rsid w:val="00F23F91"/>
    <w:rsid w:val="00F24452"/>
    <w:rsid w:val="00F244DD"/>
    <w:rsid w:val="00F245AF"/>
    <w:rsid w:val="00F24779"/>
    <w:rsid w:val="00F24942"/>
    <w:rsid w:val="00F24EE1"/>
    <w:rsid w:val="00F24EF1"/>
    <w:rsid w:val="00F24F55"/>
    <w:rsid w:val="00F24FFF"/>
    <w:rsid w:val="00F25053"/>
    <w:rsid w:val="00F259D1"/>
    <w:rsid w:val="00F25A1E"/>
    <w:rsid w:val="00F25D75"/>
    <w:rsid w:val="00F263A7"/>
    <w:rsid w:val="00F26B14"/>
    <w:rsid w:val="00F26C01"/>
    <w:rsid w:val="00F26CB9"/>
    <w:rsid w:val="00F26E24"/>
    <w:rsid w:val="00F27012"/>
    <w:rsid w:val="00F27137"/>
    <w:rsid w:val="00F2715E"/>
    <w:rsid w:val="00F27E3D"/>
    <w:rsid w:val="00F302A4"/>
    <w:rsid w:val="00F30442"/>
    <w:rsid w:val="00F30635"/>
    <w:rsid w:val="00F30A33"/>
    <w:rsid w:val="00F30A9B"/>
    <w:rsid w:val="00F30D23"/>
    <w:rsid w:val="00F30DB3"/>
    <w:rsid w:val="00F30E2B"/>
    <w:rsid w:val="00F30F19"/>
    <w:rsid w:val="00F310D1"/>
    <w:rsid w:val="00F31264"/>
    <w:rsid w:val="00F313C6"/>
    <w:rsid w:val="00F314CE"/>
    <w:rsid w:val="00F31E80"/>
    <w:rsid w:val="00F3233B"/>
    <w:rsid w:val="00F32531"/>
    <w:rsid w:val="00F32987"/>
    <w:rsid w:val="00F32D35"/>
    <w:rsid w:val="00F32E78"/>
    <w:rsid w:val="00F32FC2"/>
    <w:rsid w:val="00F331AF"/>
    <w:rsid w:val="00F332CD"/>
    <w:rsid w:val="00F3332B"/>
    <w:rsid w:val="00F3338A"/>
    <w:rsid w:val="00F33C62"/>
    <w:rsid w:val="00F33CAE"/>
    <w:rsid w:val="00F34008"/>
    <w:rsid w:val="00F3447B"/>
    <w:rsid w:val="00F34C8D"/>
    <w:rsid w:val="00F34E17"/>
    <w:rsid w:val="00F34E4A"/>
    <w:rsid w:val="00F34E96"/>
    <w:rsid w:val="00F3510C"/>
    <w:rsid w:val="00F3516B"/>
    <w:rsid w:val="00F351C1"/>
    <w:rsid w:val="00F35498"/>
    <w:rsid w:val="00F3567E"/>
    <w:rsid w:val="00F35A75"/>
    <w:rsid w:val="00F35E34"/>
    <w:rsid w:val="00F36315"/>
    <w:rsid w:val="00F36D2D"/>
    <w:rsid w:val="00F37017"/>
    <w:rsid w:val="00F3702B"/>
    <w:rsid w:val="00F37153"/>
    <w:rsid w:val="00F373E1"/>
    <w:rsid w:val="00F3745E"/>
    <w:rsid w:val="00F375FE"/>
    <w:rsid w:val="00F37C8F"/>
    <w:rsid w:val="00F37FC6"/>
    <w:rsid w:val="00F40053"/>
    <w:rsid w:val="00F40056"/>
    <w:rsid w:val="00F40684"/>
    <w:rsid w:val="00F4099A"/>
    <w:rsid w:val="00F40AC4"/>
    <w:rsid w:val="00F41388"/>
    <w:rsid w:val="00F4143F"/>
    <w:rsid w:val="00F416E9"/>
    <w:rsid w:val="00F4174C"/>
    <w:rsid w:val="00F41995"/>
    <w:rsid w:val="00F41AC7"/>
    <w:rsid w:val="00F41AE0"/>
    <w:rsid w:val="00F41BDA"/>
    <w:rsid w:val="00F41C13"/>
    <w:rsid w:val="00F41C23"/>
    <w:rsid w:val="00F41C54"/>
    <w:rsid w:val="00F41EA9"/>
    <w:rsid w:val="00F42425"/>
    <w:rsid w:val="00F4275B"/>
    <w:rsid w:val="00F42AE3"/>
    <w:rsid w:val="00F42D35"/>
    <w:rsid w:val="00F43018"/>
    <w:rsid w:val="00F430CD"/>
    <w:rsid w:val="00F430FE"/>
    <w:rsid w:val="00F4330B"/>
    <w:rsid w:val="00F43419"/>
    <w:rsid w:val="00F4355C"/>
    <w:rsid w:val="00F43A42"/>
    <w:rsid w:val="00F43B12"/>
    <w:rsid w:val="00F43B8B"/>
    <w:rsid w:val="00F43C29"/>
    <w:rsid w:val="00F43F3E"/>
    <w:rsid w:val="00F44429"/>
    <w:rsid w:val="00F44819"/>
    <w:rsid w:val="00F44821"/>
    <w:rsid w:val="00F4495C"/>
    <w:rsid w:val="00F44B8F"/>
    <w:rsid w:val="00F44BBA"/>
    <w:rsid w:val="00F44C36"/>
    <w:rsid w:val="00F44ECC"/>
    <w:rsid w:val="00F44ED1"/>
    <w:rsid w:val="00F4570A"/>
    <w:rsid w:val="00F457C0"/>
    <w:rsid w:val="00F45991"/>
    <w:rsid w:val="00F45A92"/>
    <w:rsid w:val="00F45C4E"/>
    <w:rsid w:val="00F45D56"/>
    <w:rsid w:val="00F45F00"/>
    <w:rsid w:val="00F46150"/>
    <w:rsid w:val="00F4639D"/>
    <w:rsid w:val="00F465D9"/>
    <w:rsid w:val="00F46AB8"/>
    <w:rsid w:val="00F470D5"/>
    <w:rsid w:val="00F47200"/>
    <w:rsid w:val="00F4720E"/>
    <w:rsid w:val="00F475B2"/>
    <w:rsid w:val="00F4766A"/>
    <w:rsid w:val="00F47A2C"/>
    <w:rsid w:val="00F47C37"/>
    <w:rsid w:val="00F47CCC"/>
    <w:rsid w:val="00F50016"/>
    <w:rsid w:val="00F500E0"/>
    <w:rsid w:val="00F502BF"/>
    <w:rsid w:val="00F50552"/>
    <w:rsid w:val="00F50A93"/>
    <w:rsid w:val="00F50B33"/>
    <w:rsid w:val="00F50FA2"/>
    <w:rsid w:val="00F510D7"/>
    <w:rsid w:val="00F51AA5"/>
    <w:rsid w:val="00F51FD0"/>
    <w:rsid w:val="00F525AA"/>
    <w:rsid w:val="00F52737"/>
    <w:rsid w:val="00F52744"/>
    <w:rsid w:val="00F52C66"/>
    <w:rsid w:val="00F53290"/>
    <w:rsid w:val="00F53558"/>
    <w:rsid w:val="00F53872"/>
    <w:rsid w:val="00F5428D"/>
    <w:rsid w:val="00F542B8"/>
    <w:rsid w:val="00F542FA"/>
    <w:rsid w:val="00F5449A"/>
    <w:rsid w:val="00F54501"/>
    <w:rsid w:val="00F547D6"/>
    <w:rsid w:val="00F55178"/>
    <w:rsid w:val="00F55712"/>
    <w:rsid w:val="00F55A01"/>
    <w:rsid w:val="00F55A85"/>
    <w:rsid w:val="00F55C47"/>
    <w:rsid w:val="00F55CEB"/>
    <w:rsid w:val="00F55D39"/>
    <w:rsid w:val="00F56024"/>
    <w:rsid w:val="00F569E9"/>
    <w:rsid w:val="00F56A67"/>
    <w:rsid w:val="00F570FE"/>
    <w:rsid w:val="00F57168"/>
    <w:rsid w:val="00F572F0"/>
    <w:rsid w:val="00F573D7"/>
    <w:rsid w:val="00F5787D"/>
    <w:rsid w:val="00F57976"/>
    <w:rsid w:val="00F57F82"/>
    <w:rsid w:val="00F6055A"/>
    <w:rsid w:val="00F607AC"/>
    <w:rsid w:val="00F60868"/>
    <w:rsid w:val="00F60970"/>
    <w:rsid w:val="00F60A40"/>
    <w:rsid w:val="00F60B01"/>
    <w:rsid w:val="00F60E4E"/>
    <w:rsid w:val="00F61404"/>
    <w:rsid w:val="00F6157F"/>
    <w:rsid w:val="00F61836"/>
    <w:rsid w:val="00F61876"/>
    <w:rsid w:val="00F61DD8"/>
    <w:rsid w:val="00F62098"/>
    <w:rsid w:val="00F62169"/>
    <w:rsid w:val="00F62360"/>
    <w:rsid w:val="00F62560"/>
    <w:rsid w:val="00F62C53"/>
    <w:rsid w:val="00F6380F"/>
    <w:rsid w:val="00F638D6"/>
    <w:rsid w:val="00F63B7B"/>
    <w:rsid w:val="00F63CA2"/>
    <w:rsid w:val="00F63DC0"/>
    <w:rsid w:val="00F64177"/>
    <w:rsid w:val="00F642F4"/>
    <w:rsid w:val="00F643C4"/>
    <w:rsid w:val="00F64528"/>
    <w:rsid w:val="00F6465F"/>
    <w:rsid w:val="00F64CE3"/>
    <w:rsid w:val="00F653AB"/>
    <w:rsid w:val="00F65468"/>
    <w:rsid w:val="00F65509"/>
    <w:rsid w:val="00F65684"/>
    <w:rsid w:val="00F65899"/>
    <w:rsid w:val="00F65DD1"/>
    <w:rsid w:val="00F65DFC"/>
    <w:rsid w:val="00F661B6"/>
    <w:rsid w:val="00F666F4"/>
    <w:rsid w:val="00F66792"/>
    <w:rsid w:val="00F67194"/>
    <w:rsid w:val="00F6734A"/>
    <w:rsid w:val="00F6757D"/>
    <w:rsid w:val="00F675B6"/>
    <w:rsid w:val="00F67903"/>
    <w:rsid w:val="00F67990"/>
    <w:rsid w:val="00F67EC6"/>
    <w:rsid w:val="00F70029"/>
    <w:rsid w:val="00F70096"/>
    <w:rsid w:val="00F7047A"/>
    <w:rsid w:val="00F70CC4"/>
    <w:rsid w:val="00F70E60"/>
    <w:rsid w:val="00F71064"/>
    <w:rsid w:val="00F7123F"/>
    <w:rsid w:val="00F71520"/>
    <w:rsid w:val="00F7156A"/>
    <w:rsid w:val="00F7165B"/>
    <w:rsid w:val="00F71683"/>
    <w:rsid w:val="00F71758"/>
    <w:rsid w:val="00F71EFA"/>
    <w:rsid w:val="00F722E8"/>
    <w:rsid w:val="00F72639"/>
    <w:rsid w:val="00F727B0"/>
    <w:rsid w:val="00F72A11"/>
    <w:rsid w:val="00F72D26"/>
    <w:rsid w:val="00F72EB7"/>
    <w:rsid w:val="00F733B5"/>
    <w:rsid w:val="00F734F9"/>
    <w:rsid w:val="00F7356E"/>
    <w:rsid w:val="00F73A82"/>
    <w:rsid w:val="00F73AB7"/>
    <w:rsid w:val="00F73C7A"/>
    <w:rsid w:val="00F73D1D"/>
    <w:rsid w:val="00F73F0F"/>
    <w:rsid w:val="00F741B7"/>
    <w:rsid w:val="00F74448"/>
    <w:rsid w:val="00F746D3"/>
    <w:rsid w:val="00F7470B"/>
    <w:rsid w:val="00F74785"/>
    <w:rsid w:val="00F747E8"/>
    <w:rsid w:val="00F74AF4"/>
    <w:rsid w:val="00F74D6F"/>
    <w:rsid w:val="00F74D92"/>
    <w:rsid w:val="00F74F31"/>
    <w:rsid w:val="00F7548A"/>
    <w:rsid w:val="00F754CF"/>
    <w:rsid w:val="00F75BFD"/>
    <w:rsid w:val="00F76CA0"/>
    <w:rsid w:val="00F76F40"/>
    <w:rsid w:val="00F76FA9"/>
    <w:rsid w:val="00F7740F"/>
    <w:rsid w:val="00F77B6A"/>
    <w:rsid w:val="00F77E1E"/>
    <w:rsid w:val="00F77F16"/>
    <w:rsid w:val="00F80464"/>
    <w:rsid w:val="00F8049D"/>
    <w:rsid w:val="00F8058A"/>
    <w:rsid w:val="00F806D2"/>
    <w:rsid w:val="00F8105F"/>
    <w:rsid w:val="00F8113C"/>
    <w:rsid w:val="00F813B1"/>
    <w:rsid w:val="00F816BB"/>
    <w:rsid w:val="00F816DE"/>
    <w:rsid w:val="00F81B09"/>
    <w:rsid w:val="00F81C1E"/>
    <w:rsid w:val="00F81D07"/>
    <w:rsid w:val="00F81DF5"/>
    <w:rsid w:val="00F820DD"/>
    <w:rsid w:val="00F82197"/>
    <w:rsid w:val="00F82267"/>
    <w:rsid w:val="00F827AD"/>
    <w:rsid w:val="00F82CBD"/>
    <w:rsid w:val="00F83359"/>
    <w:rsid w:val="00F833A2"/>
    <w:rsid w:val="00F8389C"/>
    <w:rsid w:val="00F83DBD"/>
    <w:rsid w:val="00F83E68"/>
    <w:rsid w:val="00F84299"/>
    <w:rsid w:val="00F844AB"/>
    <w:rsid w:val="00F84803"/>
    <w:rsid w:val="00F848CD"/>
    <w:rsid w:val="00F849E7"/>
    <w:rsid w:val="00F84C1B"/>
    <w:rsid w:val="00F84E27"/>
    <w:rsid w:val="00F84EED"/>
    <w:rsid w:val="00F8500E"/>
    <w:rsid w:val="00F85C3E"/>
    <w:rsid w:val="00F863D6"/>
    <w:rsid w:val="00F86520"/>
    <w:rsid w:val="00F865E8"/>
    <w:rsid w:val="00F86B0F"/>
    <w:rsid w:val="00F86C7E"/>
    <w:rsid w:val="00F86CDF"/>
    <w:rsid w:val="00F86EA2"/>
    <w:rsid w:val="00F87051"/>
    <w:rsid w:val="00F87146"/>
    <w:rsid w:val="00F872B4"/>
    <w:rsid w:val="00F87972"/>
    <w:rsid w:val="00F87D2D"/>
    <w:rsid w:val="00F90183"/>
    <w:rsid w:val="00F90316"/>
    <w:rsid w:val="00F90325"/>
    <w:rsid w:val="00F90379"/>
    <w:rsid w:val="00F9072A"/>
    <w:rsid w:val="00F9074A"/>
    <w:rsid w:val="00F91122"/>
    <w:rsid w:val="00F9150F"/>
    <w:rsid w:val="00F91528"/>
    <w:rsid w:val="00F91643"/>
    <w:rsid w:val="00F91B8C"/>
    <w:rsid w:val="00F91C4D"/>
    <w:rsid w:val="00F91CC3"/>
    <w:rsid w:val="00F922DB"/>
    <w:rsid w:val="00F9236A"/>
    <w:rsid w:val="00F92592"/>
    <w:rsid w:val="00F92752"/>
    <w:rsid w:val="00F928A8"/>
    <w:rsid w:val="00F92CAE"/>
    <w:rsid w:val="00F92F90"/>
    <w:rsid w:val="00F93B2B"/>
    <w:rsid w:val="00F93ED2"/>
    <w:rsid w:val="00F93FE3"/>
    <w:rsid w:val="00F9481D"/>
    <w:rsid w:val="00F94E2D"/>
    <w:rsid w:val="00F9527F"/>
    <w:rsid w:val="00F95642"/>
    <w:rsid w:val="00F95AF0"/>
    <w:rsid w:val="00F95EF9"/>
    <w:rsid w:val="00F96263"/>
    <w:rsid w:val="00F963FB"/>
    <w:rsid w:val="00F96C63"/>
    <w:rsid w:val="00F96C9A"/>
    <w:rsid w:val="00F96D37"/>
    <w:rsid w:val="00F96D76"/>
    <w:rsid w:val="00F96F7D"/>
    <w:rsid w:val="00F970FF"/>
    <w:rsid w:val="00F97657"/>
    <w:rsid w:val="00F978FB"/>
    <w:rsid w:val="00F97C22"/>
    <w:rsid w:val="00F97E06"/>
    <w:rsid w:val="00FA0000"/>
    <w:rsid w:val="00FA04AB"/>
    <w:rsid w:val="00FA0AFA"/>
    <w:rsid w:val="00FA0CB0"/>
    <w:rsid w:val="00FA11A3"/>
    <w:rsid w:val="00FA15BC"/>
    <w:rsid w:val="00FA1729"/>
    <w:rsid w:val="00FA1779"/>
    <w:rsid w:val="00FA19FB"/>
    <w:rsid w:val="00FA1C76"/>
    <w:rsid w:val="00FA1D02"/>
    <w:rsid w:val="00FA1E35"/>
    <w:rsid w:val="00FA1EC7"/>
    <w:rsid w:val="00FA1FB0"/>
    <w:rsid w:val="00FA205D"/>
    <w:rsid w:val="00FA284A"/>
    <w:rsid w:val="00FA2BD9"/>
    <w:rsid w:val="00FA2C06"/>
    <w:rsid w:val="00FA2D8A"/>
    <w:rsid w:val="00FA2FBE"/>
    <w:rsid w:val="00FA3071"/>
    <w:rsid w:val="00FA3487"/>
    <w:rsid w:val="00FA34AE"/>
    <w:rsid w:val="00FA385B"/>
    <w:rsid w:val="00FA3CB2"/>
    <w:rsid w:val="00FA3D21"/>
    <w:rsid w:val="00FA3E15"/>
    <w:rsid w:val="00FA3FA0"/>
    <w:rsid w:val="00FA48E2"/>
    <w:rsid w:val="00FA4992"/>
    <w:rsid w:val="00FA4B1E"/>
    <w:rsid w:val="00FA4EF7"/>
    <w:rsid w:val="00FA53E5"/>
    <w:rsid w:val="00FA5495"/>
    <w:rsid w:val="00FA55F9"/>
    <w:rsid w:val="00FA5600"/>
    <w:rsid w:val="00FA56D2"/>
    <w:rsid w:val="00FA5758"/>
    <w:rsid w:val="00FA5C3E"/>
    <w:rsid w:val="00FA5EE8"/>
    <w:rsid w:val="00FA5F07"/>
    <w:rsid w:val="00FA6433"/>
    <w:rsid w:val="00FA64B6"/>
    <w:rsid w:val="00FA6599"/>
    <w:rsid w:val="00FA691C"/>
    <w:rsid w:val="00FA6A87"/>
    <w:rsid w:val="00FA6C2F"/>
    <w:rsid w:val="00FA6CCD"/>
    <w:rsid w:val="00FA75A9"/>
    <w:rsid w:val="00FA7669"/>
    <w:rsid w:val="00FA782F"/>
    <w:rsid w:val="00FA78FE"/>
    <w:rsid w:val="00FB0058"/>
    <w:rsid w:val="00FB01F0"/>
    <w:rsid w:val="00FB0440"/>
    <w:rsid w:val="00FB04FA"/>
    <w:rsid w:val="00FB0A5F"/>
    <w:rsid w:val="00FB0BA1"/>
    <w:rsid w:val="00FB0BB0"/>
    <w:rsid w:val="00FB0DBC"/>
    <w:rsid w:val="00FB1B91"/>
    <w:rsid w:val="00FB1FB1"/>
    <w:rsid w:val="00FB206C"/>
    <w:rsid w:val="00FB2183"/>
    <w:rsid w:val="00FB218D"/>
    <w:rsid w:val="00FB26A4"/>
    <w:rsid w:val="00FB2A0B"/>
    <w:rsid w:val="00FB2A2E"/>
    <w:rsid w:val="00FB2A96"/>
    <w:rsid w:val="00FB2C8B"/>
    <w:rsid w:val="00FB2EDD"/>
    <w:rsid w:val="00FB3378"/>
    <w:rsid w:val="00FB33C4"/>
    <w:rsid w:val="00FB35AE"/>
    <w:rsid w:val="00FB367B"/>
    <w:rsid w:val="00FB36D8"/>
    <w:rsid w:val="00FB3822"/>
    <w:rsid w:val="00FB3C04"/>
    <w:rsid w:val="00FB3F29"/>
    <w:rsid w:val="00FB41EA"/>
    <w:rsid w:val="00FB4273"/>
    <w:rsid w:val="00FB4277"/>
    <w:rsid w:val="00FB4320"/>
    <w:rsid w:val="00FB44E3"/>
    <w:rsid w:val="00FB4769"/>
    <w:rsid w:val="00FB4A77"/>
    <w:rsid w:val="00FB4B69"/>
    <w:rsid w:val="00FB4C72"/>
    <w:rsid w:val="00FB4E45"/>
    <w:rsid w:val="00FB4FC5"/>
    <w:rsid w:val="00FB52D2"/>
    <w:rsid w:val="00FB5626"/>
    <w:rsid w:val="00FB5818"/>
    <w:rsid w:val="00FB5951"/>
    <w:rsid w:val="00FB597D"/>
    <w:rsid w:val="00FB5982"/>
    <w:rsid w:val="00FB5B8A"/>
    <w:rsid w:val="00FB5F1B"/>
    <w:rsid w:val="00FB600A"/>
    <w:rsid w:val="00FB6372"/>
    <w:rsid w:val="00FB64B4"/>
    <w:rsid w:val="00FB64EA"/>
    <w:rsid w:val="00FB6ACF"/>
    <w:rsid w:val="00FB6ADE"/>
    <w:rsid w:val="00FB6B5B"/>
    <w:rsid w:val="00FB6B66"/>
    <w:rsid w:val="00FB6FFC"/>
    <w:rsid w:val="00FB7050"/>
    <w:rsid w:val="00FB7565"/>
    <w:rsid w:val="00FB791D"/>
    <w:rsid w:val="00FB7B58"/>
    <w:rsid w:val="00FB7BAD"/>
    <w:rsid w:val="00FB7D45"/>
    <w:rsid w:val="00FC00E2"/>
    <w:rsid w:val="00FC0167"/>
    <w:rsid w:val="00FC0309"/>
    <w:rsid w:val="00FC03AC"/>
    <w:rsid w:val="00FC0678"/>
    <w:rsid w:val="00FC0EBF"/>
    <w:rsid w:val="00FC15B0"/>
    <w:rsid w:val="00FC18B6"/>
    <w:rsid w:val="00FC1AB4"/>
    <w:rsid w:val="00FC1CF9"/>
    <w:rsid w:val="00FC29C6"/>
    <w:rsid w:val="00FC2B70"/>
    <w:rsid w:val="00FC308E"/>
    <w:rsid w:val="00FC3532"/>
    <w:rsid w:val="00FC371A"/>
    <w:rsid w:val="00FC39A7"/>
    <w:rsid w:val="00FC3C97"/>
    <w:rsid w:val="00FC3E38"/>
    <w:rsid w:val="00FC4413"/>
    <w:rsid w:val="00FC4479"/>
    <w:rsid w:val="00FC4C75"/>
    <w:rsid w:val="00FC5724"/>
    <w:rsid w:val="00FC5779"/>
    <w:rsid w:val="00FC5913"/>
    <w:rsid w:val="00FC592D"/>
    <w:rsid w:val="00FC5A1B"/>
    <w:rsid w:val="00FC640B"/>
    <w:rsid w:val="00FC65D1"/>
    <w:rsid w:val="00FC664C"/>
    <w:rsid w:val="00FC69EA"/>
    <w:rsid w:val="00FC6C27"/>
    <w:rsid w:val="00FC6D73"/>
    <w:rsid w:val="00FC706B"/>
    <w:rsid w:val="00FC71A5"/>
    <w:rsid w:val="00FC7475"/>
    <w:rsid w:val="00FC7654"/>
    <w:rsid w:val="00FC7B4E"/>
    <w:rsid w:val="00FC7CED"/>
    <w:rsid w:val="00FC7E3D"/>
    <w:rsid w:val="00FC7F12"/>
    <w:rsid w:val="00FD060B"/>
    <w:rsid w:val="00FD094A"/>
    <w:rsid w:val="00FD0962"/>
    <w:rsid w:val="00FD0D49"/>
    <w:rsid w:val="00FD0D9A"/>
    <w:rsid w:val="00FD0E6F"/>
    <w:rsid w:val="00FD1138"/>
    <w:rsid w:val="00FD1379"/>
    <w:rsid w:val="00FD137D"/>
    <w:rsid w:val="00FD172E"/>
    <w:rsid w:val="00FD1E03"/>
    <w:rsid w:val="00FD1E6C"/>
    <w:rsid w:val="00FD208A"/>
    <w:rsid w:val="00FD21AB"/>
    <w:rsid w:val="00FD2213"/>
    <w:rsid w:val="00FD2439"/>
    <w:rsid w:val="00FD256D"/>
    <w:rsid w:val="00FD2890"/>
    <w:rsid w:val="00FD2C92"/>
    <w:rsid w:val="00FD2D53"/>
    <w:rsid w:val="00FD2ED0"/>
    <w:rsid w:val="00FD2FBF"/>
    <w:rsid w:val="00FD31ED"/>
    <w:rsid w:val="00FD3637"/>
    <w:rsid w:val="00FD395D"/>
    <w:rsid w:val="00FD39F8"/>
    <w:rsid w:val="00FD4098"/>
    <w:rsid w:val="00FD4157"/>
    <w:rsid w:val="00FD4A0E"/>
    <w:rsid w:val="00FD4A8F"/>
    <w:rsid w:val="00FD4B31"/>
    <w:rsid w:val="00FD4ECF"/>
    <w:rsid w:val="00FD5186"/>
    <w:rsid w:val="00FD55B6"/>
    <w:rsid w:val="00FD58CF"/>
    <w:rsid w:val="00FD5B84"/>
    <w:rsid w:val="00FD5D15"/>
    <w:rsid w:val="00FD607C"/>
    <w:rsid w:val="00FD63BF"/>
    <w:rsid w:val="00FD6586"/>
    <w:rsid w:val="00FD66DA"/>
    <w:rsid w:val="00FD6756"/>
    <w:rsid w:val="00FD678D"/>
    <w:rsid w:val="00FD67B5"/>
    <w:rsid w:val="00FD7122"/>
    <w:rsid w:val="00FD71E5"/>
    <w:rsid w:val="00FD72CD"/>
    <w:rsid w:val="00FD7434"/>
    <w:rsid w:val="00FD74DD"/>
    <w:rsid w:val="00FD77E1"/>
    <w:rsid w:val="00FD7986"/>
    <w:rsid w:val="00FE071F"/>
    <w:rsid w:val="00FE0759"/>
    <w:rsid w:val="00FE092D"/>
    <w:rsid w:val="00FE0CB7"/>
    <w:rsid w:val="00FE0EA3"/>
    <w:rsid w:val="00FE14CA"/>
    <w:rsid w:val="00FE167A"/>
    <w:rsid w:val="00FE18E8"/>
    <w:rsid w:val="00FE1A24"/>
    <w:rsid w:val="00FE1C23"/>
    <w:rsid w:val="00FE1D26"/>
    <w:rsid w:val="00FE2A7F"/>
    <w:rsid w:val="00FE2B28"/>
    <w:rsid w:val="00FE2D65"/>
    <w:rsid w:val="00FE2DB0"/>
    <w:rsid w:val="00FE2DCF"/>
    <w:rsid w:val="00FE30F8"/>
    <w:rsid w:val="00FE3252"/>
    <w:rsid w:val="00FE33C6"/>
    <w:rsid w:val="00FE361A"/>
    <w:rsid w:val="00FE367B"/>
    <w:rsid w:val="00FE3764"/>
    <w:rsid w:val="00FE39F0"/>
    <w:rsid w:val="00FE3A67"/>
    <w:rsid w:val="00FE3DB1"/>
    <w:rsid w:val="00FE3F56"/>
    <w:rsid w:val="00FE3FC3"/>
    <w:rsid w:val="00FE40A3"/>
    <w:rsid w:val="00FE40C1"/>
    <w:rsid w:val="00FE41FB"/>
    <w:rsid w:val="00FE42B9"/>
    <w:rsid w:val="00FE42D3"/>
    <w:rsid w:val="00FE4C51"/>
    <w:rsid w:val="00FE50A0"/>
    <w:rsid w:val="00FE5117"/>
    <w:rsid w:val="00FE52FA"/>
    <w:rsid w:val="00FE55E6"/>
    <w:rsid w:val="00FE5651"/>
    <w:rsid w:val="00FE5A68"/>
    <w:rsid w:val="00FE5EC1"/>
    <w:rsid w:val="00FE5FC8"/>
    <w:rsid w:val="00FE6A48"/>
    <w:rsid w:val="00FE6A74"/>
    <w:rsid w:val="00FE6BC1"/>
    <w:rsid w:val="00FE6F65"/>
    <w:rsid w:val="00FE72FE"/>
    <w:rsid w:val="00FE73BC"/>
    <w:rsid w:val="00FE74B7"/>
    <w:rsid w:val="00FE7C0D"/>
    <w:rsid w:val="00FF0060"/>
    <w:rsid w:val="00FF0142"/>
    <w:rsid w:val="00FF02DC"/>
    <w:rsid w:val="00FF03A6"/>
    <w:rsid w:val="00FF05B5"/>
    <w:rsid w:val="00FF09D9"/>
    <w:rsid w:val="00FF0B9A"/>
    <w:rsid w:val="00FF0BD8"/>
    <w:rsid w:val="00FF0CFE"/>
    <w:rsid w:val="00FF1003"/>
    <w:rsid w:val="00FF114B"/>
    <w:rsid w:val="00FF1579"/>
    <w:rsid w:val="00FF1594"/>
    <w:rsid w:val="00FF15E5"/>
    <w:rsid w:val="00FF1CCD"/>
    <w:rsid w:val="00FF1D2A"/>
    <w:rsid w:val="00FF220B"/>
    <w:rsid w:val="00FF25C3"/>
    <w:rsid w:val="00FF29F0"/>
    <w:rsid w:val="00FF32F1"/>
    <w:rsid w:val="00FF3374"/>
    <w:rsid w:val="00FF3467"/>
    <w:rsid w:val="00FF351A"/>
    <w:rsid w:val="00FF36AB"/>
    <w:rsid w:val="00FF4072"/>
    <w:rsid w:val="00FF4111"/>
    <w:rsid w:val="00FF4155"/>
    <w:rsid w:val="00FF4B4E"/>
    <w:rsid w:val="00FF4B8D"/>
    <w:rsid w:val="00FF4C53"/>
    <w:rsid w:val="00FF4E7B"/>
    <w:rsid w:val="00FF4FFF"/>
    <w:rsid w:val="00FF6075"/>
    <w:rsid w:val="00FF61EC"/>
    <w:rsid w:val="00FF62C5"/>
    <w:rsid w:val="00FF64EB"/>
    <w:rsid w:val="00FF65BE"/>
    <w:rsid w:val="00FF688D"/>
    <w:rsid w:val="00FF6B91"/>
    <w:rsid w:val="00FF70BF"/>
    <w:rsid w:val="00FF7379"/>
    <w:rsid w:val="00FF7531"/>
    <w:rsid w:val="00FF7827"/>
    <w:rsid w:val="00FF7972"/>
    <w:rsid w:val="00FF7C57"/>
    <w:rsid w:val="00FF7D1A"/>
    <w:rsid w:val="00FF7F7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67"/>
    <o:shapelayout v:ext="edit">
      <o:idmap v:ext="edit" data="1"/>
    </o:shapelayout>
  </w:shapeDefaults>
  <w:decimalSymbol w:val=","/>
  <w:listSeparator w:val=";"/>
  <w14:docId w14:val="436650F9"/>
  <w15:docId w15:val="{E53F6726-5BC8-48B8-B199-EB5515D53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next w:val="TreAkapitu"/>
    <w:qFormat/>
    <w:rsid w:val="00EA6C63"/>
    <w:rPr>
      <w:rFonts w:ascii="Times New Roman" w:hAnsi="Times New Roman"/>
      <w:sz w:val="24"/>
    </w:rPr>
  </w:style>
  <w:style w:type="paragraph" w:styleId="Nagwek1">
    <w:name w:val="heading 1"/>
    <w:basedOn w:val="Akapitzlist"/>
    <w:next w:val="TreAkapitu"/>
    <w:link w:val="Nagwek1Znak"/>
    <w:uiPriority w:val="99"/>
    <w:qFormat/>
    <w:rsid w:val="00D340D5"/>
    <w:pPr>
      <w:numPr>
        <w:numId w:val="1"/>
      </w:numPr>
      <w:spacing w:after="240"/>
      <w:contextualSpacing w:val="0"/>
      <w:outlineLvl w:val="0"/>
    </w:pPr>
    <w:rPr>
      <w:b/>
      <w:caps/>
      <w:sz w:val="28"/>
      <w:lang w:eastAsia="pl-PL"/>
    </w:rPr>
  </w:style>
  <w:style w:type="paragraph" w:styleId="Nagwek2">
    <w:name w:val="heading 2"/>
    <w:basedOn w:val="Nagwek1"/>
    <w:next w:val="TreAkapitu"/>
    <w:link w:val="Nagwek2Znak"/>
    <w:uiPriority w:val="9"/>
    <w:unhideWhenUsed/>
    <w:qFormat/>
    <w:rsid w:val="00D340D5"/>
    <w:pPr>
      <w:numPr>
        <w:ilvl w:val="1"/>
      </w:numPr>
      <w:spacing w:before="240"/>
      <w:ind w:left="993" w:hanging="993"/>
      <w:outlineLvl w:val="1"/>
    </w:pPr>
    <w:rPr>
      <w:caps w:val="0"/>
    </w:rPr>
  </w:style>
  <w:style w:type="paragraph" w:styleId="Nagwek3">
    <w:name w:val="heading 3"/>
    <w:basedOn w:val="Nagwek2"/>
    <w:next w:val="TreAkapitu"/>
    <w:link w:val="Nagwek3Znak"/>
    <w:uiPriority w:val="9"/>
    <w:unhideWhenUsed/>
    <w:qFormat/>
    <w:rsid w:val="0054038A"/>
    <w:pPr>
      <w:numPr>
        <w:ilvl w:val="2"/>
      </w:numPr>
      <w:ind w:left="993" w:hanging="993"/>
      <w:outlineLvl w:val="2"/>
    </w:pPr>
  </w:style>
  <w:style w:type="paragraph" w:styleId="Nagwek4">
    <w:name w:val="heading 4"/>
    <w:basedOn w:val="Normalny"/>
    <w:next w:val="Normalny"/>
    <w:link w:val="Nagwek4Znak"/>
    <w:qFormat/>
    <w:rsid w:val="00995DD8"/>
    <w:pPr>
      <w:keepNext/>
      <w:spacing w:before="40" w:after="0" w:line="240" w:lineRule="auto"/>
      <w:jc w:val="center"/>
      <w:outlineLvl w:val="3"/>
    </w:pPr>
    <w:rPr>
      <w:rFonts w:eastAsia="Times New Roman" w:cs="Times New Roman"/>
      <w:b/>
      <w:sz w:val="20"/>
      <w:szCs w:val="20"/>
      <w:lang w:eastAsia="pl-PL"/>
    </w:rPr>
  </w:style>
  <w:style w:type="paragraph" w:styleId="Nagwek5">
    <w:name w:val="heading 5"/>
    <w:basedOn w:val="Normalny"/>
    <w:next w:val="Normalny"/>
    <w:link w:val="Nagwek5Znak"/>
    <w:uiPriority w:val="9"/>
    <w:unhideWhenUsed/>
    <w:qFormat/>
    <w:rsid w:val="008A4497"/>
    <w:pPr>
      <w:keepNext/>
      <w:keepLines/>
      <w:spacing w:before="200" w:after="0"/>
      <w:outlineLvl w:val="4"/>
    </w:pPr>
    <w:rPr>
      <w:rFonts w:asciiTheme="majorHAnsi" w:eastAsiaTheme="majorEastAsia" w:hAnsiTheme="majorHAnsi" w:cstheme="majorBidi"/>
      <w:color w:val="243F60" w:themeColor="accent1" w:themeShade="7F"/>
    </w:rPr>
  </w:style>
  <w:style w:type="paragraph" w:styleId="Nagwek7">
    <w:name w:val="heading 7"/>
    <w:basedOn w:val="Normalny"/>
    <w:next w:val="Normalny"/>
    <w:link w:val="Nagwek7Znak"/>
    <w:uiPriority w:val="9"/>
    <w:semiHidden/>
    <w:unhideWhenUsed/>
    <w:qFormat/>
    <w:rsid w:val="0018300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TreAkapitu">
    <w:name w:val="Treść Akapitu"/>
    <w:basedOn w:val="Normalny"/>
    <w:link w:val="TreAkapituZnak"/>
    <w:qFormat/>
    <w:rsid w:val="00DB2C58"/>
    <w:pPr>
      <w:spacing w:after="0" w:line="360" w:lineRule="auto"/>
      <w:ind w:firstLine="709"/>
      <w:jc w:val="both"/>
    </w:pPr>
    <w:rPr>
      <w:rFonts w:eastAsia="Calibri" w:cs="Times New Roman"/>
      <w:szCs w:val="20"/>
      <w:lang w:eastAsia="pl-PL"/>
    </w:rPr>
  </w:style>
  <w:style w:type="character" w:customStyle="1" w:styleId="TreAkapituZnak">
    <w:name w:val="Treść Akapitu Znak"/>
    <w:link w:val="TreAkapitu"/>
    <w:rsid w:val="00DB2C58"/>
    <w:rPr>
      <w:rFonts w:ascii="Times New Roman" w:eastAsia="Calibri" w:hAnsi="Times New Roman" w:cs="Times New Roman"/>
      <w:sz w:val="24"/>
      <w:szCs w:val="20"/>
      <w:lang w:eastAsia="pl-PL"/>
    </w:rPr>
  </w:style>
  <w:style w:type="paragraph" w:styleId="Akapitzlist">
    <w:name w:val="List Paragraph"/>
    <w:basedOn w:val="Normalny"/>
    <w:uiPriority w:val="34"/>
    <w:qFormat/>
    <w:rsid w:val="00560ACD"/>
    <w:pPr>
      <w:spacing w:after="0" w:line="240" w:lineRule="auto"/>
      <w:contextualSpacing/>
      <w:jc w:val="both"/>
    </w:pPr>
    <w:rPr>
      <w:rFonts w:eastAsia="Calibri" w:cs="Times New Roman"/>
      <w:sz w:val="20"/>
    </w:rPr>
  </w:style>
  <w:style w:type="character" w:customStyle="1" w:styleId="Nagwek1Znak">
    <w:name w:val="Nagłówek 1 Znak"/>
    <w:basedOn w:val="Domylnaczcionkaakapitu"/>
    <w:link w:val="Nagwek1"/>
    <w:uiPriority w:val="99"/>
    <w:rsid w:val="00D340D5"/>
    <w:rPr>
      <w:rFonts w:ascii="Times New Roman" w:eastAsia="Calibri" w:hAnsi="Times New Roman" w:cs="Times New Roman"/>
      <w:b/>
      <w:caps/>
      <w:sz w:val="28"/>
      <w:lang w:eastAsia="pl-PL"/>
    </w:rPr>
  </w:style>
  <w:style w:type="character" w:customStyle="1" w:styleId="Nagwek2Znak">
    <w:name w:val="Nagłówek 2 Znak"/>
    <w:basedOn w:val="Domylnaczcionkaakapitu"/>
    <w:link w:val="Nagwek2"/>
    <w:uiPriority w:val="9"/>
    <w:rsid w:val="00D340D5"/>
    <w:rPr>
      <w:rFonts w:ascii="Times New Roman" w:eastAsia="Calibri" w:hAnsi="Times New Roman" w:cs="Times New Roman"/>
      <w:b/>
      <w:sz w:val="28"/>
      <w:lang w:eastAsia="pl-PL"/>
    </w:rPr>
  </w:style>
  <w:style w:type="character" w:customStyle="1" w:styleId="Nagwek3Znak">
    <w:name w:val="Nagłówek 3 Znak"/>
    <w:basedOn w:val="Domylnaczcionkaakapitu"/>
    <w:link w:val="Nagwek3"/>
    <w:uiPriority w:val="9"/>
    <w:rsid w:val="0054038A"/>
    <w:rPr>
      <w:rFonts w:ascii="Times New Roman" w:eastAsia="Calibri" w:hAnsi="Times New Roman" w:cs="Times New Roman"/>
      <w:b/>
      <w:sz w:val="28"/>
      <w:lang w:eastAsia="pl-PL"/>
    </w:rPr>
  </w:style>
  <w:style w:type="character" w:customStyle="1" w:styleId="Nagwek4Znak">
    <w:name w:val="Nagłówek 4 Znak"/>
    <w:basedOn w:val="Domylnaczcionkaakapitu"/>
    <w:link w:val="Nagwek4"/>
    <w:rsid w:val="00995DD8"/>
    <w:rPr>
      <w:rFonts w:ascii="Times New Roman" w:eastAsia="Times New Roman" w:hAnsi="Times New Roman" w:cs="Times New Roman"/>
      <w:b/>
      <w:sz w:val="20"/>
      <w:szCs w:val="20"/>
      <w:lang w:eastAsia="pl-PL"/>
    </w:rPr>
  </w:style>
  <w:style w:type="character" w:customStyle="1" w:styleId="Nagwek5Znak">
    <w:name w:val="Nagłówek 5 Znak"/>
    <w:basedOn w:val="Domylnaczcionkaakapitu"/>
    <w:link w:val="Nagwek5"/>
    <w:uiPriority w:val="9"/>
    <w:rsid w:val="008A4497"/>
    <w:rPr>
      <w:rFonts w:asciiTheme="majorHAnsi" w:eastAsiaTheme="majorEastAsia" w:hAnsiTheme="majorHAnsi" w:cstheme="majorBidi"/>
      <w:color w:val="243F60" w:themeColor="accent1" w:themeShade="7F"/>
      <w:sz w:val="24"/>
    </w:rPr>
  </w:style>
  <w:style w:type="character" w:customStyle="1" w:styleId="Nagwek7Znak">
    <w:name w:val="Nagłówek 7 Znak"/>
    <w:basedOn w:val="Domylnaczcionkaakapitu"/>
    <w:link w:val="Nagwek7"/>
    <w:rsid w:val="0018300E"/>
    <w:rPr>
      <w:rFonts w:asciiTheme="majorHAnsi" w:eastAsiaTheme="majorEastAsia" w:hAnsiTheme="majorHAnsi" w:cstheme="majorBidi"/>
      <w:i/>
      <w:iCs/>
      <w:color w:val="404040" w:themeColor="text1" w:themeTint="BF"/>
      <w:sz w:val="24"/>
    </w:rPr>
  </w:style>
  <w:style w:type="paragraph" w:styleId="Tekstprzypisudolnego">
    <w:name w:val="footnote text"/>
    <w:basedOn w:val="Przypisy"/>
    <w:link w:val="TekstprzypisudolnegoZnak"/>
    <w:unhideWhenUsed/>
    <w:rsid w:val="00560ACD"/>
  </w:style>
  <w:style w:type="paragraph" w:customStyle="1" w:styleId="Przypisy">
    <w:name w:val="Przypisy"/>
    <w:basedOn w:val="Normalny"/>
    <w:link w:val="PrzypisyZnak"/>
    <w:qFormat/>
    <w:rsid w:val="00EA6C63"/>
    <w:pPr>
      <w:spacing w:after="0" w:line="240" w:lineRule="auto"/>
      <w:jc w:val="both"/>
    </w:pPr>
    <w:rPr>
      <w:rFonts w:eastAsia="Calibri" w:cs="Times New Roman"/>
      <w:sz w:val="20"/>
      <w:szCs w:val="20"/>
    </w:rPr>
  </w:style>
  <w:style w:type="character" w:customStyle="1" w:styleId="PrzypisyZnak">
    <w:name w:val="Przypisy Znak"/>
    <w:link w:val="Przypisy"/>
    <w:rsid w:val="00987374"/>
    <w:rPr>
      <w:rFonts w:ascii="Times New Roman" w:eastAsia="Calibri" w:hAnsi="Times New Roman" w:cs="Times New Roman"/>
      <w:sz w:val="20"/>
      <w:szCs w:val="20"/>
    </w:rPr>
  </w:style>
  <w:style w:type="character" w:customStyle="1" w:styleId="TekstprzypisudolnegoZnak">
    <w:name w:val="Tekst przypisu dolnego Znak"/>
    <w:basedOn w:val="Domylnaczcionkaakapitu"/>
    <w:link w:val="Tekstprzypisudolnego"/>
    <w:rsid w:val="00560ACD"/>
    <w:rPr>
      <w:rFonts w:ascii="Times New Roman" w:eastAsia="Calibri" w:hAnsi="Times New Roman" w:cs="Times New Roman"/>
      <w:sz w:val="20"/>
      <w:szCs w:val="20"/>
    </w:rPr>
  </w:style>
  <w:style w:type="character" w:styleId="Odwoanieprzypisudolnego">
    <w:name w:val="footnote reference"/>
    <w:aliases w:val="Odwołanie przypisu,Odwołanie przypisu Znak Znak,Odwo3anie przypisu"/>
    <w:unhideWhenUsed/>
    <w:rsid w:val="00EE5099"/>
    <w:rPr>
      <w:vertAlign w:val="superscript"/>
    </w:rPr>
  </w:style>
  <w:style w:type="paragraph" w:styleId="Legenda">
    <w:name w:val="caption"/>
    <w:basedOn w:val="Normalny"/>
    <w:next w:val="Normalny"/>
    <w:uiPriority w:val="35"/>
    <w:unhideWhenUsed/>
    <w:qFormat/>
    <w:rsid w:val="00044956"/>
    <w:pPr>
      <w:keepNext/>
      <w:spacing w:after="0" w:line="240" w:lineRule="auto"/>
      <w:jc w:val="center"/>
    </w:pPr>
    <w:rPr>
      <w:rFonts w:eastAsia="Calibri" w:cs="Times New Roman"/>
      <w:b/>
      <w:bCs/>
      <w:szCs w:val="18"/>
    </w:rPr>
  </w:style>
  <w:style w:type="paragraph" w:styleId="Tekstdymka">
    <w:name w:val="Balloon Text"/>
    <w:basedOn w:val="Normalny"/>
    <w:link w:val="TekstdymkaZnak"/>
    <w:uiPriority w:val="99"/>
    <w:semiHidden/>
    <w:unhideWhenUsed/>
    <w:rsid w:val="00EE5099"/>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EE5099"/>
    <w:rPr>
      <w:rFonts w:ascii="Tahoma" w:hAnsi="Tahoma" w:cs="Tahoma"/>
      <w:sz w:val="16"/>
      <w:szCs w:val="16"/>
    </w:rPr>
  </w:style>
  <w:style w:type="paragraph" w:customStyle="1" w:styleId="Tabela">
    <w:name w:val="Tabela"/>
    <w:basedOn w:val="Normalny"/>
    <w:qFormat/>
    <w:rsid w:val="00BE20C6"/>
    <w:pPr>
      <w:spacing w:after="0" w:line="240" w:lineRule="auto"/>
      <w:jc w:val="center"/>
    </w:pPr>
    <w:rPr>
      <w:rFonts w:eastAsia="Times New Roman" w:cs="Times New Roman"/>
      <w:b/>
      <w:szCs w:val="20"/>
      <w:lang w:eastAsia="pl-PL"/>
    </w:rPr>
  </w:style>
  <w:style w:type="paragraph" w:customStyle="1" w:styleId="rdoRysunek">
    <w:name w:val="Źródło Rysunek"/>
    <w:basedOn w:val="Normalny"/>
    <w:next w:val="TreAkapitu"/>
    <w:qFormat/>
    <w:rsid w:val="00044956"/>
    <w:pPr>
      <w:spacing w:before="120" w:after="240"/>
    </w:pPr>
    <w:rPr>
      <w:sz w:val="20"/>
      <w:szCs w:val="24"/>
    </w:rPr>
  </w:style>
  <w:style w:type="paragraph" w:customStyle="1" w:styleId="Rysunek">
    <w:name w:val="Rysunek"/>
    <w:basedOn w:val="Legenda"/>
    <w:qFormat/>
    <w:rsid w:val="00BE298C"/>
    <w:rPr>
      <w:color w:val="000000"/>
    </w:rPr>
  </w:style>
  <w:style w:type="paragraph" w:customStyle="1" w:styleId="rdoTabela">
    <w:name w:val="Źródło Tabela"/>
    <w:basedOn w:val="Normalny"/>
    <w:next w:val="TreAkapitu"/>
    <w:qFormat/>
    <w:rsid w:val="00C81870"/>
    <w:pPr>
      <w:autoSpaceDE w:val="0"/>
      <w:autoSpaceDN w:val="0"/>
      <w:adjustRightInd w:val="0"/>
      <w:spacing w:before="120" w:after="240"/>
    </w:pPr>
    <w:rPr>
      <w:sz w:val="20"/>
      <w:szCs w:val="20"/>
    </w:rPr>
  </w:style>
  <w:style w:type="paragraph" w:customStyle="1" w:styleId="PozycjaBibliografii">
    <w:name w:val="Pozycja Bibliografii"/>
    <w:basedOn w:val="Normalny"/>
    <w:link w:val="PozycjaBibliografiiZnak"/>
    <w:qFormat/>
    <w:rsid w:val="008A123B"/>
    <w:pPr>
      <w:ind w:left="425" w:hanging="425"/>
    </w:pPr>
    <w:rPr>
      <w:szCs w:val="24"/>
    </w:rPr>
  </w:style>
  <w:style w:type="character" w:customStyle="1" w:styleId="PozycjaBibliografiiZnak">
    <w:name w:val="Pozycja Bibliografii Znak"/>
    <w:basedOn w:val="Domylnaczcionkaakapitu"/>
    <w:link w:val="PozycjaBibliografii"/>
    <w:rsid w:val="008A123B"/>
    <w:rPr>
      <w:rFonts w:ascii="Times New Roman" w:hAnsi="Times New Roman"/>
      <w:sz w:val="24"/>
      <w:szCs w:val="24"/>
    </w:rPr>
  </w:style>
  <w:style w:type="character" w:styleId="Hipercze">
    <w:name w:val="Hyperlink"/>
    <w:uiPriority w:val="99"/>
    <w:unhideWhenUsed/>
    <w:rsid w:val="007F31A8"/>
    <w:rPr>
      <w:color w:val="0000FF"/>
      <w:u w:val="single"/>
    </w:rPr>
  </w:style>
  <w:style w:type="paragraph" w:styleId="Spisilustracji">
    <w:name w:val="table of figures"/>
    <w:basedOn w:val="Normalny"/>
    <w:next w:val="Normalny"/>
    <w:uiPriority w:val="99"/>
    <w:unhideWhenUsed/>
    <w:rsid w:val="006F6156"/>
    <w:pPr>
      <w:spacing w:after="0" w:line="360" w:lineRule="auto"/>
      <w:jc w:val="both"/>
    </w:pPr>
    <w:rPr>
      <w:rFonts w:eastAsia="Calibri" w:cs="Times New Roman"/>
    </w:rPr>
  </w:style>
  <w:style w:type="paragraph" w:customStyle="1" w:styleId="TytuSpisu">
    <w:name w:val="Tytuł Spisu"/>
    <w:basedOn w:val="Normalny"/>
    <w:link w:val="TytuSpisuZnak"/>
    <w:qFormat/>
    <w:rsid w:val="007F31A8"/>
    <w:rPr>
      <w:b/>
    </w:rPr>
  </w:style>
  <w:style w:type="character" w:customStyle="1" w:styleId="TytuSpisuZnak">
    <w:name w:val="Tytuł Spisu Znak"/>
    <w:basedOn w:val="Domylnaczcionkaakapitu"/>
    <w:link w:val="TytuSpisu"/>
    <w:rsid w:val="007F31A8"/>
    <w:rPr>
      <w:rFonts w:ascii="Times New Roman" w:hAnsi="Times New Roman"/>
      <w:b/>
      <w:sz w:val="24"/>
    </w:rPr>
  </w:style>
  <w:style w:type="paragraph" w:styleId="Spistreci1">
    <w:name w:val="toc 1"/>
    <w:basedOn w:val="Normalny"/>
    <w:next w:val="Normalny"/>
    <w:autoRedefine/>
    <w:uiPriority w:val="39"/>
    <w:unhideWhenUsed/>
    <w:rsid w:val="00AE7AAD"/>
    <w:pPr>
      <w:spacing w:before="120" w:after="120"/>
    </w:pPr>
    <w:rPr>
      <w:b/>
      <w:bCs/>
      <w:caps/>
      <w:szCs w:val="20"/>
    </w:rPr>
  </w:style>
  <w:style w:type="paragraph" w:styleId="Spistreci2">
    <w:name w:val="toc 2"/>
    <w:basedOn w:val="Normalny"/>
    <w:next w:val="Normalny"/>
    <w:autoRedefine/>
    <w:uiPriority w:val="39"/>
    <w:unhideWhenUsed/>
    <w:rsid w:val="00AE7AAD"/>
    <w:pPr>
      <w:spacing w:after="0"/>
      <w:ind w:left="220"/>
    </w:pPr>
    <w:rPr>
      <w:smallCaps/>
      <w:szCs w:val="20"/>
    </w:rPr>
  </w:style>
  <w:style w:type="paragraph" w:styleId="Spistreci3">
    <w:name w:val="toc 3"/>
    <w:basedOn w:val="Normalny"/>
    <w:next w:val="Normalny"/>
    <w:autoRedefine/>
    <w:uiPriority w:val="39"/>
    <w:unhideWhenUsed/>
    <w:rsid w:val="00AE7AAD"/>
    <w:pPr>
      <w:spacing w:after="0"/>
      <w:ind w:left="440"/>
    </w:pPr>
    <w:rPr>
      <w:iCs/>
      <w:szCs w:val="20"/>
    </w:rPr>
  </w:style>
  <w:style w:type="paragraph" w:styleId="Spistreci4">
    <w:name w:val="toc 4"/>
    <w:basedOn w:val="Normalny"/>
    <w:next w:val="Normalny"/>
    <w:autoRedefine/>
    <w:uiPriority w:val="39"/>
    <w:unhideWhenUsed/>
    <w:rsid w:val="00AE7AAD"/>
    <w:pPr>
      <w:spacing w:after="0"/>
      <w:ind w:left="660"/>
    </w:pPr>
    <w:rPr>
      <w:sz w:val="18"/>
      <w:szCs w:val="18"/>
    </w:rPr>
  </w:style>
  <w:style w:type="paragraph" w:styleId="Spistreci5">
    <w:name w:val="toc 5"/>
    <w:basedOn w:val="Normalny"/>
    <w:next w:val="Normalny"/>
    <w:autoRedefine/>
    <w:uiPriority w:val="39"/>
    <w:unhideWhenUsed/>
    <w:rsid w:val="00AE7AAD"/>
    <w:pPr>
      <w:spacing w:after="0"/>
      <w:ind w:left="880"/>
    </w:pPr>
    <w:rPr>
      <w:sz w:val="18"/>
      <w:szCs w:val="18"/>
    </w:rPr>
  </w:style>
  <w:style w:type="paragraph" w:styleId="Spistreci6">
    <w:name w:val="toc 6"/>
    <w:basedOn w:val="Normalny"/>
    <w:next w:val="Normalny"/>
    <w:autoRedefine/>
    <w:uiPriority w:val="39"/>
    <w:unhideWhenUsed/>
    <w:rsid w:val="00AE7AAD"/>
    <w:pPr>
      <w:spacing w:after="0"/>
      <w:ind w:left="1100"/>
    </w:pPr>
    <w:rPr>
      <w:sz w:val="18"/>
      <w:szCs w:val="18"/>
    </w:rPr>
  </w:style>
  <w:style w:type="paragraph" w:styleId="Spistreci7">
    <w:name w:val="toc 7"/>
    <w:basedOn w:val="Normalny"/>
    <w:next w:val="Normalny"/>
    <w:autoRedefine/>
    <w:uiPriority w:val="39"/>
    <w:unhideWhenUsed/>
    <w:rsid w:val="00AE7AAD"/>
    <w:pPr>
      <w:spacing w:after="0"/>
      <w:ind w:left="1320"/>
    </w:pPr>
    <w:rPr>
      <w:sz w:val="18"/>
      <w:szCs w:val="18"/>
    </w:rPr>
  </w:style>
  <w:style w:type="paragraph" w:styleId="Spistreci8">
    <w:name w:val="toc 8"/>
    <w:basedOn w:val="Normalny"/>
    <w:next w:val="Normalny"/>
    <w:autoRedefine/>
    <w:uiPriority w:val="39"/>
    <w:unhideWhenUsed/>
    <w:rsid w:val="00AE7AAD"/>
    <w:pPr>
      <w:spacing w:after="0"/>
      <w:ind w:left="1540"/>
    </w:pPr>
    <w:rPr>
      <w:sz w:val="18"/>
      <w:szCs w:val="18"/>
    </w:rPr>
  </w:style>
  <w:style w:type="paragraph" w:styleId="Spistreci9">
    <w:name w:val="toc 9"/>
    <w:basedOn w:val="Normalny"/>
    <w:next w:val="Normalny"/>
    <w:autoRedefine/>
    <w:uiPriority w:val="39"/>
    <w:unhideWhenUsed/>
    <w:rsid w:val="00AE7AAD"/>
    <w:pPr>
      <w:spacing w:after="0"/>
      <w:ind w:left="1760"/>
    </w:pPr>
    <w:rPr>
      <w:sz w:val="18"/>
      <w:szCs w:val="18"/>
    </w:rPr>
  </w:style>
  <w:style w:type="paragraph" w:styleId="Nagwek">
    <w:name w:val="header"/>
    <w:basedOn w:val="Normalny"/>
    <w:link w:val="NagwekZnak"/>
    <w:unhideWhenUsed/>
    <w:rsid w:val="00DA33C4"/>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A33C4"/>
  </w:style>
  <w:style w:type="paragraph" w:styleId="Stopka">
    <w:name w:val="footer"/>
    <w:basedOn w:val="Normalny"/>
    <w:link w:val="StopkaZnak"/>
    <w:uiPriority w:val="99"/>
    <w:unhideWhenUsed/>
    <w:rsid w:val="00DA33C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A33C4"/>
  </w:style>
  <w:style w:type="table" w:styleId="Tabela-Siatka">
    <w:name w:val="Table Grid"/>
    <w:basedOn w:val="Standardowy"/>
    <w:rsid w:val="0086747C"/>
    <w:pPr>
      <w:spacing w:after="0" w:line="240" w:lineRule="auto"/>
    </w:pPr>
    <w:rPr>
      <w:rFonts w:ascii="Times New Roman" w:eastAsia="Times New Roman" w:hAnsi="Times New Roman"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awartotabeli">
    <w:name w:val="Zawartość tabeli"/>
    <w:basedOn w:val="Normalny"/>
    <w:qFormat/>
    <w:rsid w:val="00BE20C6"/>
    <w:pPr>
      <w:spacing w:after="0" w:line="240" w:lineRule="auto"/>
      <w:jc w:val="both"/>
    </w:pPr>
    <w:rPr>
      <w:rFonts w:eastAsia="Times New Roman" w:cs="Times New Roman"/>
      <w:szCs w:val="20"/>
      <w:lang w:eastAsia="pl-PL"/>
    </w:rPr>
  </w:style>
  <w:style w:type="character" w:customStyle="1" w:styleId="hps">
    <w:name w:val="hps"/>
    <w:basedOn w:val="Domylnaczcionkaakapitu"/>
    <w:rsid w:val="00F70E60"/>
  </w:style>
  <w:style w:type="character" w:styleId="Odwoaniedokomentarza">
    <w:name w:val="annotation reference"/>
    <w:basedOn w:val="Domylnaczcionkaakapitu"/>
    <w:uiPriority w:val="99"/>
    <w:semiHidden/>
    <w:unhideWhenUsed/>
    <w:rsid w:val="006E1C11"/>
    <w:rPr>
      <w:sz w:val="16"/>
      <w:szCs w:val="16"/>
    </w:rPr>
  </w:style>
  <w:style w:type="paragraph" w:styleId="Tekstkomentarza">
    <w:name w:val="annotation text"/>
    <w:basedOn w:val="Normalny"/>
    <w:link w:val="TekstkomentarzaZnak"/>
    <w:uiPriority w:val="99"/>
    <w:semiHidden/>
    <w:unhideWhenUsed/>
    <w:rsid w:val="006E1C1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E1C11"/>
    <w:rPr>
      <w:rFonts w:ascii="Times New Roman" w:hAnsi="Times New Roman"/>
      <w:sz w:val="20"/>
      <w:szCs w:val="20"/>
    </w:rPr>
  </w:style>
  <w:style w:type="paragraph" w:styleId="Tematkomentarza">
    <w:name w:val="annotation subject"/>
    <w:basedOn w:val="Tekstkomentarza"/>
    <w:next w:val="Tekstkomentarza"/>
    <w:link w:val="TematkomentarzaZnak"/>
    <w:uiPriority w:val="99"/>
    <w:semiHidden/>
    <w:unhideWhenUsed/>
    <w:rsid w:val="006E1C11"/>
    <w:rPr>
      <w:b/>
      <w:bCs/>
    </w:rPr>
  </w:style>
  <w:style w:type="character" w:customStyle="1" w:styleId="TematkomentarzaZnak">
    <w:name w:val="Temat komentarza Znak"/>
    <w:basedOn w:val="TekstkomentarzaZnak"/>
    <w:link w:val="Tematkomentarza"/>
    <w:uiPriority w:val="99"/>
    <w:semiHidden/>
    <w:rsid w:val="006E1C11"/>
    <w:rPr>
      <w:rFonts w:ascii="Times New Roman" w:hAnsi="Times New Roman"/>
      <w:b/>
      <w:bCs/>
      <w:sz w:val="20"/>
      <w:szCs w:val="20"/>
    </w:rPr>
  </w:style>
  <w:style w:type="character" w:styleId="Tekstzastpczy">
    <w:name w:val="Placeholder Text"/>
    <w:basedOn w:val="Domylnaczcionkaakapitu"/>
    <w:uiPriority w:val="99"/>
    <w:semiHidden/>
    <w:rsid w:val="00E20905"/>
    <w:rPr>
      <w:color w:val="808080"/>
    </w:rPr>
  </w:style>
  <w:style w:type="paragraph" w:styleId="Mapadokumentu">
    <w:name w:val="Document Map"/>
    <w:basedOn w:val="Normalny"/>
    <w:link w:val="MapadokumentuZnak"/>
    <w:uiPriority w:val="99"/>
    <w:semiHidden/>
    <w:unhideWhenUsed/>
    <w:rsid w:val="0044595D"/>
    <w:pPr>
      <w:spacing w:after="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44595D"/>
    <w:rPr>
      <w:rFonts w:ascii="Tahoma" w:hAnsi="Tahoma" w:cs="Tahoma"/>
      <w:sz w:val="16"/>
      <w:szCs w:val="16"/>
    </w:rPr>
  </w:style>
  <w:style w:type="character" w:customStyle="1" w:styleId="longtext">
    <w:name w:val="long_text"/>
    <w:basedOn w:val="Domylnaczcionkaakapitu"/>
    <w:rsid w:val="002B4102"/>
  </w:style>
  <w:style w:type="paragraph" w:styleId="Tekstprzypisukocowego">
    <w:name w:val="endnote text"/>
    <w:basedOn w:val="Normalny"/>
    <w:link w:val="TekstprzypisukocowegoZnak"/>
    <w:uiPriority w:val="99"/>
    <w:semiHidden/>
    <w:unhideWhenUsed/>
    <w:rsid w:val="004A3366"/>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4A3366"/>
    <w:rPr>
      <w:rFonts w:ascii="Times New Roman" w:hAnsi="Times New Roman"/>
      <w:sz w:val="20"/>
      <w:szCs w:val="20"/>
    </w:rPr>
  </w:style>
  <w:style w:type="character" w:styleId="Odwoanieprzypisukocowego">
    <w:name w:val="endnote reference"/>
    <w:basedOn w:val="Domylnaczcionkaakapitu"/>
    <w:uiPriority w:val="99"/>
    <w:semiHidden/>
    <w:unhideWhenUsed/>
    <w:rsid w:val="004A3366"/>
    <w:rPr>
      <w:vertAlign w:val="superscript"/>
    </w:rPr>
  </w:style>
  <w:style w:type="table" w:customStyle="1" w:styleId="Jasnalistaakcent11">
    <w:name w:val="Jasna lista — akcent 11"/>
    <w:basedOn w:val="Standardowy"/>
    <w:uiPriority w:val="61"/>
    <w:rsid w:val="00FF0060"/>
    <w:pPr>
      <w:spacing w:after="0" w:line="240" w:lineRule="auto"/>
    </w:pPr>
    <w:rPr>
      <w:rFonts w:ascii="Calibri" w:eastAsia="Calibri" w:hAnsi="Calibri" w:cs="Times New Roman"/>
      <w:sz w:val="20"/>
      <w:szCs w:val="20"/>
      <w:lang w:eastAsia="pl-P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bliografia">
    <w:name w:val="Bibliography"/>
    <w:basedOn w:val="Normalny"/>
    <w:next w:val="Normalny"/>
    <w:uiPriority w:val="37"/>
    <w:unhideWhenUsed/>
    <w:rsid w:val="001531AC"/>
  </w:style>
  <w:style w:type="paragraph" w:styleId="Poprawka">
    <w:name w:val="Revision"/>
    <w:hidden/>
    <w:uiPriority w:val="99"/>
    <w:semiHidden/>
    <w:rsid w:val="00B026BD"/>
    <w:pPr>
      <w:spacing w:after="0" w:line="240" w:lineRule="auto"/>
    </w:pPr>
    <w:rPr>
      <w:rFonts w:ascii="Times New Roman" w:hAnsi="Times New Roman"/>
      <w:sz w:val="24"/>
    </w:rPr>
  </w:style>
  <w:style w:type="character" w:styleId="UyteHipercze">
    <w:name w:val="FollowedHyperlink"/>
    <w:basedOn w:val="Domylnaczcionkaakapitu"/>
    <w:uiPriority w:val="99"/>
    <w:semiHidden/>
    <w:unhideWhenUsed/>
    <w:rsid w:val="00E20295"/>
    <w:rPr>
      <w:color w:val="800080" w:themeColor="followedHyperlink"/>
      <w:u w:val="single"/>
    </w:rPr>
  </w:style>
  <w:style w:type="paragraph" w:customStyle="1" w:styleId="Default">
    <w:name w:val="Default"/>
    <w:rsid w:val="00BF1771"/>
    <w:pPr>
      <w:autoSpaceDE w:val="0"/>
      <w:autoSpaceDN w:val="0"/>
      <w:adjustRightInd w:val="0"/>
      <w:spacing w:after="0" w:line="240" w:lineRule="auto"/>
    </w:pPr>
    <w:rPr>
      <w:rFonts w:ascii="Times New Roman" w:hAnsi="Times New Roman" w:cs="Times New Roman"/>
      <w:color w:val="000000"/>
      <w:sz w:val="24"/>
      <w:szCs w:val="24"/>
    </w:rPr>
  </w:style>
  <w:style w:type="paragraph" w:styleId="Tekstpodstawowywcity">
    <w:name w:val="Body Text Indent"/>
    <w:basedOn w:val="Normalny"/>
    <w:link w:val="TekstpodstawowywcityZnak"/>
    <w:semiHidden/>
    <w:rsid w:val="000E078F"/>
    <w:pPr>
      <w:spacing w:after="0" w:line="240" w:lineRule="auto"/>
      <w:ind w:firstLine="709"/>
    </w:pPr>
    <w:rPr>
      <w:rFonts w:eastAsia="Times New Roman" w:cs="Times New Roman"/>
      <w:sz w:val="26"/>
      <w:szCs w:val="20"/>
      <w:lang w:eastAsia="pl-PL"/>
    </w:rPr>
  </w:style>
  <w:style w:type="character" w:customStyle="1" w:styleId="TekstpodstawowywcityZnak">
    <w:name w:val="Tekst podstawowy wcięty Znak"/>
    <w:basedOn w:val="Domylnaczcionkaakapitu"/>
    <w:link w:val="Tekstpodstawowywcity"/>
    <w:semiHidden/>
    <w:rsid w:val="000E078F"/>
    <w:rPr>
      <w:rFonts w:ascii="Times New Roman" w:eastAsia="Times New Roman" w:hAnsi="Times New Roman" w:cs="Times New Roman"/>
      <w:sz w:val="26"/>
      <w:szCs w:val="20"/>
      <w:lang w:eastAsia="pl-PL"/>
    </w:rPr>
  </w:style>
  <w:style w:type="paragraph" w:customStyle="1" w:styleId="Tytu1">
    <w:name w:val="Tytuł1"/>
    <w:basedOn w:val="Normalny"/>
    <w:next w:val="Normalny"/>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
    <w:name w:val="Tytuł Znak"/>
    <w:basedOn w:val="Domylnaczcionkaakapitu"/>
    <w:link w:val="Tytu"/>
    <w:uiPriority w:val="10"/>
    <w:rsid w:val="00A13C8D"/>
    <w:rPr>
      <w:rFonts w:ascii="Calibri Light" w:eastAsia="Times New Roman" w:hAnsi="Calibri Light" w:cs="Times New Roman"/>
      <w:spacing w:val="-10"/>
      <w:kern w:val="28"/>
      <w:sz w:val="56"/>
      <w:szCs w:val="56"/>
    </w:rPr>
  </w:style>
  <w:style w:type="paragraph" w:styleId="Tytu">
    <w:name w:val="Title"/>
    <w:basedOn w:val="Normalny"/>
    <w:next w:val="Normalny"/>
    <w:link w:val="TytuZnak"/>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1">
    <w:name w:val="Tytuł Znak1"/>
    <w:basedOn w:val="Domylnaczcionkaakapitu"/>
    <w:uiPriority w:val="10"/>
    <w:rsid w:val="00A13C8D"/>
    <w:rPr>
      <w:rFonts w:asciiTheme="majorHAnsi" w:eastAsiaTheme="majorEastAsia" w:hAnsiTheme="majorHAnsi" w:cstheme="majorBidi"/>
      <w:spacing w:val="-10"/>
      <w:kern w:val="28"/>
      <w:sz w:val="56"/>
      <w:szCs w:val="56"/>
    </w:rPr>
  </w:style>
  <w:style w:type="paragraph" w:styleId="HTML-wstpniesformatowany">
    <w:name w:val="HTML Preformatted"/>
    <w:basedOn w:val="Normalny"/>
    <w:link w:val="HTML-wstpniesformatowanyZnak"/>
    <w:uiPriority w:val="99"/>
    <w:semiHidden/>
    <w:unhideWhenUsed/>
    <w:rsid w:val="002B775C"/>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B775C"/>
    <w:rPr>
      <w:rFonts w:ascii="Consolas" w:hAnsi="Consolas"/>
      <w:sz w:val="20"/>
      <w:szCs w:val="20"/>
    </w:rPr>
  </w:style>
  <w:style w:type="character" w:styleId="Nierozpoznanawzmianka">
    <w:name w:val="Unresolved Mention"/>
    <w:basedOn w:val="Domylnaczcionkaakapitu"/>
    <w:uiPriority w:val="99"/>
    <w:semiHidden/>
    <w:unhideWhenUsed/>
    <w:rsid w:val="005F4662"/>
    <w:rPr>
      <w:color w:val="605E5C"/>
      <w:shd w:val="clear" w:color="auto" w:fill="E1DFDD"/>
    </w:rPr>
  </w:style>
  <w:style w:type="paragraph" w:styleId="Podtytu">
    <w:name w:val="Subtitle"/>
    <w:basedOn w:val="Normalny"/>
    <w:next w:val="Normalny"/>
    <w:link w:val="PodtytuZnak"/>
    <w:uiPriority w:val="11"/>
    <w:qFormat/>
    <w:rsid w:val="001E48D4"/>
    <w:pPr>
      <w:numPr>
        <w:ilvl w:val="1"/>
      </w:numPr>
      <w:spacing w:after="160"/>
    </w:pPr>
    <w:rPr>
      <w:rFonts w:asciiTheme="minorHAnsi" w:eastAsiaTheme="minorEastAsia" w:hAnsiTheme="minorHAnsi"/>
      <w:color w:val="5A5A5A" w:themeColor="text1" w:themeTint="A5"/>
      <w:spacing w:val="15"/>
      <w:sz w:val="22"/>
    </w:rPr>
  </w:style>
  <w:style w:type="character" w:customStyle="1" w:styleId="PodtytuZnak">
    <w:name w:val="Podtytuł Znak"/>
    <w:basedOn w:val="Domylnaczcionkaakapitu"/>
    <w:link w:val="Podtytu"/>
    <w:uiPriority w:val="11"/>
    <w:rsid w:val="001E48D4"/>
    <w:rPr>
      <w:rFonts w:eastAsiaTheme="minorEastAsia"/>
      <w:color w:val="5A5A5A" w:themeColor="text1" w:themeTint="A5"/>
      <w:spacing w:val="15"/>
    </w:rPr>
  </w:style>
  <w:style w:type="character" w:styleId="Pogrubienie">
    <w:name w:val="Strong"/>
    <w:basedOn w:val="Domylnaczcionkaakapitu"/>
    <w:uiPriority w:val="22"/>
    <w:qFormat/>
    <w:rsid w:val="00C000BB"/>
    <w:rPr>
      <w:b/>
      <w:bCs/>
    </w:rPr>
  </w:style>
  <w:style w:type="table" w:styleId="Zwykatabela4">
    <w:name w:val="Plain Table 4"/>
    <w:basedOn w:val="Standardowy"/>
    <w:uiPriority w:val="44"/>
    <w:rsid w:val="008F6E1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atki1jasnaakcent4">
    <w:name w:val="Grid Table 1 Light Accent 4"/>
    <w:basedOn w:val="Standardowy"/>
    <w:uiPriority w:val="46"/>
    <w:rsid w:val="008F6E1E"/>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elasiatki1jasnaakcent5">
    <w:name w:val="Grid Table 1 Light Accent 5"/>
    <w:basedOn w:val="Standardowy"/>
    <w:uiPriority w:val="46"/>
    <w:rsid w:val="008F6E1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elasiatki2akcent5">
    <w:name w:val="Grid Table 2 Accent 5"/>
    <w:basedOn w:val="Standardowy"/>
    <w:uiPriority w:val="47"/>
    <w:rsid w:val="008F6E1E"/>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siatki1jasna">
    <w:name w:val="Grid Table 1 Light"/>
    <w:basedOn w:val="Standardowy"/>
    <w:uiPriority w:val="46"/>
    <w:rsid w:val="007B73E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i6kolorowa">
    <w:name w:val="Grid Table 6 Colorful"/>
    <w:basedOn w:val="Standardowy"/>
    <w:uiPriority w:val="51"/>
    <w:rsid w:val="00B0111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nyWeb">
    <w:name w:val="Normal (Web)"/>
    <w:basedOn w:val="Normalny"/>
    <w:uiPriority w:val="99"/>
    <w:semiHidden/>
    <w:unhideWhenUsed/>
    <w:rsid w:val="000C3342"/>
    <w:pPr>
      <w:spacing w:before="100" w:beforeAutospacing="1" w:after="100" w:afterAutospacing="1" w:line="240" w:lineRule="auto"/>
    </w:pPr>
    <w:rPr>
      <w:rFonts w:eastAsia="Times New Roman" w:cs="Times New Roman"/>
      <w:szCs w:val="24"/>
      <w:lang w:eastAsia="pl-PL"/>
    </w:rPr>
  </w:style>
  <w:style w:type="table" w:styleId="Zwykatabela5">
    <w:name w:val="Plain Table 5"/>
    <w:basedOn w:val="Standardowy"/>
    <w:uiPriority w:val="45"/>
    <w:rsid w:val="002B3E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atki2akcent1">
    <w:name w:val="Grid Table 2 Accent 1"/>
    <w:basedOn w:val="Standardowy"/>
    <w:uiPriority w:val="47"/>
    <w:rsid w:val="00D755E1"/>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Zwykatabela1">
    <w:name w:val="Plain Table 1"/>
    <w:basedOn w:val="Standardowy"/>
    <w:uiPriority w:val="41"/>
    <w:rsid w:val="00D755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p">
    <w:name w:val="p"/>
    <w:basedOn w:val="Domylnaczcionkaakapitu"/>
    <w:rsid w:val="00AF7993"/>
  </w:style>
  <w:style w:type="character" w:customStyle="1" w:styleId="s2">
    <w:name w:val="s2"/>
    <w:basedOn w:val="Domylnaczcionkaakapitu"/>
    <w:rsid w:val="00AF7993"/>
  </w:style>
  <w:style w:type="paragraph" w:styleId="Nagwekspisutreci">
    <w:name w:val="TOC Heading"/>
    <w:basedOn w:val="Nagwek1"/>
    <w:next w:val="Normalny"/>
    <w:uiPriority w:val="39"/>
    <w:unhideWhenUsed/>
    <w:qFormat/>
    <w:rsid w:val="008F1523"/>
    <w:pPr>
      <w:keepNext/>
      <w:keepLines/>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94348">
      <w:bodyDiv w:val="1"/>
      <w:marLeft w:val="0"/>
      <w:marRight w:val="0"/>
      <w:marTop w:val="0"/>
      <w:marBottom w:val="0"/>
      <w:divBdr>
        <w:top w:val="none" w:sz="0" w:space="0" w:color="auto"/>
        <w:left w:val="none" w:sz="0" w:space="0" w:color="auto"/>
        <w:bottom w:val="none" w:sz="0" w:space="0" w:color="auto"/>
        <w:right w:val="none" w:sz="0" w:space="0" w:color="auto"/>
      </w:divBdr>
    </w:div>
    <w:div w:id="75441046">
      <w:bodyDiv w:val="1"/>
      <w:marLeft w:val="0"/>
      <w:marRight w:val="0"/>
      <w:marTop w:val="0"/>
      <w:marBottom w:val="0"/>
      <w:divBdr>
        <w:top w:val="none" w:sz="0" w:space="0" w:color="auto"/>
        <w:left w:val="none" w:sz="0" w:space="0" w:color="auto"/>
        <w:bottom w:val="none" w:sz="0" w:space="0" w:color="auto"/>
        <w:right w:val="none" w:sz="0" w:space="0" w:color="auto"/>
      </w:divBdr>
    </w:div>
    <w:div w:id="85733450">
      <w:bodyDiv w:val="1"/>
      <w:marLeft w:val="0"/>
      <w:marRight w:val="0"/>
      <w:marTop w:val="0"/>
      <w:marBottom w:val="0"/>
      <w:divBdr>
        <w:top w:val="none" w:sz="0" w:space="0" w:color="auto"/>
        <w:left w:val="none" w:sz="0" w:space="0" w:color="auto"/>
        <w:bottom w:val="none" w:sz="0" w:space="0" w:color="auto"/>
        <w:right w:val="none" w:sz="0" w:space="0" w:color="auto"/>
      </w:divBdr>
    </w:div>
    <w:div w:id="93671602">
      <w:bodyDiv w:val="1"/>
      <w:marLeft w:val="0"/>
      <w:marRight w:val="0"/>
      <w:marTop w:val="0"/>
      <w:marBottom w:val="0"/>
      <w:divBdr>
        <w:top w:val="none" w:sz="0" w:space="0" w:color="auto"/>
        <w:left w:val="none" w:sz="0" w:space="0" w:color="auto"/>
        <w:bottom w:val="none" w:sz="0" w:space="0" w:color="auto"/>
        <w:right w:val="none" w:sz="0" w:space="0" w:color="auto"/>
      </w:divBdr>
    </w:div>
    <w:div w:id="102500492">
      <w:bodyDiv w:val="1"/>
      <w:marLeft w:val="0"/>
      <w:marRight w:val="0"/>
      <w:marTop w:val="0"/>
      <w:marBottom w:val="0"/>
      <w:divBdr>
        <w:top w:val="none" w:sz="0" w:space="0" w:color="auto"/>
        <w:left w:val="none" w:sz="0" w:space="0" w:color="auto"/>
        <w:bottom w:val="none" w:sz="0" w:space="0" w:color="auto"/>
        <w:right w:val="none" w:sz="0" w:space="0" w:color="auto"/>
      </w:divBdr>
    </w:div>
    <w:div w:id="139882721">
      <w:bodyDiv w:val="1"/>
      <w:marLeft w:val="0"/>
      <w:marRight w:val="0"/>
      <w:marTop w:val="0"/>
      <w:marBottom w:val="0"/>
      <w:divBdr>
        <w:top w:val="none" w:sz="0" w:space="0" w:color="auto"/>
        <w:left w:val="none" w:sz="0" w:space="0" w:color="auto"/>
        <w:bottom w:val="none" w:sz="0" w:space="0" w:color="auto"/>
        <w:right w:val="none" w:sz="0" w:space="0" w:color="auto"/>
      </w:divBdr>
    </w:div>
    <w:div w:id="172382067">
      <w:bodyDiv w:val="1"/>
      <w:marLeft w:val="0"/>
      <w:marRight w:val="0"/>
      <w:marTop w:val="0"/>
      <w:marBottom w:val="0"/>
      <w:divBdr>
        <w:top w:val="none" w:sz="0" w:space="0" w:color="auto"/>
        <w:left w:val="none" w:sz="0" w:space="0" w:color="auto"/>
        <w:bottom w:val="none" w:sz="0" w:space="0" w:color="auto"/>
        <w:right w:val="none" w:sz="0" w:space="0" w:color="auto"/>
      </w:divBdr>
    </w:div>
    <w:div w:id="205416726">
      <w:bodyDiv w:val="1"/>
      <w:marLeft w:val="0"/>
      <w:marRight w:val="0"/>
      <w:marTop w:val="0"/>
      <w:marBottom w:val="0"/>
      <w:divBdr>
        <w:top w:val="none" w:sz="0" w:space="0" w:color="auto"/>
        <w:left w:val="none" w:sz="0" w:space="0" w:color="auto"/>
        <w:bottom w:val="none" w:sz="0" w:space="0" w:color="auto"/>
        <w:right w:val="none" w:sz="0" w:space="0" w:color="auto"/>
      </w:divBdr>
    </w:div>
    <w:div w:id="206139478">
      <w:bodyDiv w:val="1"/>
      <w:marLeft w:val="0"/>
      <w:marRight w:val="0"/>
      <w:marTop w:val="0"/>
      <w:marBottom w:val="0"/>
      <w:divBdr>
        <w:top w:val="none" w:sz="0" w:space="0" w:color="auto"/>
        <w:left w:val="none" w:sz="0" w:space="0" w:color="auto"/>
        <w:bottom w:val="none" w:sz="0" w:space="0" w:color="auto"/>
        <w:right w:val="none" w:sz="0" w:space="0" w:color="auto"/>
      </w:divBdr>
    </w:div>
    <w:div w:id="212237825">
      <w:bodyDiv w:val="1"/>
      <w:marLeft w:val="0"/>
      <w:marRight w:val="0"/>
      <w:marTop w:val="0"/>
      <w:marBottom w:val="0"/>
      <w:divBdr>
        <w:top w:val="none" w:sz="0" w:space="0" w:color="auto"/>
        <w:left w:val="none" w:sz="0" w:space="0" w:color="auto"/>
        <w:bottom w:val="none" w:sz="0" w:space="0" w:color="auto"/>
        <w:right w:val="none" w:sz="0" w:space="0" w:color="auto"/>
      </w:divBdr>
    </w:div>
    <w:div w:id="238832446">
      <w:bodyDiv w:val="1"/>
      <w:marLeft w:val="0"/>
      <w:marRight w:val="0"/>
      <w:marTop w:val="0"/>
      <w:marBottom w:val="0"/>
      <w:divBdr>
        <w:top w:val="none" w:sz="0" w:space="0" w:color="auto"/>
        <w:left w:val="none" w:sz="0" w:space="0" w:color="auto"/>
        <w:bottom w:val="none" w:sz="0" w:space="0" w:color="auto"/>
        <w:right w:val="none" w:sz="0" w:space="0" w:color="auto"/>
      </w:divBdr>
    </w:div>
    <w:div w:id="249703664">
      <w:bodyDiv w:val="1"/>
      <w:marLeft w:val="0"/>
      <w:marRight w:val="0"/>
      <w:marTop w:val="0"/>
      <w:marBottom w:val="0"/>
      <w:divBdr>
        <w:top w:val="none" w:sz="0" w:space="0" w:color="auto"/>
        <w:left w:val="none" w:sz="0" w:space="0" w:color="auto"/>
        <w:bottom w:val="none" w:sz="0" w:space="0" w:color="auto"/>
        <w:right w:val="none" w:sz="0" w:space="0" w:color="auto"/>
      </w:divBdr>
    </w:div>
    <w:div w:id="256334100">
      <w:bodyDiv w:val="1"/>
      <w:marLeft w:val="0"/>
      <w:marRight w:val="0"/>
      <w:marTop w:val="0"/>
      <w:marBottom w:val="0"/>
      <w:divBdr>
        <w:top w:val="none" w:sz="0" w:space="0" w:color="auto"/>
        <w:left w:val="none" w:sz="0" w:space="0" w:color="auto"/>
        <w:bottom w:val="none" w:sz="0" w:space="0" w:color="auto"/>
        <w:right w:val="none" w:sz="0" w:space="0" w:color="auto"/>
      </w:divBdr>
    </w:div>
    <w:div w:id="256793336">
      <w:bodyDiv w:val="1"/>
      <w:marLeft w:val="0"/>
      <w:marRight w:val="0"/>
      <w:marTop w:val="0"/>
      <w:marBottom w:val="0"/>
      <w:divBdr>
        <w:top w:val="none" w:sz="0" w:space="0" w:color="auto"/>
        <w:left w:val="none" w:sz="0" w:space="0" w:color="auto"/>
        <w:bottom w:val="none" w:sz="0" w:space="0" w:color="auto"/>
        <w:right w:val="none" w:sz="0" w:space="0" w:color="auto"/>
      </w:divBdr>
    </w:div>
    <w:div w:id="258834125">
      <w:bodyDiv w:val="1"/>
      <w:marLeft w:val="0"/>
      <w:marRight w:val="0"/>
      <w:marTop w:val="0"/>
      <w:marBottom w:val="0"/>
      <w:divBdr>
        <w:top w:val="none" w:sz="0" w:space="0" w:color="auto"/>
        <w:left w:val="none" w:sz="0" w:space="0" w:color="auto"/>
        <w:bottom w:val="none" w:sz="0" w:space="0" w:color="auto"/>
        <w:right w:val="none" w:sz="0" w:space="0" w:color="auto"/>
      </w:divBdr>
    </w:div>
    <w:div w:id="263147712">
      <w:bodyDiv w:val="1"/>
      <w:marLeft w:val="0"/>
      <w:marRight w:val="0"/>
      <w:marTop w:val="0"/>
      <w:marBottom w:val="0"/>
      <w:divBdr>
        <w:top w:val="none" w:sz="0" w:space="0" w:color="auto"/>
        <w:left w:val="none" w:sz="0" w:space="0" w:color="auto"/>
        <w:bottom w:val="none" w:sz="0" w:space="0" w:color="auto"/>
        <w:right w:val="none" w:sz="0" w:space="0" w:color="auto"/>
      </w:divBdr>
    </w:div>
    <w:div w:id="265357073">
      <w:bodyDiv w:val="1"/>
      <w:marLeft w:val="0"/>
      <w:marRight w:val="0"/>
      <w:marTop w:val="0"/>
      <w:marBottom w:val="0"/>
      <w:divBdr>
        <w:top w:val="none" w:sz="0" w:space="0" w:color="auto"/>
        <w:left w:val="none" w:sz="0" w:space="0" w:color="auto"/>
        <w:bottom w:val="none" w:sz="0" w:space="0" w:color="auto"/>
        <w:right w:val="none" w:sz="0" w:space="0" w:color="auto"/>
      </w:divBdr>
    </w:div>
    <w:div w:id="302931458">
      <w:bodyDiv w:val="1"/>
      <w:marLeft w:val="0"/>
      <w:marRight w:val="0"/>
      <w:marTop w:val="0"/>
      <w:marBottom w:val="0"/>
      <w:divBdr>
        <w:top w:val="none" w:sz="0" w:space="0" w:color="auto"/>
        <w:left w:val="none" w:sz="0" w:space="0" w:color="auto"/>
        <w:bottom w:val="none" w:sz="0" w:space="0" w:color="auto"/>
        <w:right w:val="none" w:sz="0" w:space="0" w:color="auto"/>
      </w:divBdr>
    </w:div>
    <w:div w:id="305400160">
      <w:bodyDiv w:val="1"/>
      <w:marLeft w:val="0"/>
      <w:marRight w:val="0"/>
      <w:marTop w:val="0"/>
      <w:marBottom w:val="0"/>
      <w:divBdr>
        <w:top w:val="none" w:sz="0" w:space="0" w:color="auto"/>
        <w:left w:val="none" w:sz="0" w:space="0" w:color="auto"/>
        <w:bottom w:val="none" w:sz="0" w:space="0" w:color="auto"/>
        <w:right w:val="none" w:sz="0" w:space="0" w:color="auto"/>
      </w:divBdr>
    </w:div>
    <w:div w:id="312104669">
      <w:bodyDiv w:val="1"/>
      <w:marLeft w:val="0"/>
      <w:marRight w:val="0"/>
      <w:marTop w:val="0"/>
      <w:marBottom w:val="0"/>
      <w:divBdr>
        <w:top w:val="none" w:sz="0" w:space="0" w:color="auto"/>
        <w:left w:val="none" w:sz="0" w:space="0" w:color="auto"/>
        <w:bottom w:val="none" w:sz="0" w:space="0" w:color="auto"/>
        <w:right w:val="none" w:sz="0" w:space="0" w:color="auto"/>
      </w:divBdr>
    </w:div>
    <w:div w:id="317804280">
      <w:bodyDiv w:val="1"/>
      <w:marLeft w:val="0"/>
      <w:marRight w:val="0"/>
      <w:marTop w:val="0"/>
      <w:marBottom w:val="0"/>
      <w:divBdr>
        <w:top w:val="none" w:sz="0" w:space="0" w:color="auto"/>
        <w:left w:val="none" w:sz="0" w:space="0" w:color="auto"/>
        <w:bottom w:val="none" w:sz="0" w:space="0" w:color="auto"/>
        <w:right w:val="none" w:sz="0" w:space="0" w:color="auto"/>
      </w:divBdr>
    </w:div>
    <w:div w:id="319775619">
      <w:bodyDiv w:val="1"/>
      <w:marLeft w:val="0"/>
      <w:marRight w:val="0"/>
      <w:marTop w:val="0"/>
      <w:marBottom w:val="0"/>
      <w:divBdr>
        <w:top w:val="none" w:sz="0" w:space="0" w:color="auto"/>
        <w:left w:val="none" w:sz="0" w:space="0" w:color="auto"/>
        <w:bottom w:val="none" w:sz="0" w:space="0" w:color="auto"/>
        <w:right w:val="none" w:sz="0" w:space="0" w:color="auto"/>
      </w:divBdr>
    </w:div>
    <w:div w:id="320353704">
      <w:bodyDiv w:val="1"/>
      <w:marLeft w:val="0"/>
      <w:marRight w:val="0"/>
      <w:marTop w:val="0"/>
      <w:marBottom w:val="0"/>
      <w:divBdr>
        <w:top w:val="none" w:sz="0" w:space="0" w:color="auto"/>
        <w:left w:val="none" w:sz="0" w:space="0" w:color="auto"/>
        <w:bottom w:val="none" w:sz="0" w:space="0" w:color="auto"/>
        <w:right w:val="none" w:sz="0" w:space="0" w:color="auto"/>
      </w:divBdr>
    </w:div>
    <w:div w:id="355543301">
      <w:bodyDiv w:val="1"/>
      <w:marLeft w:val="0"/>
      <w:marRight w:val="0"/>
      <w:marTop w:val="0"/>
      <w:marBottom w:val="0"/>
      <w:divBdr>
        <w:top w:val="none" w:sz="0" w:space="0" w:color="auto"/>
        <w:left w:val="none" w:sz="0" w:space="0" w:color="auto"/>
        <w:bottom w:val="none" w:sz="0" w:space="0" w:color="auto"/>
        <w:right w:val="none" w:sz="0" w:space="0" w:color="auto"/>
      </w:divBdr>
    </w:div>
    <w:div w:id="363092334">
      <w:bodyDiv w:val="1"/>
      <w:marLeft w:val="0"/>
      <w:marRight w:val="0"/>
      <w:marTop w:val="0"/>
      <w:marBottom w:val="0"/>
      <w:divBdr>
        <w:top w:val="none" w:sz="0" w:space="0" w:color="auto"/>
        <w:left w:val="none" w:sz="0" w:space="0" w:color="auto"/>
        <w:bottom w:val="none" w:sz="0" w:space="0" w:color="auto"/>
        <w:right w:val="none" w:sz="0" w:space="0" w:color="auto"/>
      </w:divBdr>
    </w:div>
    <w:div w:id="369232283">
      <w:bodyDiv w:val="1"/>
      <w:marLeft w:val="0"/>
      <w:marRight w:val="0"/>
      <w:marTop w:val="0"/>
      <w:marBottom w:val="0"/>
      <w:divBdr>
        <w:top w:val="none" w:sz="0" w:space="0" w:color="auto"/>
        <w:left w:val="none" w:sz="0" w:space="0" w:color="auto"/>
        <w:bottom w:val="none" w:sz="0" w:space="0" w:color="auto"/>
        <w:right w:val="none" w:sz="0" w:space="0" w:color="auto"/>
      </w:divBdr>
      <w:divsChild>
        <w:div w:id="798374714">
          <w:marLeft w:val="0"/>
          <w:marRight w:val="0"/>
          <w:marTop w:val="0"/>
          <w:marBottom w:val="0"/>
          <w:divBdr>
            <w:top w:val="none" w:sz="0" w:space="0" w:color="auto"/>
            <w:left w:val="none" w:sz="0" w:space="0" w:color="auto"/>
            <w:bottom w:val="none" w:sz="0" w:space="0" w:color="auto"/>
            <w:right w:val="none" w:sz="0" w:space="0" w:color="auto"/>
          </w:divBdr>
          <w:divsChild>
            <w:div w:id="685718920">
              <w:marLeft w:val="0"/>
              <w:marRight w:val="0"/>
              <w:marTop w:val="0"/>
              <w:marBottom w:val="0"/>
              <w:divBdr>
                <w:top w:val="none" w:sz="0" w:space="0" w:color="auto"/>
                <w:left w:val="none" w:sz="0" w:space="0" w:color="auto"/>
                <w:bottom w:val="none" w:sz="0" w:space="0" w:color="auto"/>
                <w:right w:val="none" w:sz="0" w:space="0" w:color="auto"/>
              </w:divBdr>
              <w:divsChild>
                <w:div w:id="1892690858">
                  <w:marLeft w:val="0"/>
                  <w:marRight w:val="0"/>
                  <w:marTop w:val="0"/>
                  <w:marBottom w:val="0"/>
                  <w:divBdr>
                    <w:top w:val="none" w:sz="0" w:space="0" w:color="auto"/>
                    <w:left w:val="none" w:sz="0" w:space="0" w:color="auto"/>
                    <w:bottom w:val="none" w:sz="0" w:space="0" w:color="auto"/>
                    <w:right w:val="none" w:sz="0" w:space="0" w:color="auto"/>
                  </w:divBdr>
                  <w:divsChild>
                    <w:div w:id="341009531">
                      <w:marLeft w:val="0"/>
                      <w:marRight w:val="0"/>
                      <w:marTop w:val="0"/>
                      <w:marBottom w:val="0"/>
                      <w:divBdr>
                        <w:top w:val="none" w:sz="0" w:space="0" w:color="auto"/>
                        <w:left w:val="none" w:sz="0" w:space="0" w:color="auto"/>
                        <w:bottom w:val="none" w:sz="0" w:space="0" w:color="auto"/>
                        <w:right w:val="none" w:sz="0" w:space="0" w:color="auto"/>
                      </w:divBdr>
                      <w:divsChild>
                        <w:div w:id="1978410240">
                          <w:marLeft w:val="0"/>
                          <w:marRight w:val="0"/>
                          <w:marTop w:val="0"/>
                          <w:marBottom w:val="0"/>
                          <w:divBdr>
                            <w:top w:val="none" w:sz="0" w:space="0" w:color="auto"/>
                            <w:left w:val="none" w:sz="0" w:space="0" w:color="auto"/>
                            <w:bottom w:val="none" w:sz="0" w:space="0" w:color="auto"/>
                            <w:right w:val="none" w:sz="0" w:space="0" w:color="auto"/>
                          </w:divBdr>
                          <w:divsChild>
                            <w:div w:id="681665973">
                              <w:marLeft w:val="0"/>
                              <w:marRight w:val="0"/>
                              <w:marTop w:val="0"/>
                              <w:marBottom w:val="0"/>
                              <w:divBdr>
                                <w:top w:val="none" w:sz="0" w:space="0" w:color="auto"/>
                                <w:left w:val="none" w:sz="0" w:space="0" w:color="auto"/>
                                <w:bottom w:val="none" w:sz="0" w:space="0" w:color="auto"/>
                                <w:right w:val="none" w:sz="0" w:space="0" w:color="auto"/>
                              </w:divBdr>
                              <w:divsChild>
                                <w:div w:id="1172262051">
                                  <w:marLeft w:val="0"/>
                                  <w:marRight w:val="0"/>
                                  <w:marTop w:val="0"/>
                                  <w:marBottom w:val="0"/>
                                  <w:divBdr>
                                    <w:top w:val="none" w:sz="0" w:space="0" w:color="auto"/>
                                    <w:left w:val="none" w:sz="0" w:space="0" w:color="auto"/>
                                    <w:bottom w:val="none" w:sz="0" w:space="0" w:color="auto"/>
                                    <w:right w:val="none" w:sz="0" w:space="0" w:color="auto"/>
                                  </w:divBdr>
                                  <w:divsChild>
                                    <w:div w:id="1399550585">
                                      <w:marLeft w:val="0"/>
                                      <w:marRight w:val="0"/>
                                      <w:marTop w:val="0"/>
                                      <w:marBottom w:val="0"/>
                                      <w:divBdr>
                                        <w:top w:val="none" w:sz="0" w:space="0" w:color="auto"/>
                                        <w:left w:val="none" w:sz="0" w:space="0" w:color="auto"/>
                                        <w:bottom w:val="none" w:sz="0" w:space="0" w:color="auto"/>
                                        <w:right w:val="none" w:sz="0" w:space="0" w:color="auto"/>
                                      </w:divBdr>
                                      <w:divsChild>
                                        <w:div w:id="2051219944">
                                          <w:marLeft w:val="0"/>
                                          <w:marRight w:val="165"/>
                                          <w:marTop w:val="150"/>
                                          <w:marBottom w:val="0"/>
                                          <w:divBdr>
                                            <w:top w:val="none" w:sz="0" w:space="0" w:color="auto"/>
                                            <w:left w:val="none" w:sz="0" w:space="0" w:color="auto"/>
                                            <w:bottom w:val="none" w:sz="0" w:space="0" w:color="auto"/>
                                            <w:right w:val="none" w:sz="0" w:space="0" w:color="auto"/>
                                          </w:divBdr>
                                          <w:divsChild>
                                            <w:div w:id="1146044383">
                                              <w:marLeft w:val="0"/>
                                              <w:marRight w:val="0"/>
                                              <w:marTop w:val="0"/>
                                              <w:marBottom w:val="0"/>
                                              <w:divBdr>
                                                <w:top w:val="none" w:sz="0" w:space="0" w:color="auto"/>
                                                <w:left w:val="none" w:sz="0" w:space="0" w:color="auto"/>
                                                <w:bottom w:val="none" w:sz="0" w:space="0" w:color="auto"/>
                                                <w:right w:val="none" w:sz="0" w:space="0" w:color="auto"/>
                                              </w:divBdr>
                                              <w:divsChild>
                                                <w:div w:id="930896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6719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3139562">
      <w:bodyDiv w:val="1"/>
      <w:marLeft w:val="0"/>
      <w:marRight w:val="0"/>
      <w:marTop w:val="0"/>
      <w:marBottom w:val="0"/>
      <w:divBdr>
        <w:top w:val="none" w:sz="0" w:space="0" w:color="auto"/>
        <w:left w:val="none" w:sz="0" w:space="0" w:color="auto"/>
        <w:bottom w:val="none" w:sz="0" w:space="0" w:color="auto"/>
        <w:right w:val="none" w:sz="0" w:space="0" w:color="auto"/>
      </w:divBdr>
    </w:div>
    <w:div w:id="393508844">
      <w:bodyDiv w:val="1"/>
      <w:marLeft w:val="0"/>
      <w:marRight w:val="0"/>
      <w:marTop w:val="0"/>
      <w:marBottom w:val="0"/>
      <w:divBdr>
        <w:top w:val="none" w:sz="0" w:space="0" w:color="auto"/>
        <w:left w:val="none" w:sz="0" w:space="0" w:color="auto"/>
        <w:bottom w:val="none" w:sz="0" w:space="0" w:color="auto"/>
        <w:right w:val="none" w:sz="0" w:space="0" w:color="auto"/>
      </w:divBdr>
      <w:divsChild>
        <w:div w:id="799303276">
          <w:marLeft w:val="0"/>
          <w:marRight w:val="0"/>
          <w:marTop w:val="0"/>
          <w:marBottom w:val="0"/>
          <w:divBdr>
            <w:top w:val="none" w:sz="0" w:space="0" w:color="auto"/>
            <w:left w:val="none" w:sz="0" w:space="0" w:color="auto"/>
            <w:bottom w:val="none" w:sz="0" w:space="0" w:color="auto"/>
            <w:right w:val="none" w:sz="0" w:space="0" w:color="auto"/>
          </w:divBdr>
          <w:divsChild>
            <w:div w:id="1456679860">
              <w:marLeft w:val="0"/>
              <w:marRight w:val="0"/>
              <w:marTop w:val="0"/>
              <w:marBottom w:val="0"/>
              <w:divBdr>
                <w:top w:val="none" w:sz="0" w:space="0" w:color="auto"/>
                <w:left w:val="none" w:sz="0" w:space="0" w:color="auto"/>
                <w:bottom w:val="none" w:sz="0" w:space="0" w:color="auto"/>
                <w:right w:val="none" w:sz="0" w:space="0" w:color="auto"/>
              </w:divBdr>
              <w:divsChild>
                <w:div w:id="2013412755">
                  <w:marLeft w:val="0"/>
                  <w:marRight w:val="0"/>
                  <w:marTop w:val="0"/>
                  <w:marBottom w:val="0"/>
                  <w:divBdr>
                    <w:top w:val="none" w:sz="0" w:space="0" w:color="auto"/>
                    <w:left w:val="none" w:sz="0" w:space="0" w:color="auto"/>
                    <w:bottom w:val="none" w:sz="0" w:space="0" w:color="auto"/>
                    <w:right w:val="none" w:sz="0" w:space="0" w:color="auto"/>
                  </w:divBdr>
                  <w:divsChild>
                    <w:div w:id="78526791">
                      <w:marLeft w:val="0"/>
                      <w:marRight w:val="0"/>
                      <w:marTop w:val="0"/>
                      <w:marBottom w:val="0"/>
                      <w:divBdr>
                        <w:top w:val="none" w:sz="0" w:space="0" w:color="auto"/>
                        <w:left w:val="none" w:sz="0" w:space="0" w:color="auto"/>
                        <w:bottom w:val="none" w:sz="0" w:space="0" w:color="auto"/>
                        <w:right w:val="none" w:sz="0" w:space="0" w:color="auto"/>
                      </w:divBdr>
                      <w:divsChild>
                        <w:div w:id="1738816379">
                          <w:marLeft w:val="0"/>
                          <w:marRight w:val="0"/>
                          <w:marTop w:val="0"/>
                          <w:marBottom w:val="0"/>
                          <w:divBdr>
                            <w:top w:val="none" w:sz="0" w:space="0" w:color="auto"/>
                            <w:left w:val="none" w:sz="0" w:space="0" w:color="auto"/>
                            <w:bottom w:val="none" w:sz="0" w:space="0" w:color="auto"/>
                            <w:right w:val="none" w:sz="0" w:space="0" w:color="auto"/>
                          </w:divBdr>
                          <w:divsChild>
                            <w:div w:id="500514396">
                              <w:marLeft w:val="0"/>
                              <w:marRight w:val="0"/>
                              <w:marTop w:val="0"/>
                              <w:marBottom w:val="0"/>
                              <w:divBdr>
                                <w:top w:val="none" w:sz="0" w:space="0" w:color="auto"/>
                                <w:left w:val="none" w:sz="0" w:space="0" w:color="auto"/>
                                <w:bottom w:val="none" w:sz="0" w:space="0" w:color="auto"/>
                                <w:right w:val="none" w:sz="0" w:space="0" w:color="auto"/>
                              </w:divBdr>
                              <w:divsChild>
                                <w:div w:id="271519599">
                                  <w:marLeft w:val="0"/>
                                  <w:marRight w:val="0"/>
                                  <w:marTop w:val="0"/>
                                  <w:marBottom w:val="0"/>
                                  <w:divBdr>
                                    <w:top w:val="none" w:sz="0" w:space="0" w:color="auto"/>
                                    <w:left w:val="none" w:sz="0" w:space="0" w:color="auto"/>
                                    <w:bottom w:val="none" w:sz="0" w:space="0" w:color="auto"/>
                                    <w:right w:val="none" w:sz="0" w:space="0" w:color="auto"/>
                                  </w:divBdr>
                                  <w:divsChild>
                                    <w:div w:id="376777275">
                                      <w:marLeft w:val="0"/>
                                      <w:marRight w:val="0"/>
                                      <w:marTop w:val="0"/>
                                      <w:marBottom w:val="0"/>
                                      <w:divBdr>
                                        <w:top w:val="none" w:sz="0" w:space="0" w:color="auto"/>
                                        <w:left w:val="none" w:sz="0" w:space="0" w:color="auto"/>
                                        <w:bottom w:val="none" w:sz="0" w:space="0" w:color="auto"/>
                                        <w:right w:val="none" w:sz="0" w:space="0" w:color="auto"/>
                                      </w:divBdr>
                                    </w:div>
                                    <w:div w:id="1741706026">
                                      <w:marLeft w:val="0"/>
                                      <w:marRight w:val="0"/>
                                      <w:marTop w:val="0"/>
                                      <w:marBottom w:val="0"/>
                                      <w:divBdr>
                                        <w:top w:val="none" w:sz="0" w:space="0" w:color="auto"/>
                                        <w:left w:val="none" w:sz="0" w:space="0" w:color="auto"/>
                                        <w:bottom w:val="none" w:sz="0" w:space="0" w:color="auto"/>
                                        <w:right w:val="none" w:sz="0" w:space="0" w:color="auto"/>
                                      </w:divBdr>
                                      <w:divsChild>
                                        <w:div w:id="391928150">
                                          <w:marLeft w:val="0"/>
                                          <w:marRight w:val="165"/>
                                          <w:marTop w:val="150"/>
                                          <w:marBottom w:val="0"/>
                                          <w:divBdr>
                                            <w:top w:val="none" w:sz="0" w:space="0" w:color="auto"/>
                                            <w:left w:val="none" w:sz="0" w:space="0" w:color="auto"/>
                                            <w:bottom w:val="none" w:sz="0" w:space="0" w:color="auto"/>
                                            <w:right w:val="none" w:sz="0" w:space="0" w:color="auto"/>
                                          </w:divBdr>
                                          <w:divsChild>
                                            <w:div w:id="730231997">
                                              <w:marLeft w:val="0"/>
                                              <w:marRight w:val="0"/>
                                              <w:marTop w:val="0"/>
                                              <w:marBottom w:val="0"/>
                                              <w:divBdr>
                                                <w:top w:val="none" w:sz="0" w:space="0" w:color="auto"/>
                                                <w:left w:val="none" w:sz="0" w:space="0" w:color="auto"/>
                                                <w:bottom w:val="none" w:sz="0" w:space="0" w:color="auto"/>
                                                <w:right w:val="none" w:sz="0" w:space="0" w:color="auto"/>
                                              </w:divBdr>
                                              <w:divsChild>
                                                <w:div w:id="6829722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5976896">
      <w:bodyDiv w:val="1"/>
      <w:marLeft w:val="0"/>
      <w:marRight w:val="0"/>
      <w:marTop w:val="0"/>
      <w:marBottom w:val="0"/>
      <w:divBdr>
        <w:top w:val="none" w:sz="0" w:space="0" w:color="auto"/>
        <w:left w:val="none" w:sz="0" w:space="0" w:color="auto"/>
        <w:bottom w:val="none" w:sz="0" w:space="0" w:color="auto"/>
        <w:right w:val="none" w:sz="0" w:space="0" w:color="auto"/>
      </w:divBdr>
    </w:div>
    <w:div w:id="407772617">
      <w:bodyDiv w:val="1"/>
      <w:marLeft w:val="0"/>
      <w:marRight w:val="0"/>
      <w:marTop w:val="0"/>
      <w:marBottom w:val="0"/>
      <w:divBdr>
        <w:top w:val="none" w:sz="0" w:space="0" w:color="auto"/>
        <w:left w:val="none" w:sz="0" w:space="0" w:color="auto"/>
        <w:bottom w:val="none" w:sz="0" w:space="0" w:color="auto"/>
        <w:right w:val="none" w:sz="0" w:space="0" w:color="auto"/>
      </w:divBdr>
    </w:div>
    <w:div w:id="428235631">
      <w:bodyDiv w:val="1"/>
      <w:marLeft w:val="0"/>
      <w:marRight w:val="0"/>
      <w:marTop w:val="0"/>
      <w:marBottom w:val="0"/>
      <w:divBdr>
        <w:top w:val="none" w:sz="0" w:space="0" w:color="auto"/>
        <w:left w:val="none" w:sz="0" w:space="0" w:color="auto"/>
        <w:bottom w:val="none" w:sz="0" w:space="0" w:color="auto"/>
        <w:right w:val="none" w:sz="0" w:space="0" w:color="auto"/>
      </w:divBdr>
    </w:div>
    <w:div w:id="451822450">
      <w:bodyDiv w:val="1"/>
      <w:marLeft w:val="0"/>
      <w:marRight w:val="0"/>
      <w:marTop w:val="0"/>
      <w:marBottom w:val="0"/>
      <w:divBdr>
        <w:top w:val="none" w:sz="0" w:space="0" w:color="auto"/>
        <w:left w:val="none" w:sz="0" w:space="0" w:color="auto"/>
        <w:bottom w:val="none" w:sz="0" w:space="0" w:color="auto"/>
        <w:right w:val="none" w:sz="0" w:space="0" w:color="auto"/>
      </w:divBdr>
    </w:div>
    <w:div w:id="460538882">
      <w:bodyDiv w:val="1"/>
      <w:marLeft w:val="0"/>
      <w:marRight w:val="0"/>
      <w:marTop w:val="0"/>
      <w:marBottom w:val="0"/>
      <w:divBdr>
        <w:top w:val="none" w:sz="0" w:space="0" w:color="auto"/>
        <w:left w:val="none" w:sz="0" w:space="0" w:color="auto"/>
        <w:bottom w:val="none" w:sz="0" w:space="0" w:color="auto"/>
        <w:right w:val="none" w:sz="0" w:space="0" w:color="auto"/>
      </w:divBdr>
    </w:div>
    <w:div w:id="460655590">
      <w:bodyDiv w:val="1"/>
      <w:marLeft w:val="0"/>
      <w:marRight w:val="0"/>
      <w:marTop w:val="0"/>
      <w:marBottom w:val="0"/>
      <w:divBdr>
        <w:top w:val="none" w:sz="0" w:space="0" w:color="auto"/>
        <w:left w:val="none" w:sz="0" w:space="0" w:color="auto"/>
        <w:bottom w:val="none" w:sz="0" w:space="0" w:color="auto"/>
        <w:right w:val="none" w:sz="0" w:space="0" w:color="auto"/>
      </w:divBdr>
      <w:divsChild>
        <w:div w:id="1576939373">
          <w:marLeft w:val="0"/>
          <w:marRight w:val="0"/>
          <w:marTop w:val="0"/>
          <w:marBottom w:val="0"/>
          <w:divBdr>
            <w:top w:val="none" w:sz="0" w:space="0" w:color="auto"/>
            <w:left w:val="none" w:sz="0" w:space="0" w:color="auto"/>
            <w:bottom w:val="none" w:sz="0" w:space="0" w:color="auto"/>
            <w:right w:val="none" w:sz="0" w:space="0" w:color="auto"/>
          </w:divBdr>
        </w:div>
        <w:div w:id="1639411275">
          <w:marLeft w:val="0"/>
          <w:marRight w:val="0"/>
          <w:marTop w:val="0"/>
          <w:marBottom w:val="0"/>
          <w:divBdr>
            <w:top w:val="none" w:sz="0" w:space="0" w:color="auto"/>
            <w:left w:val="none" w:sz="0" w:space="0" w:color="auto"/>
            <w:bottom w:val="none" w:sz="0" w:space="0" w:color="auto"/>
            <w:right w:val="none" w:sz="0" w:space="0" w:color="auto"/>
          </w:divBdr>
        </w:div>
        <w:div w:id="2066834036">
          <w:marLeft w:val="0"/>
          <w:marRight w:val="0"/>
          <w:marTop w:val="0"/>
          <w:marBottom w:val="0"/>
          <w:divBdr>
            <w:top w:val="none" w:sz="0" w:space="0" w:color="auto"/>
            <w:left w:val="none" w:sz="0" w:space="0" w:color="auto"/>
            <w:bottom w:val="none" w:sz="0" w:space="0" w:color="auto"/>
            <w:right w:val="none" w:sz="0" w:space="0" w:color="auto"/>
          </w:divBdr>
        </w:div>
      </w:divsChild>
    </w:div>
    <w:div w:id="483670645">
      <w:bodyDiv w:val="1"/>
      <w:marLeft w:val="0"/>
      <w:marRight w:val="0"/>
      <w:marTop w:val="0"/>
      <w:marBottom w:val="0"/>
      <w:divBdr>
        <w:top w:val="none" w:sz="0" w:space="0" w:color="auto"/>
        <w:left w:val="none" w:sz="0" w:space="0" w:color="auto"/>
        <w:bottom w:val="none" w:sz="0" w:space="0" w:color="auto"/>
        <w:right w:val="none" w:sz="0" w:space="0" w:color="auto"/>
      </w:divBdr>
    </w:div>
    <w:div w:id="493955372">
      <w:bodyDiv w:val="1"/>
      <w:marLeft w:val="0"/>
      <w:marRight w:val="0"/>
      <w:marTop w:val="0"/>
      <w:marBottom w:val="0"/>
      <w:divBdr>
        <w:top w:val="none" w:sz="0" w:space="0" w:color="auto"/>
        <w:left w:val="none" w:sz="0" w:space="0" w:color="auto"/>
        <w:bottom w:val="none" w:sz="0" w:space="0" w:color="auto"/>
        <w:right w:val="none" w:sz="0" w:space="0" w:color="auto"/>
      </w:divBdr>
    </w:div>
    <w:div w:id="541792116">
      <w:bodyDiv w:val="1"/>
      <w:marLeft w:val="0"/>
      <w:marRight w:val="0"/>
      <w:marTop w:val="0"/>
      <w:marBottom w:val="0"/>
      <w:divBdr>
        <w:top w:val="none" w:sz="0" w:space="0" w:color="auto"/>
        <w:left w:val="none" w:sz="0" w:space="0" w:color="auto"/>
        <w:bottom w:val="none" w:sz="0" w:space="0" w:color="auto"/>
        <w:right w:val="none" w:sz="0" w:space="0" w:color="auto"/>
      </w:divBdr>
    </w:div>
    <w:div w:id="557858731">
      <w:bodyDiv w:val="1"/>
      <w:marLeft w:val="0"/>
      <w:marRight w:val="0"/>
      <w:marTop w:val="0"/>
      <w:marBottom w:val="0"/>
      <w:divBdr>
        <w:top w:val="none" w:sz="0" w:space="0" w:color="auto"/>
        <w:left w:val="none" w:sz="0" w:space="0" w:color="auto"/>
        <w:bottom w:val="none" w:sz="0" w:space="0" w:color="auto"/>
        <w:right w:val="none" w:sz="0" w:space="0" w:color="auto"/>
      </w:divBdr>
    </w:div>
    <w:div w:id="586619558">
      <w:bodyDiv w:val="1"/>
      <w:marLeft w:val="0"/>
      <w:marRight w:val="0"/>
      <w:marTop w:val="0"/>
      <w:marBottom w:val="0"/>
      <w:divBdr>
        <w:top w:val="none" w:sz="0" w:space="0" w:color="auto"/>
        <w:left w:val="none" w:sz="0" w:space="0" w:color="auto"/>
        <w:bottom w:val="none" w:sz="0" w:space="0" w:color="auto"/>
        <w:right w:val="none" w:sz="0" w:space="0" w:color="auto"/>
      </w:divBdr>
    </w:div>
    <w:div w:id="594901571">
      <w:bodyDiv w:val="1"/>
      <w:marLeft w:val="0"/>
      <w:marRight w:val="0"/>
      <w:marTop w:val="0"/>
      <w:marBottom w:val="0"/>
      <w:divBdr>
        <w:top w:val="none" w:sz="0" w:space="0" w:color="auto"/>
        <w:left w:val="none" w:sz="0" w:space="0" w:color="auto"/>
        <w:bottom w:val="none" w:sz="0" w:space="0" w:color="auto"/>
        <w:right w:val="none" w:sz="0" w:space="0" w:color="auto"/>
      </w:divBdr>
    </w:div>
    <w:div w:id="600645871">
      <w:bodyDiv w:val="1"/>
      <w:marLeft w:val="0"/>
      <w:marRight w:val="0"/>
      <w:marTop w:val="0"/>
      <w:marBottom w:val="0"/>
      <w:divBdr>
        <w:top w:val="none" w:sz="0" w:space="0" w:color="auto"/>
        <w:left w:val="none" w:sz="0" w:space="0" w:color="auto"/>
        <w:bottom w:val="none" w:sz="0" w:space="0" w:color="auto"/>
        <w:right w:val="none" w:sz="0" w:space="0" w:color="auto"/>
      </w:divBdr>
    </w:div>
    <w:div w:id="608271069">
      <w:bodyDiv w:val="1"/>
      <w:marLeft w:val="0"/>
      <w:marRight w:val="0"/>
      <w:marTop w:val="0"/>
      <w:marBottom w:val="0"/>
      <w:divBdr>
        <w:top w:val="none" w:sz="0" w:space="0" w:color="auto"/>
        <w:left w:val="none" w:sz="0" w:space="0" w:color="auto"/>
        <w:bottom w:val="none" w:sz="0" w:space="0" w:color="auto"/>
        <w:right w:val="none" w:sz="0" w:space="0" w:color="auto"/>
      </w:divBdr>
    </w:div>
    <w:div w:id="629361946">
      <w:bodyDiv w:val="1"/>
      <w:marLeft w:val="0"/>
      <w:marRight w:val="0"/>
      <w:marTop w:val="0"/>
      <w:marBottom w:val="0"/>
      <w:divBdr>
        <w:top w:val="none" w:sz="0" w:space="0" w:color="auto"/>
        <w:left w:val="none" w:sz="0" w:space="0" w:color="auto"/>
        <w:bottom w:val="none" w:sz="0" w:space="0" w:color="auto"/>
        <w:right w:val="none" w:sz="0" w:space="0" w:color="auto"/>
      </w:divBdr>
    </w:div>
    <w:div w:id="632637898">
      <w:bodyDiv w:val="1"/>
      <w:marLeft w:val="0"/>
      <w:marRight w:val="0"/>
      <w:marTop w:val="0"/>
      <w:marBottom w:val="0"/>
      <w:divBdr>
        <w:top w:val="none" w:sz="0" w:space="0" w:color="auto"/>
        <w:left w:val="none" w:sz="0" w:space="0" w:color="auto"/>
        <w:bottom w:val="none" w:sz="0" w:space="0" w:color="auto"/>
        <w:right w:val="none" w:sz="0" w:space="0" w:color="auto"/>
      </w:divBdr>
    </w:div>
    <w:div w:id="641813741">
      <w:bodyDiv w:val="1"/>
      <w:marLeft w:val="0"/>
      <w:marRight w:val="0"/>
      <w:marTop w:val="0"/>
      <w:marBottom w:val="0"/>
      <w:divBdr>
        <w:top w:val="none" w:sz="0" w:space="0" w:color="auto"/>
        <w:left w:val="none" w:sz="0" w:space="0" w:color="auto"/>
        <w:bottom w:val="none" w:sz="0" w:space="0" w:color="auto"/>
        <w:right w:val="none" w:sz="0" w:space="0" w:color="auto"/>
      </w:divBdr>
    </w:div>
    <w:div w:id="678892530">
      <w:bodyDiv w:val="1"/>
      <w:marLeft w:val="0"/>
      <w:marRight w:val="0"/>
      <w:marTop w:val="0"/>
      <w:marBottom w:val="0"/>
      <w:divBdr>
        <w:top w:val="none" w:sz="0" w:space="0" w:color="auto"/>
        <w:left w:val="none" w:sz="0" w:space="0" w:color="auto"/>
        <w:bottom w:val="none" w:sz="0" w:space="0" w:color="auto"/>
        <w:right w:val="none" w:sz="0" w:space="0" w:color="auto"/>
      </w:divBdr>
    </w:div>
    <w:div w:id="729039462">
      <w:bodyDiv w:val="1"/>
      <w:marLeft w:val="0"/>
      <w:marRight w:val="0"/>
      <w:marTop w:val="0"/>
      <w:marBottom w:val="0"/>
      <w:divBdr>
        <w:top w:val="none" w:sz="0" w:space="0" w:color="auto"/>
        <w:left w:val="none" w:sz="0" w:space="0" w:color="auto"/>
        <w:bottom w:val="none" w:sz="0" w:space="0" w:color="auto"/>
        <w:right w:val="none" w:sz="0" w:space="0" w:color="auto"/>
      </w:divBdr>
    </w:div>
    <w:div w:id="731542936">
      <w:bodyDiv w:val="1"/>
      <w:marLeft w:val="0"/>
      <w:marRight w:val="0"/>
      <w:marTop w:val="0"/>
      <w:marBottom w:val="0"/>
      <w:divBdr>
        <w:top w:val="none" w:sz="0" w:space="0" w:color="auto"/>
        <w:left w:val="none" w:sz="0" w:space="0" w:color="auto"/>
        <w:bottom w:val="none" w:sz="0" w:space="0" w:color="auto"/>
        <w:right w:val="none" w:sz="0" w:space="0" w:color="auto"/>
      </w:divBdr>
    </w:div>
    <w:div w:id="748622766">
      <w:bodyDiv w:val="1"/>
      <w:marLeft w:val="0"/>
      <w:marRight w:val="0"/>
      <w:marTop w:val="0"/>
      <w:marBottom w:val="0"/>
      <w:divBdr>
        <w:top w:val="none" w:sz="0" w:space="0" w:color="auto"/>
        <w:left w:val="none" w:sz="0" w:space="0" w:color="auto"/>
        <w:bottom w:val="none" w:sz="0" w:space="0" w:color="auto"/>
        <w:right w:val="none" w:sz="0" w:space="0" w:color="auto"/>
      </w:divBdr>
    </w:div>
    <w:div w:id="775171904">
      <w:bodyDiv w:val="1"/>
      <w:marLeft w:val="0"/>
      <w:marRight w:val="0"/>
      <w:marTop w:val="0"/>
      <w:marBottom w:val="0"/>
      <w:divBdr>
        <w:top w:val="none" w:sz="0" w:space="0" w:color="auto"/>
        <w:left w:val="none" w:sz="0" w:space="0" w:color="auto"/>
        <w:bottom w:val="none" w:sz="0" w:space="0" w:color="auto"/>
        <w:right w:val="none" w:sz="0" w:space="0" w:color="auto"/>
      </w:divBdr>
    </w:div>
    <w:div w:id="818888756">
      <w:bodyDiv w:val="1"/>
      <w:marLeft w:val="0"/>
      <w:marRight w:val="0"/>
      <w:marTop w:val="0"/>
      <w:marBottom w:val="0"/>
      <w:divBdr>
        <w:top w:val="none" w:sz="0" w:space="0" w:color="auto"/>
        <w:left w:val="none" w:sz="0" w:space="0" w:color="auto"/>
        <w:bottom w:val="none" w:sz="0" w:space="0" w:color="auto"/>
        <w:right w:val="none" w:sz="0" w:space="0" w:color="auto"/>
      </w:divBdr>
    </w:div>
    <w:div w:id="880943605">
      <w:bodyDiv w:val="1"/>
      <w:marLeft w:val="0"/>
      <w:marRight w:val="0"/>
      <w:marTop w:val="0"/>
      <w:marBottom w:val="0"/>
      <w:divBdr>
        <w:top w:val="none" w:sz="0" w:space="0" w:color="auto"/>
        <w:left w:val="none" w:sz="0" w:space="0" w:color="auto"/>
        <w:bottom w:val="none" w:sz="0" w:space="0" w:color="auto"/>
        <w:right w:val="none" w:sz="0" w:space="0" w:color="auto"/>
      </w:divBdr>
    </w:div>
    <w:div w:id="894126079">
      <w:bodyDiv w:val="1"/>
      <w:marLeft w:val="0"/>
      <w:marRight w:val="0"/>
      <w:marTop w:val="0"/>
      <w:marBottom w:val="0"/>
      <w:divBdr>
        <w:top w:val="none" w:sz="0" w:space="0" w:color="auto"/>
        <w:left w:val="none" w:sz="0" w:space="0" w:color="auto"/>
        <w:bottom w:val="none" w:sz="0" w:space="0" w:color="auto"/>
        <w:right w:val="none" w:sz="0" w:space="0" w:color="auto"/>
      </w:divBdr>
    </w:div>
    <w:div w:id="897398697">
      <w:bodyDiv w:val="1"/>
      <w:marLeft w:val="0"/>
      <w:marRight w:val="0"/>
      <w:marTop w:val="0"/>
      <w:marBottom w:val="0"/>
      <w:divBdr>
        <w:top w:val="none" w:sz="0" w:space="0" w:color="auto"/>
        <w:left w:val="none" w:sz="0" w:space="0" w:color="auto"/>
        <w:bottom w:val="none" w:sz="0" w:space="0" w:color="auto"/>
        <w:right w:val="none" w:sz="0" w:space="0" w:color="auto"/>
      </w:divBdr>
    </w:div>
    <w:div w:id="901065847">
      <w:bodyDiv w:val="1"/>
      <w:marLeft w:val="0"/>
      <w:marRight w:val="0"/>
      <w:marTop w:val="0"/>
      <w:marBottom w:val="0"/>
      <w:divBdr>
        <w:top w:val="none" w:sz="0" w:space="0" w:color="auto"/>
        <w:left w:val="none" w:sz="0" w:space="0" w:color="auto"/>
        <w:bottom w:val="none" w:sz="0" w:space="0" w:color="auto"/>
        <w:right w:val="none" w:sz="0" w:space="0" w:color="auto"/>
      </w:divBdr>
    </w:div>
    <w:div w:id="923535966">
      <w:bodyDiv w:val="1"/>
      <w:marLeft w:val="0"/>
      <w:marRight w:val="0"/>
      <w:marTop w:val="0"/>
      <w:marBottom w:val="0"/>
      <w:divBdr>
        <w:top w:val="none" w:sz="0" w:space="0" w:color="auto"/>
        <w:left w:val="none" w:sz="0" w:space="0" w:color="auto"/>
        <w:bottom w:val="none" w:sz="0" w:space="0" w:color="auto"/>
        <w:right w:val="none" w:sz="0" w:space="0" w:color="auto"/>
      </w:divBdr>
    </w:div>
    <w:div w:id="939407922">
      <w:bodyDiv w:val="1"/>
      <w:marLeft w:val="0"/>
      <w:marRight w:val="0"/>
      <w:marTop w:val="0"/>
      <w:marBottom w:val="0"/>
      <w:divBdr>
        <w:top w:val="none" w:sz="0" w:space="0" w:color="auto"/>
        <w:left w:val="none" w:sz="0" w:space="0" w:color="auto"/>
        <w:bottom w:val="none" w:sz="0" w:space="0" w:color="auto"/>
        <w:right w:val="none" w:sz="0" w:space="0" w:color="auto"/>
      </w:divBdr>
    </w:div>
    <w:div w:id="961962069">
      <w:bodyDiv w:val="1"/>
      <w:marLeft w:val="0"/>
      <w:marRight w:val="0"/>
      <w:marTop w:val="0"/>
      <w:marBottom w:val="0"/>
      <w:divBdr>
        <w:top w:val="none" w:sz="0" w:space="0" w:color="auto"/>
        <w:left w:val="none" w:sz="0" w:space="0" w:color="auto"/>
        <w:bottom w:val="none" w:sz="0" w:space="0" w:color="auto"/>
        <w:right w:val="none" w:sz="0" w:space="0" w:color="auto"/>
      </w:divBdr>
    </w:div>
    <w:div w:id="1031148972">
      <w:bodyDiv w:val="1"/>
      <w:marLeft w:val="0"/>
      <w:marRight w:val="0"/>
      <w:marTop w:val="0"/>
      <w:marBottom w:val="0"/>
      <w:divBdr>
        <w:top w:val="none" w:sz="0" w:space="0" w:color="auto"/>
        <w:left w:val="none" w:sz="0" w:space="0" w:color="auto"/>
        <w:bottom w:val="none" w:sz="0" w:space="0" w:color="auto"/>
        <w:right w:val="none" w:sz="0" w:space="0" w:color="auto"/>
      </w:divBdr>
    </w:div>
    <w:div w:id="1036853423">
      <w:bodyDiv w:val="1"/>
      <w:marLeft w:val="0"/>
      <w:marRight w:val="0"/>
      <w:marTop w:val="0"/>
      <w:marBottom w:val="0"/>
      <w:divBdr>
        <w:top w:val="none" w:sz="0" w:space="0" w:color="auto"/>
        <w:left w:val="none" w:sz="0" w:space="0" w:color="auto"/>
        <w:bottom w:val="none" w:sz="0" w:space="0" w:color="auto"/>
        <w:right w:val="none" w:sz="0" w:space="0" w:color="auto"/>
      </w:divBdr>
    </w:div>
    <w:div w:id="1039890569">
      <w:bodyDiv w:val="1"/>
      <w:marLeft w:val="0"/>
      <w:marRight w:val="0"/>
      <w:marTop w:val="0"/>
      <w:marBottom w:val="0"/>
      <w:divBdr>
        <w:top w:val="none" w:sz="0" w:space="0" w:color="auto"/>
        <w:left w:val="none" w:sz="0" w:space="0" w:color="auto"/>
        <w:bottom w:val="none" w:sz="0" w:space="0" w:color="auto"/>
        <w:right w:val="none" w:sz="0" w:space="0" w:color="auto"/>
      </w:divBdr>
    </w:div>
    <w:div w:id="1044064558">
      <w:bodyDiv w:val="1"/>
      <w:marLeft w:val="0"/>
      <w:marRight w:val="0"/>
      <w:marTop w:val="0"/>
      <w:marBottom w:val="0"/>
      <w:divBdr>
        <w:top w:val="none" w:sz="0" w:space="0" w:color="auto"/>
        <w:left w:val="none" w:sz="0" w:space="0" w:color="auto"/>
        <w:bottom w:val="none" w:sz="0" w:space="0" w:color="auto"/>
        <w:right w:val="none" w:sz="0" w:space="0" w:color="auto"/>
      </w:divBdr>
    </w:div>
    <w:div w:id="1046834665">
      <w:bodyDiv w:val="1"/>
      <w:marLeft w:val="0"/>
      <w:marRight w:val="0"/>
      <w:marTop w:val="0"/>
      <w:marBottom w:val="0"/>
      <w:divBdr>
        <w:top w:val="none" w:sz="0" w:space="0" w:color="auto"/>
        <w:left w:val="none" w:sz="0" w:space="0" w:color="auto"/>
        <w:bottom w:val="none" w:sz="0" w:space="0" w:color="auto"/>
        <w:right w:val="none" w:sz="0" w:space="0" w:color="auto"/>
      </w:divBdr>
    </w:div>
    <w:div w:id="1060789135">
      <w:bodyDiv w:val="1"/>
      <w:marLeft w:val="0"/>
      <w:marRight w:val="0"/>
      <w:marTop w:val="0"/>
      <w:marBottom w:val="0"/>
      <w:divBdr>
        <w:top w:val="none" w:sz="0" w:space="0" w:color="auto"/>
        <w:left w:val="none" w:sz="0" w:space="0" w:color="auto"/>
        <w:bottom w:val="none" w:sz="0" w:space="0" w:color="auto"/>
        <w:right w:val="none" w:sz="0" w:space="0" w:color="auto"/>
      </w:divBdr>
    </w:div>
    <w:div w:id="1162744089">
      <w:bodyDiv w:val="1"/>
      <w:marLeft w:val="0"/>
      <w:marRight w:val="0"/>
      <w:marTop w:val="0"/>
      <w:marBottom w:val="0"/>
      <w:divBdr>
        <w:top w:val="none" w:sz="0" w:space="0" w:color="auto"/>
        <w:left w:val="none" w:sz="0" w:space="0" w:color="auto"/>
        <w:bottom w:val="none" w:sz="0" w:space="0" w:color="auto"/>
        <w:right w:val="none" w:sz="0" w:space="0" w:color="auto"/>
      </w:divBdr>
    </w:div>
    <w:div w:id="1180121058">
      <w:bodyDiv w:val="1"/>
      <w:marLeft w:val="0"/>
      <w:marRight w:val="0"/>
      <w:marTop w:val="0"/>
      <w:marBottom w:val="0"/>
      <w:divBdr>
        <w:top w:val="none" w:sz="0" w:space="0" w:color="auto"/>
        <w:left w:val="none" w:sz="0" w:space="0" w:color="auto"/>
        <w:bottom w:val="none" w:sz="0" w:space="0" w:color="auto"/>
        <w:right w:val="none" w:sz="0" w:space="0" w:color="auto"/>
      </w:divBdr>
      <w:divsChild>
        <w:div w:id="795100767">
          <w:marLeft w:val="0"/>
          <w:marRight w:val="0"/>
          <w:marTop w:val="0"/>
          <w:marBottom w:val="0"/>
          <w:divBdr>
            <w:top w:val="none" w:sz="0" w:space="0" w:color="auto"/>
            <w:left w:val="none" w:sz="0" w:space="0" w:color="auto"/>
            <w:bottom w:val="none" w:sz="0" w:space="0" w:color="auto"/>
            <w:right w:val="none" w:sz="0" w:space="0" w:color="auto"/>
          </w:divBdr>
          <w:divsChild>
            <w:div w:id="1601259363">
              <w:marLeft w:val="0"/>
              <w:marRight w:val="0"/>
              <w:marTop w:val="0"/>
              <w:marBottom w:val="0"/>
              <w:divBdr>
                <w:top w:val="none" w:sz="0" w:space="0" w:color="auto"/>
                <w:left w:val="none" w:sz="0" w:space="0" w:color="auto"/>
                <w:bottom w:val="none" w:sz="0" w:space="0" w:color="auto"/>
                <w:right w:val="none" w:sz="0" w:space="0" w:color="auto"/>
              </w:divBdr>
              <w:divsChild>
                <w:div w:id="199972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81220">
      <w:bodyDiv w:val="1"/>
      <w:marLeft w:val="0"/>
      <w:marRight w:val="0"/>
      <w:marTop w:val="0"/>
      <w:marBottom w:val="0"/>
      <w:divBdr>
        <w:top w:val="none" w:sz="0" w:space="0" w:color="auto"/>
        <w:left w:val="none" w:sz="0" w:space="0" w:color="auto"/>
        <w:bottom w:val="none" w:sz="0" w:space="0" w:color="auto"/>
        <w:right w:val="none" w:sz="0" w:space="0" w:color="auto"/>
      </w:divBdr>
    </w:div>
    <w:div w:id="1205169656">
      <w:bodyDiv w:val="1"/>
      <w:marLeft w:val="0"/>
      <w:marRight w:val="0"/>
      <w:marTop w:val="0"/>
      <w:marBottom w:val="0"/>
      <w:divBdr>
        <w:top w:val="none" w:sz="0" w:space="0" w:color="auto"/>
        <w:left w:val="none" w:sz="0" w:space="0" w:color="auto"/>
        <w:bottom w:val="none" w:sz="0" w:space="0" w:color="auto"/>
        <w:right w:val="none" w:sz="0" w:space="0" w:color="auto"/>
      </w:divBdr>
      <w:divsChild>
        <w:div w:id="2119907663">
          <w:marLeft w:val="0"/>
          <w:marRight w:val="0"/>
          <w:marTop w:val="0"/>
          <w:marBottom w:val="0"/>
          <w:divBdr>
            <w:top w:val="none" w:sz="0" w:space="0" w:color="auto"/>
            <w:left w:val="none" w:sz="0" w:space="0" w:color="auto"/>
            <w:bottom w:val="none" w:sz="0" w:space="0" w:color="auto"/>
            <w:right w:val="none" w:sz="0" w:space="0" w:color="auto"/>
          </w:divBdr>
          <w:divsChild>
            <w:div w:id="224073880">
              <w:marLeft w:val="0"/>
              <w:marRight w:val="0"/>
              <w:marTop w:val="0"/>
              <w:marBottom w:val="0"/>
              <w:divBdr>
                <w:top w:val="none" w:sz="0" w:space="0" w:color="auto"/>
                <w:left w:val="none" w:sz="0" w:space="0" w:color="auto"/>
                <w:bottom w:val="none" w:sz="0" w:space="0" w:color="auto"/>
                <w:right w:val="none" w:sz="0" w:space="0" w:color="auto"/>
              </w:divBdr>
              <w:divsChild>
                <w:div w:id="1425805674">
                  <w:marLeft w:val="0"/>
                  <w:marRight w:val="0"/>
                  <w:marTop w:val="0"/>
                  <w:marBottom w:val="0"/>
                  <w:divBdr>
                    <w:top w:val="none" w:sz="0" w:space="0" w:color="auto"/>
                    <w:left w:val="none" w:sz="0" w:space="0" w:color="auto"/>
                    <w:bottom w:val="none" w:sz="0" w:space="0" w:color="auto"/>
                    <w:right w:val="none" w:sz="0" w:space="0" w:color="auto"/>
                  </w:divBdr>
                  <w:divsChild>
                    <w:div w:id="1090810083">
                      <w:marLeft w:val="0"/>
                      <w:marRight w:val="0"/>
                      <w:marTop w:val="0"/>
                      <w:marBottom w:val="0"/>
                      <w:divBdr>
                        <w:top w:val="none" w:sz="0" w:space="0" w:color="auto"/>
                        <w:left w:val="none" w:sz="0" w:space="0" w:color="auto"/>
                        <w:bottom w:val="none" w:sz="0" w:space="0" w:color="auto"/>
                        <w:right w:val="none" w:sz="0" w:space="0" w:color="auto"/>
                      </w:divBdr>
                      <w:divsChild>
                        <w:div w:id="1218081391">
                          <w:marLeft w:val="0"/>
                          <w:marRight w:val="0"/>
                          <w:marTop w:val="0"/>
                          <w:marBottom w:val="0"/>
                          <w:divBdr>
                            <w:top w:val="none" w:sz="0" w:space="0" w:color="auto"/>
                            <w:left w:val="none" w:sz="0" w:space="0" w:color="auto"/>
                            <w:bottom w:val="none" w:sz="0" w:space="0" w:color="auto"/>
                            <w:right w:val="none" w:sz="0" w:space="0" w:color="auto"/>
                          </w:divBdr>
                          <w:divsChild>
                            <w:div w:id="208148290">
                              <w:marLeft w:val="0"/>
                              <w:marRight w:val="0"/>
                              <w:marTop w:val="0"/>
                              <w:marBottom w:val="0"/>
                              <w:divBdr>
                                <w:top w:val="none" w:sz="0" w:space="0" w:color="auto"/>
                                <w:left w:val="none" w:sz="0" w:space="0" w:color="auto"/>
                                <w:bottom w:val="none" w:sz="0" w:space="0" w:color="auto"/>
                                <w:right w:val="none" w:sz="0" w:space="0" w:color="auto"/>
                              </w:divBdr>
                              <w:divsChild>
                                <w:div w:id="1368333688">
                                  <w:marLeft w:val="0"/>
                                  <w:marRight w:val="0"/>
                                  <w:marTop w:val="0"/>
                                  <w:marBottom w:val="0"/>
                                  <w:divBdr>
                                    <w:top w:val="none" w:sz="0" w:space="0" w:color="auto"/>
                                    <w:left w:val="none" w:sz="0" w:space="0" w:color="auto"/>
                                    <w:bottom w:val="none" w:sz="0" w:space="0" w:color="auto"/>
                                    <w:right w:val="none" w:sz="0" w:space="0" w:color="auto"/>
                                  </w:divBdr>
                                  <w:divsChild>
                                    <w:div w:id="1605840771">
                                      <w:marLeft w:val="0"/>
                                      <w:marRight w:val="0"/>
                                      <w:marTop w:val="0"/>
                                      <w:marBottom w:val="0"/>
                                      <w:divBdr>
                                        <w:top w:val="none" w:sz="0" w:space="0" w:color="auto"/>
                                        <w:left w:val="none" w:sz="0" w:space="0" w:color="auto"/>
                                        <w:bottom w:val="none" w:sz="0" w:space="0" w:color="auto"/>
                                        <w:right w:val="none" w:sz="0" w:space="0" w:color="auto"/>
                                      </w:divBdr>
                                      <w:divsChild>
                                        <w:div w:id="1457068400">
                                          <w:marLeft w:val="0"/>
                                          <w:marRight w:val="165"/>
                                          <w:marTop w:val="150"/>
                                          <w:marBottom w:val="0"/>
                                          <w:divBdr>
                                            <w:top w:val="none" w:sz="0" w:space="0" w:color="auto"/>
                                            <w:left w:val="none" w:sz="0" w:space="0" w:color="auto"/>
                                            <w:bottom w:val="none" w:sz="0" w:space="0" w:color="auto"/>
                                            <w:right w:val="none" w:sz="0" w:space="0" w:color="auto"/>
                                          </w:divBdr>
                                          <w:divsChild>
                                            <w:div w:id="1634483760">
                                              <w:marLeft w:val="0"/>
                                              <w:marRight w:val="0"/>
                                              <w:marTop w:val="0"/>
                                              <w:marBottom w:val="0"/>
                                              <w:divBdr>
                                                <w:top w:val="none" w:sz="0" w:space="0" w:color="auto"/>
                                                <w:left w:val="none" w:sz="0" w:space="0" w:color="auto"/>
                                                <w:bottom w:val="none" w:sz="0" w:space="0" w:color="auto"/>
                                                <w:right w:val="none" w:sz="0" w:space="0" w:color="auto"/>
                                              </w:divBdr>
                                              <w:divsChild>
                                                <w:div w:id="179289922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5625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677798">
      <w:bodyDiv w:val="1"/>
      <w:marLeft w:val="0"/>
      <w:marRight w:val="0"/>
      <w:marTop w:val="0"/>
      <w:marBottom w:val="0"/>
      <w:divBdr>
        <w:top w:val="none" w:sz="0" w:space="0" w:color="auto"/>
        <w:left w:val="none" w:sz="0" w:space="0" w:color="auto"/>
        <w:bottom w:val="none" w:sz="0" w:space="0" w:color="auto"/>
        <w:right w:val="none" w:sz="0" w:space="0" w:color="auto"/>
      </w:divBdr>
    </w:div>
    <w:div w:id="1209420191">
      <w:bodyDiv w:val="1"/>
      <w:marLeft w:val="0"/>
      <w:marRight w:val="0"/>
      <w:marTop w:val="0"/>
      <w:marBottom w:val="0"/>
      <w:divBdr>
        <w:top w:val="none" w:sz="0" w:space="0" w:color="auto"/>
        <w:left w:val="none" w:sz="0" w:space="0" w:color="auto"/>
        <w:bottom w:val="none" w:sz="0" w:space="0" w:color="auto"/>
        <w:right w:val="none" w:sz="0" w:space="0" w:color="auto"/>
      </w:divBdr>
    </w:div>
    <w:div w:id="1214852548">
      <w:bodyDiv w:val="1"/>
      <w:marLeft w:val="0"/>
      <w:marRight w:val="0"/>
      <w:marTop w:val="0"/>
      <w:marBottom w:val="0"/>
      <w:divBdr>
        <w:top w:val="none" w:sz="0" w:space="0" w:color="auto"/>
        <w:left w:val="none" w:sz="0" w:space="0" w:color="auto"/>
        <w:bottom w:val="none" w:sz="0" w:space="0" w:color="auto"/>
        <w:right w:val="none" w:sz="0" w:space="0" w:color="auto"/>
      </w:divBdr>
    </w:div>
    <w:div w:id="1245920740">
      <w:bodyDiv w:val="1"/>
      <w:marLeft w:val="0"/>
      <w:marRight w:val="0"/>
      <w:marTop w:val="0"/>
      <w:marBottom w:val="0"/>
      <w:divBdr>
        <w:top w:val="none" w:sz="0" w:space="0" w:color="auto"/>
        <w:left w:val="none" w:sz="0" w:space="0" w:color="auto"/>
        <w:bottom w:val="none" w:sz="0" w:space="0" w:color="auto"/>
        <w:right w:val="none" w:sz="0" w:space="0" w:color="auto"/>
      </w:divBdr>
    </w:div>
    <w:div w:id="1248416994">
      <w:bodyDiv w:val="1"/>
      <w:marLeft w:val="0"/>
      <w:marRight w:val="0"/>
      <w:marTop w:val="0"/>
      <w:marBottom w:val="0"/>
      <w:divBdr>
        <w:top w:val="none" w:sz="0" w:space="0" w:color="auto"/>
        <w:left w:val="none" w:sz="0" w:space="0" w:color="auto"/>
        <w:bottom w:val="none" w:sz="0" w:space="0" w:color="auto"/>
        <w:right w:val="none" w:sz="0" w:space="0" w:color="auto"/>
      </w:divBdr>
    </w:div>
    <w:div w:id="1261337164">
      <w:bodyDiv w:val="1"/>
      <w:marLeft w:val="0"/>
      <w:marRight w:val="0"/>
      <w:marTop w:val="0"/>
      <w:marBottom w:val="0"/>
      <w:divBdr>
        <w:top w:val="none" w:sz="0" w:space="0" w:color="auto"/>
        <w:left w:val="none" w:sz="0" w:space="0" w:color="auto"/>
        <w:bottom w:val="none" w:sz="0" w:space="0" w:color="auto"/>
        <w:right w:val="none" w:sz="0" w:space="0" w:color="auto"/>
      </w:divBdr>
      <w:divsChild>
        <w:div w:id="74865334">
          <w:marLeft w:val="0"/>
          <w:marRight w:val="0"/>
          <w:marTop w:val="0"/>
          <w:marBottom w:val="0"/>
          <w:divBdr>
            <w:top w:val="none" w:sz="0" w:space="0" w:color="auto"/>
            <w:left w:val="none" w:sz="0" w:space="0" w:color="auto"/>
            <w:bottom w:val="none" w:sz="0" w:space="0" w:color="auto"/>
            <w:right w:val="none" w:sz="0" w:space="0" w:color="auto"/>
          </w:divBdr>
        </w:div>
        <w:div w:id="421100070">
          <w:marLeft w:val="0"/>
          <w:marRight w:val="0"/>
          <w:marTop w:val="0"/>
          <w:marBottom w:val="0"/>
          <w:divBdr>
            <w:top w:val="none" w:sz="0" w:space="0" w:color="auto"/>
            <w:left w:val="none" w:sz="0" w:space="0" w:color="auto"/>
            <w:bottom w:val="none" w:sz="0" w:space="0" w:color="auto"/>
            <w:right w:val="none" w:sz="0" w:space="0" w:color="auto"/>
          </w:divBdr>
        </w:div>
        <w:div w:id="503982746">
          <w:marLeft w:val="0"/>
          <w:marRight w:val="0"/>
          <w:marTop w:val="0"/>
          <w:marBottom w:val="0"/>
          <w:divBdr>
            <w:top w:val="none" w:sz="0" w:space="0" w:color="auto"/>
            <w:left w:val="none" w:sz="0" w:space="0" w:color="auto"/>
            <w:bottom w:val="none" w:sz="0" w:space="0" w:color="auto"/>
            <w:right w:val="none" w:sz="0" w:space="0" w:color="auto"/>
          </w:divBdr>
        </w:div>
        <w:div w:id="1789473605">
          <w:marLeft w:val="0"/>
          <w:marRight w:val="0"/>
          <w:marTop w:val="0"/>
          <w:marBottom w:val="0"/>
          <w:divBdr>
            <w:top w:val="none" w:sz="0" w:space="0" w:color="auto"/>
            <w:left w:val="none" w:sz="0" w:space="0" w:color="auto"/>
            <w:bottom w:val="none" w:sz="0" w:space="0" w:color="auto"/>
            <w:right w:val="none" w:sz="0" w:space="0" w:color="auto"/>
          </w:divBdr>
        </w:div>
      </w:divsChild>
    </w:div>
    <w:div w:id="1276446669">
      <w:bodyDiv w:val="1"/>
      <w:marLeft w:val="0"/>
      <w:marRight w:val="0"/>
      <w:marTop w:val="0"/>
      <w:marBottom w:val="0"/>
      <w:divBdr>
        <w:top w:val="none" w:sz="0" w:space="0" w:color="auto"/>
        <w:left w:val="none" w:sz="0" w:space="0" w:color="auto"/>
        <w:bottom w:val="none" w:sz="0" w:space="0" w:color="auto"/>
        <w:right w:val="none" w:sz="0" w:space="0" w:color="auto"/>
      </w:divBdr>
    </w:div>
    <w:div w:id="1380131340">
      <w:bodyDiv w:val="1"/>
      <w:marLeft w:val="0"/>
      <w:marRight w:val="0"/>
      <w:marTop w:val="0"/>
      <w:marBottom w:val="0"/>
      <w:divBdr>
        <w:top w:val="none" w:sz="0" w:space="0" w:color="auto"/>
        <w:left w:val="none" w:sz="0" w:space="0" w:color="auto"/>
        <w:bottom w:val="none" w:sz="0" w:space="0" w:color="auto"/>
        <w:right w:val="none" w:sz="0" w:space="0" w:color="auto"/>
      </w:divBdr>
    </w:div>
    <w:div w:id="1403062165">
      <w:bodyDiv w:val="1"/>
      <w:marLeft w:val="0"/>
      <w:marRight w:val="0"/>
      <w:marTop w:val="0"/>
      <w:marBottom w:val="0"/>
      <w:divBdr>
        <w:top w:val="none" w:sz="0" w:space="0" w:color="auto"/>
        <w:left w:val="none" w:sz="0" w:space="0" w:color="auto"/>
        <w:bottom w:val="none" w:sz="0" w:space="0" w:color="auto"/>
        <w:right w:val="none" w:sz="0" w:space="0" w:color="auto"/>
      </w:divBdr>
    </w:div>
    <w:div w:id="1418600990">
      <w:bodyDiv w:val="1"/>
      <w:marLeft w:val="0"/>
      <w:marRight w:val="0"/>
      <w:marTop w:val="0"/>
      <w:marBottom w:val="0"/>
      <w:divBdr>
        <w:top w:val="none" w:sz="0" w:space="0" w:color="auto"/>
        <w:left w:val="none" w:sz="0" w:space="0" w:color="auto"/>
        <w:bottom w:val="none" w:sz="0" w:space="0" w:color="auto"/>
        <w:right w:val="none" w:sz="0" w:space="0" w:color="auto"/>
      </w:divBdr>
    </w:div>
    <w:div w:id="1431193430">
      <w:bodyDiv w:val="1"/>
      <w:marLeft w:val="0"/>
      <w:marRight w:val="0"/>
      <w:marTop w:val="0"/>
      <w:marBottom w:val="0"/>
      <w:divBdr>
        <w:top w:val="none" w:sz="0" w:space="0" w:color="auto"/>
        <w:left w:val="none" w:sz="0" w:space="0" w:color="auto"/>
        <w:bottom w:val="none" w:sz="0" w:space="0" w:color="auto"/>
        <w:right w:val="none" w:sz="0" w:space="0" w:color="auto"/>
      </w:divBdr>
      <w:divsChild>
        <w:div w:id="699084497">
          <w:marLeft w:val="0"/>
          <w:marRight w:val="0"/>
          <w:marTop w:val="0"/>
          <w:marBottom w:val="0"/>
          <w:divBdr>
            <w:top w:val="none" w:sz="0" w:space="0" w:color="auto"/>
            <w:left w:val="none" w:sz="0" w:space="0" w:color="auto"/>
            <w:bottom w:val="none" w:sz="0" w:space="0" w:color="auto"/>
            <w:right w:val="none" w:sz="0" w:space="0" w:color="auto"/>
          </w:divBdr>
          <w:divsChild>
            <w:div w:id="1699506281">
              <w:marLeft w:val="0"/>
              <w:marRight w:val="0"/>
              <w:marTop w:val="0"/>
              <w:marBottom w:val="0"/>
              <w:divBdr>
                <w:top w:val="none" w:sz="0" w:space="0" w:color="auto"/>
                <w:left w:val="none" w:sz="0" w:space="0" w:color="auto"/>
                <w:bottom w:val="none" w:sz="0" w:space="0" w:color="auto"/>
                <w:right w:val="none" w:sz="0" w:space="0" w:color="auto"/>
              </w:divBdr>
              <w:divsChild>
                <w:div w:id="1543207403">
                  <w:marLeft w:val="0"/>
                  <w:marRight w:val="0"/>
                  <w:marTop w:val="0"/>
                  <w:marBottom w:val="0"/>
                  <w:divBdr>
                    <w:top w:val="none" w:sz="0" w:space="0" w:color="auto"/>
                    <w:left w:val="none" w:sz="0" w:space="0" w:color="auto"/>
                    <w:bottom w:val="none" w:sz="0" w:space="0" w:color="auto"/>
                    <w:right w:val="none" w:sz="0" w:space="0" w:color="auto"/>
                  </w:divBdr>
                  <w:divsChild>
                    <w:div w:id="1784226641">
                      <w:marLeft w:val="0"/>
                      <w:marRight w:val="0"/>
                      <w:marTop w:val="0"/>
                      <w:marBottom w:val="0"/>
                      <w:divBdr>
                        <w:top w:val="none" w:sz="0" w:space="0" w:color="auto"/>
                        <w:left w:val="none" w:sz="0" w:space="0" w:color="auto"/>
                        <w:bottom w:val="none" w:sz="0" w:space="0" w:color="auto"/>
                        <w:right w:val="none" w:sz="0" w:space="0" w:color="auto"/>
                      </w:divBdr>
                      <w:divsChild>
                        <w:div w:id="767431420">
                          <w:marLeft w:val="0"/>
                          <w:marRight w:val="0"/>
                          <w:marTop w:val="0"/>
                          <w:marBottom w:val="0"/>
                          <w:divBdr>
                            <w:top w:val="none" w:sz="0" w:space="0" w:color="auto"/>
                            <w:left w:val="none" w:sz="0" w:space="0" w:color="auto"/>
                            <w:bottom w:val="none" w:sz="0" w:space="0" w:color="auto"/>
                            <w:right w:val="none" w:sz="0" w:space="0" w:color="auto"/>
                          </w:divBdr>
                          <w:divsChild>
                            <w:div w:id="1581720403">
                              <w:marLeft w:val="0"/>
                              <w:marRight w:val="0"/>
                              <w:marTop w:val="0"/>
                              <w:marBottom w:val="0"/>
                              <w:divBdr>
                                <w:top w:val="none" w:sz="0" w:space="0" w:color="auto"/>
                                <w:left w:val="none" w:sz="0" w:space="0" w:color="auto"/>
                                <w:bottom w:val="none" w:sz="0" w:space="0" w:color="auto"/>
                                <w:right w:val="none" w:sz="0" w:space="0" w:color="auto"/>
                              </w:divBdr>
                              <w:divsChild>
                                <w:div w:id="947927086">
                                  <w:marLeft w:val="0"/>
                                  <w:marRight w:val="0"/>
                                  <w:marTop w:val="0"/>
                                  <w:marBottom w:val="0"/>
                                  <w:divBdr>
                                    <w:top w:val="none" w:sz="0" w:space="0" w:color="auto"/>
                                    <w:left w:val="none" w:sz="0" w:space="0" w:color="auto"/>
                                    <w:bottom w:val="none" w:sz="0" w:space="0" w:color="auto"/>
                                    <w:right w:val="none" w:sz="0" w:space="0" w:color="auto"/>
                                  </w:divBdr>
                                  <w:divsChild>
                                    <w:div w:id="329334956">
                                      <w:marLeft w:val="0"/>
                                      <w:marRight w:val="0"/>
                                      <w:marTop w:val="0"/>
                                      <w:marBottom w:val="0"/>
                                      <w:divBdr>
                                        <w:top w:val="none" w:sz="0" w:space="0" w:color="auto"/>
                                        <w:left w:val="none" w:sz="0" w:space="0" w:color="auto"/>
                                        <w:bottom w:val="none" w:sz="0" w:space="0" w:color="auto"/>
                                        <w:right w:val="none" w:sz="0" w:space="0" w:color="auto"/>
                                      </w:divBdr>
                                    </w:div>
                                    <w:div w:id="526412836">
                                      <w:marLeft w:val="0"/>
                                      <w:marRight w:val="0"/>
                                      <w:marTop w:val="0"/>
                                      <w:marBottom w:val="0"/>
                                      <w:divBdr>
                                        <w:top w:val="none" w:sz="0" w:space="0" w:color="auto"/>
                                        <w:left w:val="none" w:sz="0" w:space="0" w:color="auto"/>
                                        <w:bottom w:val="none" w:sz="0" w:space="0" w:color="auto"/>
                                        <w:right w:val="none" w:sz="0" w:space="0" w:color="auto"/>
                                      </w:divBdr>
                                      <w:divsChild>
                                        <w:div w:id="876551184">
                                          <w:marLeft w:val="0"/>
                                          <w:marRight w:val="165"/>
                                          <w:marTop w:val="150"/>
                                          <w:marBottom w:val="0"/>
                                          <w:divBdr>
                                            <w:top w:val="none" w:sz="0" w:space="0" w:color="auto"/>
                                            <w:left w:val="none" w:sz="0" w:space="0" w:color="auto"/>
                                            <w:bottom w:val="none" w:sz="0" w:space="0" w:color="auto"/>
                                            <w:right w:val="none" w:sz="0" w:space="0" w:color="auto"/>
                                          </w:divBdr>
                                          <w:divsChild>
                                            <w:div w:id="620454023">
                                              <w:marLeft w:val="0"/>
                                              <w:marRight w:val="0"/>
                                              <w:marTop w:val="0"/>
                                              <w:marBottom w:val="0"/>
                                              <w:divBdr>
                                                <w:top w:val="none" w:sz="0" w:space="0" w:color="auto"/>
                                                <w:left w:val="none" w:sz="0" w:space="0" w:color="auto"/>
                                                <w:bottom w:val="none" w:sz="0" w:space="0" w:color="auto"/>
                                                <w:right w:val="none" w:sz="0" w:space="0" w:color="auto"/>
                                              </w:divBdr>
                                              <w:divsChild>
                                                <w:div w:id="57890691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5981405">
      <w:bodyDiv w:val="1"/>
      <w:marLeft w:val="0"/>
      <w:marRight w:val="0"/>
      <w:marTop w:val="0"/>
      <w:marBottom w:val="0"/>
      <w:divBdr>
        <w:top w:val="none" w:sz="0" w:space="0" w:color="auto"/>
        <w:left w:val="none" w:sz="0" w:space="0" w:color="auto"/>
        <w:bottom w:val="none" w:sz="0" w:space="0" w:color="auto"/>
        <w:right w:val="none" w:sz="0" w:space="0" w:color="auto"/>
      </w:divBdr>
    </w:div>
    <w:div w:id="1442645594">
      <w:bodyDiv w:val="1"/>
      <w:marLeft w:val="0"/>
      <w:marRight w:val="0"/>
      <w:marTop w:val="0"/>
      <w:marBottom w:val="0"/>
      <w:divBdr>
        <w:top w:val="none" w:sz="0" w:space="0" w:color="auto"/>
        <w:left w:val="none" w:sz="0" w:space="0" w:color="auto"/>
        <w:bottom w:val="none" w:sz="0" w:space="0" w:color="auto"/>
        <w:right w:val="none" w:sz="0" w:space="0" w:color="auto"/>
      </w:divBdr>
    </w:div>
    <w:div w:id="1472016186">
      <w:bodyDiv w:val="1"/>
      <w:marLeft w:val="0"/>
      <w:marRight w:val="0"/>
      <w:marTop w:val="0"/>
      <w:marBottom w:val="0"/>
      <w:divBdr>
        <w:top w:val="none" w:sz="0" w:space="0" w:color="auto"/>
        <w:left w:val="none" w:sz="0" w:space="0" w:color="auto"/>
        <w:bottom w:val="none" w:sz="0" w:space="0" w:color="auto"/>
        <w:right w:val="none" w:sz="0" w:space="0" w:color="auto"/>
      </w:divBdr>
    </w:div>
    <w:div w:id="1486389050">
      <w:bodyDiv w:val="1"/>
      <w:marLeft w:val="0"/>
      <w:marRight w:val="0"/>
      <w:marTop w:val="0"/>
      <w:marBottom w:val="0"/>
      <w:divBdr>
        <w:top w:val="none" w:sz="0" w:space="0" w:color="auto"/>
        <w:left w:val="none" w:sz="0" w:space="0" w:color="auto"/>
        <w:bottom w:val="none" w:sz="0" w:space="0" w:color="auto"/>
        <w:right w:val="none" w:sz="0" w:space="0" w:color="auto"/>
      </w:divBdr>
    </w:div>
    <w:div w:id="1490557685">
      <w:bodyDiv w:val="1"/>
      <w:marLeft w:val="0"/>
      <w:marRight w:val="0"/>
      <w:marTop w:val="0"/>
      <w:marBottom w:val="0"/>
      <w:divBdr>
        <w:top w:val="none" w:sz="0" w:space="0" w:color="auto"/>
        <w:left w:val="none" w:sz="0" w:space="0" w:color="auto"/>
        <w:bottom w:val="none" w:sz="0" w:space="0" w:color="auto"/>
        <w:right w:val="none" w:sz="0" w:space="0" w:color="auto"/>
      </w:divBdr>
    </w:div>
    <w:div w:id="1521888913">
      <w:bodyDiv w:val="1"/>
      <w:marLeft w:val="0"/>
      <w:marRight w:val="0"/>
      <w:marTop w:val="0"/>
      <w:marBottom w:val="0"/>
      <w:divBdr>
        <w:top w:val="none" w:sz="0" w:space="0" w:color="auto"/>
        <w:left w:val="none" w:sz="0" w:space="0" w:color="auto"/>
        <w:bottom w:val="none" w:sz="0" w:space="0" w:color="auto"/>
        <w:right w:val="none" w:sz="0" w:space="0" w:color="auto"/>
      </w:divBdr>
      <w:divsChild>
        <w:div w:id="616260222">
          <w:marLeft w:val="0"/>
          <w:marRight w:val="0"/>
          <w:marTop w:val="0"/>
          <w:marBottom w:val="0"/>
          <w:divBdr>
            <w:top w:val="none" w:sz="0" w:space="0" w:color="auto"/>
            <w:left w:val="none" w:sz="0" w:space="0" w:color="auto"/>
            <w:bottom w:val="none" w:sz="0" w:space="0" w:color="auto"/>
            <w:right w:val="none" w:sz="0" w:space="0" w:color="auto"/>
          </w:divBdr>
          <w:divsChild>
            <w:div w:id="1446655941">
              <w:marLeft w:val="0"/>
              <w:marRight w:val="0"/>
              <w:marTop w:val="0"/>
              <w:marBottom w:val="0"/>
              <w:divBdr>
                <w:top w:val="none" w:sz="0" w:space="0" w:color="auto"/>
                <w:left w:val="none" w:sz="0" w:space="0" w:color="auto"/>
                <w:bottom w:val="none" w:sz="0" w:space="0" w:color="auto"/>
                <w:right w:val="none" w:sz="0" w:space="0" w:color="auto"/>
              </w:divBdr>
              <w:divsChild>
                <w:div w:id="1749811769">
                  <w:marLeft w:val="0"/>
                  <w:marRight w:val="0"/>
                  <w:marTop w:val="0"/>
                  <w:marBottom w:val="0"/>
                  <w:divBdr>
                    <w:top w:val="none" w:sz="0" w:space="0" w:color="auto"/>
                    <w:left w:val="none" w:sz="0" w:space="0" w:color="auto"/>
                    <w:bottom w:val="none" w:sz="0" w:space="0" w:color="auto"/>
                    <w:right w:val="none" w:sz="0" w:space="0" w:color="auto"/>
                  </w:divBdr>
                  <w:divsChild>
                    <w:div w:id="1937135822">
                      <w:marLeft w:val="0"/>
                      <w:marRight w:val="0"/>
                      <w:marTop w:val="0"/>
                      <w:marBottom w:val="0"/>
                      <w:divBdr>
                        <w:top w:val="none" w:sz="0" w:space="0" w:color="auto"/>
                        <w:left w:val="none" w:sz="0" w:space="0" w:color="auto"/>
                        <w:bottom w:val="none" w:sz="0" w:space="0" w:color="auto"/>
                        <w:right w:val="none" w:sz="0" w:space="0" w:color="auto"/>
                      </w:divBdr>
                      <w:divsChild>
                        <w:div w:id="2055765484">
                          <w:marLeft w:val="0"/>
                          <w:marRight w:val="0"/>
                          <w:marTop w:val="0"/>
                          <w:marBottom w:val="0"/>
                          <w:divBdr>
                            <w:top w:val="none" w:sz="0" w:space="0" w:color="auto"/>
                            <w:left w:val="none" w:sz="0" w:space="0" w:color="auto"/>
                            <w:bottom w:val="none" w:sz="0" w:space="0" w:color="auto"/>
                            <w:right w:val="none" w:sz="0" w:space="0" w:color="auto"/>
                          </w:divBdr>
                          <w:divsChild>
                            <w:div w:id="1788693976">
                              <w:marLeft w:val="0"/>
                              <w:marRight w:val="0"/>
                              <w:marTop w:val="0"/>
                              <w:marBottom w:val="0"/>
                              <w:divBdr>
                                <w:top w:val="none" w:sz="0" w:space="0" w:color="auto"/>
                                <w:left w:val="none" w:sz="0" w:space="0" w:color="auto"/>
                                <w:bottom w:val="none" w:sz="0" w:space="0" w:color="auto"/>
                                <w:right w:val="none" w:sz="0" w:space="0" w:color="auto"/>
                              </w:divBdr>
                              <w:divsChild>
                                <w:div w:id="759061600">
                                  <w:marLeft w:val="0"/>
                                  <w:marRight w:val="0"/>
                                  <w:marTop w:val="0"/>
                                  <w:marBottom w:val="0"/>
                                  <w:divBdr>
                                    <w:top w:val="none" w:sz="0" w:space="0" w:color="auto"/>
                                    <w:left w:val="none" w:sz="0" w:space="0" w:color="auto"/>
                                    <w:bottom w:val="none" w:sz="0" w:space="0" w:color="auto"/>
                                    <w:right w:val="none" w:sz="0" w:space="0" w:color="auto"/>
                                  </w:divBdr>
                                  <w:divsChild>
                                    <w:div w:id="683631823">
                                      <w:marLeft w:val="0"/>
                                      <w:marRight w:val="0"/>
                                      <w:marTop w:val="0"/>
                                      <w:marBottom w:val="0"/>
                                      <w:divBdr>
                                        <w:top w:val="none" w:sz="0" w:space="0" w:color="auto"/>
                                        <w:left w:val="none" w:sz="0" w:space="0" w:color="auto"/>
                                        <w:bottom w:val="none" w:sz="0" w:space="0" w:color="auto"/>
                                        <w:right w:val="none" w:sz="0" w:space="0" w:color="auto"/>
                                      </w:divBdr>
                                    </w:div>
                                    <w:div w:id="1474832438">
                                      <w:marLeft w:val="0"/>
                                      <w:marRight w:val="0"/>
                                      <w:marTop w:val="0"/>
                                      <w:marBottom w:val="0"/>
                                      <w:divBdr>
                                        <w:top w:val="none" w:sz="0" w:space="0" w:color="auto"/>
                                        <w:left w:val="none" w:sz="0" w:space="0" w:color="auto"/>
                                        <w:bottom w:val="none" w:sz="0" w:space="0" w:color="auto"/>
                                        <w:right w:val="none" w:sz="0" w:space="0" w:color="auto"/>
                                      </w:divBdr>
                                      <w:divsChild>
                                        <w:div w:id="613369893">
                                          <w:marLeft w:val="0"/>
                                          <w:marRight w:val="165"/>
                                          <w:marTop w:val="150"/>
                                          <w:marBottom w:val="0"/>
                                          <w:divBdr>
                                            <w:top w:val="none" w:sz="0" w:space="0" w:color="auto"/>
                                            <w:left w:val="none" w:sz="0" w:space="0" w:color="auto"/>
                                            <w:bottom w:val="none" w:sz="0" w:space="0" w:color="auto"/>
                                            <w:right w:val="none" w:sz="0" w:space="0" w:color="auto"/>
                                          </w:divBdr>
                                          <w:divsChild>
                                            <w:div w:id="1002853600">
                                              <w:marLeft w:val="0"/>
                                              <w:marRight w:val="0"/>
                                              <w:marTop w:val="0"/>
                                              <w:marBottom w:val="0"/>
                                              <w:divBdr>
                                                <w:top w:val="none" w:sz="0" w:space="0" w:color="auto"/>
                                                <w:left w:val="none" w:sz="0" w:space="0" w:color="auto"/>
                                                <w:bottom w:val="none" w:sz="0" w:space="0" w:color="auto"/>
                                                <w:right w:val="none" w:sz="0" w:space="0" w:color="auto"/>
                                              </w:divBdr>
                                              <w:divsChild>
                                                <w:div w:id="1024556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1966432">
      <w:bodyDiv w:val="1"/>
      <w:marLeft w:val="0"/>
      <w:marRight w:val="0"/>
      <w:marTop w:val="0"/>
      <w:marBottom w:val="0"/>
      <w:divBdr>
        <w:top w:val="none" w:sz="0" w:space="0" w:color="auto"/>
        <w:left w:val="none" w:sz="0" w:space="0" w:color="auto"/>
        <w:bottom w:val="none" w:sz="0" w:space="0" w:color="auto"/>
        <w:right w:val="none" w:sz="0" w:space="0" w:color="auto"/>
      </w:divBdr>
    </w:div>
    <w:div w:id="1543401328">
      <w:bodyDiv w:val="1"/>
      <w:marLeft w:val="0"/>
      <w:marRight w:val="0"/>
      <w:marTop w:val="0"/>
      <w:marBottom w:val="0"/>
      <w:divBdr>
        <w:top w:val="none" w:sz="0" w:space="0" w:color="auto"/>
        <w:left w:val="none" w:sz="0" w:space="0" w:color="auto"/>
        <w:bottom w:val="none" w:sz="0" w:space="0" w:color="auto"/>
        <w:right w:val="none" w:sz="0" w:space="0" w:color="auto"/>
      </w:divBdr>
    </w:div>
    <w:div w:id="1575971131">
      <w:bodyDiv w:val="1"/>
      <w:marLeft w:val="0"/>
      <w:marRight w:val="0"/>
      <w:marTop w:val="0"/>
      <w:marBottom w:val="0"/>
      <w:divBdr>
        <w:top w:val="none" w:sz="0" w:space="0" w:color="auto"/>
        <w:left w:val="none" w:sz="0" w:space="0" w:color="auto"/>
        <w:bottom w:val="none" w:sz="0" w:space="0" w:color="auto"/>
        <w:right w:val="none" w:sz="0" w:space="0" w:color="auto"/>
      </w:divBdr>
    </w:div>
    <w:div w:id="1608191700">
      <w:bodyDiv w:val="1"/>
      <w:marLeft w:val="0"/>
      <w:marRight w:val="0"/>
      <w:marTop w:val="0"/>
      <w:marBottom w:val="0"/>
      <w:divBdr>
        <w:top w:val="none" w:sz="0" w:space="0" w:color="auto"/>
        <w:left w:val="none" w:sz="0" w:space="0" w:color="auto"/>
        <w:bottom w:val="none" w:sz="0" w:space="0" w:color="auto"/>
        <w:right w:val="none" w:sz="0" w:space="0" w:color="auto"/>
      </w:divBdr>
    </w:div>
    <w:div w:id="1623921669">
      <w:bodyDiv w:val="1"/>
      <w:marLeft w:val="0"/>
      <w:marRight w:val="0"/>
      <w:marTop w:val="0"/>
      <w:marBottom w:val="0"/>
      <w:divBdr>
        <w:top w:val="none" w:sz="0" w:space="0" w:color="auto"/>
        <w:left w:val="none" w:sz="0" w:space="0" w:color="auto"/>
        <w:bottom w:val="none" w:sz="0" w:space="0" w:color="auto"/>
        <w:right w:val="none" w:sz="0" w:space="0" w:color="auto"/>
      </w:divBdr>
    </w:div>
    <w:div w:id="1634795555">
      <w:bodyDiv w:val="1"/>
      <w:marLeft w:val="0"/>
      <w:marRight w:val="0"/>
      <w:marTop w:val="0"/>
      <w:marBottom w:val="0"/>
      <w:divBdr>
        <w:top w:val="none" w:sz="0" w:space="0" w:color="auto"/>
        <w:left w:val="none" w:sz="0" w:space="0" w:color="auto"/>
        <w:bottom w:val="none" w:sz="0" w:space="0" w:color="auto"/>
        <w:right w:val="none" w:sz="0" w:space="0" w:color="auto"/>
      </w:divBdr>
    </w:div>
    <w:div w:id="1637683593">
      <w:bodyDiv w:val="1"/>
      <w:marLeft w:val="0"/>
      <w:marRight w:val="0"/>
      <w:marTop w:val="0"/>
      <w:marBottom w:val="0"/>
      <w:divBdr>
        <w:top w:val="none" w:sz="0" w:space="0" w:color="auto"/>
        <w:left w:val="none" w:sz="0" w:space="0" w:color="auto"/>
        <w:bottom w:val="none" w:sz="0" w:space="0" w:color="auto"/>
        <w:right w:val="none" w:sz="0" w:space="0" w:color="auto"/>
      </w:divBdr>
    </w:div>
    <w:div w:id="1649938338">
      <w:bodyDiv w:val="1"/>
      <w:marLeft w:val="0"/>
      <w:marRight w:val="0"/>
      <w:marTop w:val="0"/>
      <w:marBottom w:val="0"/>
      <w:divBdr>
        <w:top w:val="none" w:sz="0" w:space="0" w:color="auto"/>
        <w:left w:val="none" w:sz="0" w:space="0" w:color="auto"/>
        <w:bottom w:val="none" w:sz="0" w:space="0" w:color="auto"/>
        <w:right w:val="none" w:sz="0" w:space="0" w:color="auto"/>
      </w:divBdr>
    </w:div>
    <w:div w:id="1653485578">
      <w:bodyDiv w:val="1"/>
      <w:marLeft w:val="0"/>
      <w:marRight w:val="0"/>
      <w:marTop w:val="0"/>
      <w:marBottom w:val="0"/>
      <w:divBdr>
        <w:top w:val="none" w:sz="0" w:space="0" w:color="auto"/>
        <w:left w:val="none" w:sz="0" w:space="0" w:color="auto"/>
        <w:bottom w:val="none" w:sz="0" w:space="0" w:color="auto"/>
        <w:right w:val="none" w:sz="0" w:space="0" w:color="auto"/>
      </w:divBdr>
    </w:div>
    <w:div w:id="1733700321">
      <w:bodyDiv w:val="1"/>
      <w:marLeft w:val="0"/>
      <w:marRight w:val="0"/>
      <w:marTop w:val="0"/>
      <w:marBottom w:val="0"/>
      <w:divBdr>
        <w:top w:val="none" w:sz="0" w:space="0" w:color="auto"/>
        <w:left w:val="none" w:sz="0" w:space="0" w:color="auto"/>
        <w:bottom w:val="none" w:sz="0" w:space="0" w:color="auto"/>
        <w:right w:val="none" w:sz="0" w:space="0" w:color="auto"/>
      </w:divBdr>
    </w:div>
    <w:div w:id="1773234158">
      <w:bodyDiv w:val="1"/>
      <w:marLeft w:val="0"/>
      <w:marRight w:val="0"/>
      <w:marTop w:val="0"/>
      <w:marBottom w:val="0"/>
      <w:divBdr>
        <w:top w:val="none" w:sz="0" w:space="0" w:color="auto"/>
        <w:left w:val="none" w:sz="0" w:space="0" w:color="auto"/>
        <w:bottom w:val="none" w:sz="0" w:space="0" w:color="auto"/>
        <w:right w:val="none" w:sz="0" w:space="0" w:color="auto"/>
      </w:divBdr>
    </w:div>
    <w:div w:id="1788767004">
      <w:bodyDiv w:val="1"/>
      <w:marLeft w:val="0"/>
      <w:marRight w:val="0"/>
      <w:marTop w:val="0"/>
      <w:marBottom w:val="0"/>
      <w:divBdr>
        <w:top w:val="none" w:sz="0" w:space="0" w:color="auto"/>
        <w:left w:val="none" w:sz="0" w:space="0" w:color="auto"/>
        <w:bottom w:val="none" w:sz="0" w:space="0" w:color="auto"/>
        <w:right w:val="none" w:sz="0" w:space="0" w:color="auto"/>
      </w:divBdr>
    </w:div>
    <w:div w:id="1791242947">
      <w:bodyDiv w:val="1"/>
      <w:marLeft w:val="0"/>
      <w:marRight w:val="0"/>
      <w:marTop w:val="0"/>
      <w:marBottom w:val="0"/>
      <w:divBdr>
        <w:top w:val="none" w:sz="0" w:space="0" w:color="auto"/>
        <w:left w:val="none" w:sz="0" w:space="0" w:color="auto"/>
        <w:bottom w:val="none" w:sz="0" w:space="0" w:color="auto"/>
        <w:right w:val="none" w:sz="0" w:space="0" w:color="auto"/>
      </w:divBdr>
    </w:div>
    <w:div w:id="1820269409">
      <w:bodyDiv w:val="1"/>
      <w:marLeft w:val="0"/>
      <w:marRight w:val="0"/>
      <w:marTop w:val="0"/>
      <w:marBottom w:val="0"/>
      <w:divBdr>
        <w:top w:val="none" w:sz="0" w:space="0" w:color="auto"/>
        <w:left w:val="none" w:sz="0" w:space="0" w:color="auto"/>
        <w:bottom w:val="none" w:sz="0" w:space="0" w:color="auto"/>
        <w:right w:val="none" w:sz="0" w:space="0" w:color="auto"/>
      </w:divBdr>
    </w:div>
    <w:div w:id="1836144757">
      <w:bodyDiv w:val="1"/>
      <w:marLeft w:val="0"/>
      <w:marRight w:val="0"/>
      <w:marTop w:val="0"/>
      <w:marBottom w:val="0"/>
      <w:divBdr>
        <w:top w:val="none" w:sz="0" w:space="0" w:color="auto"/>
        <w:left w:val="none" w:sz="0" w:space="0" w:color="auto"/>
        <w:bottom w:val="none" w:sz="0" w:space="0" w:color="auto"/>
        <w:right w:val="none" w:sz="0" w:space="0" w:color="auto"/>
      </w:divBdr>
    </w:div>
    <w:div w:id="1854419860">
      <w:bodyDiv w:val="1"/>
      <w:marLeft w:val="0"/>
      <w:marRight w:val="0"/>
      <w:marTop w:val="0"/>
      <w:marBottom w:val="0"/>
      <w:divBdr>
        <w:top w:val="none" w:sz="0" w:space="0" w:color="auto"/>
        <w:left w:val="none" w:sz="0" w:space="0" w:color="auto"/>
        <w:bottom w:val="none" w:sz="0" w:space="0" w:color="auto"/>
        <w:right w:val="none" w:sz="0" w:space="0" w:color="auto"/>
      </w:divBdr>
      <w:divsChild>
        <w:div w:id="133720603">
          <w:marLeft w:val="0"/>
          <w:marRight w:val="0"/>
          <w:marTop w:val="0"/>
          <w:marBottom w:val="0"/>
          <w:divBdr>
            <w:top w:val="none" w:sz="0" w:space="0" w:color="auto"/>
            <w:left w:val="none" w:sz="0" w:space="0" w:color="auto"/>
            <w:bottom w:val="none" w:sz="0" w:space="0" w:color="auto"/>
            <w:right w:val="none" w:sz="0" w:space="0" w:color="auto"/>
          </w:divBdr>
        </w:div>
        <w:div w:id="147946548">
          <w:marLeft w:val="0"/>
          <w:marRight w:val="0"/>
          <w:marTop w:val="0"/>
          <w:marBottom w:val="0"/>
          <w:divBdr>
            <w:top w:val="none" w:sz="0" w:space="0" w:color="auto"/>
            <w:left w:val="none" w:sz="0" w:space="0" w:color="auto"/>
            <w:bottom w:val="none" w:sz="0" w:space="0" w:color="auto"/>
            <w:right w:val="none" w:sz="0" w:space="0" w:color="auto"/>
          </w:divBdr>
        </w:div>
        <w:div w:id="864831300">
          <w:marLeft w:val="0"/>
          <w:marRight w:val="0"/>
          <w:marTop w:val="0"/>
          <w:marBottom w:val="0"/>
          <w:divBdr>
            <w:top w:val="none" w:sz="0" w:space="0" w:color="auto"/>
            <w:left w:val="none" w:sz="0" w:space="0" w:color="auto"/>
            <w:bottom w:val="none" w:sz="0" w:space="0" w:color="auto"/>
            <w:right w:val="none" w:sz="0" w:space="0" w:color="auto"/>
          </w:divBdr>
        </w:div>
        <w:div w:id="1124890313">
          <w:marLeft w:val="0"/>
          <w:marRight w:val="0"/>
          <w:marTop w:val="0"/>
          <w:marBottom w:val="0"/>
          <w:divBdr>
            <w:top w:val="none" w:sz="0" w:space="0" w:color="auto"/>
            <w:left w:val="none" w:sz="0" w:space="0" w:color="auto"/>
            <w:bottom w:val="none" w:sz="0" w:space="0" w:color="auto"/>
            <w:right w:val="none" w:sz="0" w:space="0" w:color="auto"/>
          </w:divBdr>
        </w:div>
      </w:divsChild>
    </w:div>
    <w:div w:id="1859192091">
      <w:bodyDiv w:val="1"/>
      <w:marLeft w:val="0"/>
      <w:marRight w:val="0"/>
      <w:marTop w:val="0"/>
      <w:marBottom w:val="0"/>
      <w:divBdr>
        <w:top w:val="none" w:sz="0" w:space="0" w:color="auto"/>
        <w:left w:val="none" w:sz="0" w:space="0" w:color="auto"/>
        <w:bottom w:val="none" w:sz="0" w:space="0" w:color="auto"/>
        <w:right w:val="none" w:sz="0" w:space="0" w:color="auto"/>
      </w:divBdr>
    </w:div>
    <w:div w:id="1874342568">
      <w:bodyDiv w:val="1"/>
      <w:marLeft w:val="0"/>
      <w:marRight w:val="0"/>
      <w:marTop w:val="0"/>
      <w:marBottom w:val="0"/>
      <w:divBdr>
        <w:top w:val="none" w:sz="0" w:space="0" w:color="auto"/>
        <w:left w:val="none" w:sz="0" w:space="0" w:color="auto"/>
        <w:bottom w:val="none" w:sz="0" w:space="0" w:color="auto"/>
        <w:right w:val="none" w:sz="0" w:space="0" w:color="auto"/>
      </w:divBdr>
    </w:div>
    <w:div w:id="1888952173">
      <w:bodyDiv w:val="1"/>
      <w:marLeft w:val="0"/>
      <w:marRight w:val="0"/>
      <w:marTop w:val="0"/>
      <w:marBottom w:val="0"/>
      <w:divBdr>
        <w:top w:val="none" w:sz="0" w:space="0" w:color="auto"/>
        <w:left w:val="none" w:sz="0" w:space="0" w:color="auto"/>
        <w:bottom w:val="none" w:sz="0" w:space="0" w:color="auto"/>
        <w:right w:val="none" w:sz="0" w:space="0" w:color="auto"/>
      </w:divBdr>
    </w:div>
    <w:div w:id="1898667968">
      <w:bodyDiv w:val="1"/>
      <w:marLeft w:val="0"/>
      <w:marRight w:val="0"/>
      <w:marTop w:val="0"/>
      <w:marBottom w:val="0"/>
      <w:divBdr>
        <w:top w:val="none" w:sz="0" w:space="0" w:color="auto"/>
        <w:left w:val="none" w:sz="0" w:space="0" w:color="auto"/>
        <w:bottom w:val="none" w:sz="0" w:space="0" w:color="auto"/>
        <w:right w:val="none" w:sz="0" w:space="0" w:color="auto"/>
      </w:divBdr>
    </w:div>
    <w:div w:id="1898739411">
      <w:bodyDiv w:val="1"/>
      <w:marLeft w:val="0"/>
      <w:marRight w:val="0"/>
      <w:marTop w:val="0"/>
      <w:marBottom w:val="0"/>
      <w:divBdr>
        <w:top w:val="none" w:sz="0" w:space="0" w:color="auto"/>
        <w:left w:val="none" w:sz="0" w:space="0" w:color="auto"/>
        <w:bottom w:val="none" w:sz="0" w:space="0" w:color="auto"/>
        <w:right w:val="none" w:sz="0" w:space="0" w:color="auto"/>
      </w:divBdr>
    </w:div>
    <w:div w:id="1908109204">
      <w:bodyDiv w:val="1"/>
      <w:marLeft w:val="0"/>
      <w:marRight w:val="0"/>
      <w:marTop w:val="0"/>
      <w:marBottom w:val="0"/>
      <w:divBdr>
        <w:top w:val="none" w:sz="0" w:space="0" w:color="auto"/>
        <w:left w:val="none" w:sz="0" w:space="0" w:color="auto"/>
        <w:bottom w:val="none" w:sz="0" w:space="0" w:color="auto"/>
        <w:right w:val="none" w:sz="0" w:space="0" w:color="auto"/>
      </w:divBdr>
      <w:divsChild>
        <w:div w:id="331447991">
          <w:marLeft w:val="720"/>
          <w:marRight w:val="0"/>
          <w:marTop w:val="240"/>
          <w:marBottom w:val="0"/>
          <w:divBdr>
            <w:top w:val="none" w:sz="0" w:space="0" w:color="auto"/>
            <w:left w:val="none" w:sz="0" w:space="0" w:color="auto"/>
            <w:bottom w:val="none" w:sz="0" w:space="0" w:color="auto"/>
            <w:right w:val="none" w:sz="0" w:space="0" w:color="auto"/>
          </w:divBdr>
        </w:div>
        <w:div w:id="443235676">
          <w:marLeft w:val="720"/>
          <w:marRight w:val="0"/>
          <w:marTop w:val="96"/>
          <w:marBottom w:val="0"/>
          <w:divBdr>
            <w:top w:val="none" w:sz="0" w:space="0" w:color="auto"/>
            <w:left w:val="none" w:sz="0" w:space="0" w:color="auto"/>
            <w:bottom w:val="none" w:sz="0" w:space="0" w:color="auto"/>
            <w:right w:val="none" w:sz="0" w:space="0" w:color="auto"/>
          </w:divBdr>
        </w:div>
        <w:div w:id="653486270">
          <w:marLeft w:val="720"/>
          <w:marRight w:val="0"/>
          <w:marTop w:val="240"/>
          <w:marBottom w:val="0"/>
          <w:divBdr>
            <w:top w:val="none" w:sz="0" w:space="0" w:color="auto"/>
            <w:left w:val="none" w:sz="0" w:space="0" w:color="auto"/>
            <w:bottom w:val="none" w:sz="0" w:space="0" w:color="auto"/>
            <w:right w:val="none" w:sz="0" w:space="0" w:color="auto"/>
          </w:divBdr>
        </w:div>
        <w:div w:id="1156342530">
          <w:marLeft w:val="360"/>
          <w:marRight w:val="0"/>
          <w:marTop w:val="134"/>
          <w:marBottom w:val="0"/>
          <w:divBdr>
            <w:top w:val="none" w:sz="0" w:space="0" w:color="auto"/>
            <w:left w:val="none" w:sz="0" w:space="0" w:color="auto"/>
            <w:bottom w:val="none" w:sz="0" w:space="0" w:color="auto"/>
            <w:right w:val="none" w:sz="0" w:space="0" w:color="auto"/>
          </w:divBdr>
        </w:div>
        <w:div w:id="1679306805">
          <w:marLeft w:val="720"/>
          <w:marRight w:val="0"/>
          <w:marTop w:val="240"/>
          <w:marBottom w:val="0"/>
          <w:divBdr>
            <w:top w:val="none" w:sz="0" w:space="0" w:color="auto"/>
            <w:left w:val="none" w:sz="0" w:space="0" w:color="auto"/>
            <w:bottom w:val="none" w:sz="0" w:space="0" w:color="auto"/>
            <w:right w:val="none" w:sz="0" w:space="0" w:color="auto"/>
          </w:divBdr>
        </w:div>
        <w:div w:id="1713844425">
          <w:marLeft w:val="720"/>
          <w:marRight w:val="0"/>
          <w:marTop w:val="96"/>
          <w:marBottom w:val="0"/>
          <w:divBdr>
            <w:top w:val="none" w:sz="0" w:space="0" w:color="auto"/>
            <w:left w:val="none" w:sz="0" w:space="0" w:color="auto"/>
            <w:bottom w:val="none" w:sz="0" w:space="0" w:color="auto"/>
            <w:right w:val="none" w:sz="0" w:space="0" w:color="auto"/>
          </w:divBdr>
        </w:div>
        <w:div w:id="1843010881">
          <w:marLeft w:val="720"/>
          <w:marRight w:val="0"/>
          <w:marTop w:val="240"/>
          <w:marBottom w:val="0"/>
          <w:divBdr>
            <w:top w:val="none" w:sz="0" w:space="0" w:color="auto"/>
            <w:left w:val="none" w:sz="0" w:space="0" w:color="auto"/>
            <w:bottom w:val="none" w:sz="0" w:space="0" w:color="auto"/>
            <w:right w:val="none" w:sz="0" w:space="0" w:color="auto"/>
          </w:divBdr>
        </w:div>
        <w:div w:id="1927380287">
          <w:marLeft w:val="360"/>
          <w:marRight w:val="0"/>
          <w:marTop w:val="360"/>
          <w:marBottom w:val="0"/>
          <w:divBdr>
            <w:top w:val="none" w:sz="0" w:space="0" w:color="auto"/>
            <w:left w:val="none" w:sz="0" w:space="0" w:color="auto"/>
            <w:bottom w:val="none" w:sz="0" w:space="0" w:color="auto"/>
            <w:right w:val="none" w:sz="0" w:space="0" w:color="auto"/>
          </w:divBdr>
        </w:div>
      </w:divsChild>
    </w:div>
    <w:div w:id="1911772913">
      <w:bodyDiv w:val="1"/>
      <w:marLeft w:val="0"/>
      <w:marRight w:val="0"/>
      <w:marTop w:val="0"/>
      <w:marBottom w:val="0"/>
      <w:divBdr>
        <w:top w:val="none" w:sz="0" w:space="0" w:color="auto"/>
        <w:left w:val="none" w:sz="0" w:space="0" w:color="auto"/>
        <w:bottom w:val="none" w:sz="0" w:space="0" w:color="auto"/>
        <w:right w:val="none" w:sz="0" w:space="0" w:color="auto"/>
      </w:divBdr>
    </w:div>
    <w:div w:id="1912427689">
      <w:bodyDiv w:val="1"/>
      <w:marLeft w:val="0"/>
      <w:marRight w:val="0"/>
      <w:marTop w:val="0"/>
      <w:marBottom w:val="0"/>
      <w:divBdr>
        <w:top w:val="none" w:sz="0" w:space="0" w:color="auto"/>
        <w:left w:val="none" w:sz="0" w:space="0" w:color="auto"/>
        <w:bottom w:val="none" w:sz="0" w:space="0" w:color="auto"/>
        <w:right w:val="none" w:sz="0" w:space="0" w:color="auto"/>
      </w:divBdr>
      <w:divsChild>
        <w:div w:id="1369448753">
          <w:marLeft w:val="0"/>
          <w:marRight w:val="0"/>
          <w:marTop w:val="0"/>
          <w:marBottom w:val="0"/>
          <w:divBdr>
            <w:top w:val="none" w:sz="0" w:space="0" w:color="auto"/>
            <w:left w:val="none" w:sz="0" w:space="0" w:color="auto"/>
            <w:bottom w:val="none" w:sz="0" w:space="0" w:color="auto"/>
            <w:right w:val="none" w:sz="0" w:space="0" w:color="auto"/>
          </w:divBdr>
          <w:divsChild>
            <w:div w:id="64035680">
              <w:marLeft w:val="0"/>
              <w:marRight w:val="0"/>
              <w:marTop w:val="0"/>
              <w:marBottom w:val="0"/>
              <w:divBdr>
                <w:top w:val="none" w:sz="0" w:space="0" w:color="auto"/>
                <w:left w:val="none" w:sz="0" w:space="0" w:color="auto"/>
                <w:bottom w:val="none" w:sz="0" w:space="0" w:color="auto"/>
                <w:right w:val="none" w:sz="0" w:space="0" w:color="auto"/>
              </w:divBdr>
            </w:div>
            <w:div w:id="184752025">
              <w:marLeft w:val="0"/>
              <w:marRight w:val="0"/>
              <w:marTop w:val="0"/>
              <w:marBottom w:val="0"/>
              <w:divBdr>
                <w:top w:val="none" w:sz="0" w:space="0" w:color="auto"/>
                <w:left w:val="none" w:sz="0" w:space="0" w:color="auto"/>
                <w:bottom w:val="none" w:sz="0" w:space="0" w:color="auto"/>
                <w:right w:val="none" w:sz="0" w:space="0" w:color="auto"/>
              </w:divBdr>
            </w:div>
            <w:div w:id="509490233">
              <w:marLeft w:val="0"/>
              <w:marRight w:val="0"/>
              <w:marTop w:val="0"/>
              <w:marBottom w:val="0"/>
              <w:divBdr>
                <w:top w:val="none" w:sz="0" w:space="0" w:color="auto"/>
                <w:left w:val="none" w:sz="0" w:space="0" w:color="auto"/>
                <w:bottom w:val="none" w:sz="0" w:space="0" w:color="auto"/>
                <w:right w:val="none" w:sz="0" w:space="0" w:color="auto"/>
              </w:divBdr>
            </w:div>
            <w:div w:id="622267606">
              <w:marLeft w:val="0"/>
              <w:marRight w:val="0"/>
              <w:marTop w:val="0"/>
              <w:marBottom w:val="0"/>
              <w:divBdr>
                <w:top w:val="none" w:sz="0" w:space="0" w:color="auto"/>
                <w:left w:val="none" w:sz="0" w:space="0" w:color="auto"/>
                <w:bottom w:val="none" w:sz="0" w:space="0" w:color="auto"/>
                <w:right w:val="none" w:sz="0" w:space="0" w:color="auto"/>
              </w:divBdr>
            </w:div>
            <w:div w:id="710888589">
              <w:marLeft w:val="0"/>
              <w:marRight w:val="0"/>
              <w:marTop w:val="0"/>
              <w:marBottom w:val="0"/>
              <w:divBdr>
                <w:top w:val="none" w:sz="0" w:space="0" w:color="auto"/>
                <w:left w:val="none" w:sz="0" w:space="0" w:color="auto"/>
                <w:bottom w:val="none" w:sz="0" w:space="0" w:color="auto"/>
                <w:right w:val="none" w:sz="0" w:space="0" w:color="auto"/>
              </w:divBdr>
            </w:div>
            <w:div w:id="982151059">
              <w:marLeft w:val="0"/>
              <w:marRight w:val="0"/>
              <w:marTop w:val="0"/>
              <w:marBottom w:val="0"/>
              <w:divBdr>
                <w:top w:val="none" w:sz="0" w:space="0" w:color="auto"/>
                <w:left w:val="none" w:sz="0" w:space="0" w:color="auto"/>
                <w:bottom w:val="none" w:sz="0" w:space="0" w:color="auto"/>
                <w:right w:val="none" w:sz="0" w:space="0" w:color="auto"/>
              </w:divBdr>
            </w:div>
            <w:div w:id="1161235331">
              <w:marLeft w:val="0"/>
              <w:marRight w:val="0"/>
              <w:marTop w:val="0"/>
              <w:marBottom w:val="0"/>
              <w:divBdr>
                <w:top w:val="none" w:sz="0" w:space="0" w:color="auto"/>
                <w:left w:val="none" w:sz="0" w:space="0" w:color="auto"/>
                <w:bottom w:val="none" w:sz="0" w:space="0" w:color="auto"/>
                <w:right w:val="none" w:sz="0" w:space="0" w:color="auto"/>
              </w:divBdr>
            </w:div>
            <w:div w:id="1264534203">
              <w:marLeft w:val="0"/>
              <w:marRight w:val="0"/>
              <w:marTop w:val="0"/>
              <w:marBottom w:val="0"/>
              <w:divBdr>
                <w:top w:val="none" w:sz="0" w:space="0" w:color="auto"/>
                <w:left w:val="none" w:sz="0" w:space="0" w:color="auto"/>
                <w:bottom w:val="none" w:sz="0" w:space="0" w:color="auto"/>
                <w:right w:val="none" w:sz="0" w:space="0" w:color="auto"/>
              </w:divBdr>
            </w:div>
            <w:div w:id="1742213219">
              <w:marLeft w:val="0"/>
              <w:marRight w:val="0"/>
              <w:marTop w:val="0"/>
              <w:marBottom w:val="0"/>
              <w:divBdr>
                <w:top w:val="none" w:sz="0" w:space="0" w:color="auto"/>
                <w:left w:val="none" w:sz="0" w:space="0" w:color="auto"/>
                <w:bottom w:val="none" w:sz="0" w:space="0" w:color="auto"/>
                <w:right w:val="none" w:sz="0" w:space="0" w:color="auto"/>
              </w:divBdr>
            </w:div>
            <w:div w:id="192298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626014">
      <w:bodyDiv w:val="1"/>
      <w:marLeft w:val="0"/>
      <w:marRight w:val="0"/>
      <w:marTop w:val="0"/>
      <w:marBottom w:val="0"/>
      <w:divBdr>
        <w:top w:val="none" w:sz="0" w:space="0" w:color="auto"/>
        <w:left w:val="none" w:sz="0" w:space="0" w:color="auto"/>
        <w:bottom w:val="none" w:sz="0" w:space="0" w:color="auto"/>
        <w:right w:val="none" w:sz="0" w:space="0" w:color="auto"/>
      </w:divBdr>
    </w:div>
    <w:div w:id="1988123734">
      <w:bodyDiv w:val="1"/>
      <w:marLeft w:val="0"/>
      <w:marRight w:val="0"/>
      <w:marTop w:val="0"/>
      <w:marBottom w:val="0"/>
      <w:divBdr>
        <w:top w:val="none" w:sz="0" w:space="0" w:color="auto"/>
        <w:left w:val="none" w:sz="0" w:space="0" w:color="auto"/>
        <w:bottom w:val="none" w:sz="0" w:space="0" w:color="auto"/>
        <w:right w:val="none" w:sz="0" w:space="0" w:color="auto"/>
      </w:divBdr>
    </w:div>
    <w:div w:id="1990983691">
      <w:bodyDiv w:val="1"/>
      <w:marLeft w:val="0"/>
      <w:marRight w:val="0"/>
      <w:marTop w:val="0"/>
      <w:marBottom w:val="0"/>
      <w:divBdr>
        <w:top w:val="none" w:sz="0" w:space="0" w:color="auto"/>
        <w:left w:val="none" w:sz="0" w:space="0" w:color="auto"/>
        <w:bottom w:val="none" w:sz="0" w:space="0" w:color="auto"/>
        <w:right w:val="none" w:sz="0" w:space="0" w:color="auto"/>
      </w:divBdr>
    </w:div>
    <w:div w:id="2003657830">
      <w:bodyDiv w:val="1"/>
      <w:marLeft w:val="0"/>
      <w:marRight w:val="0"/>
      <w:marTop w:val="0"/>
      <w:marBottom w:val="0"/>
      <w:divBdr>
        <w:top w:val="none" w:sz="0" w:space="0" w:color="auto"/>
        <w:left w:val="none" w:sz="0" w:space="0" w:color="auto"/>
        <w:bottom w:val="none" w:sz="0" w:space="0" w:color="auto"/>
        <w:right w:val="none" w:sz="0" w:space="0" w:color="auto"/>
      </w:divBdr>
      <w:divsChild>
        <w:div w:id="19089141">
          <w:marLeft w:val="0"/>
          <w:marRight w:val="0"/>
          <w:marTop w:val="0"/>
          <w:marBottom w:val="0"/>
          <w:divBdr>
            <w:top w:val="none" w:sz="0" w:space="0" w:color="auto"/>
            <w:left w:val="none" w:sz="0" w:space="0" w:color="auto"/>
            <w:bottom w:val="none" w:sz="0" w:space="0" w:color="auto"/>
            <w:right w:val="none" w:sz="0" w:space="0" w:color="auto"/>
          </w:divBdr>
          <w:divsChild>
            <w:div w:id="1622298816">
              <w:marLeft w:val="0"/>
              <w:marRight w:val="0"/>
              <w:marTop w:val="0"/>
              <w:marBottom w:val="0"/>
              <w:divBdr>
                <w:top w:val="none" w:sz="0" w:space="0" w:color="auto"/>
                <w:left w:val="none" w:sz="0" w:space="0" w:color="auto"/>
                <w:bottom w:val="none" w:sz="0" w:space="0" w:color="auto"/>
                <w:right w:val="none" w:sz="0" w:space="0" w:color="auto"/>
              </w:divBdr>
              <w:divsChild>
                <w:div w:id="591745289">
                  <w:marLeft w:val="0"/>
                  <w:marRight w:val="0"/>
                  <w:marTop w:val="0"/>
                  <w:marBottom w:val="0"/>
                  <w:divBdr>
                    <w:top w:val="none" w:sz="0" w:space="0" w:color="auto"/>
                    <w:left w:val="none" w:sz="0" w:space="0" w:color="auto"/>
                    <w:bottom w:val="none" w:sz="0" w:space="0" w:color="auto"/>
                    <w:right w:val="none" w:sz="0" w:space="0" w:color="auto"/>
                  </w:divBdr>
                  <w:divsChild>
                    <w:div w:id="1289894049">
                      <w:marLeft w:val="0"/>
                      <w:marRight w:val="0"/>
                      <w:marTop w:val="0"/>
                      <w:marBottom w:val="0"/>
                      <w:divBdr>
                        <w:top w:val="none" w:sz="0" w:space="0" w:color="auto"/>
                        <w:left w:val="none" w:sz="0" w:space="0" w:color="auto"/>
                        <w:bottom w:val="none" w:sz="0" w:space="0" w:color="auto"/>
                        <w:right w:val="none" w:sz="0" w:space="0" w:color="auto"/>
                      </w:divBdr>
                      <w:divsChild>
                        <w:div w:id="885995819">
                          <w:marLeft w:val="0"/>
                          <w:marRight w:val="0"/>
                          <w:marTop w:val="0"/>
                          <w:marBottom w:val="0"/>
                          <w:divBdr>
                            <w:top w:val="none" w:sz="0" w:space="0" w:color="auto"/>
                            <w:left w:val="none" w:sz="0" w:space="0" w:color="auto"/>
                            <w:bottom w:val="none" w:sz="0" w:space="0" w:color="auto"/>
                            <w:right w:val="none" w:sz="0" w:space="0" w:color="auto"/>
                          </w:divBdr>
                          <w:divsChild>
                            <w:div w:id="1429034535">
                              <w:marLeft w:val="0"/>
                              <w:marRight w:val="0"/>
                              <w:marTop w:val="0"/>
                              <w:marBottom w:val="0"/>
                              <w:divBdr>
                                <w:top w:val="none" w:sz="0" w:space="0" w:color="auto"/>
                                <w:left w:val="none" w:sz="0" w:space="0" w:color="auto"/>
                                <w:bottom w:val="none" w:sz="0" w:space="0" w:color="auto"/>
                                <w:right w:val="none" w:sz="0" w:space="0" w:color="auto"/>
                              </w:divBdr>
                              <w:divsChild>
                                <w:div w:id="2127501319">
                                  <w:marLeft w:val="0"/>
                                  <w:marRight w:val="0"/>
                                  <w:marTop w:val="0"/>
                                  <w:marBottom w:val="0"/>
                                  <w:divBdr>
                                    <w:top w:val="none" w:sz="0" w:space="0" w:color="auto"/>
                                    <w:left w:val="none" w:sz="0" w:space="0" w:color="auto"/>
                                    <w:bottom w:val="none" w:sz="0" w:space="0" w:color="auto"/>
                                    <w:right w:val="none" w:sz="0" w:space="0" w:color="auto"/>
                                  </w:divBdr>
                                  <w:divsChild>
                                    <w:div w:id="1223129633">
                                      <w:marLeft w:val="0"/>
                                      <w:marRight w:val="0"/>
                                      <w:marTop w:val="0"/>
                                      <w:marBottom w:val="0"/>
                                      <w:divBdr>
                                        <w:top w:val="none" w:sz="0" w:space="0" w:color="auto"/>
                                        <w:left w:val="none" w:sz="0" w:space="0" w:color="auto"/>
                                        <w:bottom w:val="none" w:sz="0" w:space="0" w:color="auto"/>
                                        <w:right w:val="none" w:sz="0" w:space="0" w:color="auto"/>
                                      </w:divBdr>
                                      <w:divsChild>
                                        <w:div w:id="1560479960">
                                          <w:marLeft w:val="0"/>
                                          <w:marRight w:val="165"/>
                                          <w:marTop w:val="150"/>
                                          <w:marBottom w:val="0"/>
                                          <w:divBdr>
                                            <w:top w:val="none" w:sz="0" w:space="0" w:color="auto"/>
                                            <w:left w:val="none" w:sz="0" w:space="0" w:color="auto"/>
                                            <w:bottom w:val="none" w:sz="0" w:space="0" w:color="auto"/>
                                            <w:right w:val="none" w:sz="0" w:space="0" w:color="auto"/>
                                          </w:divBdr>
                                          <w:divsChild>
                                            <w:div w:id="2027781194">
                                              <w:marLeft w:val="0"/>
                                              <w:marRight w:val="0"/>
                                              <w:marTop w:val="0"/>
                                              <w:marBottom w:val="0"/>
                                              <w:divBdr>
                                                <w:top w:val="none" w:sz="0" w:space="0" w:color="auto"/>
                                                <w:left w:val="none" w:sz="0" w:space="0" w:color="auto"/>
                                                <w:bottom w:val="none" w:sz="0" w:space="0" w:color="auto"/>
                                                <w:right w:val="none" w:sz="0" w:space="0" w:color="auto"/>
                                              </w:divBdr>
                                              <w:divsChild>
                                                <w:div w:id="207481596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2353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597505">
      <w:bodyDiv w:val="1"/>
      <w:marLeft w:val="0"/>
      <w:marRight w:val="0"/>
      <w:marTop w:val="0"/>
      <w:marBottom w:val="0"/>
      <w:divBdr>
        <w:top w:val="none" w:sz="0" w:space="0" w:color="auto"/>
        <w:left w:val="none" w:sz="0" w:space="0" w:color="auto"/>
        <w:bottom w:val="none" w:sz="0" w:space="0" w:color="auto"/>
        <w:right w:val="none" w:sz="0" w:space="0" w:color="auto"/>
      </w:divBdr>
    </w:div>
    <w:div w:id="2135362128">
      <w:bodyDiv w:val="1"/>
      <w:marLeft w:val="0"/>
      <w:marRight w:val="0"/>
      <w:marTop w:val="0"/>
      <w:marBottom w:val="0"/>
      <w:divBdr>
        <w:top w:val="none" w:sz="0" w:space="0" w:color="auto"/>
        <w:left w:val="none" w:sz="0" w:space="0" w:color="auto"/>
        <w:bottom w:val="none" w:sz="0" w:space="0" w:color="auto"/>
        <w:right w:val="none" w:sz="0" w:space="0" w:color="auto"/>
      </w:divBdr>
    </w:div>
    <w:div w:id="2140102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117" Type="http://schemas.openxmlformats.org/officeDocument/2006/relationships/hyperlink" Target="file:///C:\Users\jkupi\OneDrive\Dokumenty\pracainz\PRACE_WERSJE\praca_inzynierska_v5.4.docx" TargetMode="External"/><Relationship Id="rId21" Type="http://schemas.openxmlformats.org/officeDocument/2006/relationships/image" Target="media/image5.png"/><Relationship Id="rId42" Type="http://schemas.openxmlformats.org/officeDocument/2006/relationships/chart" Target="charts/chart3.xml"/><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s://developpaper.com/basic-knowledge-of-hyperledger-fabric/" TargetMode="External"/><Relationship Id="rId84" Type="http://schemas.openxmlformats.org/officeDocument/2006/relationships/image" Target="media/image56.png"/><Relationship Id="rId89" Type="http://schemas.openxmlformats.org/officeDocument/2006/relationships/image" Target="media/image60.png"/><Relationship Id="rId112" Type="http://schemas.openxmlformats.org/officeDocument/2006/relationships/image" Target="media/image74.png"/><Relationship Id="rId16" Type="http://schemas.openxmlformats.org/officeDocument/2006/relationships/header" Target="header2.xml"/><Relationship Id="rId107" Type="http://schemas.openxmlformats.org/officeDocument/2006/relationships/image" Target="media/image73.jpeg"/><Relationship Id="rId11" Type="http://schemas.openxmlformats.org/officeDocument/2006/relationships/header" Target="header1.xm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cast-inc.com/security/encryption-primitives/sha-256/" TargetMode="External"/><Relationship Id="rId79" Type="http://schemas.openxmlformats.org/officeDocument/2006/relationships/hyperlink" Target="https://hyperledger-fabric.readthedocs.io/en/latest/ledger/ledger.html" TargetMode="External"/><Relationship Id="rId102" Type="http://schemas.openxmlformats.org/officeDocument/2006/relationships/image" Target="media/image70.png"/><Relationship Id="rId123" Type="http://schemas.openxmlformats.org/officeDocument/2006/relationships/hyperlink" Target="file:///C:\Users\jkupi\OneDrive\Dokumenty\pracainz\PRACE_WERSJE\praca_inzynierska_v5.4.docx" TargetMode="External"/><Relationship Id="rId5" Type="http://schemas.openxmlformats.org/officeDocument/2006/relationships/numbering" Target="numbering.xml"/><Relationship Id="rId90" Type="http://schemas.openxmlformats.org/officeDocument/2006/relationships/image" Target="media/image61.svg"/><Relationship Id="rId95" Type="http://schemas.openxmlformats.org/officeDocument/2006/relationships/hyperlink" Target="https://hyperledger-fabric.readthedocs.io/en/latest/write_first_app.html" TargetMode="External"/><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chart" Target="charts/chart4.xml"/><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6.png"/><Relationship Id="rId113" Type="http://schemas.openxmlformats.org/officeDocument/2006/relationships/hyperlink" Target="https://wiki.hyperledger.org/display/fabric/Quality+Assurance%3A+Tests%2C+Strategy%2C+Reports" TargetMode="External"/><Relationship Id="rId118" Type="http://schemas.openxmlformats.org/officeDocument/2006/relationships/hyperlink" Target="file:///C:\Users\jkupi\OneDrive\Dokumenty\pracainz\PRACE_WERSJE\praca_inzynierska_v5.4.docx" TargetMode="External"/><Relationship Id="rId80" Type="http://schemas.openxmlformats.org/officeDocument/2006/relationships/image" Target="media/image54.png"/><Relationship Id="rId85" Type="http://schemas.openxmlformats.org/officeDocument/2006/relationships/hyperlink" Target="https://www.gov.pl/web/niezagubdzieckawsieci/szkodliwe-tresci-w-internecie-nie-akceptuje-reaguje" TargetMode="External"/><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59" Type="http://schemas.openxmlformats.org/officeDocument/2006/relationships/image" Target="media/image38.png"/><Relationship Id="rId103" Type="http://schemas.openxmlformats.org/officeDocument/2006/relationships/image" Target="media/image71.png"/><Relationship Id="rId108" Type="http://schemas.openxmlformats.org/officeDocument/2006/relationships/hyperlink" Target="https://medium.com/coinmonks/how-to-create-a-java-chaincode-and-deploy-in-a-hyperledger-fabric-2-network-65199e5f645d" TargetMode="External"/><Relationship Id="rId124" Type="http://schemas.openxmlformats.org/officeDocument/2006/relationships/footer" Target="footer4.xml"/><Relationship Id="rId54" Type="http://schemas.openxmlformats.org/officeDocument/2006/relationships/image" Target="media/image33.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hyperlink" Target="https://docs.docker.com/get-started/overview/" TargetMode="External"/><Relationship Id="rId96"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png"/><Relationship Id="rId28" Type="http://schemas.openxmlformats.org/officeDocument/2006/relationships/image" Target="media/image11.jpeg"/><Relationship Id="rId49" Type="http://schemas.openxmlformats.org/officeDocument/2006/relationships/image" Target="media/image28.jpeg"/><Relationship Id="rId114" Type="http://schemas.openxmlformats.org/officeDocument/2006/relationships/hyperlink" Target="https://www.wyszkolewas.com.pl/testy-akceptacyjne/" TargetMode="External"/><Relationship Id="rId119" Type="http://schemas.openxmlformats.org/officeDocument/2006/relationships/hyperlink" Target="file:///C:\Users\jkupi\OneDrive\Dokumenty\pracainz\PRACE_WERSJE\praca_inzynierska_v5.4.docx" TargetMode="External"/><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hyperlink" Target="https://hyperledger-fabric.readthedocs.io/en/latest/ledger/ledger.html" TargetMode="External"/><Relationship Id="rId86" Type="http://schemas.openxmlformats.org/officeDocument/2006/relationships/image" Target="media/image57.png"/><Relationship Id="rId13" Type="http://schemas.openxmlformats.org/officeDocument/2006/relationships/footer" Target="footer2.xml"/><Relationship Id="rId18" Type="http://schemas.openxmlformats.org/officeDocument/2006/relationships/image" Target="media/image2.wmf"/><Relationship Id="rId39" Type="http://schemas.openxmlformats.org/officeDocument/2006/relationships/image" Target="media/image21.png"/><Relationship Id="rId109" Type="http://schemas.openxmlformats.org/officeDocument/2006/relationships/hyperlink" Target="https://javaguirre.me/2019/01/21/testing-chaincode-on-hyperledger-fabric" TargetMode="External"/><Relationship Id="rId34" Type="http://schemas.openxmlformats.org/officeDocument/2006/relationships/hyperlink" Target="https://www.bankier.pl/gospodarka/wskazniki-makroekonomiczne/inflacja-rdr-pol"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2.png"/><Relationship Id="rId97" Type="http://schemas.openxmlformats.org/officeDocument/2006/relationships/image" Target="media/image66.png"/><Relationship Id="rId104" Type="http://schemas.openxmlformats.org/officeDocument/2006/relationships/image" Target="media/image72.png"/><Relationship Id="rId120" Type="http://schemas.openxmlformats.org/officeDocument/2006/relationships/hyperlink" Target="file:///C:\Users\jkupi\OneDrive\Dokumenty\pracainz\PRACE_WERSJE\praca_inzynierska_v5.4.docx" TargetMode="External"/><Relationship Id="rId125" Type="http://schemas.openxmlformats.org/officeDocument/2006/relationships/footer" Target="footer5.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2.png"/><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4.png"/><Relationship Id="rId66" Type="http://schemas.openxmlformats.org/officeDocument/2006/relationships/hyperlink" Target="https://openblockchain.readthedocs.io/en/latest/protocol-spec/" TargetMode="External"/><Relationship Id="rId87" Type="http://schemas.openxmlformats.org/officeDocument/2006/relationships/image" Target="media/image58.png"/><Relationship Id="rId110" Type="http://schemas.openxmlformats.org/officeDocument/2006/relationships/hyperlink" Target="https://blog.qalabs.pl/junit/junit5-pierwsze-kroki/" TargetMode="External"/><Relationship Id="rId115" Type="http://schemas.openxmlformats.org/officeDocument/2006/relationships/hyperlink" Target="https://hyperledger-fabric.readthedocs.io/en/release-2.2/" TargetMode="External"/><Relationship Id="rId61" Type="http://schemas.openxmlformats.org/officeDocument/2006/relationships/image" Target="media/image40.png"/><Relationship Id="rId82" Type="http://schemas.openxmlformats.org/officeDocument/2006/relationships/image" Target="media/image55.png"/><Relationship Id="rId19" Type="http://schemas.openxmlformats.org/officeDocument/2006/relationships/image" Target="media/image3.png"/><Relationship Id="rId14" Type="http://schemas.openxmlformats.org/officeDocument/2006/relationships/image" Target="media/image1.emf"/><Relationship Id="rId30" Type="http://schemas.openxmlformats.org/officeDocument/2006/relationships/image" Target="media/image13.png"/><Relationship Id="rId35" Type="http://schemas.openxmlformats.org/officeDocument/2006/relationships/image" Target="media/image17.png"/><Relationship Id="rId56" Type="http://schemas.openxmlformats.org/officeDocument/2006/relationships/image" Target="media/image35.png"/><Relationship Id="rId77" Type="http://schemas.openxmlformats.org/officeDocument/2006/relationships/hyperlink" Target="https://hyperledger-fabric.readthedocs.io/en/latest/ledger/ledger.html" TargetMode="External"/><Relationship Id="rId100" Type="http://schemas.openxmlformats.org/officeDocument/2006/relationships/image" Target="media/image69.png"/><Relationship Id="rId105" Type="http://schemas.openxmlformats.org/officeDocument/2006/relationships/hyperlink" Target="https://mohan-venkataraman.medium.com/using-patterns-in-coding-smart-contracts-412547051cb9" TargetMode="External"/><Relationship Id="rId12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49.png"/><Relationship Id="rId93" Type="http://schemas.openxmlformats.org/officeDocument/2006/relationships/image" Target="media/image63.png"/><Relationship Id="rId98" Type="http://schemas.openxmlformats.org/officeDocument/2006/relationships/image" Target="media/image67.png"/><Relationship Id="rId121" Type="http://schemas.openxmlformats.org/officeDocument/2006/relationships/hyperlink" Target="file:///C:\Users\jkupi\OneDrive\Dokumenty\pracainz\PRACE_WERSJE\praca_inzynierska_v5.4.docx" TargetMode="External"/><Relationship Id="rId3" Type="http://schemas.openxmlformats.org/officeDocument/2006/relationships/customXml" Target="../customXml/item3.xml"/><Relationship Id="rId25" Type="http://schemas.openxmlformats.org/officeDocument/2006/relationships/chart" Target="charts/chart1.xml"/><Relationship Id="rId46" Type="http://schemas.openxmlformats.org/officeDocument/2006/relationships/image" Target="media/image25.png"/><Relationship Id="rId67" Type="http://schemas.openxmlformats.org/officeDocument/2006/relationships/image" Target="media/image45.png"/><Relationship Id="rId116" Type="http://schemas.openxmlformats.org/officeDocument/2006/relationships/hyperlink" Target="file:///C:\Users\jkupi\OneDrive\Dokumenty\pracainz\PRACE_WERSJE\praca_inzynierska_v5.4.docx" TargetMode="External"/><Relationship Id="rId20" Type="http://schemas.openxmlformats.org/officeDocument/2006/relationships/image" Target="media/image4.png"/><Relationship Id="rId41" Type="http://schemas.openxmlformats.org/officeDocument/2006/relationships/chart" Target="charts/chart2.xml"/><Relationship Id="rId62" Type="http://schemas.openxmlformats.org/officeDocument/2006/relationships/image" Target="media/image41.png"/><Relationship Id="rId83" Type="http://schemas.openxmlformats.org/officeDocument/2006/relationships/hyperlink" Target="https://hyperledger-fabric.readthedocs.io/en/release-1.4/arch-deep-dive.html" TargetMode="External"/><Relationship Id="rId88" Type="http://schemas.openxmlformats.org/officeDocument/2006/relationships/image" Target="media/image59.png"/><Relationship Id="rId111" Type="http://schemas.openxmlformats.org/officeDocument/2006/relationships/hyperlink" Target="https://blog.codeleak.pl/2017/11/junit-5-meets-assertj.html" TargetMode="External"/><Relationship Id="rId15" Type="http://schemas.openxmlformats.org/officeDocument/2006/relationships/package" Target="embeddings/Microsoft_Word_Document.docx"/><Relationship Id="rId36" Type="http://schemas.openxmlformats.org/officeDocument/2006/relationships/image" Target="media/image18.png"/><Relationship Id="rId57" Type="http://schemas.openxmlformats.org/officeDocument/2006/relationships/image" Target="media/image36.png"/><Relationship Id="rId106" Type="http://schemas.openxmlformats.org/officeDocument/2006/relationships/hyperlink" Target="https://objectcomputing.com/resources/publications/sett/april-2020-hyperledger-fabric-myths-and-reality" TargetMode="External"/><Relationship Id="rId12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4.png"/><Relationship Id="rId52" Type="http://schemas.openxmlformats.org/officeDocument/2006/relationships/image" Target="media/image31.jpeg"/><Relationship Id="rId73" Type="http://schemas.openxmlformats.org/officeDocument/2006/relationships/image" Target="media/image50.png"/><Relationship Id="rId78" Type="http://schemas.openxmlformats.org/officeDocument/2006/relationships/image" Target="media/image53.png"/><Relationship Id="rId94" Type="http://schemas.openxmlformats.org/officeDocument/2006/relationships/image" Target="media/image64.png"/><Relationship Id="rId99" Type="http://schemas.openxmlformats.org/officeDocument/2006/relationships/image" Target="media/image68.png"/><Relationship Id="rId101" Type="http://schemas.openxmlformats.org/officeDocument/2006/relationships/hyperlink" Target="https://github.com/IBM/blockchain-application-using-fabric-java-sdk" TargetMode="External"/><Relationship Id="rId122" Type="http://schemas.openxmlformats.org/officeDocument/2006/relationships/hyperlink" Target="file:///C:\Users\jkupi\OneDrive\Dokumenty\pracainz\PRACE_WERSJE\praca_inzynierska_v5.4.docx" TargetMode="Externa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kupi\OneDrive\Dokumenty\pracainz\photos\wykres%20social%20media.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Zeszyt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pl-PL"/>
              <a:t>Media społecznościowe z największą ilością aktywnych użytkowników (w miliardach)</a:t>
            </a:r>
          </a:p>
        </c:rich>
      </c:tx>
      <c:layout>
        <c:manualLayout>
          <c:xMode val="edge"/>
          <c:yMode val="edge"/>
          <c:x val="0.1858705587385234"/>
          <c:y val="3.703703703703703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1"/>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BEF5-4AE6-9824-E353464FAC11}"/>
              </c:ext>
            </c:extLst>
          </c:dPt>
          <c:dPt>
            <c:idx val="2"/>
            <c:invertIfNegative val="0"/>
            <c:bubble3D val="0"/>
            <c:spPr>
              <a:solidFill>
                <a:srgbClr val="92D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BEF5-4AE6-9824-E353464FAC11}"/>
              </c:ext>
            </c:extLst>
          </c:dPt>
          <c:dPt>
            <c:idx val="3"/>
            <c:invertIfNegative val="0"/>
            <c:bubble3D val="0"/>
            <c:spPr>
              <a:solidFill>
                <a:schemeClr val="accent5">
                  <a:lumMod val="40000"/>
                  <a:lumOff val="6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BEF5-4AE6-9824-E353464FAC11}"/>
              </c:ext>
            </c:extLst>
          </c:dPt>
          <c:dPt>
            <c:idx val="4"/>
            <c:invertIfNegative val="0"/>
            <c:bubble3D val="0"/>
            <c:spPr>
              <a:solidFill>
                <a:srgbClr val="FF6699"/>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BEF5-4AE6-9824-E353464FAC1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5</c:f>
              <c:strCache>
                <c:ptCount val="5"/>
                <c:pt idx="0">
                  <c:v>Facebook</c:v>
                </c:pt>
                <c:pt idx="1">
                  <c:v>YouTube</c:v>
                </c:pt>
                <c:pt idx="2">
                  <c:v>WhatsApp</c:v>
                </c:pt>
                <c:pt idx="3">
                  <c:v>Facebook Messenger</c:v>
                </c:pt>
                <c:pt idx="4">
                  <c:v>Instagram</c:v>
                </c:pt>
              </c:strCache>
            </c:strRef>
          </c:cat>
          <c:val>
            <c:numRef>
              <c:f>Arkusz1!$B$1:$B$5</c:f>
              <c:numCache>
                <c:formatCode>0.000</c:formatCode>
                <c:ptCount val="5"/>
                <c:pt idx="0">
                  <c:v>2.74</c:v>
                </c:pt>
                <c:pt idx="1">
                  <c:v>2.2909999999999999</c:v>
                </c:pt>
                <c:pt idx="2">
                  <c:v>2</c:v>
                </c:pt>
                <c:pt idx="3">
                  <c:v>1.3</c:v>
                </c:pt>
                <c:pt idx="4">
                  <c:v>1.2210000000000001</c:v>
                </c:pt>
              </c:numCache>
            </c:numRef>
          </c:val>
          <c:extLst>
            <c:ext xmlns:c16="http://schemas.microsoft.com/office/drawing/2014/chart" uri="{C3380CC4-5D6E-409C-BE32-E72D297353CC}">
              <c16:uniqueId val="{00000008-BEF5-4AE6-9824-E353464FAC11}"/>
            </c:ext>
          </c:extLst>
        </c:ser>
        <c:dLbls>
          <c:showLegendKey val="0"/>
          <c:showVal val="0"/>
          <c:showCatName val="0"/>
          <c:showSerName val="0"/>
          <c:showPercent val="0"/>
          <c:showBubbleSize val="0"/>
        </c:dLbls>
        <c:gapWidth val="100"/>
        <c:overlap val="-24"/>
        <c:axId val="1473518864"/>
        <c:axId val="1473516368"/>
      </c:barChart>
      <c:catAx>
        <c:axId val="1473518864"/>
        <c:scaling>
          <c:orientation val="minMax"/>
        </c:scaling>
        <c:delete val="0"/>
        <c:axPos val="b"/>
        <c:numFmt formatCode="General"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6368"/>
        <c:crosses val="autoZero"/>
        <c:auto val="1"/>
        <c:lblAlgn val="ctr"/>
        <c:lblOffset val="100"/>
        <c:noMultiLvlLbl val="0"/>
      </c:catAx>
      <c:valAx>
        <c:axId val="147351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sz="1200"/>
                  <a:t>Liczba użytkowników (dane</a:t>
                </a:r>
                <a:r>
                  <a:rPr lang="pl-PL" sz="1200" baseline="0"/>
                  <a:t> w miliardach)</a:t>
                </a:r>
                <a:endParaRPr lang="pl-PL" sz="1200"/>
              </a:p>
            </c:rich>
          </c:tx>
          <c:layout>
            <c:manualLayout>
              <c:xMode val="edge"/>
              <c:yMode val="edge"/>
              <c:x val="1.3517387633279008E-2"/>
              <c:y val="0.1941037433611938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8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4</c:f>
              <c:strCache>
                <c:ptCount val="4"/>
                <c:pt idx="0">
                  <c:v>praca dorywcza</c:v>
                </c:pt>
                <c:pt idx="1">
                  <c:v>wsparcie od rodziny</c:v>
                </c:pt>
                <c:pt idx="2">
                  <c:v>praca stała</c:v>
                </c:pt>
                <c:pt idx="3">
                  <c:v>stypendium naukowe</c:v>
                </c:pt>
              </c:strCache>
            </c:strRef>
          </c:cat>
          <c:val>
            <c:numRef>
              <c:f>Arkusz1!$B$1:$B$4</c:f>
              <c:numCache>
                <c:formatCode>0%</c:formatCode>
                <c:ptCount val="4"/>
                <c:pt idx="0">
                  <c:v>0.53</c:v>
                </c:pt>
                <c:pt idx="1">
                  <c:v>0.45</c:v>
                </c:pt>
                <c:pt idx="2">
                  <c:v>0.26</c:v>
                </c:pt>
                <c:pt idx="3">
                  <c:v>0.24</c:v>
                </c:pt>
              </c:numCache>
            </c:numRef>
          </c:val>
          <c:extLst>
            <c:ext xmlns:c16="http://schemas.microsoft.com/office/drawing/2014/chart" uri="{C3380CC4-5D6E-409C-BE32-E72D297353CC}">
              <c16:uniqueId val="{00000000-4105-4D9E-B676-350CC1123B00}"/>
            </c:ext>
          </c:extLst>
        </c:ser>
        <c:dLbls>
          <c:dLblPos val="ctr"/>
          <c:showLegendKey val="0"/>
          <c:showVal val="1"/>
          <c:showCatName val="0"/>
          <c:showSerName val="0"/>
          <c:showPercent val="0"/>
          <c:showBubbleSize val="0"/>
        </c:dLbls>
        <c:gapWidth val="150"/>
        <c:overlap val="100"/>
        <c:axId val="427665855"/>
        <c:axId val="427667103"/>
      </c:barChart>
      <c:catAx>
        <c:axId val="42766585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7103"/>
        <c:crosses val="autoZero"/>
        <c:auto val="1"/>
        <c:lblAlgn val="ctr"/>
        <c:lblOffset val="100"/>
        <c:noMultiLvlLbl val="0"/>
      </c:catAx>
      <c:valAx>
        <c:axId val="42766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a:t>Procentowy</a:t>
                </a:r>
                <a:r>
                  <a:rPr lang="pl-PL" baseline="0"/>
                  <a:t> udział badanych</a:t>
                </a:r>
                <a:endParaRPr lang="pl-PL"/>
              </a:p>
            </c:rich>
          </c:tx>
          <c:layout>
            <c:manualLayout>
              <c:xMode val="edge"/>
              <c:yMode val="edge"/>
              <c:x val="1.9444444444444445E-2"/>
              <c:y val="0.2463695683872849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7:$A$9</c:f>
              <c:strCache>
                <c:ptCount val="3"/>
                <c:pt idx="0">
                  <c:v>zakwaterowanie</c:v>
                </c:pt>
                <c:pt idx="1">
                  <c:v>wyżywienie</c:v>
                </c:pt>
                <c:pt idx="2">
                  <c:v>rachunki</c:v>
                </c:pt>
              </c:strCache>
            </c:strRef>
          </c:cat>
          <c:val>
            <c:numRef>
              <c:f>Arkusz1!$B$7:$B$9</c:f>
              <c:numCache>
                <c:formatCode>#\ ##0.00\ "zł"</c:formatCode>
                <c:ptCount val="3"/>
                <c:pt idx="0">
                  <c:v>804.6</c:v>
                </c:pt>
                <c:pt idx="1">
                  <c:v>544.5</c:v>
                </c:pt>
                <c:pt idx="2">
                  <c:v>492.3</c:v>
                </c:pt>
              </c:numCache>
            </c:numRef>
          </c:val>
          <c:extLst>
            <c:ext xmlns:c16="http://schemas.microsoft.com/office/drawing/2014/chart" uri="{C3380CC4-5D6E-409C-BE32-E72D297353CC}">
              <c16:uniqueId val="{00000000-AFF0-4114-9CC5-720CB7EE1E35}"/>
            </c:ext>
          </c:extLst>
        </c:ser>
        <c:dLbls>
          <c:showLegendKey val="0"/>
          <c:showVal val="0"/>
          <c:showCatName val="0"/>
          <c:showSerName val="0"/>
          <c:showPercent val="0"/>
          <c:showBubbleSize val="0"/>
        </c:dLbls>
        <c:gapWidth val="100"/>
        <c:overlap val="-24"/>
        <c:axId val="1942491600"/>
        <c:axId val="1942501168"/>
      </c:barChart>
      <c:catAx>
        <c:axId val="19424916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501168"/>
        <c:crosses val="autoZero"/>
        <c:auto val="1"/>
        <c:lblAlgn val="ctr"/>
        <c:lblOffset val="100"/>
        <c:noMultiLvlLbl val="0"/>
      </c:catAx>
      <c:valAx>
        <c:axId val="1942501168"/>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49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1:$A$14</c:f>
              <c:strCache>
                <c:ptCount val="4"/>
                <c:pt idx="0">
                  <c:v>samochód</c:v>
                </c:pt>
                <c:pt idx="1">
                  <c:v>edukacja</c:v>
                </c:pt>
                <c:pt idx="2">
                  <c:v>rozrywka</c:v>
                </c:pt>
                <c:pt idx="3">
                  <c:v>ubrania</c:v>
                </c:pt>
              </c:strCache>
            </c:strRef>
          </c:cat>
          <c:val>
            <c:numRef>
              <c:f>Arkusz1!$B$11:$B$14</c:f>
              <c:numCache>
                <c:formatCode>#\ ##0.00\ "zł"</c:formatCode>
                <c:ptCount val="4"/>
                <c:pt idx="0">
                  <c:v>599.99</c:v>
                </c:pt>
                <c:pt idx="1">
                  <c:v>528.6</c:v>
                </c:pt>
                <c:pt idx="2">
                  <c:v>377.3</c:v>
                </c:pt>
                <c:pt idx="3">
                  <c:v>366.5</c:v>
                </c:pt>
              </c:numCache>
            </c:numRef>
          </c:val>
          <c:extLst>
            <c:ext xmlns:c16="http://schemas.microsoft.com/office/drawing/2014/chart" uri="{C3380CC4-5D6E-409C-BE32-E72D297353CC}">
              <c16:uniqueId val="{00000000-5896-46C9-83F3-95E35DF4373A}"/>
            </c:ext>
          </c:extLst>
        </c:ser>
        <c:dLbls>
          <c:showLegendKey val="0"/>
          <c:showVal val="0"/>
          <c:showCatName val="0"/>
          <c:showSerName val="0"/>
          <c:showPercent val="0"/>
          <c:showBubbleSize val="0"/>
        </c:dLbls>
        <c:gapWidth val="100"/>
        <c:overlap val="-24"/>
        <c:axId val="1957862416"/>
        <c:axId val="1957876560"/>
      </c:barChart>
      <c:catAx>
        <c:axId val="19578624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76560"/>
        <c:crosses val="autoZero"/>
        <c:auto val="1"/>
        <c:lblAlgn val="ctr"/>
        <c:lblOffset val="100"/>
        <c:noMultiLvlLbl val="0"/>
      </c:catAx>
      <c:valAx>
        <c:axId val="1957876560"/>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62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31B6460E504474EA5A81E39C57A4B6C" ma:contentTypeVersion="2" ma:contentTypeDescription="Utwórz nowy dokument." ma:contentTypeScope="" ma:versionID="f48ab053ef7d82042c1b9f58772286d7">
  <xsd:schema xmlns:xsd="http://www.w3.org/2001/XMLSchema" xmlns:xs="http://www.w3.org/2001/XMLSchema" xmlns:p="http://schemas.microsoft.com/office/2006/metadata/properties" xmlns:ns2="2f2ff4d7-b0ce-4db8-841e-fe9c646865e4" targetNamespace="http://schemas.microsoft.com/office/2006/metadata/properties" ma:root="true" ma:fieldsID="852219008719da0a5cd4f12d75882c0c" ns2:_="">
    <xsd:import namespace="2f2ff4d7-b0ce-4db8-841e-fe9c646865e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2ff4d7-b0ce-4db8-841e-fe9c646865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2006">
  <b:Source>
    <b:Tag>Uch</b:Tag>
    <b:SourceType>Case</b:SourceType>
    <b:Guid>{A74B2009-6A08-478A-A7EC-30256DF11499}</b:Guid>
    <b:LCID>1045</b:LCID>
    <b:Title>Uchwała Centralnej Komisji do Spraw Stopni i Tytułów z dnia 28 stycznia 2011 r. zmieniająca uchwałę w sprawie określenia dziedzin nauki i dziedzin sztuki oraz dyscyplin naukowych i artystycznych</b:Title>
    <b:Year>(Monitor Polski z 2011r., nr 14, poz. 149)</b:Year>
    <b:RefOrder>1</b:RefOrder>
  </b:Source>
</b:Sources>
</file>

<file path=customXml/itemProps1.xml><?xml version="1.0" encoding="utf-8"?>
<ds:datastoreItem xmlns:ds="http://schemas.openxmlformats.org/officeDocument/2006/customXml" ds:itemID="{EFFF8F6E-11EC-4B97-9979-A950D3E2DA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2ff4d7-b0ce-4db8-841e-fe9c646865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1A09B88-16AF-4A17-B461-B70A7DF151C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F623CE-657D-4530-A83B-4DCD7792EE7B}">
  <ds:schemaRefs>
    <ds:schemaRef ds:uri="http://schemas.microsoft.com/sharepoint/v3/contenttype/forms"/>
  </ds:schemaRefs>
</ds:datastoreItem>
</file>

<file path=customXml/itemProps4.xml><?xml version="1.0" encoding="utf-8"?>
<ds:datastoreItem xmlns:ds="http://schemas.openxmlformats.org/officeDocument/2006/customXml" ds:itemID="{2A252F3D-E0E7-4975-812B-40AEA7E7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2</TotalTime>
  <Pages>125</Pages>
  <Words>24293</Words>
  <Characters>145763</Characters>
  <Application>Microsoft Office Word</Application>
  <DocSecurity>0</DocSecurity>
  <Lines>1214</Lines>
  <Paragraphs>339</Paragraphs>
  <ScaleCrop>false</ScaleCrop>
  <HeadingPairs>
    <vt:vector size="2" baseType="variant">
      <vt:variant>
        <vt:lpstr>Tytuł</vt:lpstr>
      </vt:variant>
      <vt:variant>
        <vt:i4>1</vt:i4>
      </vt:variant>
    </vt:vector>
  </HeadingPairs>
  <TitlesOfParts>
    <vt:vector size="1" baseType="lpstr">
      <vt:lpstr>Rozprawa doktorska</vt:lpstr>
    </vt:vector>
  </TitlesOfParts>
  <Company/>
  <LinksUpToDate>false</LinksUpToDate>
  <CharactersWithSpaces>16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zprawa doktorska</dc:title>
  <dc:subject/>
  <dc:creator>Tomasz Protasowicki</dc:creator>
  <cp:keywords/>
  <dc:description/>
  <cp:lastModifiedBy>Kupis Jakub</cp:lastModifiedBy>
  <cp:revision>264</cp:revision>
  <cp:lastPrinted>2017-11-30T18:37:00Z</cp:lastPrinted>
  <dcterms:created xsi:type="dcterms:W3CDTF">2021-12-27T11:53:00Z</dcterms:created>
  <dcterms:modified xsi:type="dcterms:W3CDTF">2022-01-0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9th edition - Harvard</vt:lpwstr>
  </property>
  <property fmtid="{D5CDD505-2E9C-101B-9397-08002B2CF9AE}" pid="6" name="Mendeley Recent Style Id 2_1">
    <vt:lpwstr>http://www.zotero.org/styles/elsevier-without-titles</vt:lpwstr>
  </property>
  <property fmtid="{D5CDD505-2E9C-101B-9397-08002B2CF9AE}" pid="7" name="Mendeley Recent Style Name 2_1">
    <vt:lpwstr>Elsevier (numeric, without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91976241/ieee-order-by-name</vt:lpwstr>
  </property>
  <property fmtid="{D5CDD505-2E9C-101B-9397-08002B2CF9AE}" pid="13" name="Mendeley Recent Style Name 5_1">
    <vt:lpwstr>IEEE - numbered, order by name - Tomasz Protasowicki</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csl.mendeley.com/styles/491976241/ieee-order-by-name</vt:lpwstr>
  </property>
  <property fmtid="{D5CDD505-2E9C-101B-9397-08002B2CF9AE}" pid="24" name="Mendeley Unique User Id_1">
    <vt:lpwstr>08255c23-0211-38be-a1f7-da75e1d95ecb</vt:lpwstr>
  </property>
  <property fmtid="{D5CDD505-2E9C-101B-9397-08002B2CF9AE}" pid="25" name="ContentTypeId">
    <vt:lpwstr>0x010100A31B6460E504474EA5A81E39C57A4B6C</vt:lpwstr>
  </property>
</Properties>
</file>